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792F48" w14:textId="77777777" w:rsidR="00923278" w:rsidRPr="00FE4B17" w:rsidRDefault="00923278" w:rsidP="00923278">
      <w:pPr>
        <w:pStyle w:val="Default"/>
        <w:spacing w:after="480"/>
        <w:jc w:val="center"/>
        <w:rPr>
          <w:b/>
          <w:bCs/>
          <w:color w:val="auto"/>
          <w:lang w:val="en-US" w:eastAsia="de-DE"/>
        </w:rPr>
      </w:pPr>
      <w:r w:rsidRPr="00FE4B17">
        <w:rPr>
          <w:b/>
          <w:bCs/>
          <w:color w:val="auto"/>
          <w:lang w:val="en-US" w:eastAsia="de-DE"/>
        </w:rPr>
        <w:t>Extrinsic Motivation as a Determinant of Knowledge Exchange in Sales Teams: A Social Network Approach</w:t>
      </w:r>
    </w:p>
    <w:p w14:paraId="3117C695" w14:textId="77777777" w:rsidR="00923278" w:rsidRDefault="00923278" w:rsidP="00923278">
      <w:pPr>
        <w:spacing w:line="240" w:lineRule="auto"/>
        <w:jc w:val="left"/>
        <w:rPr>
          <w:u w:val="single"/>
        </w:rPr>
      </w:pPr>
      <w:r w:rsidRPr="004B6423">
        <w:rPr>
          <w:u w:val="single"/>
        </w:rPr>
        <w:t>Corresponding author:</w:t>
      </w:r>
    </w:p>
    <w:p w14:paraId="782A0B68" w14:textId="77777777" w:rsidR="00923278" w:rsidRPr="004B6423" w:rsidRDefault="00923278" w:rsidP="00923278">
      <w:pPr>
        <w:spacing w:line="240" w:lineRule="auto"/>
        <w:jc w:val="left"/>
        <w:rPr>
          <w:u w:val="single"/>
        </w:rPr>
      </w:pPr>
    </w:p>
    <w:p w14:paraId="0004875A" w14:textId="77777777" w:rsidR="00923278" w:rsidRDefault="00923278" w:rsidP="00923278">
      <w:pPr>
        <w:spacing w:line="240" w:lineRule="auto"/>
        <w:jc w:val="left"/>
      </w:pPr>
      <w:r w:rsidRPr="00BB58E2">
        <w:t>Natalie David</w:t>
      </w:r>
    </w:p>
    <w:p w14:paraId="48C930D5" w14:textId="77777777" w:rsidR="00923278" w:rsidRPr="0086704D" w:rsidRDefault="00923278" w:rsidP="00923278">
      <w:pPr>
        <w:spacing w:line="240" w:lineRule="auto"/>
        <w:jc w:val="left"/>
        <w:rPr>
          <w:lang w:val="en-US"/>
        </w:rPr>
      </w:pPr>
      <w:r w:rsidRPr="0086704D">
        <w:rPr>
          <w:lang w:val="en-US"/>
        </w:rPr>
        <w:t>Associate Professor</w:t>
      </w:r>
    </w:p>
    <w:p w14:paraId="69632A81" w14:textId="77777777" w:rsidR="00923278" w:rsidRDefault="00923278" w:rsidP="00923278">
      <w:pPr>
        <w:spacing w:line="240" w:lineRule="auto"/>
        <w:jc w:val="left"/>
        <w:rPr>
          <w:lang w:val="en-US"/>
        </w:rPr>
      </w:pPr>
      <w:r w:rsidRPr="0086704D">
        <w:rPr>
          <w:lang w:val="en-US"/>
        </w:rPr>
        <w:t>EM Strasbourg Business School</w:t>
      </w:r>
    </w:p>
    <w:p w14:paraId="1C627760" w14:textId="77777777" w:rsidR="00923278" w:rsidRPr="0086704D" w:rsidRDefault="00923278" w:rsidP="00923278">
      <w:pPr>
        <w:spacing w:line="240" w:lineRule="auto"/>
        <w:jc w:val="left"/>
        <w:rPr>
          <w:lang w:val="en-US"/>
        </w:rPr>
      </w:pPr>
      <w:r w:rsidRPr="0086704D">
        <w:rPr>
          <w:lang w:val="en-US"/>
        </w:rPr>
        <w:t>University of Strasbourg</w:t>
      </w:r>
      <w:r w:rsidRPr="0086704D">
        <w:rPr>
          <w:lang w:val="en-US"/>
        </w:rPr>
        <w:br/>
        <w:t>HuManiS (EA 7308)</w:t>
      </w:r>
    </w:p>
    <w:p w14:paraId="088A4F8E" w14:textId="77777777" w:rsidR="00923278" w:rsidRPr="0086704D" w:rsidRDefault="00923278" w:rsidP="00923278">
      <w:pPr>
        <w:spacing w:line="240" w:lineRule="auto"/>
        <w:jc w:val="left"/>
        <w:rPr>
          <w:lang w:val="fr-FR"/>
        </w:rPr>
      </w:pPr>
      <w:r w:rsidRPr="0086704D">
        <w:rPr>
          <w:lang w:val="fr-FR"/>
        </w:rPr>
        <w:t>61, avenue de la Forêt-Noire</w:t>
      </w:r>
      <w:r w:rsidRPr="0086704D">
        <w:rPr>
          <w:lang w:val="fr-FR"/>
        </w:rPr>
        <w:br/>
        <w:t>67 085 STRASBOURG CEDEX</w:t>
      </w:r>
      <w:r w:rsidRPr="0086704D">
        <w:rPr>
          <w:lang w:val="fr-FR"/>
        </w:rPr>
        <w:br/>
        <w:t xml:space="preserve">FRANCE </w:t>
      </w:r>
    </w:p>
    <w:p w14:paraId="3D1ABE79" w14:textId="77777777" w:rsidR="00923278" w:rsidRPr="008D3618" w:rsidRDefault="00923278" w:rsidP="00923278">
      <w:pPr>
        <w:spacing w:line="240" w:lineRule="auto"/>
        <w:jc w:val="left"/>
        <w:rPr>
          <w:lang w:val="fr-FR"/>
        </w:rPr>
      </w:pPr>
      <w:r>
        <w:rPr>
          <w:lang w:val="fr-FR"/>
        </w:rPr>
        <w:t>Phone: +33(0)3 68 85 87 02</w:t>
      </w:r>
    </w:p>
    <w:p w14:paraId="4609F129" w14:textId="77777777" w:rsidR="00923278" w:rsidRPr="00726203" w:rsidRDefault="00923278" w:rsidP="00923278">
      <w:pPr>
        <w:spacing w:line="240" w:lineRule="auto"/>
        <w:jc w:val="left"/>
        <w:rPr>
          <w:lang w:val="fr-FR"/>
        </w:rPr>
      </w:pPr>
      <w:r w:rsidRPr="00726203">
        <w:rPr>
          <w:lang w:val="fr-FR"/>
        </w:rPr>
        <w:t xml:space="preserve">E-Mail: </w:t>
      </w:r>
      <w:hyperlink r:id="rId8" w:history="1">
        <w:r w:rsidRPr="00726203">
          <w:rPr>
            <w:rStyle w:val="Hyperlink"/>
            <w:lang w:val="fr-FR"/>
          </w:rPr>
          <w:t>natalie.david@em-strasbourg.eu</w:t>
        </w:r>
      </w:hyperlink>
    </w:p>
    <w:p w14:paraId="06759D7F" w14:textId="77777777" w:rsidR="00923278" w:rsidRPr="00726203" w:rsidRDefault="00923278" w:rsidP="00923278">
      <w:pPr>
        <w:spacing w:line="240" w:lineRule="auto"/>
        <w:jc w:val="left"/>
        <w:rPr>
          <w:lang w:val="fr-FR"/>
        </w:rPr>
      </w:pPr>
    </w:p>
    <w:p w14:paraId="6927BE51" w14:textId="77777777" w:rsidR="00923278" w:rsidRDefault="00923278" w:rsidP="00923278">
      <w:pPr>
        <w:spacing w:line="240" w:lineRule="auto"/>
        <w:jc w:val="left"/>
      </w:pPr>
      <w:r>
        <w:rPr>
          <w:lang w:val="en-US"/>
        </w:rPr>
        <w:t xml:space="preserve">Natalie David is an Associate Professor in EM Strasbourg Business School at the University of Strasbourg, France. She earned her PhD in business economics from the University of Freiburg in Germany. Her </w:t>
      </w:r>
      <w:r>
        <w:t xml:space="preserve">research focuses on intraorganizational knowledge exchange networks, and the link between psychological factors, HR practices, and individual knowledge exchange behavior. </w:t>
      </w:r>
    </w:p>
    <w:p w14:paraId="34BD1792" w14:textId="77777777" w:rsidR="00923278" w:rsidRDefault="00923278" w:rsidP="00923278">
      <w:pPr>
        <w:spacing w:line="240" w:lineRule="auto"/>
        <w:jc w:val="left"/>
      </w:pPr>
    </w:p>
    <w:p w14:paraId="553E1654" w14:textId="77777777" w:rsidR="00923278" w:rsidRDefault="00923278" w:rsidP="00923278">
      <w:pPr>
        <w:spacing w:line="240" w:lineRule="auto"/>
        <w:jc w:val="left"/>
        <w:rPr>
          <w:lang w:val="en-US"/>
        </w:rPr>
      </w:pPr>
      <w:r>
        <w:t>---------------------</w:t>
      </w:r>
    </w:p>
    <w:p w14:paraId="49EB69A2" w14:textId="77777777" w:rsidR="00923278" w:rsidRDefault="00923278" w:rsidP="00923278">
      <w:pPr>
        <w:spacing w:line="240" w:lineRule="auto"/>
        <w:jc w:val="left"/>
      </w:pPr>
    </w:p>
    <w:p w14:paraId="674052E0" w14:textId="77777777" w:rsidR="00923278" w:rsidRDefault="00923278" w:rsidP="00923278">
      <w:pPr>
        <w:spacing w:line="240" w:lineRule="auto"/>
        <w:jc w:val="left"/>
      </w:pPr>
      <w:r>
        <w:t>Julia Brennecke</w:t>
      </w:r>
    </w:p>
    <w:p w14:paraId="29B85237" w14:textId="77777777" w:rsidR="00923278" w:rsidRPr="0086704D" w:rsidRDefault="00923278" w:rsidP="00923278">
      <w:pPr>
        <w:spacing w:line="240" w:lineRule="auto"/>
        <w:jc w:val="left"/>
        <w:rPr>
          <w:lang w:val="en-US"/>
        </w:rPr>
      </w:pPr>
      <w:r w:rsidRPr="0086704D">
        <w:rPr>
          <w:lang w:val="en-US"/>
        </w:rPr>
        <w:t>Senior Lecturer in Innovation and Knowledge Management</w:t>
      </w:r>
    </w:p>
    <w:p w14:paraId="1F36BE9B" w14:textId="77777777" w:rsidR="00923278" w:rsidRPr="0086704D" w:rsidRDefault="00923278" w:rsidP="00923278">
      <w:pPr>
        <w:spacing w:line="240" w:lineRule="auto"/>
        <w:jc w:val="left"/>
        <w:rPr>
          <w:lang w:val="en-US"/>
        </w:rPr>
      </w:pPr>
      <w:r w:rsidRPr="0086704D">
        <w:rPr>
          <w:lang w:val="en-US"/>
        </w:rPr>
        <w:t>University of Liverpool</w:t>
      </w:r>
    </w:p>
    <w:p w14:paraId="123B03BF" w14:textId="77777777" w:rsidR="00923278" w:rsidRPr="0086704D" w:rsidRDefault="00923278" w:rsidP="00923278">
      <w:pPr>
        <w:spacing w:line="240" w:lineRule="auto"/>
        <w:jc w:val="left"/>
        <w:rPr>
          <w:lang w:val="en-US"/>
        </w:rPr>
      </w:pPr>
      <w:r w:rsidRPr="0086704D">
        <w:rPr>
          <w:lang w:val="en-US"/>
        </w:rPr>
        <w:t>Chatham Street</w:t>
      </w:r>
    </w:p>
    <w:p w14:paraId="7D0B7C24" w14:textId="77777777" w:rsidR="00923278" w:rsidRPr="0086704D" w:rsidRDefault="00923278" w:rsidP="00923278">
      <w:pPr>
        <w:spacing w:line="240" w:lineRule="auto"/>
        <w:jc w:val="left"/>
        <w:rPr>
          <w:lang w:val="en-US"/>
        </w:rPr>
      </w:pPr>
      <w:r w:rsidRPr="0086704D">
        <w:rPr>
          <w:lang w:val="en-US"/>
        </w:rPr>
        <w:t>Liverpool, L69 7ZH</w:t>
      </w:r>
    </w:p>
    <w:p w14:paraId="3CA67567" w14:textId="77777777" w:rsidR="00923278" w:rsidRPr="0086704D" w:rsidRDefault="00923278" w:rsidP="00923278">
      <w:pPr>
        <w:spacing w:line="240" w:lineRule="auto"/>
        <w:jc w:val="left"/>
        <w:rPr>
          <w:lang w:val="en-US"/>
        </w:rPr>
      </w:pPr>
      <w:r w:rsidRPr="0086704D">
        <w:rPr>
          <w:lang w:val="en-US"/>
        </w:rPr>
        <w:t>United Kingdom</w:t>
      </w:r>
    </w:p>
    <w:p w14:paraId="58F2C1DD" w14:textId="77777777" w:rsidR="00923278" w:rsidRPr="0086704D" w:rsidRDefault="00923278" w:rsidP="00923278">
      <w:pPr>
        <w:spacing w:line="240" w:lineRule="auto"/>
        <w:jc w:val="left"/>
        <w:rPr>
          <w:lang w:val="en-US"/>
        </w:rPr>
      </w:pPr>
    </w:p>
    <w:p w14:paraId="74042621" w14:textId="77777777" w:rsidR="00923278" w:rsidRPr="0086704D" w:rsidRDefault="00923278" w:rsidP="00923278">
      <w:pPr>
        <w:spacing w:line="240" w:lineRule="auto"/>
        <w:jc w:val="left"/>
        <w:rPr>
          <w:lang w:val="en-US"/>
        </w:rPr>
      </w:pPr>
      <w:r w:rsidRPr="0086704D">
        <w:rPr>
          <w:lang w:val="en-US"/>
        </w:rPr>
        <w:t>Email: </w:t>
      </w:r>
      <w:hyperlink r:id="rId9" w:history="1">
        <w:r w:rsidRPr="0086704D">
          <w:rPr>
            <w:lang w:val="en-US"/>
          </w:rPr>
          <w:t>julia</w:t>
        </w:r>
      </w:hyperlink>
      <w:hyperlink r:id="rId10" w:history="1">
        <w:r w:rsidRPr="0086704D">
          <w:rPr>
            <w:lang w:val="en-US"/>
          </w:rPr>
          <w:t>.brennecke@liverpool.ac.uk</w:t>
        </w:r>
      </w:hyperlink>
    </w:p>
    <w:p w14:paraId="5E37C0F0" w14:textId="77777777" w:rsidR="00923278" w:rsidRDefault="00923278" w:rsidP="00923278">
      <w:pPr>
        <w:spacing w:line="240" w:lineRule="auto"/>
        <w:jc w:val="left"/>
      </w:pPr>
    </w:p>
    <w:p w14:paraId="1BF1A842" w14:textId="77777777" w:rsidR="00923278" w:rsidRDefault="00923278" w:rsidP="00923278">
      <w:pPr>
        <w:spacing w:line="240" w:lineRule="auto"/>
        <w:jc w:val="left"/>
      </w:pPr>
      <w:r w:rsidRPr="00A801C6">
        <w:t>Julia Brennecke </w:t>
      </w:r>
      <w:r w:rsidRPr="00487458">
        <w:t xml:space="preserve">is Senior Lecturer in Innovation and Knowledge Management at the University of Liverpool, United Kingdom. </w:t>
      </w:r>
      <w:r w:rsidRPr="00487458">
        <w:t>She received her PhD in business economics from the University of Göttingen in Germany.</w:t>
      </w:r>
      <w:r w:rsidRPr="00487458">
        <w:t xml:space="preserve"> Her research focuses on networks in knowledge-intensive settings, with the aim of creating a better understanding of how and why network ties form, and exposing the consequences of network connections for innovation. Her work has been published in journals such as Academy of Management Journal, Research Policy, and Human Resource Management, among others.</w:t>
      </w:r>
    </w:p>
    <w:p w14:paraId="20D0A320" w14:textId="77777777" w:rsidR="00923278" w:rsidRPr="00A801C6" w:rsidRDefault="00923278" w:rsidP="00923278">
      <w:pPr>
        <w:spacing w:line="240" w:lineRule="auto"/>
        <w:jc w:val="left"/>
      </w:pPr>
    </w:p>
    <w:p w14:paraId="7F0ED079" w14:textId="77777777" w:rsidR="00923278" w:rsidRDefault="00923278" w:rsidP="00923278">
      <w:pPr>
        <w:spacing w:line="240" w:lineRule="auto"/>
        <w:jc w:val="left"/>
        <w:rPr>
          <w:lang w:val="en-US"/>
        </w:rPr>
      </w:pPr>
      <w:r>
        <w:t>---------------------</w:t>
      </w:r>
    </w:p>
    <w:p w14:paraId="7660A797" w14:textId="77777777" w:rsidR="00923278" w:rsidRDefault="00923278" w:rsidP="00923278">
      <w:pPr>
        <w:spacing w:line="240" w:lineRule="auto"/>
        <w:jc w:val="left"/>
      </w:pPr>
    </w:p>
    <w:p w14:paraId="750A52F3" w14:textId="77777777" w:rsidR="00923278" w:rsidRDefault="00923278" w:rsidP="00923278">
      <w:pPr>
        <w:spacing w:line="240" w:lineRule="auto"/>
        <w:jc w:val="left"/>
      </w:pPr>
      <w:r>
        <w:t>Olaf Rank</w:t>
      </w:r>
    </w:p>
    <w:p w14:paraId="281D214D" w14:textId="77777777" w:rsidR="00923278" w:rsidRDefault="00923278" w:rsidP="00923278">
      <w:pPr>
        <w:spacing w:line="240" w:lineRule="auto"/>
        <w:jc w:val="left"/>
      </w:pPr>
      <w:r w:rsidRPr="00687C7C">
        <w:t>Director and Chair for Organization and HRM</w:t>
      </w:r>
    </w:p>
    <w:p w14:paraId="0093458B" w14:textId="77777777" w:rsidR="00923278" w:rsidRDefault="00923278" w:rsidP="00923278">
      <w:pPr>
        <w:spacing w:line="240" w:lineRule="auto"/>
        <w:jc w:val="left"/>
      </w:pPr>
      <w:r w:rsidRPr="00687C7C">
        <w:t>Institute of Economics and Business Administration</w:t>
      </w:r>
    </w:p>
    <w:p w14:paraId="2CDF8C4F" w14:textId="77777777" w:rsidR="00923278" w:rsidRPr="00F722A3" w:rsidRDefault="00923278" w:rsidP="00923278">
      <w:pPr>
        <w:spacing w:line="240" w:lineRule="auto"/>
        <w:jc w:val="left"/>
        <w:rPr>
          <w:lang w:val="de-DE"/>
        </w:rPr>
      </w:pPr>
      <w:r w:rsidRPr="00F722A3">
        <w:rPr>
          <w:lang w:val="de-DE"/>
        </w:rPr>
        <w:t>Albert-Ludwigs-University of Freiburg</w:t>
      </w:r>
    </w:p>
    <w:p w14:paraId="17168FFD" w14:textId="77777777" w:rsidR="00923278" w:rsidRPr="00F722A3" w:rsidRDefault="00923278" w:rsidP="00923278">
      <w:pPr>
        <w:spacing w:line="240" w:lineRule="auto"/>
        <w:jc w:val="left"/>
        <w:rPr>
          <w:lang w:val="de-DE"/>
        </w:rPr>
      </w:pPr>
      <w:r w:rsidRPr="00F722A3">
        <w:rPr>
          <w:lang w:val="de-DE"/>
        </w:rPr>
        <w:lastRenderedPageBreak/>
        <w:t>Platz der Alten Synagoge 1</w:t>
      </w:r>
    </w:p>
    <w:p w14:paraId="579EA15B" w14:textId="77777777" w:rsidR="00923278" w:rsidRPr="00923278" w:rsidRDefault="00923278" w:rsidP="00923278">
      <w:pPr>
        <w:spacing w:line="240" w:lineRule="auto"/>
        <w:jc w:val="left"/>
        <w:rPr>
          <w:lang w:val="de-DE"/>
        </w:rPr>
      </w:pPr>
      <w:r w:rsidRPr="00923278">
        <w:rPr>
          <w:lang w:val="de-DE"/>
        </w:rPr>
        <w:t>79085 Freiburg (Germany)</w:t>
      </w:r>
    </w:p>
    <w:p w14:paraId="7BA10A57" w14:textId="77777777" w:rsidR="00923278" w:rsidRPr="00687C7C" w:rsidRDefault="00923278" w:rsidP="00923278">
      <w:pPr>
        <w:spacing w:line="240" w:lineRule="auto"/>
        <w:jc w:val="left"/>
      </w:pPr>
      <w:r>
        <w:t>Phone: +49 761 203-2390</w:t>
      </w:r>
    </w:p>
    <w:p w14:paraId="6C16B1E0" w14:textId="77777777" w:rsidR="00923278" w:rsidRPr="00687C7C" w:rsidRDefault="00923278" w:rsidP="00923278">
      <w:pPr>
        <w:spacing w:line="240" w:lineRule="auto"/>
        <w:jc w:val="left"/>
      </w:pPr>
      <w:r w:rsidRPr="00687C7C">
        <w:t>Fax: +49 761 203-2394</w:t>
      </w:r>
    </w:p>
    <w:p w14:paraId="3DB2CB65" w14:textId="77777777" w:rsidR="00923278" w:rsidRPr="008D3618" w:rsidRDefault="00923278" w:rsidP="00923278">
      <w:pPr>
        <w:spacing w:line="240" w:lineRule="auto"/>
        <w:jc w:val="left"/>
        <w:rPr>
          <w:lang w:val="en-US"/>
        </w:rPr>
      </w:pPr>
      <w:r w:rsidRPr="008D3618">
        <w:rPr>
          <w:lang w:val="en-US"/>
        </w:rPr>
        <w:t xml:space="preserve">E-Mail: </w:t>
      </w:r>
      <w:hyperlink r:id="rId11" w:history="1">
        <w:r w:rsidRPr="008D3618">
          <w:rPr>
            <w:rStyle w:val="Hyperlink"/>
            <w:lang w:val="en-US"/>
          </w:rPr>
          <w:t>olaf.rank@vwl.uni-freiburg.de</w:t>
        </w:r>
      </w:hyperlink>
    </w:p>
    <w:p w14:paraId="0F31C6A0" w14:textId="77777777" w:rsidR="00923278" w:rsidRDefault="00923278" w:rsidP="00923278">
      <w:pPr>
        <w:spacing w:line="240" w:lineRule="auto"/>
        <w:jc w:val="left"/>
      </w:pPr>
    </w:p>
    <w:p w14:paraId="039D8EF1" w14:textId="77777777" w:rsidR="00923278" w:rsidRDefault="00923278" w:rsidP="00923278">
      <w:pPr>
        <w:spacing w:line="240" w:lineRule="auto"/>
        <w:jc w:val="left"/>
      </w:pPr>
      <w:r w:rsidRPr="00687C7C">
        <w:t>Olaf N</w:t>
      </w:r>
      <w:r>
        <w:t>. Rank is a Professor of Organiz</w:t>
      </w:r>
      <w:r w:rsidRPr="00687C7C">
        <w:t>ation and Human Resource Management</w:t>
      </w:r>
      <w:r>
        <w:t xml:space="preserve"> </w:t>
      </w:r>
      <w:r w:rsidRPr="00687C7C">
        <w:t>and the</w:t>
      </w:r>
      <w:r>
        <w:t xml:space="preserve"> </w:t>
      </w:r>
      <w:r w:rsidRPr="00687C7C">
        <w:t>Director of the Institute of Economics and Business Administration at</w:t>
      </w:r>
      <w:r>
        <w:t xml:space="preserve"> </w:t>
      </w:r>
      <w:r w:rsidRPr="00687C7C">
        <w:t xml:space="preserve">Albert-Ludwigs-University Freiburg, Germany. He received his </w:t>
      </w:r>
      <w:r>
        <w:t xml:space="preserve">PhD </w:t>
      </w:r>
      <w:r w:rsidRPr="00687C7C">
        <w:t>in 2003 from the University of Mannheim. His principle research</w:t>
      </w:r>
      <w:r>
        <w:t xml:space="preserve"> interests comprise organiz</w:t>
      </w:r>
      <w:r w:rsidRPr="00687C7C">
        <w:t>ation</w:t>
      </w:r>
      <w:r>
        <w:t xml:space="preserve"> </w:t>
      </w:r>
      <w:r w:rsidRPr="00687C7C">
        <w:t>theory</w:t>
      </w:r>
      <w:r>
        <w:t xml:space="preserve">, </w:t>
      </w:r>
      <w:r w:rsidRPr="00687C7C">
        <w:t>as well as intra</w:t>
      </w:r>
      <w:r>
        <w:t>-</w:t>
      </w:r>
      <w:r w:rsidRPr="00687C7C">
        <w:t xml:space="preserve"> and inter-organisational networks.</w:t>
      </w:r>
    </w:p>
    <w:p w14:paraId="4E816A79" w14:textId="77777777" w:rsidR="00923278" w:rsidRDefault="00923278" w:rsidP="00923278">
      <w:pPr>
        <w:spacing w:line="240" w:lineRule="auto"/>
        <w:jc w:val="left"/>
      </w:pPr>
    </w:p>
    <w:p w14:paraId="55DE8344" w14:textId="77777777" w:rsidR="00923278" w:rsidRDefault="00923278" w:rsidP="00923278">
      <w:pPr>
        <w:spacing w:line="240" w:lineRule="auto"/>
        <w:jc w:val="left"/>
      </w:pPr>
    </w:p>
    <w:p w14:paraId="545EA357" w14:textId="77777777" w:rsidR="00923278" w:rsidRDefault="00923278" w:rsidP="00923278">
      <w:pPr>
        <w:spacing w:line="240" w:lineRule="auto"/>
        <w:jc w:val="left"/>
      </w:pPr>
    </w:p>
    <w:p w14:paraId="4DAD2010" w14:textId="77777777" w:rsidR="00923278" w:rsidRDefault="00923278" w:rsidP="00923278">
      <w:pPr>
        <w:spacing w:line="240" w:lineRule="auto"/>
        <w:jc w:val="left"/>
      </w:pPr>
    </w:p>
    <w:p w14:paraId="05B3EF64" w14:textId="77777777" w:rsidR="00923278" w:rsidRDefault="00923278" w:rsidP="00923278">
      <w:pPr>
        <w:spacing w:line="240" w:lineRule="auto"/>
        <w:jc w:val="left"/>
      </w:pPr>
    </w:p>
    <w:p w14:paraId="62F3802E" w14:textId="77777777" w:rsidR="00923278" w:rsidRDefault="00923278" w:rsidP="00923278">
      <w:pPr>
        <w:spacing w:line="240" w:lineRule="auto"/>
        <w:jc w:val="left"/>
        <w:rPr>
          <w:u w:val="single"/>
        </w:rPr>
      </w:pPr>
      <w:r>
        <w:rPr>
          <w:u w:val="single"/>
        </w:rPr>
        <w:t>Acknowledgements</w:t>
      </w:r>
      <w:r w:rsidRPr="004B6423">
        <w:rPr>
          <w:u w:val="single"/>
        </w:rPr>
        <w:t>:</w:t>
      </w:r>
    </w:p>
    <w:p w14:paraId="32894F09" w14:textId="77777777" w:rsidR="00923278" w:rsidRDefault="00923278" w:rsidP="00923278">
      <w:pPr>
        <w:spacing w:line="240" w:lineRule="auto"/>
        <w:jc w:val="left"/>
      </w:pPr>
    </w:p>
    <w:p w14:paraId="58A9DC71" w14:textId="77777777" w:rsidR="00923278" w:rsidRDefault="00923278" w:rsidP="00923278">
      <w:pPr>
        <w:spacing w:line="240" w:lineRule="auto"/>
        <w:jc w:val="left"/>
      </w:pPr>
      <w:r>
        <w:t xml:space="preserve">The authors thank </w:t>
      </w:r>
      <w:r w:rsidRPr="00C1272E">
        <w:t>Colin Gallagher</w:t>
      </w:r>
      <w:r>
        <w:t xml:space="preserve"> and </w:t>
      </w:r>
      <w:r w:rsidRPr="00C1272E">
        <w:t>Peng Wang</w:t>
      </w:r>
      <w:r>
        <w:t xml:space="preserve"> for their helpful comments and advice.</w:t>
      </w:r>
    </w:p>
    <w:p w14:paraId="39AF05E2" w14:textId="77777777" w:rsidR="00923278" w:rsidRDefault="00923278">
      <w:pPr>
        <w:spacing w:after="160" w:line="259" w:lineRule="auto"/>
        <w:jc w:val="left"/>
        <w:rPr>
          <w:b/>
          <w:bCs/>
          <w:lang w:val="en-US"/>
        </w:rPr>
      </w:pPr>
      <w:r>
        <w:rPr>
          <w:b/>
          <w:bCs/>
          <w:lang w:val="en-US"/>
        </w:rPr>
        <w:br w:type="page"/>
      </w:r>
    </w:p>
    <w:p w14:paraId="54AECDC7" w14:textId="4376A544" w:rsidR="0076671A" w:rsidRPr="00FE4B17" w:rsidRDefault="0076671A" w:rsidP="00354EBB">
      <w:pPr>
        <w:pStyle w:val="Default"/>
        <w:spacing w:after="480"/>
        <w:jc w:val="center"/>
        <w:rPr>
          <w:b/>
          <w:bCs/>
          <w:color w:val="auto"/>
          <w:lang w:val="en-US" w:eastAsia="de-DE"/>
        </w:rPr>
      </w:pPr>
      <w:bookmarkStart w:id="0" w:name="_GoBack"/>
      <w:bookmarkEnd w:id="0"/>
      <w:r w:rsidRPr="00FE4B17">
        <w:rPr>
          <w:b/>
          <w:bCs/>
          <w:color w:val="auto"/>
          <w:lang w:val="en-US" w:eastAsia="de-DE"/>
        </w:rPr>
        <w:lastRenderedPageBreak/>
        <w:t>Extrinsic Motivation as a Determinant of Knowledge Exchange in Sales Teams: A Social Network Approach</w:t>
      </w:r>
    </w:p>
    <w:p w14:paraId="46A16712" w14:textId="190FA1B3" w:rsidR="00DC03EC" w:rsidRPr="00FE4B17" w:rsidRDefault="00915748" w:rsidP="00CD4790">
      <w:pPr>
        <w:pStyle w:val="Heading1"/>
        <w:spacing w:before="0"/>
        <w:jc w:val="center"/>
        <w:rPr>
          <w:b/>
          <w:lang w:val="en-US"/>
        </w:rPr>
      </w:pPr>
      <w:r w:rsidRPr="00FE4B17">
        <w:rPr>
          <w:rFonts w:ascii="Times New Roman" w:hAnsi="Times New Roman" w:cs="Times New Roman"/>
          <w:b/>
          <w:color w:val="auto"/>
          <w:sz w:val="24"/>
          <w:szCs w:val="24"/>
          <w:lang w:val="en-US"/>
        </w:rPr>
        <w:t>Abstract</w:t>
      </w:r>
    </w:p>
    <w:p w14:paraId="6B284991" w14:textId="2F56309F" w:rsidR="00F12AA0" w:rsidRDefault="00F12AA0" w:rsidP="003623CC">
      <w:pPr>
        <w:ind w:firstLine="425"/>
        <w:jc w:val="left"/>
        <w:rPr>
          <w:lang w:val="en-US"/>
        </w:rPr>
      </w:pPr>
      <w:r w:rsidRPr="00FE4B17">
        <w:rPr>
          <w:lang w:val="en-US"/>
        </w:rPr>
        <w:t>This paper investigates extrinsic motivation as a determinant of knowledge exchange among employees in sales teams. Applying a social network approach, we study different forms of knowledge-exchange behaviors from the perspective of a focal</w:t>
      </w:r>
      <w:r>
        <w:rPr>
          <w:lang w:val="en-US"/>
        </w:rPr>
        <w:t xml:space="preserve"> employee</w:t>
      </w:r>
      <w:r w:rsidRPr="00FE4B17">
        <w:rPr>
          <w:lang w:val="en-US"/>
        </w:rPr>
        <w:t xml:space="preserve"> and from the perspective of the dyad. From the focal employee’s perspective, we disentangle knowledge seeking from knowledge providing, and argue that </w:t>
      </w:r>
      <w:r w:rsidR="00985257">
        <w:rPr>
          <w:lang w:val="en-US"/>
        </w:rPr>
        <w:t xml:space="preserve">these two behaviors </w:t>
      </w:r>
      <w:r w:rsidRPr="00FE4B17">
        <w:rPr>
          <w:lang w:val="en-US"/>
        </w:rPr>
        <w:t>are affected differently by employee</w:t>
      </w:r>
      <w:r>
        <w:rPr>
          <w:lang w:val="en-US"/>
        </w:rPr>
        <w:t>s</w:t>
      </w:r>
      <w:r w:rsidRPr="00FE4B17">
        <w:rPr>
          <w:lang w:val="en-US"/>
        </w:rPr>
        <w:t xml:space="preserve">’ extrinsic motivation. From the dyad perspective, we take similarity in motivation of tied-to employees and reciprocity of exchange ties into account. To test our hypotheses, we apply exponential random graph models to data gathered from 138 employees </w:t>
      </w:r>
      <w:r w:rsidR="00985257">
        <w:rPr>
          <w:lang w:val="en-US"/>
        </w:rPr>
        <w:t>in</w:t>
      </w:r>
      <w:r w:rsidR="00985257" w:rsidRPr="00FE4B17">
        <w:rPr>
          <w:lang w:val="en-US"/>
        </w:rPr>
        <w:t xml:space="preserve"> </w:t>
      </w:r>
      <w:r w:rsidRPr="00FE4B17">
        <w:rPr>
          <w:lang w:val="en-US"/>
        </w:rPr>
        <w:t xml:space="preserve">five different sales teams distributed across three companies in Central Europe. The results of our analysis from the </w:t>
      </w:r>
      <w:r>
        <w:rPr>
          <w:lang w:val="en-US"/>
        </w:rPr>
        <w:t xml:space="preserve">focal </w:t>
      </w:r>
      <w:r w:rsidRPr="00FE4B17">
        <w:rPr>
          <w:lang w:val="en-US"/>
        </w:rPr>
        <w:t xml:space="preserve">employees’ perspective show that extrinsically motivated employees generally engage in less knowledge exchange. </w:t>
      </w:r>
      <w:r>
        <w:rPr>
          <w:lang w:val="en-US"/>
        </w:rPr>
        <w:t>T</w:t>
      </w:r>
      <w:r w:rsidRPr="00FE4B17">
        <w:rPr>
          <w:lang w:val="en-US"/>
        </w:rPr>
        <w:t>he dyad perspective</w:t>
      </w:r>
      <w:r>
        <w:rPr>
          <w:lang w:val="en-US"/>
        </w:rPr>
        <w:t xml:space="preserve"> further</w:t>
      </w:r>
      <w:r w:rsidRPr="00FE4B17">
        <w:rPr>
          <w:lang w:val="en-US"/>
        </w:rPr>
        <w:t xml:space="preserve"> highlights that sales employees proceed purposefully when they exchange knowledge with coworkers. For instance, two employees’ relative levels of extrinsic motivation determine their willingness to engage in reciprocal knowledge exchange. We discuss the implications of our findings for research on the microfoundations of organizational knowledge management and draw conclusions concerning HRM practices used to foster extrinsic motivation</w:t>
      </w:r>
      <w:r>
        <w:rPr>
          <w:lang w:val="en-US"/>
        </w:rPr>
        <w:t>,</w:t>
      </w:r>
      <w:r w:rsidRPr="00FE4B17">
        <w:rPr>
          <w:lang w:val="en-US"/>
        </w:rPr>
        <w:t xml:space="preserve"> thereby affecting knowledge exchange.</w:t>
      </w:r>
    </w:p>
    <w:p w14:paraId="1A544D9D" w14:textId="1425036C" w:rsidR="00842AC9" w:rsidRDefault="00842AC9" w:rsidP="0081210E">
      <w:pPr>
        <w:spacing w:line="360" w:lineRule="auto"/>
        <w:jc w:val="left"/>
        <w:rPr>
          <w:lang w:val="en-US"/>
        </w:rPr>
      </w:pPr>
    </w:p>
    <w:p w14:paraId="6B010A44" w14:textId="77777777" w:rsidR="00F12AA0" w:rsidRPr="00FE4B17" w:rsidRDefault="00F12AA0" w:rsidP="0081210E">
      <w:pPr>
        <w:spacing w:line="360" w:lineRule="auto"/>
        <w:jc w:val="left"/>
        <w:rPr>
          <w:lang w:val="en-US"/>
        </w:rPr>
      </w:pPr>
    </w:p>
    <w:p w14:paraId="16C9CDB1" w14:textId="402E796D" w:rsidR="00E64D60" w:rsidRPr="00FE4B17" w:rsidRDefault="00E64D60" w:rsidP="0081210E">
      <w:pPr>
        <w:spacing w:line="360" w:lineRule="auto"/>
        <w:jc w:val="left"/>
        <w:rPr>
          <w:b/>
          <w:lang w:val="en-US"/>
        </w:rPr>
      </w:pPr>
      <w:r w:rsidRPr="00FE4B17">
        <w:rPr>
          <w:b/>
          <w:bCs/>
          <w:lang w:val="en-US"/>
        </w:rPr>
        <w:br w:type="page"/>
      </w:r>
    </w:p>
    <w:p w14:paraId="7CD4A70F" w14:textId="69C0132F" w:rsidR="00EC058D" w:rsidRPr="00FE4B17" w:rsidRDefault="0076671A" w:rsidP="0076671A">
      <w:pPr>
        <w:pStyle w:val="Heading1"/>
        <w:spacing w:before="0"/>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lastRenderedPageBreak/>
        <w:t>Introduction</w:t>
      </w:r>
    </w:p>
    <w:p w14:paraId="1A326A23" w14:textId="1DF9FFEF" w:rsidR="00653AE1" w:rsidRDefault="00EC058D" w:rsidP="00DC0CF7">
      <w:pPr>
        <w:ind w:firstLine="426"/>
        <w:jc w:val="left"/>
        <w:rPr>
          <w:lang w:val="en-US"/>
        </w:rPr>
      </w:pPr>
      <w:r w:rsidRPr="00FE4B17">
        <w:rPr>
          <w:lang w:val="en-US"/>
        </w:rPr>
        <w:t>T</w:t>
      </w:r>
      <w:r w:rsidR="00F0455A" w:rsidRPr="00FE4B17">
        <w:rPr>
          <w:lang w:val="en-US"/>
        </w:rPr>
        <w:t>he cooperative exchange of work-related knowledge</w:t>
      </w:r>
      <w:r w:rsidR="00514B26" w:rsidRPr="00FE4B17">
        <w:rPr>
          <w:lang w:val="en-US"/>
        </w:rPr>
        <w:t xml:space="preserve"> </w:t>
      </w:r>
      <w:r w:rsidR="009903D2" w:rsidRPr="00FE4B17">
        <w:rPr>
          <w:lang w:val="en-US"/>
        </w:rPr>
        <w:t>is</w:t>
      </w:r>
      <w:r w:rsidR="00F0455A" w:rsidRPr="00FE4B17">
        <w:rPr>
          <w:lang w:val="en-US"/>
        </w:rPr>
        <w:t xml:space="preserve"> an important success factor</w:t>
      </w:r>
      <w:r w:rsidR="00FC69E1" w:rsidRPr="00FE4B17">
        <w:rPr>
          <w:lang w:val="en-US"/>
        </w:rPr>
        <w:t xml:space="preserve"> for </w:t>
      </w:r>
      <w:r w:rsidR="0006213C" w:rsidRPr="00FE4B17">
        <w:rPr>
          <w:lang w:val="en-US"/>
        </w:rPr>
        <w:t>employees</w:t>
      </w:r>
      <w:r w:rsidR="003001B4">
        <w:rPr>
          <w:lang w:val="en-US"/>
        </w:rPr>
        <w:t xml:space="preserve"> </w:t>
      </w:r>
      <w:sdt>
        <w:sdtPr>
          <w:rPr>
            <w:lang w:val="en-US"/>
          </w:rPr>
          <w:alias w:val="Don't edit this field"/>
          <w:tag w:val="CitaviPlaceholder#5c083fc1-5bce-430e-9e70-62c594f6981a"/>
          <w:id w:val="1236971900"/>
          <w:placeholder>
            <w:docPart w:val="DefaultPlaceholder_-1854013440"/>
          </w:placeholder>
        </w:sdtPr>
        <w:sdtEndPr/>
        <w:sdtContent>
          <w:r w:rsidR="003001B4">
            <w:rPr>
              <w:lang w:val="en-US"/>
            </w:rPr>
            <w:fldChar w:fldCharType="begin"/>
          </w:r>
          <w:r w:rsidR="00217981">
            <w:rPr>
              <w:lang w:val="en-US"/>
            </w:rPr>
            <w:instrText>ADDIN CitaviPlaceholder{eyIkaWQiOiIxIiwiRW50cmllcyI6W3siJGlkIjoiMiIsIklkIjoiYWU3OWU3NDUtM2E3My00NjRlLTk3MmItNTU4NTRmNzBkMzE3IiwiUmFuZ2VTdGFydCI6MTUsIlJhbmdlTGVuZ3RoIjozMiwiUmVmZXJlbmNlSWQiOiIwMmFkNTc5Mi1iZDYyLTQzZDItYTljNy0yYmE4ZTg3MWNhZjYiLCJSZWZlcmVuY2UiOnsiJGlkIjoiMyIsIkFic3RyYWN0Q29tcGxleGl0eSI6MCwiQWJzdHJhY3RTb3VyY2VUZXh0Rm9ybWF0IjowLCJBdXRob3JzIjpbeyIkaWQiOiI0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aWQiOiI1In19LHsiJGlkIjoiNi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Sx7IiRpZCI6IjciLCJGaXJzdE5hbWUiOiJTY290dCIsIkxhc3ROYW1lIjoiU25lbGwiLCJQcm90ZWN0ZWQiOmZhbHNlLCJTZXgiOjIsIkNyZWF0ZWRCeSI6Il9uZCIsIkNyZWF0ZWRPbiI6IjIwMTMtMTItMDVUMTQ6NDI6MDgiLCJNb2RpZmllZEJ5IjoiX05hdGFsaWUgRGF2aWQiLCJJZCI6IjcxNGY1MzE3LTJmYzctNGYzOC1iOTVhLWY1YmIxZTk2Mzg4ZiIsIk1vZGlmaWVkT24iOiIyMDE5LTAxLTE1VDEzOjI5OjU0IiwiUHJvamVjdCI6eyIkcmVmIjoiNSJ9fV0sIkNpdGF0aW9uS2V5VXBkYXRlVHlwZSI6MCwiQ29sbGFib3JhdG9ycyI6W10sIkRvaSI6IjEwLjEwMDIvaHJtLjIwMzA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3ODwvbj5cclxuICA8aW4+dHJ1ZTwvaW4+XHJcbiAgPG9zPjM3ODwvb3M+XHJcbiAgPHBzPjM3ODwvcHM+XHJcbjwvc3A+XHJcbjxlcD5cclxuICA8bj4zOTA8L24+XHJcbiAgPGluPnRydWU8L2luPlxyXG4gIDxvcz4zOTA8L29zPlxyXG4gIDxwcz4zOTA8L3BzPlxyXG48L2VwPlxyXG48b3M+Mzc4LTM5MDwvb3M+IiwiUGFnZVJhbmdlTnVtYmVyIjozNzgsIlBhZ2VSYW5nZU51bWJlcmluZ1R5cGUiOiJQYWdlIiwiUGFnZVJhbmdlTnVtZXJhbFN5c3RlbSI6IkFyYWJpYyIsIlBlcmlvZGljYWwiOnsiJGlkIjoiMTQ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}</w:instrText>
          </w:r>
          <w:r w:rsidR="003001B4">
            <w:rPr>
              <w:lang w:val="en-US"/>
            </w:rPr>
            <w:fldChar w:fldCharType="separate"/>
          </w:r>
          <w:r w:rsidR="00F11E7E">
            <w:rPr>
              <w:lang w:val="en-US"/>
            </w:rPr>
            <w:t>(Minbaeva, 2013; Minbaeva, Foss, &amp; Snell, 2009)</w:t>
          </w:r>
          <w:r w:rsidR="003001B4">
            <w:rPr>
              <w:lang w:val="en-US"/>
            </w:rPr>
            <w:fldChar w:fldCharType="end"/>
          </w:r>
        </w:sdtContent>
      </w:sdt>
      <w:r w:rsidR="00F0455A" w:rsidRPr="00FE4B17">
        <w:rPr>
          <w:lang w:val="en-US"/>
        </w:rPr>
        <w:t xml:space="preserve">, even in domains where </w:t>
      </w:r>
      <w:r w:rsidR="0006213C" w:rsidRPr="00FE4B17">
        <w:rPr>
          <w:lang w:val="en-US"/>
        </w:rPr>
        <w:t>they</w:t>
      </w:r>
      <w:r w:rsidR="00F0455A" w:rsidRPr="00FE4B17">
        <w:rPr>
          <w:lang w:val="en-US"/>
        </w:rPr>
        <w:t xml:space="preserve"> traditionally work autonomously</w:t>
      </w:r>
      <w:r w:rsidRPr="00FE4B17">
        <w:rPr>
          <w:lang w:val="en-US"/>
        </w:rPr>
        <w:t>, such as</w:t>
      </w:r>
      <w:r w:rsidR="00F0455A" w:rsidRPr="00FE4B17">
        <w:rPr>
          <w:lang w:val="en-US"/>
        </w:rPr>
        <w:t xml:space="preserve"> sales </w:t>
      </w:r>
      <w:sdt>
        <w:sdtPr>
          <w:rPr>
            <w:lang w:val="en-US"/>
          </w:rPr>
          <w:alias w:val="Don’t edit this field."/>
          <w:tag w:val="CitaviPlaceholder#f4ac2247-a353-4aa5-a08b-23350c7c0d37"/>
          <w:id w:val="-96644070"/>
          <w:placeholder>
            <w:docPart w:val="C4FBDE2355BC4B02A4475930FD895A92"/>
          </w:placeholder>
        </w:sdtPr>
        <w:sdtEndPr/>
        <w:sdtContent>
          <w:r w:rsidR="00F0455A" w:rsidRPr="00FE4B17">
            <w:rPr>
              <w:lang w:val="en-US"/>
            </w:rPr>
            <w:fldChar w:fldCharType="begin"/>
          </w:r>
          <w:r w:rsidR="00217981">
            <w:rPr>
              <w:lang w:val="en-US"/>
            </w:rPr>
            <w:instrText>ADDIN CitaviPlaceholder{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}</w:instrText>
          </w:r>
          <w:r w:rsidR="00F0455A" w:rsidRPr="00FE4B17">
            <w:rPr>
              <w:lang w:val="en-US"/>
            </w:rPr>
            <w:fldChar w:fldCharType="separate"/>
          </w:r>
          <w:r w:rsidR="00F11E7E">
            <w:rPr>
              <w:lang w:val="en-US"/>
            </w:rPr>
            <w:t>(Auh &amp; Menguc, 2013; Verbeke, Dietz, &amp; Verwaal, 2011)</w:t>
          </w:r>
          <w:r w:rsidR="00F0455A" w:rsidRPr="00FE4B17">
            <w:rPr>
              <w:lang w:val="en-US"/>
            </w:rPr>
            <w:fldChar w:fldCharType="end"/>
          </w:r>
        </w:sdtContent>
      </w:sdt>
      <w:r w:rsidR="00F0455A" w:rsidRPr="00FE4B17">
        <w:rPr>
          <w:lang w:val="en-US"/>
        </w:rPr>
        <w:t>.</w:t>
      </w:r>
      <w:r w:rsidR="0006213C" w:rsidRPr="00FE4B17">
        <w:rPr>
          <w:lang w:val="en-US"/>
        </w:rPr>
        <w:t xml:space="preserve"> F</w:t>
      </w:r>
      <w:r w:rsidR="00F0455A" w:rsidRPr="00FE4B17">
        <w:rPr>
          <w:lang w:val="en-US"/>
        </w:rPr>
        <w:t xml:space="preserve">irms </w:t>
      </w:r>
      <w:r w:rsidR="0048696D" w:rsidRPr="00FE4B17">
        <w:rPr>
          <w:lang w:val="en-US"/>
        </w:rPr>
        <w:t xml:space="preserve">also </w:t>
      </w:r>
      <w:r w:rsidR="00974BE3" w:rsidRPr="00FE4B17">
        <w:rPr>
          <w:lang w:val="en-US"/>
        </w:rPr>
        <w:t>benefit</w:t>
      </w:r>
      <w:r w:rsidR="00F0455A" w:rsidRPr="00FE4B17">
        <w:rPr>
          <w:lang w:val="en-US"/>
        </w:rPr>
        <w:t xml:space="preserve"> from </w:t>
      </w:r>
      <w:r w:rsidR="00FD07A3" w:rsidRPr="00FE4B17">
        <w:rPr>
          <w:lang w:val="en-US"/>
        </w:rPr>
        <w:t>cooperative interaction</w:t>
      </w:r>
      <w:r w:rsidR="00586271" w:rsidRPr="00FE4B17">
        <w:rPr>
          <w:lang w:val="en-US"/>
        </w:rPr>
        <w:t>s</w:t>
      </w:r>
      <w:r w:rsidR="00F0455A" w:rsidRPr="00FE4B17">
        <w:rPr>
          <w:lang w:val="en-US"/>
        </w:rPr>
        <w:t xml:space="preserve"> among their staff</w:t>
      </w:r>
      <w:r w:rsidR="00646FFF" w:rsidRPr="00FE4B17">
        <w:rPr>
          <w:lang w:val="en-US"/>
        </w:rPr>
        <w:t xml:space="preserve">, </w:t>
      </w:r>
      <w:r w:rsidR="005220A4">
        <w:rPr>
          <w:lang w:val="en-US"/>
        </w:rPr>
        <w:t>and</w:t>
      </w:r>
      <w:r w:rsidR="00985257">
        <w:rPr>
          <w:lang w:val="en-US"/>
        </w:rPr>
        <w:t>, therefore,</w:t>
      </w:r>
      <w:r w:rsidR="008137FC" w:rsidRPr="00FE4B17">
        <w:rPr>
          <w:lang w:val="en-US"/>
        </w:rPr>
        <w:t xml:space="preserve"> </w:t>
      </w:r>
      <w:r w:rsidR="00985257">
        <w:rPr>
          <w:lang w:val="en-US"/>
        </w:rPr>
        <w:t xml:space="preserve">attempt to </w:t>
      </w:r>
      <w:r w:rsidR="00F0455A" w:rsidRPr="00FE4B17">
        <w:rPr>
          <w:lang w:val="en-US"/>
        </w:rPr>
        <w:t>manag</w:t>
      </w:r>
      <w:r w:rsidR="008137FC" w:rsidRPr="00FE4B17">
        <w:rPr>
          <w:lang w:val="en-US"/>
        </w:rPr>
        <w:t>e</w:t>
      </w:r>
      <w:r w:rsidR="00F0455A" w:rsidRPr="00FE4B17">
        <w:rPr>
          <w:lang w:val="en-US"/>
        </w:rPr>
        <w:t xml:space="preserve"> knowledge </w:t>
      </w:r>
      <w:r w:rsidR="00646FFF" w:rsidRPr="00FE4B17">
        <w:rPr>
          <w:lang w:val="en-US"/>
        </w:rPr>
        <w:t xml:space="preserve">and knowledge </w:t>
      </w:r>
      <w:r w:rsidR="00F0455A" w:rsidRPr="00FE4B17">
        <w:rPr>
          <w:lang w:val="en-US"/>
        </w:rPr>
        <w:t xml:space="preserve">exchange </w:t>
      </w:r>
      <w:r w:rsidR="00985257">
        <w:rPr>
          <w:lang w:val="en-US"/>
        </w:rPr>
        <w:t>to</w:t>
      </w:r>
      <w:r w:rsidR="00985257" w:rsidRPr="00FE4B17">
        <w:rPr>
          <w:lang w:val="en-US"/>
        </w:rPr>
        <w:t xml:space="preserve"> </w:t>
      </w:r>
      <w:r w:rsidR="00F0455A" w:rsidRPr="00FE4B17">
        <w:rPr>
          <w:lang w:val="en-US"/>
        </w:rPr>
        <w:t>ensur</w:t>
      </w:r>
      <w:r w:rsidR="008137FC" w:rsidRPr="00FE4B17">
        <w:rPr>
          <w:lang w:val="en-US"/>
        </w:rPr>
        <w:t>e</w:t>
      </w:r>
      <w:r w:rsidR="00F0455A" w:rsidRPr="00FE4B17">
        <w:rPr>
          <w:lang w:val="en-US"/>
        </w:rPr>
        <w:t xml:space="preserve"> an advantage over competitors </w:t>
      </w:r>
      <w:sdt>
        <w:sdtPr>
          <w:rPr>
            <w:lang w:val="en-US"/>
          </w:rPr>
          <w:alias w:val="Don’t edit this field."/>
          <w:tag w:val="CitaviPlaceholder#b5a4cd49-5428-4fba-b5cf-0f7b7c8020fa"/>
          <w:id w:val="-1846777290"/>
          <w:placeholder>
            <w:docPart w:val="C4FBDE2355BC4B02A4475930FD895A92"/>
          </w:placeholder>
        </w:sdtPr>
        <w:sdtEndPr/>
        <w:sdtContent>
          <w:r w:rsidR="00F0455A" w:rsidRPr="00FE4B17">
            <w:rPr>
              <w:lang w:val="en-US"/>
            </w:rPr>
            <w:fldChar w:fldCharType="begin"/>
          </w:r>
          <w:r w:rsidR="00217981">
            <w:rPr>
              <w:lang w:val="en-US"/>
            </w:rPr>
            <w:instrText>ADDIN CitaviPlaceholder{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}</w:instrText>
          </w:r>
          <w:r w:rsidR="00F0455A" w:rsidRPr="00FE4B17">
            <w:rPr>
              <w:lang w:val="en-US"/>
            </w:rPr>
            <w:fldChar w:fldCharType="separate"/>
          </w:r>
          <w:r w:rsidR="00F11E7E">
            <w:rPr>
              <w:lang w:val="en-US"/>
            </w:rPr>
            <w:t>(Argote &amp; Ingram, 2000; Grant, 1996; Jackson, Chuang, Harden, &amp; Jiang, 2006; Kogut &amp; Zander, 1992)</w:t>
          </w:r>
          <w:r w:rsidR="00F0455A" w:rsidRPr="00FE4B17">
            <w:rPr>
              <w:lang w:val="en-US"/>
            </w:rPr>
            <w:fldChar w:fldCharType="end"/>
          </w:r>
        </w:sdtContent>
      </w:sdt>
      <w:r w:rsidR="00F0455A" w:rsidRPr="00FE4B17">
        <w:rPr>
          <w:lang w:val="en-US"/>
        </w:rPr>
        <w:t xml:space="preserve">. </w:t>
      </w:r>
      <w:r w:rsidR="00646FFF" w:rsidRPr="00FE4B17">
        <w:rPr>
          <w:lang w:val="en-US"/>
        </w:rPr>
        <w:t>At the same time</w:t>
      </w:r>
      <w:r w:rsidR="00F0455A" w:rsidRPr="00FE4B17">
        <w:rPr>
          <w:lang w:val="en-US"/>
        </w:rPr>
        <w:t>, knowledge exchange</w:t>
      </w:r>
      <w:r w:rsidR="00FC69E1" w:rsidRPr="00FE4B17">
        <w:rPr>
          <w:lang w:val="en-US"/>
        </w:rPr>
        <w:t xml:space="preserve"> among employees</w:t>
      </w:r>
      <w:r w:rsidR="00F0455A" w:rsidRPr="00FE4B17">
        <w:rPr>
          <w:lang w:val="en-US"/>
        </w:rPr>
        <w:t xml:space="preserve"> is </w:t>
      </w:r>
      <w:r w:rsidR="00646FFF" w:rsidRPr="00FE4B17">
        <w:rPr>
          <w:lang w:val="en-US"/>
        </w:rPr>
        <w:t xml:space="preserve">largely </w:t>
      </w:r>
      <w:r w:rsidR="00F0455A" w:rsidRPr="00FE4B17">
        <w:rPr>
          <w:lang w:val="en-US"/>
        </w:rPr>
        <w:t>a</w:t>
      </w:r>
      <w:r w:rsidR="00B02B11">
        <w:rPr>
          <w:lang w:val="en-US"/>
        </w:rPr>
        <w:t xml:space="preserve"> </w:t>
      </w:r>
      <w:r w:rsidR="00B02B11" w:rsidRPr="00C242E7">
        <w:rPr>
          <w:lang w:val="en-US"/>
        </w:rPr>
        <w:t>discretionary</w:t>
      </w:r>
      <w:r w:rsidR="00F0455A" w:rsidRPr="00C242E7">
        <w:rPr>
          <w:lang w:val="en-US"/>
        </w:rPr>
        <w:t xml:space="preserve"> </w:t>
      </w:r>
      <w:r w:rsidR="00F0455A" w:rsidRPr="00FE4B17">
        <w:rPr>
          <w:lang w:val="en-US"/>
        </w:rPr>
        <w:t xml:space="preserve">act </w:t>
      </w:r>
      <w:r w:rsidR="00646FFF" w:rsidRPr="00FE4B17">
        <w:rPr>
          <w:lang w:val="en-US"/>
        </w:rPr>
        <w:t>that can</w:t>
      </w:r>
      <w:r w:rsidR="00F0455A" w:rsidRPr="00FE4B17">
        <w:rPr>
          <w:lang w:val="en-US"/>
        </w:rPr>
        <w:t xml:space="preserve"> be encouraged</w:t>
      </w:r>
      <w:r w:rsidR="008137FC" w:rsidRPr="00FE4B17">
        <w:rPr>
          <w:lang w:val="en-US"/>
        </w:rPr>
        <w:t>,</w:t>
      </w:r>
      <w:r w:rsidR="00F0455A" w:rsidRPr="00FE4B17">
        <w:rPr>
          <w:lang w:val="en-US"/>
        </w:rPr>
        <w:t xml:space="preserve"> rather than enforced</w:t>
      </w:r>
      <w:r w:rsidR="008137FC" w:rsidRPr="00FE4B17">
        <w:rPr>
          <w:lang w:val="en-US"/>
        </w:rPr>
        <w:t>,</w:t>
      </w:r>
      <w:r w:rsidR="00F0455A" w:rsidRPr="00FE4B17">
        <w:rPr>
          <w:lang w:val="en-US"/>
        </w:rPr>
        <w:t xml:space="preserve"> by </w:t>
      </w:r>
      <w:r w:rsidR="00F82944" w:rsidRPr="00FE4B17">
        <w:rPr>
          <w:lang w:val="en-US"/>
        </w:rPr>
        <w:t xml:space="preserve">firm </w:t>
      </w:r>
      <w:r w:rsidR="00F0455A" w:rsidRPr="00FE4B17">
        <w:rPr>
          <w:lang w:val="en-US"/>
        </w:rPr>
        <w:t xml:space="preserve">management </w:t>
      </w:r>
      <w:sdt>
        <w:sdtPr>
          <w:rPr>
            <w:lang w:val="en-US"/>
          </w:rPr>
          <w:alias w:val="Don’t edit this field."/>
          <w:tag w:val="CitaviPlaceholder#55b88268-1a8d-49e8-aa3b-1890fde81375"/>
          <w:id w:val="1808660040"/>
          <w:placeholder>
            <w:docPart w:val="C4FBDE2355BC4B02A4475930FD895A92"/>
          </w:placeholder>
        </w:sdtPr>
        <w:sdtEndPr/>
        <w:sdtContent>
          <w:r w:rsidR="00F0455A" w:rsidRPr="00FE4B17">
            <w:rPr>
              <w:lang w:val="en-US"/>
            </w:rPr>
            <w:fldChar w:fldCharType="begin"/>
          </w:r>
          <w:r w:rsidR="00217981">
            <w:rPr>
              <w:lang w:val="en-US"/>
            </w:rPr>
            <w:instrText>ADDIN CitaviPlaceholder{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}</w:instrText>
          </w:r>
          <w:r w:rsidR="00F0455A" w:rsidRPr="00FE4B17">
            <w:rPr>
              <w:lang w:val="en-US"/>
            </w:rPr>
            <w:fldChar w:fldCharType="separate"/>
          </w:r>
          <w:r w:rsidR="00F11E7E">
            <w:rPr>
              <w:lang w:val="en-US"/>
            </w:rPr>
            <w:t>(A. Cabrera, Collins, &amp; Salgado, 2006; Connelly, Zweig, Webster, &amp; Trougakos, 2012; C.-P. Lin, 2007)</w:t>
          </w:r>
          <w:r w:rsidR="00F0455A" w:rsidRPr="00FE4B17">
            <w:rPr>
              <w:lang w:val="en-US"/>
            </w:rPr>
            <w:fldChar w:fldCharType="end"/>
          </w:r>
        </w:sdtContent>
      </w:sdt>
      <w:r w:rsidR="00F0455A" w:rsidRPr="002B0D8B">
        <w:rPr>
          <w:lang w:val="en-US"/>
        </w:rPr>
        <w:t>.</w:t>
      </w:r>
      <w:r w:rsidR="00653AE1">
        <w:rPr>
          <w:lang w:val="en-US"/>
        </w:rPr>
        <w:t xml:space="preserve"> </w:t>
      </w:r>
      <w:r w:rsidR="00646FFF" w:rsidRPr="00FE4B17">
        <w:rPr>
          <w:lang w:val="en-US"/>
        </w:rPr>
        <w:t xml:space="preserve">Factors </w:t>
      </w:r>
      <w:r w:rsidR="008137FC" w:rsidRPr="00FE4B17">
        <w:rPr>
          <w:lang w:val="en-US"/>
        </w:rPr>
        <w:t>beyond</w:t>
      </w:r>
      <w:r w:rsidR="00F82944" w:rsidRPr="00FE4B17">
        <w:rPr>
          <w:lang w:val="en-US"/>
        </w:rPr>
        <w:t xml:space="preserve"> management</w:t>
      </w:r>
      <w:r w:rsidR="008137FC" w:rsidRPr="00FE4B17">
        <w:rPr>
          <w:lang w:val="en-US"/>
        </w:rPr>
        <w:t>’s</w:t>
      </w:r>
      <w:r w:rsidR="00F82944" w:rsidRPr="00FE4B17">
        <w:rPr>
          <w:lang w:val="en-US"/>
        </w:rPr>
        <w:t xml:space="preserve"> control</w:t>
      </w:r>
      <w:r w:rsidR="008137FC" w:rsidRPr="00FE4B17">
        <w:rPr>
          <w:lang w:val="en-US"/>
        </w:rPr>
        <w:t>,</w:t>
      </w:r>
      <w:r w:rsidR="00F82944" w:rsidRPr="00FE4B17">
        <w:rPr>
          <w:lang w:val="en-US"/>
        </w:rPr>
        <w:t xml:space="preserve"> </w:t>
      </w:r>
      <w:r w:rsidR="00646FFF" w:rsidRPr="00FE4B17">
        <w:rPr>
          <w:lang w:val="en-US"/>
        </w:rPr>
        <w:t>such</w:t>
      </w:r>
      <w:r w:rsidR="0080577B" w:rsidRPr="00FE4B17">
        <w:rPr>
          <w:lang w:val="en-US"/>
        </w:rPr>
        <w:t xml:space="preserve"> as interpersonal similarity</w:t>
      </w:r>
      <w:r w:rsidR="008B58C2">
        <w:rPr>
          <w:lang w:val="en-US"/>
        </w:rPr>
        <w:t xml:space="preserve"> </w:t>
      </w:r>
      <w:sdt>
        <w:sdtPr>
          <w:rPr>
            <w:lang w:val="en-US"/>
          </w:rPr>
          <w:alias w:val="Don't edit this field"/>
          <w:tag w:val="CitaviPlaceholder#41f766e5-709d-41ac-8274-d15260305b32"/>
          <w:id w:val="-1327355729"/>
          <w:placeholder>
            <w:docPart w:val="DefaultPlaceholder_-1854013440"/>
          </w:placeholder>
        </w:sdtPr>
        <w:sdtEndPr/>
        <w:sdtContent>
          <w:r w:rsidR="008B58C2">
            <w:rPr>
              <w:lang w:val="en-US"/>
            </w:rPr>
            <w:fldChar w:fldCharType="begin"/>
          </w:r>
          <w:r w:rsidR="00217981">
            <w:rPr>
              <w:lang w:val="en-US"/>
            </w:rPr>
            <w:instrText>ADDIN CitaviPlaceholder{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}</w:instrText>
          </w:r>
          <w:r w:rsidR="008B58C2">
            <w:rPr>
              <w:lang w:val="en-US"/>
            </w:rPr>
            <w:fldChar w:fldCharType="separate"/>
          </w:r>
          <w:r w:rsidR="00F11E7E">
            <w:rPr>
              <w:lang w:val="en-US"/>
            </w:rPr>
            <w:t>(Kleinbaum, Stuart, &amp; Tushman, 2013)</w:t>
          </w:r>
          <w:r w:rsidR="008B58C2">
            <w:rPr>
              <w:lang w:val="en-US"/>
            </w:rPr>
            <w:fldChar w:fldCharType="end"/>
          </w:r>
        </w:sdtContent>
      </w:sdt>
      <w:r w:rsidR="00646FFF" w:rsidRPr="00FE4B17">
        <w:rPr>
          <w:lang w:val="en-US"/>
        </w:rPr>
        <w:t xml:space="preserve"> </w:t>
      </w:r>
      <w:r w:rsidR="008137FC" w:rsidRPr="00FE4B17">
        <w:rPr>
          <w:lang w:val="en-US"/>
        </w:rPr>
        <w:t xml:space="preserve">and </w:t>
      </w:r>
      <w:r w:rsidR="00F82944" w:rsidRPr="00FE4B17">
        <w:rPr>
          <w:lang w:val="en-US"/>
        </w:rPr>
        <w:t>tenure</w:t>
      </w:r>
      <w:r w:rsidR="00606370">
        <w:rPr>
          <w:lang w:val="en-US"/>
        </w:rPr>
        <w:t xml:space="preserve"> </w:t>
      </w:r>
      <w:sdt>
        <w:sdtPr>
          <w:rPr>
            <w:lang w:val="en-US"/>
          </w:rPr>
          <w:alias w:val="Don't edit this field"/>
          <w:tag w:val="CitaviPlaceholder#297efc5b-797b-4ee2-803c-4e231f2772d6"/>
          <w:id w:val="666528065"/>
          <w:placeholder>
            <w:docPart w:val="DefaultPlaceholder_-1854013440"/>
          </w:placeholder>
        </w:sdtPr>
        <w:sdtEndPr/>
        <w:sdtContent>
          <w:r w:rsidR="00606370">
            <w:rPr>
              <w:lang w:val="en-US"/>
            </w:rPr>
            <w:fldChar w:fldCharType="begin"/>
          </w:r>
          <w:r w:rsidR="00217981">
            <w:rPr>
              <w:lang w:val="en-US"/>
            </w:rPr>
            <w:instrText>ADDIN CitaviPlaceholder{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}</w:instrText>
          </w:r>
          <w:r w:rsidR="00606370">
            <w:rPr>
              <w:lang w:val="en-US"/>
            </w:rPr>
            <w:fldChar w:fldCharType="separate"/>
          </w:r>
          <w:r w:rsidR="00F11E7E">
            <w:rPr>
              <w:lang w:val="en-US"/>
            </w:rPr>
            <w:t>(Kaše, Paauwe, &amp; Zupan, 2009)</w:t>
          </w:r>
          <w:r w:rsidR="00606370">
            <w:rPr>
              <w:lang w:val="en-US"/>
            </w:rPr>
            <w:fldChar w:fldCharType="end"/>
          </w:r>
        </w:sdtContent>
      </w:sdt>
      <w:r w:rsidR="008137FC" w:rsidRPr="00FE4B17">
        <w:rPr>
          <w:lang w:val="en-US"/>
        </w:rPr>
        <w:t>,</w:t>
      </w:r>
      <w:r w:rsidR="00646FFF" w:rsidRPr="00FE4B17">
        <w:rPr>
          <w:lang w:val="en-US"/>
        </w:rPr>
        <w:t xml:space="preserve"> have been shown </w:t>
      </w:r>
      <w:r w:rsidR="005D2734" w:rsidRPr="00FE4B17">
        <w:rPr>
          <w:lang w:val="en-US"/>
        </w:rPr>
        <w:t xml:space="preserve">to </w:t>
      </w:r>
      <w:r w:rsidR="00646FFF" w:rsidRPr="00FE4B17">
        <w:rPr>
          <w:lang w:val="en-US"/>
        </w:rPr>
        <w:t xml:space="preserve">drive knowledge </w:t>
      </w:r>
      <w:r w:rsidR="004D25F2" w:rsidRPr="00FE4B17">
        <w:rPr>
          <w:lang w:val="en-US"/>
        </w:rPr>
        <w:t xml:space="preserve">seeking and </w:t>
      </w:r>
      <w:r w:rsidR="008137FC" w:rsidRPr="00FE4B17">
        <w:rPr>
          <w:lang w:val="en-US"/>
        </w:rPr>
        <w:t xml:space="preserve">knowledge </w:t>
      </w:r>
      <w:r w:rsidR="004D25F2" w:rsidRPr="00FE4B17">
        <w:rPr>
          <w:lang w:val="en-US"/>
        </w:rPr>
        <w:t>providing in organizations</w:t>
      </w:r>
      <w:r w:rsidR="00646FFF" w:rsidRPr="00FE4B17">
        <w:rPr>
          <w:lang w:val="en-US"/>
        </w:rPr>
        <w:t xml:space="preserve">. </w:t>
      </w:r>
      <w:r w:rsidR="008137FC" w:rsidRPr="00FE4B17">
        <w:rPr>
          <w:lang w:val="en-US"/>
        </w:rPr>
        <w:t>R</w:t>
      </w:r>
      <w:r w:rsidR="00646FFF" w:rsidRPr="00FE4B17">
        <w:rPr>
          <w:lang w:val="en-US"/>
        </w:rPr>
        <w:t xml:space="preserve">ecently, scholars have </w:t>
      </w:r>
      <w:r w:rsidR="00D266E8">
        <w:rPr>
          <w:lang w:val="en-US"/>
        </w:rPr>
        <w:t xml:space="preserve">also </w:t>
      </w:r>
      <w:r w:rsidR="008137FC" w:rsidRPr="00FE4B17">
        <w:rPr>
          <w:lang w:val="en-US"/>
        </w:rPr>
        <w:t xml:space="preserve">begun </w:t>
      </w:r>
      <w:r w:rsidR="00646FFF" w:rsidRPr="00FE4B17">
        <w:rPr>
          <w:lang w:val="en-US"/>
        </w:rPr>
        <w:t>investigat</w:t>
      </w:r>
      <w:r w:rsidR="008137FC" w:rsidRPr="00FE4B17">
        <w:rPr>
          <w:lang w:val="en-US"/>
        </w:rPr>
        <w:t>ing</w:t>
      </w:r>
      <w:r w:rsidR="00646FFF" w:rsidRPr="00FE4B17">
        <w:rPr>
          <w:lang w:val="en-US"/>
        </w:rPr>
        <w:t xml:space="preserve"> employees’ work motivation</w:t>
      </w:r>
      <w:r w:rsidR="00F81346" w:rsidRPr="00FE4B17">
        <w:rPr>
          <w:lang w:val="en-US"/>
        </w:rPr>
        <w:t>—</w:t>
      </w:r>
      <w:r w:rsidR="00F81346">
        <w:rPr>
          <w:lang w:val="en-US"/>
        </w:rPr>
        <w:t>a factor traditionally addressed by human resource management (HRM) practices</w:t>
      </w:r>
      <w:r w:rsidR="00F81346" w:rsidRPr="00FE4B17">
        <w:rPr>
          <w:lang w:val="en-US"/>
        </w:rPr>
        <w:t>—</w:t>
      </w:r>
      <w:r w:rsidR="00F82944" w:rsidRPr="00FE4B17">
        <w:rPr>
          <w:lang w:val="en-US"/>
        </w:rPr>
        <w:t>as</w:t>
      </w:r>
      <w:r w:rsidR="008137FC" w:rsidRPr="00FE4B17">
        <w:rPr>
          <w:lang w:val="en-US"/>
        </w:rPr>
        <w:t xml:space="preserve"> </w:t>
      </w:r>
      <w:r w:rsidR="00F81346">
        <w:rPr>
          <w:lang w:val="en-US"/>
        </w:rPr>
        <w:t>a</w:t>
      </w:r>
      <w:r w:rsidR="00646FFF" w:rsidRPr="00FE4B17">
        <w:rPr>
          <w:lang w:val="en-US"/>
        </w:rPr>
        <w:t xml:space="preserve"> determinant of knowledge</w:t>
      </w:r>
      <w:r w:rsidR="008137FC" w:rsidRPr="00FE4B17">
        <w:rPr>
          <w:lang w:val="en-US"/>
        </w:rPr>
        <w:t>-</w:t>
      </w:r>
      <w:r w:rsidR="004D25F2" w:rsidRPr="00FE4B17">
        <w:rPr>
          <w:lang w:val="en-US"/>
        </w:rPr>
        <w:t>exchange behaviors</w:t>
      </w:r>
      <w:r w:rsidR="00606370">
        <w:rPr>
          <w:lang w:val="en-US"/>
        </w:rPr>
        <w:t xml:space="preserve"> </w:t>
      </w:r>
      <w:sdt>
        <w:sdtPr>
          <w:rPr>
            <w:lang w:val="en-US"/>
          </w:rPr>
          <w:alias w:val="Don't edit this field"/>
          <w:tag w:val="CitaviPlaceholder#63df0d65-513b-4ed8-af9c-9cd9254d2c30"/>
          <w:id w:val="-1936971895"/>
          <w:placeholder>
            <w:docPart w:val="DefaultPlaceholder_-1854013440"/>
          </w:placeholder>
        </w:sdtPr>
        <w:sdtEndPr/>
        <w:sdtContent>
          <w:r w:rsidR="00606370">
            <w:rPr>
              <w:lang w:val="en-US"/>
            </w:rPr>
            <w:fldChar w:fldCharType="begin"/>
          </w:r>
          <w:r w:rsidR="00217981">
            <w:rPr>
              <w:lang w:val="en-US"/>
            </w:rPr>
            <w:instrText>ADDIN CitaviPlaceholder{eyIkaWQiOiIxIiwiRW50cmllcyI6W3siJGlkIjoiMiIsIklkIjoiYjk2MDRhNWYtNDkwYy00MjRmLWJmMzItMjE5YjMzZTg4ZmRhIiwiUmFuZ2VMZW5ndGgiOjQzLCJSZWZlcmVuY2VJZCI6Ijc1Y2I2ZjIyLTMxNzMtNGU2Ny05NjBmLTYwNzkzYmIxYWYzMCIsIlJlZmVyZW5jZSI6eyIkaWQiOiIzIiwiQWJzdHJhY3RDb21wbGV4aXR5IjowLCJBYnN0cmFjdFNvdXJjZVRleHRGb3JtYXQiOjAsIkF1dGhvcnMiOlt7IiRpZCI6IjQ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}</w:instrText>
          </w:r>
          <w:r w:rsidR="00606370">
            <w:rPr>
              <w:lang w:val="en-US"/>
            </w:rPr>
            <w:fldChar w:fldCharType="separate"/>
          </w:r>
          <w:r w:rsidR="00F11E7E">
            <w:rPr>
              <w:lang w:val="en-US"/>
            </w:rPr>
            <w:t>(Foss, Minbaeva, Pedersen, &amp; Reinholt, 2009; Kaše et al., 2009)</w:t>
          </w:r>
          <w:r w:rsidR="00606370">
            <w:rPr>
              <w:lang w:val="en-US"/>
            </w:rPr>
            <w:fldChar w:fldCharType="end"/>
          </w:r>
        </w:sdtContent>
      </w:sdt>
      <w:r w:rsidR="004D25F2" w:rsidRPr="00FE4B17">
        <w:rPr>
          <w:lang w:val="en-US"/>
        </w:rPr>
        <w:t>.</w:t>
      </w:r>
      <w:r w:rsidR="00646FFF" w:rsidRPr="00FE4B17">
        <w:rPr>
          <w:lang w:val="en-US"/>
        </w:rPr>
        <w:t xml:space="preserve"> </w:t>
      </w:r>
    </w:p>
    <w:p w14:paraId="138A89B7" w14:textId="04757D4F" w:rsidR="0025383B" w:rsidRPr="00FE4B17" w:rsidRDefault="004D25F2" w:rsidP="00DC0CF7">
      <w:pPr>
        <w:ind w:firstLine="426"/>
        <w:jc w:val="left"/>
        <w:rPr>
          <w:lang w:val="en-US"/>
        </w:rPr>
      </w:pPr>
      <w:r w:rsidRPr="00FE4B17">
        <w:rPr>
          <w:lang w:val="en-US"/>
        </w:rPr>
        <w:t xml:space="preserve">As </w:t>
      </w:r>
      <w:r w:rsidR="00974BE3" w:rsidRPr="00FE4B17">
        <w:rPr>
          <w:lang w:val="en-US"/>
        </w:rPr>
        <w:t>this research</w:t>
      </w:r>
      <w:r w:rsidRPr="00FE4B17">
        <w:rPr>
          <w:lang w:val="en-US"/>
        </w:rPr>
        <w:t xml:space="preserve"> demonstrate</w:t>
      </w:r>
      <w:r w:rsidR="005D2734" w:rsidRPr="00FE4B17">
        <w:rPr>
          <w:lang w:val="en-US"/>
        </w:rPr>
        <w:t>s</w:t>
      </w:r>
      <w:r w:rsidRPr="00FE4B17">
        <w:rPr>
          <w:lang w:val="en-US"/>
        </w:rPr>
        <w:t>, u</w:t>
      </w:r>
      <w:r w:rsidR="00F0455A" w:rsidRPr="00FE4B17">
        <w:rPr>
          <w:lang w:val="en-US"/>
        </w:rPr>
        <w:t xml:space="preserve">nderstanding </w:t>
      </w:r>
      <w:r w:rsidR="008137FC" w:rsidRPr="00FE4B17">
        <w:rPr>
          <w:lang w:val="en-US"/>
        </w:rPr>
        <w:t xml:space="preserve">the </w:t>
      </w:r>
      <w:r w:rsidR="00F0455A" w:rsidRPr="00FE4B17">
        <w:rPr>
          <w:lang w:val="en-US"/>
        </w:rPr>
        <w:t xml:space="preserve">factors </w:t>
      </w:r>
      <w:r w:rsidR="008137FC" w:rsidRPr="00FE4B17">
        <w:rPr>
          <w:lang w:val="en-US"/>
        </w:rPr>
        <w:t xml:space="preserve">that </w:t>
      </w:r>
      <w:r w:rsidR="00F0455A" w:rsidRPr="00FE4B17">
        <w:rPr>
          <w:lang w:val="en-US"/>
        </w:rPr>
        <w:t xml:space="preserve">influence </w:t>
      </w:r>
      <w:r w:rsidRPr="00FE4B17">
        <w:rPr>
          <w:lang w:val="en-US"/>
        </w:rPr>
        <w:t>employees’</w:t>
      </w:r>
      <w:r w:rsidR="00F0455A" w:rsidRPr="00FE4B17">
        <w:rPr>
          <w:lang w:val="en-US"/>
        </w:rPr>
        <w:t xml:space="preserve"> knowledge</w:t>
      </w:r>
      <w:r w:rsidR="008137FC" w:rsidRPr="00FE4B17">
        <w:rPr>
          <w:lang w:val="en-US"/>
        </w:rPr>
        <w:t>-</w:t>
      </w:r>
      <w:r w:rsidR="00F0455A" w:rsidRPr="00FE4B17">
        <w:rPr>
          <w:lang w:val="en-US"/>
        </w:rPr>
        <w:t>exchang</w:t>
      </w:r>
      <w:r w:rsidRPr="00FE4B17">
        <w:rPr>
          <w:lang w:val="en-US"/>
        </w:rPr>
        <w:t>e</w:t>
      </w:r>
      <w:r w:rsidR="00F0455A" w:rsidRPr="00FE4B17">
        <w:rPr>
          <w:lang w:val="en-US"/>
        </w:rPr>
        <w:t xml:space="preserve"> behavior</w:t>
      </w:r>
      <w:r w:rsidR="00FD07A3" w:rsidRPr="00FE4B17">
        <w:rPr>
          <w:lang w:val="en-US"/>
        </w:rPr>
        <w:t xml:space="preserve">s </w:t>
      </w:r>
      <w:r w:rsidR="00F0455A" w:rsidRPr="00FE4B17">
        <w:rPr>
          <w:lang w:val="en-US"/>
        </w:rPr>
        <w:t xml:space="preserve">is a major concern for HRM scholars </w:t>
      </w:r>
      <w:r w:rsidRPr="00FE4B17">
        <w:rPr>
          <w:lang w:val="en-US"/>
        </w:rPr>
        <w:t xml:space="preserve">and practitioners </w:t>
      </w:r>
      <w:r w:rsidR="00F0455A" w:rsidRPr="00FE4B17">
        <w:rPr>
          <w:lang w:val="en-US"/>
        </w:rPr>
        <w:t>alike.</w:t>
      </w:r>
      <w:r w:rsidRPr="00FE4B17">
        <w:rPr>
          <w:lang w:val="en-US"/>
        </w:rPr>
        <w:t xml:space="preserve"> </w:t>
      </w:r>
      <w:r w:rsidR="00E802D1" w:rsidRPr="00FE4B17">
        <w:rPr>
          <w:lang w:val="en-US"/>
        </w:rPr>
        <w:t>Accordingly, s</w:t>
      </w:r>
      <w:r w:rsidR="004A4962" w:rsidRPr="00FE4B17">
        <w:rPr>
          <w:lang w:val="en-US"/>
        </w:rPr>
        <w:t xml:space="preserve">everal studies in the </w:t>
      </w:r>
      <w:r w:rsidR="00F0455A" w:rsidRPr="00FE4B17">
        <w:rPr>
          <w:lang w:val="en-US"/>
        </w:rPr>
        <w:t>HRM</w:t>
      </w:r>
      <w:r w:rsidR="004A4962" w:rsidRPr="00FE4B17">
        <w:rPr>
          <w:lang w:val="en-US"/>
        </w:rPr>
        <w:t xml:space="preserve"> literature</w:t>
      </w:r>
      <w:r w:rsidR="00F0455A" w:rsidRPr="00FE4B17">
        <w:rPr>
          <w:lang w:val="en-US"/>
        </w:rPr>
        <w:t xml:space="preserve"> </w:t>
      </w:r>
      <w:r w:rsidR="00E71399" w:rsidRPr="00FE4B17">
        <w:rPr>
          <w:lang w:val="en-US"/>
        </w:rPr>
        <w:t>have emphasized the importance of the microfoundation</w:t>
      </w:r>
      <w:r w:rsidR="009C50D4" w:rsidRPr="00FE4B17">
        <w:rPr>
          <w:lang w:val="en-US"/>
        </w:rPr>
        <w:t>s</w:t>
      </w:r>
      <w:r w:rsidR="00E71399" w:rsidRPr="00FE4B17">
        <w:rPr>
          <w:lang w:val="en-US"/>
        </w:rPr>
        <w:t xml:space="preserve"> of </w:t>
      </w:r>
      <w:r w:rsidR="00F0455A" w:rsidRPr="00FE4B17">
        <w:rPr>
          <w:lang w:val="en-US"/>
        </w:rPr>
        <w:t>knowledge</w:t>
      </w:r>
      <w:r w:rsidR="005D2734" w:rsidRPr="00FE4B17">
        <w:rPr>
          <w:lang w:val="en-US"/>
        </w:rPr>
        <w:t xml:space="preserve"> exchange and its link to HRM practices</w:t>
      </w:r>
      <w:r w:rsidR="00FD07A3" w:rsidRPr="00FE4B17">
        <w:rPr>
          <w:lang w:val="en-US"/>
        </w:rPr>
        <w:t xml:space="preserve"> </w:t>
      </w:r>
      <w:sdt>
        <w:sdtPr>
          <w:rPr>
            <w:lang w:val="en-US"/>
          </w:rPr>
          <w:alias w:val="Don't edit this field"/>
          <w:tag w:val="CitaviPlaceholder#33df73e0-1562-43c9-bfba-30c91740df90"/>
          <w:id w:val="1633440837"/>
          <w:placeholder>
            <w:docPart w:val="2B4304D1E4644D1CBC64A6BC46E06E03"/>
          </w:placeholder>
        </w:sdtPr>
        <w:sdtEndPr/>
        <w:sdtContent>
          <w:r w:rsidR="00FD07A3" w:rsidRPr="00FE4B17">
            <w:rPr>
              <w:lang w:val="en-US"/>
            </w:rPr>
            <w:fldChar w:fldCharType="begin"/>
          </w:r>
          <w:r w:rsidR="00217981">
            <w:rPr>
              <w:lang w:val="en-US"/>
            </w:rPr>
            <w:instrText>ADDIN CitaviPlaceholder{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3ODwvbj5cclxuICA8aW4+dHJ1ZTwvaW4+XHJcbiAgPG9zPjM3ODwvb3M+XHJcbiAgPHBzPjM3ODwvcHM+XHJcbjwvc3A+XHJcbjxlcD5cclxuICA8bj4zOTA8L24+XHJcbiAgPGluPnRydWU8L2luPlxyXG4gIDxvcz4zOTA8L29zPlxyXG4gIDxwcz4zOTA8L3BzPlxyXG48L2VwPlxyXG48b3M+Mzc4LTM5MDwvb3M+IiwiUGFnZVJhbmdlTnVtYmVyIjozNzgsIlBhZ2VSYW5nZU51bWJlcmluZ1R5cGUiOiJQYWdlIiwiUGFnZVJhbmdlTnVtZXJhbFN5c3RlbSI6IkFyYWJpYyIsIlBlcmlvZGljYWwiOnsiJGlkIjoiMjY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}</w:instrText>
          </w:r>
          <w:r w:rsidR="00FD07A3" w:rsidRPr="00FE4B17">
            <w:rPr>
              <w:lang w:val="en-US"/>
            </w:rPr>
            <w:fldChar w:fldCharType="separate"/>
          </w:r>
          <w:r w:rsidR="00F11E7E">
            <w:rPr>
              <w:lang w:val="en-US"/>
            </w:rPr>
            <w:t>(Jackson et al., 2006; Minbaeva, 2013; Swart &amp; Kinnie, 2013)</w:t>
          </w:r>
          <w:r w:rsidR="00FD07A3" w:rsidRPr="00FE4B17">
            <w:rPr>
              <w:lang w:val="en-US"/>
            </w:rPr>
            <w:fldChar w:fldCharType="end"/>
          </w:r>
        </w:sdtContent>
      </w:sdt>
      <w:r w:rsidR="00FD07A3" w:rsidRPr="00FE4B17">
        <w:rPr>
          <w:lang w:val="en-US"/>
        </w:rPr>
        <w:t>. Explor</w:t>
      </w:r>
      <w:r w:rsidR="008137FC" w:rsidRPr="00FE4B17">
        <w:rPr>
          <w:lang w:val="en-US"/>
        </w:rPr>
        <w:t>ations</w:t>
      </w:r>
      <w:r w:rsidR="00586271" w:rsidRPr="00FE4B17">
        <w:rPr>
          <w:lang w:val="en-US"/>
        </w:rPr>
        <w:t xml:space="preserve"> </w:t>
      </w:r>
      <w:r w:rsidR="008137FC" w:rsidRPr="00FE4B17">
        <w:rPr>
          <w:lang w:val="en-US"/>
        </w:rPr>
        <w:t>of</w:t>
      </w:r>
      <w:r w:rsidR="00487981" w:rsidRPr="00FE4B17">
        <w:rPr>
          <w:lang w:val="en-US"/>
        </w:rPr>
        <w:t xml:space="preserve"> </w:t>
      </w:r>
      <w:r w:rsidR="008137FC" w:rsidRPr="00FE4B17">
        <w:rPr>
          <w:lang w:val="en-US"/>
        </w:rPr>
        <w:t xml:space="preserve">the </w:t>
      </w:r>
      <w:r w:rsidR="00FD07A3" w:rsidRPr="00FE4B17">
        <w:rPr>
          <w:lang w:val="en-US"/>
        </w:rPr>
        <w:t>micro-</w:t>
      </w:r>
      <w:r w:rsidR="00F0455A" w:rsidRPr="00FE4B17">
        <w:rPr>
          <w:lang w:val="en-US"/>
        </w:rPr>
        <w:t xml:space="preserve">level </w:t>
      </w:r>
      <w:r w:rsidR="008F5691" w:rsidRPr="00FE4B17">
        <w:rPr>
          <w:lang w:val="en-US"/>
        </w:rPr>
        <w:t>mechanisms</w:t>
      </w:r>
      <w:r w:rsidR="008137FC" w:rsidRPr="00FE4B17">
        <w:rPr>
          <w:lang w:val="en-US"/>
        </w:rPr>
        <w:t xml:space="preserve"> that</w:t>
      </w:r>
      <w:r w:rsidR="00F0455A" w:rsidRPr="00FE4B17">
        <w:rPr>
          <w:lang w:val="en-US"/>
        </w:rPr>
        <w:t xml:space="preserve"> explain employees’ engagement in knowledge exchange with their coworkers</w:t>
      </w:r>
      <w:r w:rsidR="00FD07A3" w:rsidRPr="00FE4B17">
        <w:rPr>
          <w:lang w:val="en-US"/>
        </w:rPr>
        <w:t xml:space="preserve"> </w:t>
      </w:r>
      <w:r w:rsidR="00586271" w:rsidRPr="00FE4B17">
        <w:rPr>
          <w:lang w:val="en-US"/>
        </w:rPr>
        <w:t>help uncover</w:t>
      </w:r>
      <w:r w:rsidR="00FD07A3" w:rsidRPr="00FE4B17">
        <w:rPr>
          <w:lang w:val="en-US"/>
        </w:rPr>
        <w:t xml:space="preserve"> </w:t>
      </w:r>
      <w:r w:rsidR="00A17C24" w:rsidRPr="00FE4B17">
        <w:rPr>
          <w:lang w:val="en-US"/>
        </w:rPr>
        <w:t xml:space="preserve">HRM practices </w:t>
      </w:r>
      <w:r w:rsidR="0025383B" w:rsidRPr="00FE4B17">
        <w:rPr>
          <w:lang w:val="en-US"/>
        </w:rPr>
        <w:t xml:space="preserve">and incentive structures </w:t>
      </w:r>
      <w:r w:rsidR="008137FC" w:rsidRPr="00FE4B17">
        <w:rPr>
          <w:lang w:val="en-US"/>
        </w:rPr>
        <w:t xml:space="preserve">that can </w:t>
      </w:r>
      <w:r w:rsidR="00A17C24" w:rsidRPr="00FE4B17">
        <w:rPr>
          <w:lang w:val="en-US"/>
        </w:rPr>
        <w:t>be put in place</w:t>
      </w:r>
      <w:r w:rsidR="0025383B" w:rsidRPr="00FE4B17">
        <w:rPr>
          <w:lang w:val="en-US"/>
        </w:rPr>
        <w:t xml:space="preserve"> to encourage favorable behavior and build a competitive and responsive workforce. </w:t>
      </w:r>
    </w:p>
    <w:p w14:paraId="79F526E5" w14:textId="7379CF9E" w:rsidR="006905D4" w:rsidRPr="00FE4B17" w:rsidRDefault="002E2BEB" w:rsidP="006905D4">
      <w:pPr>
        <w:ind w:firstLine="426"/>
        <w:jc w:val="left"/>
        <w:rPr>
          <w:lang w:val="en-US"/>
        </w:rPr>
      </w:pPr>
      <w:r w:rsidRPr="00FE4B17">
        <w:rPr>
          <w:lang w:val="en-US"/>
        </w:rPr>
        <w:lastRenderedPageBreak/>
        <w:t xml:space="preserve">In this study, we contribute to these efforts by investigating extrinsic work </w:t>
      </w:r>
      <w:r w:rsidR="0048696D" w:rsidRPr="00FE4B17">
        <w:rPr>
          <w:lang w:val="en-US"/>
        </w:rPr>
        <w:t xml:space="preserve">motivation </w:t>
      </w:r>
      <w:r w:rsidRPr="00FE4B17">
        <w:rPr>
          <w:lang w:val="en-US"/>
        </w:rPr>
        <w:t xml:space="preserve">as </w:t>
      </w:r>
      <w:r w:rsidR="008137FC" w:rsidRPr="00FE4B17">
        <w:rPr>
          <w:lang w:val="en-US"/>
        </w:rPr>
        <w:t xml:space="preserve">a </w:t>
      </w:r>
      <w:r w:rsidR="0048696D" w:rsidRPr="00FE4B17">
        <w:rPr>
          <w:lang w:val="en-US"/>
        </w:rPr>
        <w:t>determinant</w:t>
      </w:r>
      <w:r w:rsidRPr="00FE4B17">
        <w:rPr>
          <w:lang w:val="en-US"/>
        </w:rPr>
        <w:t xml:space="preserve"> of </w:t>
      </w:r>
      <w:r w:rsidR="00D64FE7">
        <w:rPr>
          <w:lang w:val="en-US"/>
        </w:rPr>
        <w:t xml:space="preserve">employees’ </w:t>
      </w:r>
      <w:r w:rsidRPr="00FE4B17">
        <w:rPr>
          <w:lang w:val="en-US"/>
        </w:rPr>
        <w:t>knowledge</w:t>
      </w:r>
      <w:r w:rsidR="008137FC" w:rsidRPr="00FE4B17">
        <w:rPr>
          <w:lang w:val="en-US"/>
        </w:rPr>
        <w:t>-</w:t>
      </w:r>
      <w:r w:rsidRPr="00FE4B17">
        <w:rPr>
          <w:lang w:val="en-US"/>
        </w:rPr>
        <w:t>exchange behaviors</w:t>
      </w:r>
      <w:r w:rsidR="004A10C7">
        <w:rPr>
          <w:lang w:val="en-US"/>
        </w:rPr>
        <w:t>.</w:t>
      </w:r>
      <w:r w:rsidR="0048696D" w:rsidRPr="00FE4B17">
        <w:rPr>
          <w:lang w:val="en-US"/>
        </w:rPr>
        <w:t xml:space="preserve"> W</w:t>
      </w:r>
      <w:r w:rsidR="00A17C24" w:rsidRPr="00FE4B17">
        <w:rPr>
          <w:lang w:val="en-US"/>
        </w:rPr>
        <w:t>ork motivation</w:t>
      </w:r>
      <w:r w:rsidR="00974BE3" w:rsidRPr="00FE4B17">
        <w:rPr>
          <w:lang w:val="en-US"/>
        </w:rPr>
        <w:t>,</w:t>
      </w:r>
      <w:r w:rsidR="00A17C24" w:rsidRPr="00FE4B17">
        <w:rPr>
          <w:lang w:val="en-US"/>
        </w:rPr>
        <w:t xml:space="preserve"> </w:t>
      </w:r>
      <w:r w:rsidR="008137FC" w:rsidRPr="00FE4B17">
        <w:rPr>
          <w:lang w:val="en-US"/>
        </w:rPr>
        <w:t xml:space="preserve">which is </w:t>
      </w:r>
      <w:r w:rsidR="00974BE3" w:rsidRPr="00FE4B17">
        <w:rPr>
          <w:lang w:val="en-US"/>
        </w:rPr>
        <w:t>generally differentiated into intrinsic and extrinsic</w:t>
      </w:r>
      <w:r w:rsidR="008137FC" w:rsidRPr="00FE4B17">
        <w:rPr>
          <w:lang w:val="en-US"/>
        </w:rPr>
        <w:t xml:space="preserve"> motivation</w:t>
      </w:r>
      <w:r w:rsidR="00974BE3" w:rsidRPr="00FE4B17">
        <w:rPr>
          <w:lang w:val="en-US"/>
        </w:rPr>
        <w:t xml:space="preserve"> </w:t>
      </w:r>
      <w:sdt>
        <w:sdtPr>
          <w:rPr>
            <w:lang w:val="en-US"/>
          </w:rPr>
          <w:alias w:val="Don’t edit this field."/>
          <w:tag w:val="CitaviPlaceholder#0b874fb0-5d66-4b60-b77d-2dfa823b4679"/>
          <w:id w:val="1564210546"/>
          <w:placeholder>
            <w:docPart w:val="77498E18DBE54B689005D0DF8F7608BC"/>
          </w:placeholder>
        </w:sdtPr>
        <w:sdtEndPr/>
        <w:sdtContent>
          <w:r w:rsidR="00974BE3" w:rsidRPr="00FE4B17">
            <w:rPr>
              <w:lang w:val="en-US"/>
            </w:rPr>
            <w:fldChar w:fldCharType="begin"/>
          </w:r>
          <w:r w:rsidR="00217981">
            <w:rPr>
              <w:lang w:val="en-US"/>
            </w:rPr>
            <w:instrText>ADDIN CitaviPlaceholder{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}</w:instrText>
          </w:r>
          <w:r w:rsidR="00974BE3" w:rsidRPr="00FE4B17">
            <w:rPr>
              <w:lang w:val="en-US"/>
            </w:rPr>
            <w:fldChar w:fldCharType="separate"/>
          </w:r>
          <w:r w:rsidR="00F11E7E">
            <w:rPr>
              <w:lang w:val="en-US"/>
            </w:rPr>
            <w:t>(Ryan &amp; Deci, 2000)</w:t>
          </w:r>
          <w:r w:rsidR="00974BE3" w:rsidRPr="00FE4B17">
            <w:rPr>
              <w:lang w:val="en-US"/>
            </w:rPr>
            <w:fldChar w:fldCharType="end"/>
          </w:r>
        </w:sdtContent>
      </w:sdt>
      <w:r w:rsidR="00974BE3" w:rsidRPr="00FE4B17">
        <w:rPr>
          <w:lang w:val="en-US"/>
        </w:rPr>
        <w:t xml:space="preserve">, </w:t>
      </w:r>
      <w:r w:rsidR="00A17C24" w:rsidRPr="00FE4B17">
        <w:rPr>
          <w:lang w:val="en-US"/>
        </w:rPr>
        <w:t xml:space="preserve">has been widely acknowledged as a main </w:t>
      </w:r>
      <w:r w:rsidR="0048696D" w:rsidRPr="00FE4B17">
        <w:rPr>
          <w:lang w:val="en-US"/>
        </w:rPr>
        <w:t>driver</w:t>
      </w:r>
      <w:r w:rsidR="00A17C24" w:rsidRPr="00FE4B17">
        <w:rPr>
          <w:lang w:val="en-US"/>
        </w:rPr>
        <w:t xml:space="preserve"> </w:t>
      </w:r>
      <w:r w:rsidR="008137FC" w:rsidRPr="00FE4B17">
        <w:rPr>
          <w:lang w:val="en-US"/>
        </w:rPr>
        <w:t xml:space="preserve">of </w:t>
      </w:r>
      <w:r w:rsidR="00A17C24" w:rsidRPr="00FE4B17">
        <w:rPr>
          <w:lang w:val="en-US"/>
        </w:rPr>
        <w:t>employees’ general conduct in organizations</w:t>
      </w:r>
      <w:r w:rsidR="008137FC" w:rsidRPr="00FE4B17">
        <w:rPr>
          <w:lang w:val="en-US"/>
        </w:rPr>
        <w:t xml:space="preserve">. It </w:t>
      </w:r>
      <w:r w:rsidR="0048696D" w:rsidRPr="00FE4B17">
        <w:rPr>
          <w:lang w:val="en-US"/>
        </w:rPr>
        <w:t>h</w:t>
      </w:r>
      <w:r w:rsidR="00A17C24" w:rsidRPr="00FE4B17">
        <w:rPr>
          <w:lang w:val="en-US"/>
        </w:rPr>
        <w:t xml:space="preserve">as </w:t>
      </w:r>
      <w:r w:rsidR="008137FC" w:rsidRPr="00FE4B17">
        <w:rPr>
          <w:lang w:val="en-US"/>
        </w:rPr>
        <w:t xml:space="preserve">also </w:t>
      </w:r>
      <w:r w:rsidR="0048696D" w:rsidRPr="00FE4B17">
        <w:rPr>
          <w:lang w:val="en-US"/>
        </w:rPr>
        <w:t xml:space="preserve">been </w:t>
      </w:r>
      <w:r w:rsidR="008137FC" w:rsidRPr="00FE4B17">
        <w:rPr>
          <w:lang w:val="en-US"/>
        </w:rPr>
        <w:t>recognized</w:t>
      </w:r>
      <w:r w:rsidR="0048696D" w:rsidRPr="00FE4B17">
        <w:rPr>
          <w:lang w:val="en-US"/>
        </w:rPr>
        <w:t xml:space="preserve"> as </w:t>
      </w:r>
      <w:r w:rsidR="00A17C24" w:rsidRPr="00FE4B17">
        <w:rPr>
          <w:lang w:val="en-US"/>
        </w:rPr>
        <w:t xml:space="preserve">determinant </w:t>
      </w:r>
      <w:r w:rsidR="008137FC" w:rsidRPr="00FE4B17">
        <w:rPr>
          <w:lang w:val="en-US"/>
        </w:rPr>
        <w:t xml:space="preserve">of </w:t>
      </w:r>
      <w:r w:rsidR="00A17C24" w:rsidRPr="00FE4B17">
        <w:rPr>
          <w:lang w:val="en-US"/>
        </w:rPr>
        <w:t>knowledge</w:t>
      </w:r>
      <w:r w:rsidR="008137FC" w:rsidRPr="00FE4B17">
        <w:rPr>
          <w:lang w:val="en-US"/>
        </w:rPr>
        <w:t>-</w:t>
      </w:r>
      <w:r w:rsidR="00A17C24" w:rsidRPr="00FE4B17">
        <w:rPr>
          <w:lang w:val="en-US"/>
        </w:rPr>
        <w:t>exchange behavior</w:t>
      </w:r>
      <w:r w:rsidR="00586271" w:rsidRPr="00FE4B17">
        <w:rPr>
          <w:lang w:val="en-US"/>
        </w:rPr>
        <w:t>s</w:t>
      </w:r>
      <w:r w:rsidR="00A17C24" w:rsidRPr="00FE4B17">
        <w:rPr>
          <w:lang w:val="en-US"/>
        </w:rPr>
        <w:t xml:space="preserve"> </w:t>
      </w:r>
      <w:sdt>
        <w:sdtPr>
          <w:rPr>
            <w:lang w:val="en-US"/>
          </w:rPr>
          <w:alias w:val="Don’t edit this field."/>
          <w:tag w:val="CitaviPlaceholder#583f7b25-3fe9-42f5-b04c-83db42b0e930"/>
          <w:id w:val="-1527866469"/>
          <w:placeholder>
            <w:docPart w:val="040DA1CCCFA049D98A2748708F9AEE2E"/>
          </w:placeholder>
        </w:sdtPr>
        <w:sdtEndPr/>
        <w:sdtContent>
          <w:r w:rsidR="00A17C24" w:rsidRPr="00FE4B17">
            <w:rPr>
              <w:lang w:val="en-US"/>
            </w:rPr>
            <w:fldChar w:fldCharType="begin"/>
          </w:r>
          <w:r w:rsidR="00217981">
            <w:rPr>
              <w:lang w:val="en-US"/>
            </w:rPr>
            <w:instrText>ADDIN CitaviPlaceholder{eyIkaWQiOiIxIiwiRW50cmllcyI6W3siJGlkIjoiMiIsIklkIjoiM2U0OTBlZWQtMzE1OS00NWViLWFlODEtZmQwOTU1NzIwZDc3IiwiUmFuZ2VTdGFydCI6MzEsIlJhbmdlTGVuZ3RoIjoxNywiUmVmZXJlbmNlSWQiOiIyYTRlZmUyZS01ODg1LTRkZmQtOWU1MS02MThjYWQyMjA0ZGYiLCJSZWZlcmVuY2UiOnsiJGlkIjoiMyIsIkFic3RyYWN0Q29tcGxleGl0eSI6MCwiQWJzdHJhY3RTb3VyY2VUZXh0Rm9ybWF0IjowLCJBdXRob3JzIjpbeyIkaWQiOiI0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}</w:instrText>
          </w:r>
          <w:r w:rsidR="00A17C24" w:rsidRPr="00FE4B17">
            <w:rPr>
              <w:lang w:val="en-US"/>
            </w:rPr>
            <w:fldChar w:fldCharType="separate"/>
          </w:r>
          <w:r w:rsidR="00F11E7E">
            <w:rPr>
              <w:lang w:val="en-US"/>
            </w:rPr>
            <w:t>(Foss et al., 2009; Gagné, 2009; Minbaeva, 2013)</w:t>
          </w:r>
          <w:r w:rsidR="00A17C24" w:rsidRPr="00FE4B17">
            <w:rPr>
              <w:lang w:val="en-US"/>
            </w:rPr>
            <w:fldChar w:fldCharType="end"/>
          </w:r>
        </w:sdtContent>
      </w:sdt>
      <w:r w:rsidR="00A17C24" w:rsidRPr="00FE4B17">
        <w:rPr>
          <w:lang w:val="en-US"/>
        </w:rPr>
        <w:t>. While intrinsic motivation is directed towards an activity</w:t>
      </w:r>
      <w:r w:rsidR="008137FC" w:rsidRPr="00FE4B17">
        <w:rPr>
          <w:lang w:val="en-US"/>
        </w:rPr>
        <w:t>—</w:t>
      </w:r>
      <w:r w:rsidR="00A17C24" w:rsidRPr="00FE4B17">
        <w:rPr>
          <w:lang w:val="en-US"/>
        </w:rPr>
        <w:t xml:space="preserve">the individual draws enjoyment and satisfaction </w:t>
      </w:r>
      <w:r w:rsidR="008137FC" w:rsidRPr="00FE4B17">
        <w:rPr>
          <w:lang w:val="en-US"/>
        </w:rPr>
        <w:t>from</w:t>
      </w:r>
      <w:r w:rsidR="00A17C24" w:rsidRPr="00FE4B17">
        <w:rPr>
          <w:lang w:val="en-US"/>
        </w:rPr>
        <w:t xml:space="preserve"> </w:t>
      </w:r>
      <w:r w:rsidR="008137FC" w:rsidRPr="00FE4B17">
        <w:rPr>
          <w:lang w:val="en-US"/>
        </w:rPr>
        <w:t xml:space="preserve">his or her </w:t>
      </w:r>
      <w:r w:rsidR="00A17C24" w:rsidRPr="00FE4B17">
        <w:rPr>
          <w:lang w:val="en-US"/>
        </w:rPr>
        <w:t>performance</w:t>
      </w:r>
      <w:r w:rsidR="008137FC" w:rsidRPr="00FE4B17">
        <w:rPr>
          <w:lang w:val="en-US"/>
        </w:rPr>
        <w:t>—</w:t>
      </w:r>
      <w:r w:rsidR="00A17C24" w:rsidRPr="00FE4B17">
        <w:rPr>
          <w:lang w:val="en-US"/>
        </w:rPr>
        <w:t xml:space="preserve">extrinsic motivation is caused by external factors related to the activity (e.g., rewards or </w:t>
      </w:r>
      <w:r w:rsidR="008137FC" w:rsidRPr="00FE4B17">
        <w:rPr>
          <w:lang w:val="en-US"/>
        </w:rPr>
        <w:t xml:space="preserve">the </w:t>
      </w:r>
      <w:r w:rsidR="00A17C24" w:rsidRPr="00FE4B17">
        <w:rPr>
          <w:lang w:val="en-US"/>
        </w:rPr>
        <w:t>threat of punishment)</w:t>
      </w:r>
      <w:r w:rsidR="00421915">
        <w:rPr>
          <w:lang w:val="en-US"/>
        </w:rPr>
        <w:t xml:space="preserve"> </w:t>
      </w:r>
      <w:sdt>
        <w:sdtPr>
          <w:rPr>
            <w:lang w:val="en-US"/>
          </w:rPr>
          <w:alias w:val="Don't edit this field"/>
          <w:tag w:val="CitaviPlaceholder#63f863ca-af76-4ca6-9f75-d53decb3572b"/>
          <w:id w:val="1647320057"/>
          <w:placeholder>
            <w:docPart w:val="DefaultPlaceholder_-1854013440"/>
          </w:placeholder>
        </w:sdtPr>
        <w:sdtEndPr/>
        <w:sdtContent>
          <w:r w:rsidR="00421915">
            <w:rPr>
              <w:lang w:val="en-US"/>
            </w:rPr>
            <w:fldChar w:fldCharType="begin"/>
          </w:r>
          <w:r w:rsidR="00217981">
            <w:rPr>
              <w:lang w:val="en-US"/>
            </w:rPr>
            <w:instrText>ADDIN CitaviPlaceholder{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}</w:instrText>
          </w:r>
          <w:r w:rsidR="00421915">
            <w:rPr>
              <w:lang w:val="en-US"/>
            </w:rPr>
            <w:fldChar w:fldCharType="separate"/>
          </w:r>
          <w:r w:rsidR="00F11E7E">
            <w:rPr>
              <w:lang w:val="en-US"/>
            </w:rPr>
            <w:t>(Ryan &amp; Deci, 2000)</w:t>
          </w:r>
          <w:r w:rsidR="00421915">
            <w:rPr>
              <w:lang w:val="en-US"/>
            </w:rPr>
            <w:fldChar w:fldCharType="end"/>
          </w:r>
        </w:sdtContent>
      </w:sdt>
      <w:r w:rsidR="00A17C24" w:rsidRPr="00FE4B17">
        <w:rPr>
          <w:lang w:val="en-US"/>
        </w:rPr>
        <w:t xml:space="preserve">. </w:t>
      </w:r>
      <w:r w:rsidR="008137FC" w:rsidRPr="00FE4B17">
        <w:rPr>
          <w:lang w:val="en-US"/>
        </w:rPr>
        <w:t xml:space="preserve">In relation to </w:t>
      </w:r>
      <w:r w:rsidR="0010253D" w:rsidRPr="00FE4B17">
        <w:rPr>
          <w:lang w:val="en-US"/>
        </w:rPr>
        <w:t xml:space="preserve">knowledge exchange, </w:t>
      </w:r>
      <w:r w:rsidR="00EF01BE">
        <w:rPr>
          <w:lang w:val="en-US"/>
        </w:rPr>
        <w:t xml:space="preserve">the role of </w:t>
      </w:r>
      <w:r w:rsidR="0010253D" w:rsidRPr="00FE4B17">
        <w:rPr>
          <w:lang w:val="en-US"/>
        </w:rPr>
        <w:t>intrinsic motivation</w:t>
      </w:r>
      <w:r w:rsidR="00EF01BE">
        <w:rPr>
          <w:lang w:val="en-US"/>
        </w:rPr>
        <w:t xml:space="preserve"> is emphasized </w:t>
      </w:r>
      <w:r w:rsidR="0063443D">
        <w:rPr>
          <w:lang w:val="en-US"/>
        </w:rPr>
        <w:t>by</w:t>
      </w:r>
      <w:r w:rsidR="00EF01BE">
        <w:rPr>
          <w:lang w:val="en-US"/>
        </w:rPr>
        <w:t xml:space="preserve"> </w:t>
      </w:r>
      <w:r w:rsidR="0010253D" w:rsidRPr="00FE4B17">
        <w:rPr>
          <w:lang w:val="en-US"/>
        </w:rPr>
        <w:t>previous studies</w:t>
      </w:r>
      <w:r w:rsidR="0063443D">
        <w:rPr>
          <w:lang w:val="en-US"/>
        </w:rPr>
        <w:t xml:space="preserve"> arguing that it </w:t>
      </w:r>
      <w:r w:rsidR="0010253D" w:rsidRPr="00FE4B17">
        <w:rPr>
          <w:lang w:val="en-US"/>
        </w:rPr>
        <w:t>inherently fosters knowledge exchange in the organizational context</w:t>
      </w:r>
      <w:r w:rsidR="0080577B" w:rsidRPr="00FE4B17">
        <w:rPr>
          <w:lang w:val="en-US"/>
        </w:rPr>
        <w:t xml:space="preserve"> </w:t>
      </w:r>
      <w:sdt>
        <w:sdtPr>
          <w:rPr>
            <w:lang w:val="en-US"/>
          </w:rPr>
          <w:alias w:val="Don't edit this field"/>
          <w:tag w:val="CitaviPlaceholder#076803e7-0e38-4dbc-aff8-f7f127f98058"/>
          <w:id w:val="1678225075"/>
          <w:placeholder>
            <w:docPart w:val="DefaultPlaceholder_-1854013440"/>
          </w:placeholder>
        </w:sdtPr>
        <w:sdtEndPr/>
        <w:sdtContent>
          <w:r w:rsidR="00EF01BE">
            <w:rPr>
              <w:lang w:val="en-US"/>
            </w:rPr>
            <w:fldChar w:fldCharType="begin"/>
          </w:r>
          <w:r w:rsidR="00217981">
            <w:rPr>
              <w:lang w:val="en-US"/>
            </w:rPr>
            <w:instrText>ADDIN CitaviPlaceholder{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V0sIkNpdGF0aW9uS2V5VXBkYXRlVHlwZSI6MCwiQ29sbGFib3JhdG9ycyI6W10sIkRvaSI6IjEwLjU0NjUvYW1qLjIwMDkuMD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}</w:instrText>
          </w:r>
          <w:r w:rsidR="00EF01BE">
            <w:rPr>
              <w:lang w:val="en-US"/>
            </w:rPr>
            <w:fldChar w:fldCharType="separate"/>
          </w:r>
          <w:r w:rsidR="00F11E7E">
            <w:rPr>
              <w:lang w:val="en-US"/>
            </w:rPr>
            <w:t>(A. Cabrera et al., 2006; Gagné, 2009; Reinholt, Pedersen, &amp; Foss, 2011)</w:t>
          </w:r>
          <w:r w:rsidR="00EF01BE">
            <w:rPr>
              <w:lang w:val="en-US"/>
            </w:rPr>
            <w:fldChar w:fldCharType="end"/>
          </w:r>
        </w:sdtContent>
      </w:sdt>
      <w:r w:rsidR="0010253D" w:rsidRPr="00FE4B17">
        <w:rPr>
          <w:lang w:val="en-US"/>
        </w:rPr>
        <w:t xml:space="preserve">. </w:t>
      </w:r>
      <w:r w:rsidR="00487981" w:rsidRPr="00FE4B17">
        <w:rPr>
          <w:lang w:val="en-US"/>
        </w:rPr>
        <w:t xml:space="preserve">In contrast, </w:t>
      </w:r>
      <w:r w:rsidR="002D6CBB" w:rsidRPr="00FE4B17">
        <w:rPr>
          <w:lang w:val="en-US"/>
        </w:rPr>
        <w:t>the effect</w:t>
      </w:r>
      <w:r w:rsidR="00562AAB" w:rsidRPr="00FE4B17">
        <w:rPr>
          <w:lang w:val="en-US"/>
        </w:rPr>
        <w:t>s</w:t>
      </w:r>
      <w:r w:rsidR="002D6CBB" w:rsidRPr="00FE4B17">
        <w:rPr>
          <w:lang w:val="en-US"/>
        </w:rPr>
        <w:t xml:space="preserve"> of </w:t>
      </w:r>
      <w:r w:rsidR="00A17C24" w:rsidRPr="00FE4B17">
        <w:rPr>
          <w:lang w:val="en-US"/>
        </w:rPr>
        <w:t xml:space="preserve">extrinsic motivation </w:t>
      </w:r>
      <w:r w:rsidR="00487981" w:rsidRPr="00FE4B17">
        <w:rPr>
          <w:lang w:val="en-US"/>
        </w:rPr>
        <w:t>on knowledge</w:t>
      </w:r>
      <w:r w:rsidR="00586271" w:rsidRPr="00FE4B17">
        <w:rPr>
          <w:lang w:val="en-US"/>
        </w:rPr>
        <w:t xml:space="preserve"> </w:t>
      </w:r>
      <w:r w:rsidR="00487981" w:rsidRPr="00FE4B17">
        <w:rPr>
          <w:lang w:val="en-US"/>
        </w:rPr>
        <w:t xml:space="preserve">exchange </w:t>
      </w:r>
      <w:r w:rsidR="0025383B" w:rsidRPr="00FE4B17">
        <w:rPr>
          <w:lang w:val="en-US"/>
        </w:rPr>
        <w:t>are</w:t>
      </w:r>
      <w:r w:rsidR="002D6CBB" w:rsidRPr="00FE4B17">
        <w:rPr>
          <w:lang w:val="en-US"/>
        </w:rPr>
        <w:t xml:space="preserve"> less clear</w:t>
      </w:r>
      <w:r w:rsidR="00166F18" w:rsidRPr="00FE4B17">
        <w:rPr>
          <w:lang w:val="en-US"/>
        </w:rPr>
        <w:t xml:space="preserve">. </w:t>
      </w:r>
      <w:r w:rsidR="008137FC" w:rsidRPr="00FE4B17">
        <w:rPr>
          <w:lang w:val="en-US"/>
        </w:rPr>
        <w:t>S</w:t>
      </w:r>
      <w:r w:rsidR="00166F18" w:rsidRPr="00FE4B17">
        <w:rPr>
          <w:lang w:val="en-US"/>
        </w:rPr>
        <w:t>tudies</w:t>
      </w:r>
      <w:r w:rsidR="008137FC" w:rsidRPr="00FE4B17">
        <w:rPr>
          <w:lang w:val="en-US"/>
        </w:rPr>
        <w:t xml:space="preserve"> to date offer evidence of</w:t>
      </w:r>
      <w:r w:rsidR="00166F18" w:rsidRPr="00FE4B17">
        <w:rPr>
          <w:lang w:val="en-US"/>
        </w:rPr>
        <w:t xml:space="preserve"> positive</w:t>
      </w:r>
      <w:r w:rsidR="001E3F8B">
        <w:rPr>
          <w:lang w:val="en-US"/>
        </w:rPr>
        <w:t xml:space="preserve"> </w:t>
      </w:r>
      <w:sdt>
        <w:sdtPr>
          <w:rPr>
            <w:lang w:val="en-US"/>
          </w:rPr>
          <w:alias w:val="Don't edit this field"/>
          <w:tag w:val="CitaviPlaceholder#fad63c56-c001-4c6f-877a-950d0c1f0a18"/>
          <w:id w:val="-299314960"/>
          <w:placeholder>
            <w:docPart w:val="DefaultPlaceholder_-1854013440"/>
          </w:placeholder>
        </w:sdtPr>
        <w:sdtEndPr/>
        <w:sdtContent>
          <w:r w:rsidR="001E3F8B">
            <w:rPr>
              <w:lang w:val="en-US"/>
            </w:rPr>
            <w:fldChar w:fldCharType="begin"/>
          </w:r>
          <w:r w:rsidR="00217981">
            <w:rPr>
              <w:lang w:val="en-US"/>
            </w:rPr>
            <w:instrText>ADDIN CitaviPlaceholder{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}</w:instrText>
          </w:r>
          <w:r w:rsidR="001E3F8B">
            <w:rPr>
              <w:lang w:val="en-US"/>
            </w:rPr>
            <w:fldChar w:fldCharType="separate"/>
          </w:r>
          <w:r w:rsidR="00F11E7E">
            <w:rPr>
              <w:lang w:val="en-US"/>
            </w:rPr>
            <w:t>(Burgess, 2005)</w:t>
          </w:r>
          <w:r w:rsidR="001E3F8B">
            <w:rPr>
              <w:lang w:val="en-US"/>
            </w:rPr>
            <w:fldChar w:fldCharType="end"/>
          </w:r>
        </w:sdtContent>
      </w:sdt>
      <w:r w:rsidR="00166F18" w:rsidRPr="00FE4B17">
        <w:rPr>
          <w:lang w:val="en-US"/>
        </w:rPr>
        <w:t xml:space="preserve">, negative </w:t>
      </w:r>
      <w:sdt>
        <w:sdtPr>
          <w:rPr>
            <w:lang w:val="en-US"/>
          </w:rPr>
          <w:alias w:val="Don't edit this field"/>
          <w:tag w:val="CitaviPlaceholder#c0bfdc05-cd95-4e91-8268-0fedb601d66e"/>
          <w:id w:val="-1513757793"/>
          <w:placeholder>
            <w:docPart w:val="DefaultPlaceholder_-1854013440"/>
          </w:placeholder>
        </w:sdtPr>
        <w:sdtEndPr/>
        <w:sdtContent>
          <w:r w:rsidR="00421915">
            <w:rPr>
              <w:lang w:val="en-US"/>
            </w:rPr>
            <w:fldChar w:fldCharType="begin"/>
          </w:r>
          <w:r w:rsidR="00217981">
            <w:rPr>
              <w:lang w:val="en-US"/>
            </w:rPr>
            <w:instrText>ADDIN CitaviPlaceholder{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}</w:instrText>
          </w:r>
          <w:r w:rsidR="00421915">
            <w:rPr>
              <w:lang w:val="en-US"/>
            </w:rPr>
            <w:fldChar w:fldCharType="separate"/>
          </w:r>
          <w:r w:rsidR="00F11E7E">
            <w:rPr>
              <w:lang w:val="en-US"/>
            </w:rPr>
            <w:t>(Bock, Zmud, Kim, &amp; Lee, 2005)</w:t>
          </w:r>
          <w:r w:rsidR="00421915">
            <w:rPr>
              <w:lang w:val="en-US"/>
            </w:rPr>
            <w:fldChar w:fldCharType="end"/>
          </w:r>
        </w:sdtContent>
      </w:sdt>
      <w:r w:rsidR="00166F18" w:rsidRPr="00FE4B17">
        <w:rPr>
          <w:lang w:val="en-US"/>
        </w:rPr>
        <w:t xml:space="preserve">, </w:t>
      </w:r>
      <w:r w:rsidR="008137FC" w:rsidRPr="00FE4B17">
        <w:rPr>
          <w:lang w:val="en-US"/>
        </w:rPr>
        <w:t xml:space="preserve">and </w:t>
      </w:r>
      <w:r w:rsidR="00166F18" w:rsidRPr="00FE4B17">
        <w:rPr>
          <w:lang w:val="en-US"/>
        </w:rPr>
        <w:t xml:space="preserve">insignificant </w:t>
      </w:r>
      <w:sdt>
        <w:sdtPr>
          <w:rPr>
            <w:lang w:val="en-US"/>
          </w:rPr>
          <w:alias w:val="Don't edit this field"/>
          <w:tag w:val="CitaviPlaceholder#e409135d-9366-41ac-9dab-a9d8b53b16f7"/>
          <w:id w:val="-1582600468"/>
          <w:placeholder>
            <w:docPart w:val="DefaultPlaceholder_-1854013440"/>
          </w:placeholder>
        </w:sdtPr>
        <w:sdtEndPr/>
        <w:sdtContent>
          <w:r w:rsidR="00421915">
            <w:rPr>
              <w:lang w:val="en-US"/>
            </w:rPr>
            <w:fldChar w:fldCharType="begin"/>
          </w:r>
          <w:r w:rsidR="00217981">
            <w:rPr>
              <w:lang w:val="en-US"/>
            </w:rPr>
            <w:instrText>ADDIN CitaviPlaceholder{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}</w:instrText>
          </w:r>
          <w:r w:rsidR="00421915">
            <w:rPr>
              <w:lang w:val="en-US"/>
            </w:rPr>
            <w:fldChar w:fldCharType="separate"/>
          </w:r>
          <w:r w:rsidR="00F11E7E">
            <w:rPr>
              <w:lang w:val="en-US"/>
            </w:rPr>
            <w:t>(H.-F. Lin, 2007)</w:t>
          </w:r>
          <w:r w:rsidR="00421915">
            <w:rPr>
              <w:lang w:val="en-US"/>
            </w:rPr>
            <w:fldChar w:fldCharType="end"/>
          </w:r>
        </w:sdtContent>
      </w:sdt>
      <w:r w:rsidR="00421915">
        <w:rPr>
          <w:lang w:val="en-US"/>
        </w:rPr>
        <w:t xml:space="preserve"> </w:t>
      </w:r>
      <w:r w:rsidR="00166F18" w:rsidRPr="00FE4B17">
        <w:rPr>
          <w:lang w:val="en-US"/>
        </w:rPr>
        <w:t xml:space="preserve">effects </w:t>
      </w:r>
      <w:r w:rsidR="008137FC" w:rsidRPr="00FE4B17">
        <w:rPr>
          <w:lang w:val="en-US"/>
        </w:rPr>
        <w:t>of</w:t>
      </w:r>
      <w:r w:rsidR="00166F18" w:rsidRPr="00FE4B17">
        <w:rPr>
          <w:lang w:val="en-US"/>
        </w:rPr>
        <w:t xml:space="preserve"> extrinsic motivation </w:t>
      </w:r>
      <w:r w:rsidR="008137FC" w:rsidRPr="00FE4B17">
        <w:rPr>
          <w:lang w:val="en-US"/>
        </w:rPr>
        <w:t xml:space="preserve">on </w:t>
      </w:r>
      <w:r w:rsidR="00166F18" w:rsidRPr="00FE4B17">
        <w:rPr>
          <w:lang w:val="en-US"/>
        </w:rPr>
        <w:t>different types of knowledge</w:t>
      </w:r>
      <w:r w:rsidR="008137FC" w:rsidRPr="00FE4B17">
        <w:rPr>
          <w:lang w:val="en-US"/>
        </w:rPr>
        <w:t>-</w:t>
      </w:r>
      <w:r w:rsidR="00166F18" w:rsidRPr="00FE4B17">
        <w:rPr>
          <w:lang w:val="en-US"/>
        </w:rPr>
        <w:t>exchange behaviors. In line with these conflicting findings, scholars</w:t>
      </w:r>
      <w:r w:rsidR="00C52287" w:rsidRPr="00FE4B17">
        <w:rPr>
          <w:lang w:val="en-US"/>
        </w:rPr>
        <w:t xml:space="preserve"> </w:t>
      </w:r>
      <w:r w:rsidR="00A17C24" w:rsidRPr="00FE4B17">
        <w:rPr>
          <w:lang w:val="en-US"/>
        </w:rPr>
        <w:t xml:space="preserve">point to a </w:t>
      </w:r>
      <w:r w:rsidR="00925604" w:rsidRPr="00FE4B17">
        <w:rPr>
          <w:lang w:val="en-US"/>
        </w:rPr>
        <w:t xml:space="preserve">tension </w:t>
      </w:r>
      <w:r w:rsidR="008F5691" w:rsidRPr="00FE4B17">
        <w:rPr>
          <w:lang w:val="en-US"/>
        </w:rPr>
        <w:t xml:space="preserve">between employees’ pursuit of individual goals </w:t>
      </w:r>
      <w:r w:rsidR="0041224D" w:rsidRPr="00FE4B17">
        <w:rPr>
          <w:lang w:val="en-US"/>
        </w:rPr>
        <w:t xml:space="preserve">fueled by extrinsic motivation </w:t>
      </w:r>
      <w:r w:rsidR="008F5691" w:rsidRPr="00FE4B17">
        <w:rPr>
          <w:lang w:val="en-US"/>
        </w:rPr>
        <w:t>and their engagement in cooperative behavior</w:t>
      </w:r>
      <w:r w:rsidR="00166F18" w:rsidRPr="00FE4B17">
        <w:rPr>
          <w:lang w:val="en-US"/>
        </w:rPr>
        <w:t>, such as knowledge exchange,</w:t>
      </w:r>
      <w:r w:rsidR="008F5691" w:rsidRPr="00FE4B17">
        <w:rPr>
          <w:lang w:val="en-US"/>
        </w:rPr>
        <w:t xml:space="preserve"> in the interest of their team and the organization as a whole </w:t>
      </w:r>
      <w:sdt>
        <w:sdtPr>
          <w:rPr>
            <w:lang w:val="en-US"/>
          </w:rPr>
          <w:alias w:val="Don't edit this field"/>
          <w:tag w:val="CitaviPlaceholder#08f98d63-8fa4-46b9-9618-a1f1a81f19f8"/>
          <w:id w:val="-1669477706"/>
          <w:placeholder>
            <w:docPart w:val="2183BFEDC2A448C597C7539EF986E158"/>
          </w:placeholder>
        </w:sdtPr>
        <w:sdtEndPr/>
        <w:sdtContent>
          <w:r w:rsidR="008F5691" w:rsidRPr="00FE4B17">
            <w:rPr>
              <w:lang w:val="en-US"/>
            </w:rPr>
            <w:fldChar w:fldCharType="begin"/>
          </w:r>
          <w:r w:rsidR="00217981">
            <w:rPr>
              <w:lang w:val="en-US"/>
            </w:rPr>
            <w:instrText>ADDIN CitaviPlaceholder{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}</w:instrText>
          </w:r>
          <w:r w:rsidR="008F5691" w:rsidRPr="00FE4B17">
            <w:rPr>
              <w:lang w:val="en-US"/>
            </w:rPr>
            <w:fldChar w:fldCharType="separate"/>
          </w:r>
          <w:r w:rsidR="00F11E7E">
            <w:rPr>
              <w:lang w:val="en-US"/>
            </w:rPr>
            <w:t>(Swart &amp; Kinnie, 2013)</w:t>
          </w:r>
          <w:r w:rsidR="008F5691" w:rsidRPr="00FE4B17">
            <w:rPr>
              <w:lang w:val="en-US"/>
            </w:rPr>
            <w:fldChar w:fldCharType="end"/>
          </w:r>
        </w:sdtContent>
      </w:sdt>
      <w:r w:rsidR="003E691A" w:rsidRPr="00FE4B17">
        <w:rPr>
          <w:lang w:val="en-US"/>
        </w:rPr>
        <w:t xml:space="preserve">. </w:t>
      </w:r>
    </w:p>
    <w:p w14:paraId="485460A4" w14:textId="7BFB33D5" w:rsidR="00A80B6D" w:rsidRPr="00FE4B17" w:rsidRDefault="002435C1" w:rsidP="006905D4">
      <w:pPr>
        <w:ind w:firstLine="426"/>
        <w:jc w:val="left"/>
        <w:rPr>
          <w:lang w:val="en-US"/>
        </w:rPr>
      </w:pPr>
      <w:r w:rsidRPr="00FE4B17">
        <w:rPr>
          <w:lang w:val="en-US"/>
        </w:rPr>
        <w:t xml:space="preserve">In </w:t>
      </w:r>
      <w:r w:rsidR="008137FC" w:rsidRPr="00FE4B17">
        <w:rPr>
          <w:lang w:val="en-US"/>
        </w:rPr>
        <w:t xml:space="preserve">order to provide </w:t>
      </w:r>
      <w:r w:rsidRPr="00FE4B17">
        <w:rPr>
          <w:lang w:val="en-US"/>
        </w:rPr>
        <w:t xml:space="preserve">clarification, we approach </w:t>
      </w:r>
      <w:r w:rsidR="008137FC" w:rsidRPr="00FE4B17">
        <w:rPr>
          <w:lang w:val="en-US"/>
        </w:rPr>
        <w:t>this</w:t>
      </w:r>
      <w:r w:rsidRPr="00FE4B17">
        <w:rPr>
          <w:lang w:val="en-US"/>
        </w:rPr>
        <w:t xml:space="preserve"> tension in the context of sales</w:t>
      </w:r>
      <w:r w:rsidR="00435B13" w:rsidRPr="00FE4B17">
        <w:rPr>
          <w:lang w:val="en-US"/>
        </w:rPr>
        <w:t>,</w:t>
      </w:r>
      <w:r w:rsidRPr="00FE4B17">
        <w:rPr>
          <w:lang w:val="en-US"/>
        </w:rPr>
        <w:t xml:space="preserve"> where </w:t>
      </w:r>
      <w:r w:rsidR="00003B79" w:rsidRPr="00FE4B17">
        <w:rPr>
          <w:lang w:val="en-US"/>
        </w:rPr>
        <w:t>it is</w:t>
      </w:r>
      <w:r w:rsidRPr="00FE4B17">
        <w:rPr>
          <w:lang w:val="en-US"/>
        </w:rPr>
        <w:t xml:space="preserve"> particularly salient. I</w:t>
      </w:r>
      <w:r w:rsidR="00D85513" w:rsidRPr="00FE4B17">
        <w:rPr>
          <w:lang w:val="en-US"/>
        </w:rPr>
        <w:t>n the sales function</w:t>
      </w:r>
      <w:r w:rsidRPr="00FE4B17">
        <w:rPr>
          <w:lang w:val="en-US"/>
        </w:rPr>
        <w:t>,</w:t>
      </w:r>
      <w:r w:rsidR="00D85513" w:rsidRPr="00FE4B17">
        <w:rPr>
          <w:lang w:val="en-US"/>
        </w:rPr>
        <w:t xml:space="preserve"> </w:t>
      </w:r>
      <w:r w:rsidRPr="00FE4B17">
        <w:rPr>
          <w:lang w:val="en-US"/>
        </w:rPr>
        <w:t>HR</w:t>
      </w:r>
      <w:r w:rsidR="0013026D">
        <w:rPr>
          <w:lang w:val="en-US"/>
        </w:rPr>
        <w:t>M practices</w:t>
      </w:r>
      <w:r w:rsidRPr="00FE4B17">
        <w:rPr>
          <w:lang w:val="en-US"/>
        </w:rPr>
        <w:t xml:space="preserve"> and incentives, such as variable pay and premiums for performance, </w:t>
      </w:r>
      <w:r w:rsidR="00586271" w:rsidRPr="00FE4B17">
        <w:rPr>
          <w:lang w:val="en-US"/>
        </w:rPr>
        <w:t xml:space="preserve">are often used </w:t>
      </w:r>
      <w:r w:rsidRPr="00FE4B17">
        <w:rPr>
          <w:lang w:val="en-US"/>
        </w:rPr>
        <w:t>to</w:t>
      </w:r>
      <w:r w:rsidR="00D85513" w:rsidRPr="00FE4B17">
        <w:rPr>
          <w:lang w:val="en-US"/>
        </w:rPr>
        <w:t xml:space="preserve"> enhance employees’ extrinsic motivation</w:t>
      </w:r>
      <w:r w:rsidR="008F5691" w:rsidRPr="00FE4B17">
        <w:rPr>
          <w:lang w:val="en-US"/>
        </w:rPr>
        <w:t xml:space="preserve"> </w:t>
      </w:r>
      <w:r w:rsidRPr="00FE4B17">
        <w:rPr>
          <w:lang w:val="en-US"/>
        </w:rPr>
        <w:t>and</w:t>
      </w:r>
      <w:r w:rsidR="008137FC" w:rsidRPr="00FE4B17">
        <w:rPr>
          <w:lang w:val="en-US"/>
        </w:rPr>
        <w:t>,</w:t>
      </w:r>
      <w:r w:rsidRPr="00FE4B17">
        <w:rPr>
          <w:lang w:val="en-US"/>
        </w:rPr>
        <w:t xml:space="preserve"> thereby</w:t>
      </w:r>
      <w:r w:rsidR="008137FC" w:rsidRPr="00FE4B17">
        <w:rPr>
          <w:lang w:val="en-US"/>
        </w:rPr>
        <w:t>,</w:t>
      </w:r>
      <w:r w:rsidR="008F5691" w:rsidRPr="00FE4B17">
        <w:rPr>
          <w:lang w:val="en-US"/>
        </w:rPr>
        <w:t xml:space="preserve"> increase individual performance</w:t>
      </w:r>
      <w:r w:rsidR="00D85513" w:rsidRPr="00FE4B17">
        <w:rPr>
          <w:lang w:val="en-US"/>
        </w:rPr>
        <w:t xml:space="preserve"> </w:t>
      </w:r>
      <w:sdt>
        <w:sdtPr>
          <w:rPr>
            <w:lang w:val="en-US"/>
          </w:rPr>
          <w:alias w:val="Don't edit this field"/>
          <w:tag w:val="CitaviPlaceholder#79651c05-69ca-4d8f-a65c-39435fc4120b"/>
          <w:id w:val="251560213"/>
          <w:placeholder>
            <w:docPart w:val="DefaultPlaceholder_-1854013440"/>
          </w:placeholder>
        </w:sdtPr>
        <w:sdtEndPr/>
        <w:sdtContent>
          <w:r w:rsidR="006A7283">
            <w:rPr>
              <w:lang w:val="en-US"/>
            </w:rPr>
            <w:fldChar w:fldCharType="begin"/>
          </w:r>
          <w:r w:rsidR="00217981">
            <w:rPr>
              <w:lang w:val="en-US"/>
            </w:rPr>
            <w:instrText>ADDIN CitaviPlaceholder{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}</w:instrText>
          </w:r>
          <w:r w:rsidR="006A7283">
            <w:rPr>
              <w:lang w:val="en-US"/>
            </w:rPr>
            <w:fldChar w:fldCharType="separate"/>
          </w:r>
          <w:r w:rsidR="00F11E7E">
            <w:rPr>
              <w:lang w:val="en-US"/>
            </w:rPr>
            <w:t>(Miao &amp; Evans, 2007)</w:t>
          </w:r>
          <w:r w:rsidR="006A7283">
            <w:rPr>
              <w:lang w:val="en-US"/>
            </w:rPr>
            <w:fldChar w:fldCharType="end"/>
          </w:r>
        </w:sdtContent>
      </w:sdt>
      <w:r w:rsidR="00D85513" w:rsidRPr="00FE4B17">
        <w:rPr>
          <w:lang w:val="en-US"/>
        </w:rPr>
        <w:t>. At the same time, the increasing importance of knowledge</w:t>
      </w:r>
      <w:r w:rsidRPr="00FE4B17">
        <w:rPr>
          <w:lang w:val="en-US"/>
        </w:rPr>
        <w:t>,</w:t>
      </w:r>
      <w:r w:rsidR="00C14CD5" w:rsidRPr="00FE4B17">
        <w:rPr>
          <w:lang w:val="en-US"/>
        </w:rPr>
        <w:t xml:space="preserve"> knowledge exchange</w:t>
      </w:r>
      <w:r w:rsidRPr="00FE4B17">
        <w:rPr>
          <w:lang w:val="en-US"/>
        </w:rPr>
        <w:t xml:space="preserve">, and collaboration for </w:t>
      </w:r>
      <w:r w:rsidR="007B6C13">
        <w:rPr>
          <w:lang w:val="en-US"/>
        </w:rPr>
        <w:t xml:space="preserve">sales </w:t>
      </w:r>
      <w:r w:rsidRPr="00FE4B17">
        <w:rPr>
          <w:lang w:val="en-US"/>
        </w:rPr>
        <w:t>performance</w:t>
      </w:r>
      <w:r w:rsidR="00C14CD5" w:rsidRPr="00FE4B17">
        <w:rPr>
          <w:lang w:val="en-US"/>
        </w:rPr>
        <w:t xml:space="preserve"> has been </w:t>
      </w:r>
      <w:r w:rsidR="00D85513" w:rsidRPr="00FE4B17">
        <w:rPr>
          <w:lang w:val="en-US"/>
        </w:rPr>
        <w:t>acknowledged</w:t>
      </w:r>
      <w:r w:rsidR="001D1BF3" w:rsidRPr="00FE4B17">
        <w:rPr>
          <w:lang w:val="en-US"/>
        </w:rPr>
        <w:t xml:space="preserve"> </w:t>
      </w:r>
      <w:sdt>
        <w:sdtPr>
          <w:rPr>
            <w:lang w:val="en-US"/>
          </w:rPr>
          <w:alias w:val="Don’t edit this field."/>
          <w:tag w:val="CitaviPlaceholder#44a38dfa-8dc6-45dc-a19b-9d0c512a416f"/>
          <w:id w:val="-2108036850"/>
          <w:placeholder>
            <w:docPart w:val="F294774127B9409BBEC8155D26019E52"/>
          </w:placeholder>
        </w:sdtPr>
        <w:sdtEndPr/>
        <w:sdtContent>
          <w:r w:rsidR="008F5691" w:rsidRPr="00FE4B17">
            <w:rPr>
              <w:lang w:val="en-US"/>
            </w:rPr>
            <w:fldChar w:fldCharType="begin"/>
          </w:r>
          <w:r w:rsidR="00217981">
            <w:rPr>
              <w:lang w:val="en-US"/>
            </w:rPr>
            <w:instrText>ADDIN CitaviPlaceholder{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}</w:instrText>
          </w:r>
          <w:r w:rsidR="008F5691" w:rsidRPr="00FE4B17">
            <w:rPr>
              <w:lang w:val="en-US"/>
            </w:rPr>
            <w:fldChar w:fldCharType="separate"/>
          </w:r>
          <w:r w:rsidR="00F11E7E">
            <w:rPr>
              <w:lang w:val="en-US"/>
            </w:rPr>
            <w:t xml:space="preserve">(Auh &amp; Menguc, 2013; Dixon, Gassenheimer, &amp; Barr, 2003; Mulki, </w:t>
          </w:r>
          <w:r w:rsidR="00F11E7E">
            <w:rPr>
              <w:lang w:val="en-US"/>
            </w:rPr>
            <w:lastRenderedPageBreak/>
            <w:t>Jaramillo, &amp; Marshall, 2007)</w:t>
          </w:r>
          <w:r w:rsidR="008F5691" w:rsidRPr="00FE4B17">
            <w:rPr>
              <w:lang w:val="en-US"/>
            </w:rPr>
            <w:fldChar w:fldCharType="end"/>
          </w:r>
        </w:sdtContent>
      </w:sdt>
      <w:r w:rsidR="00C14CD5" w:rsidRPr="00FE4B17">
        <w:rPr>
          <w:lang w:val="en-US"/>
        </w:rPr>
        <w:t xml:space="preserve">. </w:t>
      </w:r>
      <w:r w:rsidR="00040C35" w:rsidRPr="00FE4B17">
        <w:rPr>
          <w:lang w:val="en-US"/>
        </w:rPr>
        <w:t>P</w:t>
      </w:r>
      <w:r w:rsidR="004A4FD8" w:rsidRPr="00FE4B17">
        <w:rPr>
          <w:lang w:val="en-US"/>
        </w:rPr>
        <w:t>revious studies</w:t>
      </w:r>
      <w:r w:rsidR="00040C35" w:rsidRPr="00FE4B17">
        <w:rPr>
          <w:lang w:val="en-US"/>
        </w:rPr>
        <w:t xml:space="preserve"> </w:t>
      </w:r>
      <w:r w:rsidR="0006213C" w:rsidRPr="00FE4B17">
        <w:rPr>
          <w:lang w:val="en-US"/>
        </w:rPr>
        <w:t>have examined</w:t>
      </w:r>
      <w:r w:rsidR="004A4FD8" w:rsidRPr="00FE4B17">
        <w:rPr>
          <w:lang w:val="en-US"/>
        </w:rPr>
        <w:t xml:space="preserve"> knowledge exchange </w:t>
      </w:r>
      <w:r w:rsidR="0013026D">
        <w:rPr>
          <w:lang w:val="en-US"/>
        </w:rPr>
        <w:t xml:space="preserve">of </w:t>
      </w:r>
      <w:r w:rsidR="004A4FD8" w:rsidRPr="00FE4B17">
        <w:rPr>
          <w:lang w:val="en-US"/>
        </w:rPr>
        <w:t xml:space="preserve">sales employees </w:t>
      </w:r>
      <w:r w:rsidR="0013026D">
        <w:rPr>
          <w:lang w:val="en-US"/>
        </w:rPr>
        <w:t>with</w:t>
      </w:r>
      <w:r w:rsidR="0013026D" w:rsidRPr="00FE4B17">
        <w:rPr>
          <w:lang w:val="en-US"/>
        </w:rPr>
        <w:t xml:space="preserve"> </w:t>
      </w:r>
      <w:r w:rsidR="004A4FD8" w:rsidRPr="00FE4B17">
        <w:rPr>
          <w:lang w:val="en-US"/>
        </w:rPr>
        <w:t>coworkers from other functions within the organization, such as marketing</w:t>
      </w:r>
      <w:r w:rsidR="00C36D10">
        <w:rPr>
          <w:lang w:val="en-US"/>
        </w:rPr>
        <w:t xml:space="preserve">, </w:t>
      </w:r>
      <w:r w:rsidR="00743C57">
        <w:rPr>
          <w:lang w:val="en-US"/>
        </w:rPr>
        <w:t xml:space="preserve">and with </w:t>
      </w:r>
      <w:r w:rsidR="008137FC" w:rsidRPr="00FE4B17">
        <w:rPr>
          <w:lang w:val="en-US"/>
        </w:rPr>
        <w:t>external</w:t>
      </w:r>
      <w:r w:rsidR="004A4FD8" w:rsidRPr="00FE4B17">
        <w:rPr>
          <w:lang w:val="en-US"/>
        </w:rPr>
        <w:t xml:space="preserve"> actors, such as customers </w:t>
      </w:r>
      <w:sdt>
        <w:sdtPr>
          <w:rPr>
            <w:lang w:val="en-US"/>
          </w:rPr>
          <w:alias w:val="Don't edit this field"/>
          <w:tag w:val="CitaviPlaceholder#bdec8a63-0806-4493-9271-ebb0ddbc323b"/>
          <w:id w:val="752469150"/>
          <w:placeholder>
            <w:docPart w:val="DefaultPlaceholder_-1854013440"/>
          </w:placeholder>
        </w:sdtPr>
        <w:sdtEndPr/>
        <w:sdtContent>
          <w:r w:rsidR="00C52287" w:rsidRPr="00FE4B17">
            <w:rPr>
              <w:lang w:val="en-US"/>
            </w:rPr>
            <w:fldChar w:fldCharType="begin"/>
          </w:r>
          <w:r w:rsidR="00217981">
            <w:rPr>
              <w:lang w:val="en-US"/>
            </w:rPr>
            <w:instrText>ADDIN CitaviPlaceholder{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}</w:instrText>
          </w:r>
          <w:r w:rsidR="00C52287" w:rsidRPr="00FE4B17">
            <w:rPr>
              <w:lang w:val="en-US"/>
            </w:rPr>
            <w:fldChar w:fldCharType="separate"/>
          </w:r>
          <w:r w:rsidR="00F11E7E">
            <w:rPr>
              <w:lang w:val="en-US"/>
            </w:rPr>
            <w:t>(Bradford et al., 2010; Üstüner &amp; Godes, 2006; Üstüner &amp; Iacobucci, 2012)</w:t>
          </w:r>
          <w:r w:rsidR="00C52287" w:rsidRPr="00FE4B17">
            <w:rPr>
              <w:lang w:val="en-US"/>
            </w:rPr>
            <w:fldChar w:fldCharType="end"/>
          </w:r>
        </w:sdtContent>
      </w:sdt>
      <w:r w:rsidR="004A4FD8" w:rsidRPr="00FE4B17">
        <w:rPr>
          <w:lang w:val="en-US"/>
        </w:rPr>
        <w:t xml:space="preserve">. Despite calls for </w:t>
      </w:r>
      <w:r w:rsidR="008137FC" w:rsidRPr="00FE4B17">
        <w:rPr>
          <w:lang w:val="en-US"/>
        </w:rPr>
        <w:t xml:space="preserve">an extension of this line of </w:t>
      </w:r>
      <w:r w:rsidR="004A4FD8" w:rsidRPr="00FE4B17">
        <w:rPr>
          <w:lang w:val="en-US"/>
        </w:rPr>
        <w:t xml:space="preserve">research </w:t>
      </w:r>
      <w:sdt>
        <w:sdtPr>
          <w:rPr>
            <w:lang w:val="en-US"/>
          </w:rPr>
          <w:alias w:val="Don’t edit this field."/>
          <w:tag w:val="CitaviPlaceholder#e9483d72-af07-4438-a4e7-35c637e3ebca"/>
          <w:id w:val="-581601615"/>
          <w:placeholder>
            <w:docPart w:val="AAB28040F35E492FA54ED34F848FE424"/>
          </w:placeholder>
        </w:sdtPr>
        <w:sdtEndPr/>
        <w:sdtContent>
          <w:r w:rsidR="004A4FD8" w:rsidRPr="00FE4B17">
            <w:rPr>
              <w:lang w:val="en-US"/>
            </w:rPr>
            <w:fldChar w:fldCharType="begin"/>
          </w:r>
          <w:r w:rsidR="00217981">
            <w:rPr>
              <w:lang w:val="en-US"/>
            </w:rPr>
            <w:instrText>ADDIN CitaviPlaceholder{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}</w:instrText>
          </w:r>
          <w:r w:rsidR="004A4FD8" w:rsidRPr="00FE4B17">
            <w:rPr>
              <w:lang w:val="en-US"/>
            </w:rPr>
            <w:fldChar w:fldCharType="separate"/>
          </w:r>
          <w:r w:rsidR="00F11E7E">
            <w:rPr>
              <w:lang w:val="en-US"/>
            </w:rPr>
            <w:t>(Verbeke et al., 2011; Yilmaz &amp; Hunt, 2001)</w:t>
          </w:r>
          <w:r w:rsidR="004A4FD8" w:rsidRPr="00FE4B17">
            <w:rPr>
              <w:lang w:val="en-US"/>
            </w:rPr>
            <w:fldChar w:fldCharType="end"/>
          </w:r>
        </w:sdtContent>
      </w:sdt>
      <w:r w:rsidR="004A4FD8" w:rsidRPr="00FE4B17">
        <w:rPr>
          <w:lang w:val="en-US"/>
        </w:rPr>
        <w:t xml:space="preserve">, the exchange of work-related knowledge among employees within </w:t>
      </w:r>
      <w:r w:rsidR="00514B26" w:rsidRPr="00FE4B17">
        <w:rPr>
          <w:lang w:val="en-US"/>
        </w:rPr>
        <w:t>sales</w:t>
      </w:r>
      <w:r w:rsidR="004A4FD8" w:rsidRPr="00FE4B17">
        <w:rPr>
          <w:lang w:val="en-US"/>
        </w:rPr>
        <w:t xml:space="preserve"> team</w:t>
      </w:r>
      <w:r w:rsidR="008137FC" w:rsidRPr="00FE4B17">
        <w:rPr>
          <w:lang w:val="en-US"/>
        </w:rPr>
        <w:t>s</w:t>
      </w:r>
      <w:r w:rsidR="004A4FD8" w:rsidRPr="00FE4B17">
        <w:rPr>
          <w:lang w:val="en-US"/>
        </w:rPr>
        <w:t xml:space="preserve"> has not received much </w:t>
      </w:r>
      <w:r w:rsidR="00003B79" w:rsidRPr="00FE4B17">
        <w:rPr>
          <w:lang w:val="en-US"/>
        </w:rPr>
        <w:t>attention</w:t>
      </w:r>
      <w:r w:rsidR="004A4FD8" w:rsidRPr="00FE4B17">
        <w:rPr>
          <w:lang w:val="en-US"/>
        </w:rPr>
        <w:t xml:space="preserve">. </w:t>
      </w:r>
      <w:r w:rsidR="0006213C" w:rsidRPr="00FE4B17">
        <w:rPr>
          <w:lang w:val="en-US"/>
        </w:rPr>
        <w:t>In this study, w</w:t>
      </w:r>
      <w:r w:rsidR="00003B79" w:rsidRPr="00FE4B17">
        <w:rPr>
          <w:lang w:val="en-US"/>
        </w:rPr>
        <w:t>e consider</w:t>
      </w:r>
      <w:r w:rsidR="004A4FD8" w:rsidRPr="00FE4B17">
        <w:rPr>
          <w:lang w:val="en-US"/>
        </w:rPr>
        <w:t xml:space="preserve"> sales team</w:t>
      </w:r>
      <w:r w:rsidR="00003B79" w:rsidRPr="00FE4B17">
        <w:rPr>
          <w:lang w:val="en-US"/>
        </w:rPr>
        <w:t>s as</w:t>
      </w:r>
      <w:r w:rsidR="004A4FD8" w:rsidRPr="00FE4B17">
        <w:rPr>
          <w:lang w:val="en-US"/>
        </w:rPr>
        <w:t xml:space="preserve"> </w:t>
      </w:r>
      <w:r w:rsidR="008137FC" w:rsidRPr="00FE4B17">
        <w:rPr>
          <w:lang w:val="en-US"/>
        </w:rPr>
        <w:t xml:space="preserve">an </w:t>
      </w:r>
      <w:r w:rsidR="004A4FD8" w:rsidRPr="00FE4B17">
        <w:rPr>
          <w:lang w:val="en-US"/>
        </w:rPr>
        <w:t xml:space="preserve">important </w:t>
      </w:r>
      <w:r w:rsidR="00003B79" w:rsidRPr="00FE4B17">
        <w:rPr>
          <w:lang w:val="en-US"/>
        </w:rPr>
        <w:t>context</w:t>
      </w:r>
      <w:r w:rsidR="004A4FD8" w:rsidRPr="00FE4B17">
        <w:rPr>
          <w:lang w:val="en-US"/>
        </w:rPr>
        <w:t xml:space="preserve"> </w:t>
      </w:r>
      <w:r w:rsidR="008137FC" w:rsidRPr="00FE4B17">
        <w:rPr>
          <w:lang w:val="en-US"/>
        </w:rPr>
        <w:t xml:space="preserve">in which </w:t>
      </w:r>
      <w:r w:rsidR="00267B89" w:rsidRPr="00FE4B17">
        <w:rPr>
          <w:lang w:val="en-US"/>
        </w:rPr>
        <w:t xml:space="preserve">individual employees </w:t>
      </w:r>
      <w:r w:rsidR="008137FC" w:rsidRPr="00FE4B17">
        <w:rPr>
          <w:lang w:val="en-US"/>
        </w:rPr>
        <w:t xml:space="preserve">can </w:t>
      </w:r>
      <w:r w:rsidR="004A4FD8" w:rsidRPr="00FE4B17">
        <w:rPr>
          <w:lang w:val="en-US"/>
        </w:rPr>
        <w:t xml:space="preserve">benefit and learn </w:t>
      </w:r>
      <w:r w:rsidR="005F2FD8" w:rsidRPr="00FE4B17">
        <w:rPr>
          <w:lang w:val="en-US"/>
        </w:rPr>
        <w:t>from the experience of</w:t>
      </w:r>
      <w:r w:rsidR="004A4FD8" w:rsidRPr="00FE4B17">
        <w:rPr>
          <w:lang w:val="en-US"/>
        </w:rPr>
        <w:t xml:space="preserve"> coworkers </w:t>
      </w:r>
      <w:r w:rsidR="00003B79" w:rsidRPr="00FE4B17">
        <w:rPr>
          <w:lang w:val="en-US"/>
        </w:rPr>
        <w:t>in similar roles</w:t>
      </w:r>
      <w:r w:rsidR="00586271" w:rsidRPr="00FE4B17">
        <w:rPr>
          <w:lang w:val="en-US"/>
        </w:rPr>
        <w:t>, as they can</w:t>
      </w:r>
      <w:r w:rsidR="004A4FD8" w:rsidRPr="00FE4B17">
        <w:rPr>
          <w:lang w:val="en-US"/>
        </w:rPr>
        <w:t xml:space="preserve"> gain knowledge directly related to </w:t>
      </w:r>
      <w:r w:rsidR="008137FC" w:rsidRPr="00FE4B17">
        <w:rPr>
          <w:lang w:val="en-US"/>
        </w:rPr>
        <w:t xml:space="preserve">their </w:t>
      </w:r>
      <w:r w:rsidR="005F2FD8" w:rsidRPr="00FE4B17">
        <w:rPr>
          <w:lang w:val="en-US"/>
        </w:rPr>
        <w:t>own</w:t>
      </w:r>
      <w:r w:rsidR="004A4FD8" w:rsidRPr="00FE4B17">
        <w:rPr>
          <w:lang w:val="en-US"/>
        </w:rPr>
        <w:t xml:space="preserve"> work. </w:t>
      </w:r>
    </w:p>
    <w:p w14:paraId="7AFB945E" w14:textId="0A8715FC" w:rsidR="00A80B6D" w:rsidRPr="002830B5" w:rsidRDefault="00A80B6D" w:rsidP="00E14AB3">
      <w:pPr>
        <w:ind w:firstLine="426"/>
        <w:jc w:val="left"/>
        <w:rPr>
          <w:color w:val="FF0000"/>
          <w:lang w:val="en-US"/>
        </w:rPr>
      </w:pPr>
      <w:r w:rsidRPr="00FE4B17">
        <w:rPr>
          <w:lang w:val="en-US"/>
        </w:rPr>
        <w:t xml:space="preserve">We </w:t>
      </w:r>
      <w:r w:rsidR="008137FC" w:rsidRPr="00FE4B17">
        <w:rPr>
          <w:lang w:val="en-US"/>
        </w:rPr>
        <w:t xml:space="preserve">use </w:t>
      </w:r>
      <w:r w:rsidRPr="00FE4B17">
        <w:rPr>
          <w:lang w:val="en-US"/>
        </w:rPr>
        <w:t xml:space="preserve">a network approach to </w:t>
      </w:r>
      <w:r w:rsidR="00E14AB3" w:rsidRPr="00FE4B17">
        <w:rPr>
          <w:lang w:val="en-US"/>
        </w:rPr>
        <w:t xml:space="preserve">analyze </w:t>
      </w:r>
      <w:r w:rsidRPr="00FE4B17">
        <w:rPr>
          <w:lang w:val="en-US"/>
        </w:rPr>
        <w:t xml:space="preserve">sales employees’ engagement in knowledge exchange </w:t>
      </w:r>
      <w:r w:rsidR="00EC1FFF" w:rsidRPr="00FE4B17">
        <w:rPr>
          <w:lang w:val="en-US"/>
        </w:rPr>
        <w:t>with other sales employees</w:t>
      </w:r>
      <w:r w:rsidRPr="00FE4B17">
        <w:rPr>
          <w:lang w:val="en-US"/>
        </w:rPr>
        <w:t>. This approach allows us to investigate individual employee</w:t>
      </w:r>
      <w:r w:rsidR="00E51B7F" w:rsidRPr="00FE4B17">
        <w:rPr>
          <w:lang w:val="en-US"/>
        </w:rPr>
        <w:t>s</w:t>
      </w:r>
      <w:r w:rsidRPr="00FE4B17">
        <w:rPr>
          <w:lang w:val="en-US"/>
        </w:rPr>
        <w:t xml:space="preserve"> and their inclination to exchange knowledge depending on their extrinsic motivation. It also enables </w:t>
      </w:r>
      <w:r w:rsidR="00E51B7F" w:rsidRPr="00FE4B17">
        <w:rPr>
          <w:lang w:val="en-US"/>
        </w:rPr>
        <w:t xml:space="preserve">us to </w:t>
      </w:r>
      <w:r w:rsidRPr="00FE4B17">
        <w:rPr>
          <w:lang w:val="en-US"/>
        </w:rPr>
        <w:t xml:space="preserve">account for how </w:t>
      </w:r>
      <w:r w:rsidR="00E51B7F" w:rsidRPr="00FE4B17">
        <w:rPr>
          <w:lang w:val="en-US"/>
        </w:rPr>
        <w:t xml:space="preserve">employees </w:t>
      </w:r>
      <w:r w:rsidRPr="00FE4B17">
        <w:rPr>
          <w:lang w:val="en-US"/>
        </w:rPr>
        <w:t>exchange knowledge</w:t>
      </w:r>
      <w:r w:rsidR="00E51B7F" w:rsidRPr="00FE4B17">
        <w:rPr>
          <w:lang w:val="en-US"/>
        </w:rPr>
        <w:t xml:space="preserve"> and with whom</w:t>
      </w:r>
      <w:r w:rsidRPr="00FE4B17">
        <w:rPr>
          <w:lang w:val="en-US"/>
        </w:rPr>
        <w:t xml:space="preserve">, </w:t>
      </w:r>
      <w:r w:rsidR="00E51B7F" w:rsidRPr="00FE4B17">
        <w:rPr>
          <w:lang w:val="en-US"/>
        </w:rPr>
        <w:t xml:space="preserve">and </w:t>
      </w:r>
      <w:r w:rsidRPr="00FE4B17">
        <w:rPr>
          <w:lang w:val="en-US"/>
        </w:rPr>
        <w:t xml:space="preserve">thereby </w:t>
      </w:r>
      <w:r w:rsidR="00E51B7F" w:rsidRPr="00FE4B17">
        <w:rPr>
          <w:lang w:val="en-US"/>
        </w:rPr>
        <w:t xml:space="preserve">analyze </w:t>
      </w:r>
      <w:r w:rsidRPr="00FE4B17">
        <w:rPr>
          <w:lang w:val="en-US"/>
        </w:rPr>
        <w:t>distinct exchange behaviors. For the empirical analysis</w:t>
      </w:r>
      <w:r w:rsidR="002830B5">
        <w:rPr>
          <w:lang w:val="en-US"/>
        </w:rPr>
        <w:t xml:space="preserve">, </w:t>
      </w:r>
      <w:r w:rsidRPr="00FE4B17">
        <w:rPr>
          <w:lang w:val="en-US"/>
        </w:rPr>
        <w:t xml:space="preserve">we </w:t>
      </w:r>
      <w:r w:rsidR="00E51B7F" w:rsidRPr="00FE4B17">
        <w:rPr>
          <w:lang w:val="en-US"/>
        </w:rPr>
        <w:t xml:space="preserve">apply </w:t>
      </w:r>
      <w:r w:rsidRPr="00FE4B17">
        <w:rPr>
          <w:lang w:val="en-US"/>
        </w:rPr>
        <w:t>exponential random graph models (ERGMs) to data on the networks and motivational orientation</w:t>
      </w:r>
      <w:r w:rsidR="00E51B7F" w:rsidRPr="00FE4B17">
        <w:rPr>
          <w:lang w:val="en-US"/>
        </w:rPr>
        <w:t>s</w:t>
      </w:r>
      <w:r w:rsidRPr="00FE4B17">
        <w:rPr>
          <w:lang w:val="en-US"/>
        </w:rPr>
        <w:t xml:space="preserve"> of 138 sales employees belonging to five sales teams. ERGMs are a sophisticated statistical method that allows </w:t>
      </w:r>
      <w:r w:rsidR="00E51B7F" w:rsidRPr="00FE4B17">
        <w:rPr>
          <w:lang w:val="en-US"/>
        </w:rPr>
        <w:t xml:space="preserve">us to </w:t>
      </w:r>
      <w:r w:rsidRPr="00FE4B17">
        <w:rPr>
          <w:lang w:val="en-US"/>
        </w:rPr>
        <w:t>identify</w:t>
      </w:r>
      <w:r w:rsidR="00E51B7F" w:rsidRPr="00FE4B17">
        <w:rPr>
          <w:lang w:val="en-US"/>
        </w:rPr>
        <w:t xml:space="preserve"> the</w:t>
      </w:r>
      <w:r w:rsidRPr="00FE4B17">
        <w:rPr>
          <w:lang w:val="en-US"/>
        </w:rPr>
        <w:t xml:space="preserve"> drivers of tie formation and social network structure</w:t>
      </w:r>
      <w:r w:rsidR="00E51B7F" w:rsidRPr="00FE4B17">
        <w:rPr>
          <w:lang w:val="en-US"/>
        </w:rPr>
        <w:t>s</w:t>
      </w:r>
      <w:r w:rsidRPr="00FE4B17">
        <w:rPr>
          <w:lang w:val="en-US"/>
        </w:rPr>
        <w:t xml:space="preserve"> </w:t>
      </w:r>
      <w:sdt>
        <w:sdtPr>
          <w:rPr>
            <w:lang w:val="en-US"/>
          </w:rPr>
          <w:alias w:val="Don’t edit this field."/>
          <w:tag w:val="CitaviPlaceholder#2396fa90-4184-4ba3-b2d0-7e1b2a10aaa0"/>
          <w:id w:val="-637885625"/>
          <w:placeholder>
            <w:docPart w:val="B68E485EB7DC47CCA1D9D091440BE311"/>
          </w:placeholder>
        </w:sdtPr>
        <w:sdtEndPr/>
        <w:sdtContent>
          <w:r w:rsidRPr="00FE4B17">
            <w:rPr>
              <w:lang w:val="en-US"/>
            </w:rPr>
            <w:fldChar w:fldCharType="begin"/>
          </w:r>
          <w:r w:rsidR="00217981">
            <w:rPr>
              <w:lang w:val="en-US"/>
            </w:rPr>
            <w:instrText>ADDIN CitaviPlaceholder{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TI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}</w:instrText>
          </w:r>
          <w:r w:rsidRPr="00FE4B17">
            <w:rPr>
              <w:lang w:val="en-US"/>
            </w:rPr>
            <w:fldChar w:fldCharType="separate"/>
          </w:r>
          <w:r w:rsidR="00F11E7E">
            <w:rPr>
              <w:lang w:val="en-US"/>
            </w:rPr>
            <w:t>(Goodreau, Kitts, &amp; Morris, 2009; Lusher &amp; Robins, 2012; Snijders, Pattison, Robins, &amp; Handcock, 2006)</w:t>
          </w:r>
          <w:r w:rsidRPr="00FE4B17">
            <w:rPr>
              <w:lang w:val="en-US"/>
            </w:rPr>
            <w:fldChar w:fldCharType="end"/>
          </w:r>
        </w:sdtContent>
      </w:sdt>
      <w:r w:rsidRPr="00FE4B17">
        <w:rPr>
          <w:lang w:val="en-US"/>
        </w:rPr>
        <w:t>. They are particularly appropriate for our study</w:t>
      </w:r>
      <w:r w:rsidR="00E51B7F" w:rsidRPr="00FE4B17">
        <w:rPr>
          <w:lang w:val="en-US"/>
        </w:rPr>
        <w:t>,</w:t>
      </w:r>
      <w:r w:rsidRPr="00FE4B17">
        <w:rPr>
          <w:lang w:val="en-US"/>
        </w:rPr>
        <w:t xml:space="preserve"> as they enable us to translate our network approach to</w:t>
      </w:r>
      <w:r w:rsidR="00E51B7F" w:rsidRPr="00FE4B17">
        <w:rPr>
          <w:lang w:val="en-US"/>
        </w:rPr>
        <w:t xml:space="preserve"> examining</w:t>
      </w:r>
      <w:r w:rsidRPr="00FE4B17">
        <w:rPr>
          <w:lang w:val="en-US"/>
        </w:rPr>
        <w:t xml:space="preserve"> the influence of extrinsic motivation on knowledge exchange into an appropriate statistical representation. </w:t>
      </w:r>
      <w:r w:rsidR="00E51B7F" w:rsidRPr="00FE4B17">
        <w:rPr>
          <w:lang w:val="en-US"/>
        </w:rPr>
        <w:t>More s</w:t>
      </w:r>
      <w:r w:rsidRPr="00FE4B17">
        <w:rPr>
          <w:lang w:val="en-US"/>
        </w:rPr>
        <w:t>pecifically, they allow us to investigate extrinsic motivation as a driver of knowledge</w:t>
      </w:r>
      <w:r w:rsidR="00E51B7F" w:rsidRPr="00FE4B17">
        <w:rPr>
          <w:lang w:val="en-US"/>
        </w:rPr>
        <w:t>-</w:t>
      </w:r>
      <w:r w:rsidRPr="00FE4B17">
        <w:rPr>
          <w:lang w:val="en-US"/>
        </w:rPr>
        <w:t xml:space="preserve">seeking and </w:t>
      </w:r>
      <w:r w:rsidR="00E51B7F" w:rsidRPr="00FE4B17">
        <w:rPr>
          <w:lang w:val="en-US"/>
        </w:rPr>
        <w:t>knowledge-</w:t>
      </w:r>
      <w:r w:rsidRPr="00FE4B17">
        <w:rPr>
          <w:lang w:val="en-US"/>
        </w:rPr>
        <w:t xml:space="preserve">providing ties from the perspective of the focal employee and the dyad at the same time, while controlling for network self-organization </w:t>
      </w:r>
      <w:r w:rsidR="00E51B7F" w:rsidRPr="00FE4B17">
        <w:rPr>
          <w:lang w:val="en-US"/>
        </w:rPr>
        <w:t xml:space="preserve">mechanisms </w:t>
      </w:r>
      <w:r w:rsidRPr="00FE4B17">
        <w:rPr>
          <w:lang w:val="en-US"/>
        </w:rPr>
        <w:t>that have repeatedly been shown to influence knowledge</w:t>
      </w:r>
      <w:r w:rsidR="00E51B7F" w:rsidRPr="00FE4B17">
        <w:rPr>
          <w:lang w:val="en-US"/>
        </w:rPr>
        <w:t>-</w:t>
      </w:r>
      <w:r w:rsidRPr="00FE4B17">
        <w:rPr>
          <w:lang w:val="en-US"/>
        </w:rPr>
        <w:t>exchang</w:t>
      </w:r>
      <w:r w:rsidR="001C2C16" w:rsidRPr="00FE4B17">
        <w:rPr>
          <w:lang w:val="en-US"/>
        </w:rPr>
        <w:t>e</w:t>
      </w:r>
      <w:r w:rsidRPr="00FE4B17">
        <w:rPr>
          <w:lang w:val="en-US"/>
        </w:rPr>
        <w:t xml:space="preserve"> behavior</w:t>
      </w:r>
      <w:r w:rsidR="00586271" w:rsidRPr="00FE4B17">
        <w:rPr>
          <w:lang w:val="en-US"/>
        </w:rPr>
        <w:t>s</w:t>
      </w:r>
      <w:r w:rsidR="00C36D10">
        <w:rPr>
          <w:lang w:val="en-US"/>
        </w:rPr>
        <w:t xml:space="preserve"> </w:t>
      </w:r>
      <w:sdt>
        <w:sdtPr>
          <w:rPr>
            <w:lang w:val="en-US"/>
          </w:rPr>
          <w:alias w:val="Don't edit this field"/>
          <w:tag w:val="CitaviPlaceholder#62eeaace-4100-40aa-b97f-fc015dc46fdd"/>
          <w:id w:val="363337901"/>
          <w:placeholder>
            <w:docPart w:val="DefaultPlaceholder_-1854013440"/>
          </w:placeholder>
        </w:sdtPr>
        <w:sdtEndPr/>
        <w:sdtContent>
          <w:r w:rsidR="00C36D10">
            <w:rPr>
              <w:lang w:val="en-US"/>
            </w:rPr>
            <w:fldChar w:fldCharType="begin"/>
          </w:r>
          <w:r w:rsidR="00217981">
            <w:rPr>
              <w:lang w:val="en-US"/>
            </w:rPr>
            <w:instrText>ADDIN CitaviPlaceholder{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HJlZiI6IjUifX1dLCJDaXRhdGlvbktleVVwZGF0ZVR5cGUiOjAsIkNvbGxhYm9yYXRvcnMiOltdLCJEb2kiOiIxMC4xMjg3L29yc2MuMjAxMy4wODUw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JyZW5uZWNrZSAmIFJhbmssIDIwMTc7IExvbWksIEx1c2hlciwgUGF0dGlzb24sICYgUm9iaW5zLCAyMDE0KSJ9XX0sIlRhZyI6IkNpdGF2aVBsYWNlaG9sZGVyIzYyZWVhYWNlLTQxMDAtNDBhYS1iOTdmLWZjMDE1ZGM0NmZkZCIsIlRleHQiOiIoQnJlbm5lY2tlICYgUmFuaywgMjAxNzsgTG9taSwgTHVzaGVyLCBQYXR0aXNvbiwgJiBSb2JpbnMsIDIwMTQpIiwiV0FJVmVyc2lvbiI6IjYuMy4wLjAifQ==}</w:instrText>
          </w:r>
          <w:r w:rsidR="00C36D10">
            <w:rPr>
              <w:lang w:val="en-US"/>
            </w:rPr>
            <w:fldChar w:fldCharType="separate"/>
          </w:r>
          <w:r w:rsidR="00F11E7E">
            <w:rPr>
              <w:lang w:val="en-US"/>
            </w:rPr>
            <w:t>(Brennecke &amp; Rank, 2017; Lomi, Lusher, Pattison, &amp; Robins, 2014)</w:t>
          </w:r>
          <w:r w:rsidR="00C36D10">
            <w:rPr>
              <w:lang w:val="en-US"/>
            </w:rPr>
            <w:fldChar w:fldCharType="end"/>
          </w:r>
        </w:sdtContent>
      </w:sdt>
      <w:r w:rsidRPr="00FE4B17">
        <w:rPr>
          <w:lang w:val="en-US"/>
        </w:rPr>
        <w:t>.</w:t>
      </w:r>
      <w:r w:rsidRPr="00FE4B17" w:rsidDel="00A80B6D">
        <w:rPr>
          <w:lang w:val="en-US"/>
        </w:rPr>
        <w:t xml:space="preserve"> </w:t>
      </w:r>
      <w:r w:rsidR="00E51B7F" w:rsidRPr="00FE4B17">
        <w:rPr>
          <w:lang w:val="en-US"/>
        </w:rPr>
        <w:t>Consequently</w:t>
      </w:r>
      <w:r w:rsidR="00E14AB3" w:rsidRPr="00FE4B17">
        <w:rPr>
          <w:lang w:val="en-US"/>
        </w:rPr>
        <w:t>, we are able</w:t>
      </w:r>
      <w:r w:rsidRPr="00FE4B17">
        <w:rPr>
          <w:lang w:val="en-US"/>
        </w:rPr>
        <w:t xml:space="preserve"> </w:t>
      </w:r>
      <w:r w:rsidRPr="00FE4B17">
        <w:rPr>
          <w:lang w:val="en-US"/>
        </w:rPr>
        <w:lastRenderedPageBreak/>
        <w:t>to paint a comprehensive picture of distinct knowledge</w:t>
      </w:r>
      <w:r w:rsidR="00E51B7F" w:rsidRPr="00FE4B17">
        <w:rPr>
          <w:lang w:val="en-US"/>
        </w:rPr>
        <w:t>-</w:t>
      </w:r>
      <w:r w:rsidRPr="00FE4B17">
        <w:rPr>
          <w:lang w:val="en-US"/>
        </w:rPr>
        <w:t>exchange behaviors</w:t>
      </w:r>
      <w:r w:rsidR="00E51B7F" w:rsidRPr="00FE4B17">
        <w:rPr>
          <w:lang w:val="en-US"/>
        </w:rPr>
        <w:t xml:space="preserve"> by</w:t>
      </w:r>
      <w:r w:rsidRPr="00FE4B17">
        <w:rPr>
          <w:lang w:val="en-US"/>
        </w:rPr>
        <w:t xml:space="preserve">, </w:t>
      </w:r>
      <w:r w:rsidR="007251FD" w:rsidRPr="00FE4B17">
        <w:rPr>
          <w:lang w:val="en-US"/>
        </w:rPr>
        <w:t>for instance</w:t>
      </w:r>
      <w:r w:rsidR="00E51B7F" w:rsidRPr="00FE4B17">
        <w:rPr>
          <w:lang w:val="en-US"/>
        </w:rPr>
        <w:t>,</w:t>
      </w:r>
      <w:r w:rsidR="007251FD" w:rsidRPr="00FE4B17">
        <w:rPr>
          <w:lang w:val="en-US"/>
        </w:rPr>
        <w:t xml:space="preserve"> exploring the relationship between extrinsic motivation and employees’ propensit</w:t>
      </w:r>
      <w:r w:rsidR="00E51B7F" w:rsidRPr="00FE4B17">
        <w:rPr>
          <w:lang w:val="en-US"/>
        </w:rPr>
        <w:t>ies</w:t>
      </w:r>
      <w:r w:rsidR="007251FD" w:rsidRPr="00FE4B17">
        <w:rPr>
          <w:lang w:val="en-US"/>
        </w:rPr>
        <w:t xml:space="preserve"> to engage in reciprocal exchange. </w:t>
      </w:r>
      <w:r w:rsidR="00E51B7F" w:rsidRPr="00FE4B17">
        <w:rPr>
          <w:lang w:val="en-US"/>
        </w:rPr>
        <w:t>By a</w:t>
      </w:r>
      <w:r w:rsidR="007251FD" w:rsidRPr="00FE4B17">
        <w:rPr>
          <w:lang w:val="en-US"/>
        </w:rPr>
        <w:t xml:space="preserve">pplying a </w:t>
      </w:r>
      <w:r w:rsidRPr="00FE4B17">
        <w:rPr>
          <w:lang w:val="en-US"/>
        </w:rPr>
        <w:t>network approach</w:t>
      </w:r>
      <w:r w:rsidR="007251FD" w:rsidRPr="00FE4B17">
        <w:rPr>
          <w:lang w:val="en-US"/>
        </w:rPr>
        <w:t>, we</w:t>
      </w:r>
      <w:r w:rsidRPr="00FE4B17">
        <w:rPr>
          <w:lang w:val="en-US"/>
        </w:rPr>
        <w:t xml:space="preserve"> </w:t>
      </w:r>
      <w:r w:rsidR="00E51B7F" w:rsidRPr="00FE4B17">
        <w:rPr>
          <w:lang w:val="en-US"/>
        </w:rPr>
        <w:t xml:space="preserve">respond to </w:t>
      </w:r>
      <w:r w:rsidRPr="00FE4B17">
        <w:rPr>
          <w:lang w:val="en-US"/>
        </w:rPr>
        <w:t>a recent call by</w:t>
      </w:r>
      <w:r w:rsidR="00C36D10">
        <w:rPr>
          <w:lang w:val="en-US"/>
        </w:rPr>
        <w:t xml:space="preserve"> Tasselli, Kilduff and Menges</w:t>
      </w:r>
      <w:sdt>
        <w:sdtPr>
          <w:rPr>
            <w:lang w:val="en-US"/>
          </w:rPr>
          <w:alias w:val="Don't edit this field"/>
          <w:tag w:val="CitaviPlaceholder#29b8251f-c0fe-4e85-ac3f-bf6dc66d712a"/>
          <w:id w:val="-33655595"/>
          <w:placeholder>
            <w:docPart w:val="DefaultPlaceholder_-1854013440"/>
          </w:placeholder>
        </w:sdtPr>
        <w:sdtEndPr/>
        <w:sdtContent>
          <w:r w:rsidR="00AE07E8">
            <w:rPr>
              <w:lang w:val="en-US"/>
            </w:rPr>
            <w:t xml:space="preserve"> </w:t>
          </w:r>
          <w:r w:rsidR="00AE07E8">
            <w:rPr>
              <w:lang w:val="en-US"/>
            </w:rPr>
            <w:fldChar w:fldCharType="begin"/>
          </w:r>
          <w:r w:rsidR="00217981">
            <w:rPr>
              <w:lang w:val="en-US"/>
            </w:rPr>
            <w:instrText>ADDIN CitaviPlaceholder{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SwgcC7CoDEzNzYpIn1dfSwiVGFnIjoiQ2l0YXZpUGxhY2Vob2xkZXIjMjliODI1MWYtYzBmZS00ZTg1LWFjM2YtYmY2ZGM2NmQ3MTJhIiwiVGV4dCI6IigyMDE1LCBwLsKgMTM3NikiLCJXQUlWZXJzaW9uIjoiNi4zLjAuMCJ9}</w:instrText>
          </w:r>
          <w:r w:rsidR="00AE07E8">
            <w:rPr>
              <w:lang w:val="en-US"/>
            </w:rPr>
            <w:fldChar w:fldCharType="separate"/>
          </w:r>
          <w:r w:rsidR="00F11E7E">
            <w:rPr>
              <w:lang w:val="en-US"/>
            </w:rPr>
            <w:t>(2015, p. 1376)</w:t>
          </w:r>
          <w:r w:rsidR="00AE07E8">
            <w:rPr>
              <w:lang w:val="en-US"/>
            </w:rPr>
            <w:fldChar w:fldCharType="end"/>
          </w:r>
        </w:sdtContent>
      </w:sdt>
      <w:r w:rsidR="00C36D10">
        <w:rPr>
          <w:lang w:val="en-US"/>
        </w:rPr>
        <w:t xml:space="preserve"> </w:t>
      </w:r>
      <w:r w:rsidRPr="00FE4B17">
        <w:rPr>
          <w:lang w:val="en-US"/>
        </w:rPr>
        <w:t>who note “the relative absence of research on whether people with different motivations enact different types of networks.”</w:t>
      </w:r>
      <w:r w:rsidR="002830B5">
        <w:rPr>
          <w:lang w:val="en-US"/>
        </w:rPr>
        <w:t xml:space="preserve"> </w:t>
      </w:r>
    </w:p>
    <w:p w14:paraId="04DAA09F" w14:textId="27874188" w:rsidR="00D266E8" w:rsidRDefault="00A16769" w:rsidP="0053690A">
      <w:pPr>
        <w:ind w:firstLine="426"/>
        <w:jc w:val="left"/>
        <w:rPr>
          <w:lang w:val="en-US"/>
        </w:rPr>
      </w:pPr>
      <w:r w:rsidRPr="00FE4B17">
        <w:rPr>
          <w:lang w:val="en-US"/>
        </w:rPr>
        <w:t xml:space="preserve">We contribute to the HRM literature by uncovering mechanisms </w:t>
      </w:r>
      <w:r w:rsidR="00E51B7F" w:rsidRPr="00FE4B17">
        <w:rPr>
          <w:lang w:val="en-US"/>
        </w:rPr>
        <w:t xml:space="preserve">that </w:t>
      </w:r>
      <w:r w:rsidRPr="00FE4B17">
        <w:rPr>
          <w:lang w:val="en-US"/>
        </w:rPr>
        <w:t>link extrinsic motivation</w:t>
      </w:r>
      <w:r w:rsidR="00E51B7F" w:rsidRPr="00FE4B17">
        <w:rPr>
          <w:lang w:val="en-US"/>
        </w:rPr>
        <w:t>,</w:t>
      </w:r>
      <w:r w:rsidRPr="00FE4B17">
        <w:rPr>
          <w:lang w:val="en-US"/>
        </w:rPr>
        <w:t xml:space="preserve"> which is typically steered by HRM practices</w:t>
      </w:r>
      <w:r w:rsidR="00E51B7F" w:rsidRPr="00FE4B17">
        <w:rPr>
          <w:lang w:val="en-US"/>
        </w:rPr>
        <w:t xml:space="preserve"> (e.g., </w:t>
      </w:r>
      <w:r w:rsidRPr="00FE4B17">
        <w:rPr>
          <w:lang w:val="en-US"/>
        </w:rPr>
        <w:t>incentives</w:t>
      </w:r>
      <w:r w:rsidR="00E51B7F" w:rsidRPr="00FE4B17">
        <w:rPr>
          <w:lang w:val="en-US"/>
        </w:rPr>
        <w:t xml:space="preserve">), </w:t>
      </w:r>
      <w:r w:rsidR="000B7B2E" w:rsidRPr="00FE4B17">
        <w:rPr>
          <w:lang w:val="en-US"/>
        </w:rPr>
        <w:t>to</w:t>
      </w:r>
      <w:r w:rsidRPr="00FE4B17">
        <w:rPr>
          <w:lang w:val="en-US"/>
        </w:rPr>
        <w:t xml:space="preserve"> employees’ knowledge</w:t>
      </w:r>
      <w:r w:rsidR="00E51B7F" w:rsidRPr="00FE4B17">
        <w:rPr>
          <w:lang w:val="en-US"/>
        </w:rPr>
        <w:t>-</w:t>
      </w:r>
      <w:r w:rsidRPr="00FE4B17">
        <w:rPr>
          <w:lang w:val="en-US"/>
        </w:rPr>
        <w:t>exchange behaviors</w:t>
      </w:r>
      <w:r w:rsidR="000B7B2E" w:rsidRPr="00FE4B17">
        <w:rPr>
          <w:lang w:val="en-US"/>
        </w:rPr>
        <w:t xml:space="preserve">. In </w:t>
      </w:r>
      <w:r w:rsidR="00E51B7F" w:rsidRPr="00FE4B17">
        <w:rPr>
          <w:lang w:val="en-US"/>
        </w:rPr>
        <w:t xml:space="preserve">so </w:t>
      </w:r>
      <w:r w:rsidR="000B7B2E" w:rsidRPr="00FE4B17">
        <w:rPr>
          <w:lang w:val="en-US"/>
        </w:rPr>
        <w:t>doing, we follow</w:t>
      </w:r>
      <w:r w:rsidRPr="00FE4B17">
        <w:rPr>
          <w:lang w:val="en-US"/>
        </w:rPr>
        <w:t xml:space="preserve"> several recent calls for research in this domain</w:t>
      </w:r>
      <w:r w:rsidR="000B7B2E" w:rsidRPr="00FE4B17">
        <w:rPr>
          <w:lang w:val="en-US"/>
        </w:rPr>
        <w:t xml:space="preserve">, </w:t>
      </w:r>
      <w:r w:rsidR="00E51B7F" w:rsidRPr="00FE4B17">
        <w:rPr>
          <w:lang w:val="en-US"/>
        </w:rPr>
        <w:t xml:space="preserve">especially </w:t>
      </w:r>
      <w:r w:rsidR="000B7B2E" w:rsidRPr="00FE4B17">
        <w:rPr>
          <w:lang w:val="en-US"/>
        </w:rPr>
        <w:t xml:space="preserve">requests to investigate the microfoundations of knowledge-related </w:t>
      </w:r>
      <w:r w:rsidR="00E802D1" w:rsidRPr="00FE4B17">
        <w:rPr>
          <w:lang w:val="en-US"/>
        </w:rPr>
        <w:t xml:space="preserve">processes and </w:t>
      </w:r>
      <w:r w:rsidR="000B7B2E" w:rsidRPr="00FE4B17">
        <w:rPr>
          <w:lang w:val="en-US"/>
        </w:rPr>
        <w:t>practices in organizations</w:t>
      </w:r>
      <w:r w:rsidRPr="00FE4B17">
        <w:rPr>
          <w:lang w:val="en-US"/>
        </w:rPr>
        <w:t xml:space="preserve"> </w:t>
      </w:r>
      <w:sdt>
        <w:sdtPr>
          <w:rPr>
            <w:lang w:val="en-US"/>
          </w:rPr>
          <w:alias w:val="Don't edit this field"/>
          <w:tag w:val="CitaviPlaceholder#23d5ea09-1603-4e2f-b119-974a10caf1e4"/>
          <w:id w:val="1931920267"/>
          <w:placeholder>
            <w:docPart w:val="3CB87669EAB24556951C159C2A6CCA9F"/>
          </w:placeholder>
        </w:sdtPr>
        <w:sdtEndPr/>
        <w:sdtContent>
          <w:r w:rsidRPr="00FE4B17">
            <w:rPr>
              <w:lang w:val="en-US"/>
            </w:rPr>
            <w:fldChar w:fldCharType="begin"/>
          </w:r>
          <w:r w:rsidR="00217981">
            <w:rPr>
              <w:lang w:val="en-US"/>
            </w:rPr>
            <w:instrText>ADDIN CitaviPlaceholder{eyIkaWQiOiIxIiwiRW50cmllcyI6W3siJGlkIjoiMiIsIklkIjoiODk5NzVmODktZWUwMC00ZDQyLTg5NDgtZTEzMzFkYzk0ZjJkIiwiUmFuZ2VTdGFydCI6MzAsIlJhbmdlTGVuZ3RoIjoxNiwiUmVmZXJlbmNlSWQiOiIyYTRlZmUyZS01ODg1LTRkZmQtOWU1MS02MThjYWQyMjA0ZGYiLCJSZWZlcmVuY2UiOnsiJGlkIjoiMyIsIkFic3RyYWN0Q29tcGxleGl0eSI6MCwiQWJzdHJhY3RTb3VyY2VUZXh0Rm9ybWF0IjowLCJBdXRob3JzIjpbeyIkaWQiOiI0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Sx7IiRpZCI6IjEwIiwiRmlyc3ROYW1lIjoiU2NvdHQiLCJMYXN0TmFtZSI6IlNuZWxsIiwiUHJvdGVjdGVkIjpmYWxzZSwiU2V4IjoyLCJDcmVhdGVkQnkiOiJfbmQiLCJDcmVhdGVkT24iOiIyMDEzLTEyLTA1VDE0OjQyOjA4IiwiTW9kaWZpZWRCeSI6Il9OYXRhbGllIERhdmlkIiwiSWQiOiI3MTRmNTMxNy0yZmM3LTRmMzgtYjk1YS1mNWJiMWU5NjM4OGYiLCJNb2RpZmllZE9uIjoiMjAxOS0wMS0xNVQxMzoyOTo1NCIsIlByb2plY3QiOnsiJHJlZiI6IjUifX1dLCJDaXRhdGlvbktleVVwZGF0ZVR5cGUiOjAsIkNvbGxhYm9yYXRvcnMiOltdLCJEb2kiOiIxMC4xMDAyL2hybS4yMDMwM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1NTU8L24+XHJcbiAgPGluPnRydWU8L2luPlxyXG4gIDxvcz41NTU8L29zPlxyXG4gIDxwcz41NTU8L3BzPlxyXG48L3NwPlxyXG48ZXA+XHJcbiAgPG4+NTcwPC9uPlxyXG4gIDxpbj50cnVlPC9pbj5cclxuICA8b3M+NTcwPC9vcz5cclxuICA8cHM+NTcwPC9wcz5cclxuPC9lcD5cclxuPG9zPjU1NS01NzA8L29zPiIsIlBhZ2VSYW5nZU51bWJlciI6NTU1LCJQYWdlUmFuZ2VOdW1iZXJpbmdUeXBlIjoiUGFnZSIsIlBhZ2VSYW5nZU51bWVyYWxTeXN0ZW0iOiJBcmFiaWMiLCJQZXJpb2RpY2FsIjp7IiRpZCI6IjIw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ZlbGluLCBaZW5nZXIsICYgVG9tc2lrLCAyMDA5OyBNaW5iYWV2YSwgMjAxMzsgTWluYmFldmEgZXQgYWwuLCAyMDA5KSJ9XX0sIlRhZyI6IkNpdGF2aVBsYWNlaG9sZGVyIzIzZDVlYTA5LTE2MDMtNGUyZi1iMTE5LTk3NGExMGNhZjFlNCIsIlRleHQiOiIoRmVsaW4sIFplbmdlciwgJiBUb21zaWssIDIwMDk7IE1pbmJhZXZhLCAyMDEzOyBNaW5iYWV2YSBldCBhbC4sIDIwMDkpIiwiV0FJVmVyc2lvbiI6IjYuMy4wLjAifQ==}</w:instrText>
          </w:r>
          <w:r w:rsidRPr="00FE4B17">
            <w:rPr>
              <w:lang w:val="en-US"/>
            </w:rPr>
            <w:fldChar w:fldCharType="separate"/>
          </w:r>
          <w:r w:rsidR="00F11E7E">
            <w:rPr>
              <w:lang w:val="en-US"/>
            </w:rPr>
            <w:t>(Felin, Zenger, &amp; Tomsik, 2009; Minbaeva, 2013; Minbaeva et al., 2009)</w:t>
          </w:r>
          <w:r w:rsidRPr="00FE4B17">
            <w:rPr>
              <w:lang w:val="en-US"/>
            </w:rPr>
            <w:fldChar w:fldCharType="end"/>
          </w:r>
        </w:sdtContent>
      </w:sdt>
      <w:r w:rsidRPr="00A36BEE">
        <w:rPr>
          <w:lang w:val="en-US"/>
        </w:rPr>
        <w:t xml:space="preserve">. </w:t>
      </w:r>
      <w:r w:rsidRPr="00FE4B17">
        <w:rPr>
          <w:lang w:val="en-US"/>
        </w:rPr>
        <w:t xml:space="preserve">The results of our study reveal </w:t>
      </w:r>
      <w:r w:rsidR="007251FD" w:rsidRPr="00FE4B17">
        <w:rPr>
          <w:lang w:val="en-US"/>
        </w:rPr>
        <w:t>distinct</w:t>
      </w:r>
      <w:r w:rsidRPr="00FE4B17">
        <w:rPr>
          <w:lang w:val="en-US"/>
        </w:rPr>
        <w:t xml:space="preserve"> behavioral patterns </w:t>
      </w:r>
      <w:r w:rsidR="007251FD" w:rsidRPr="00FE4B17">
        <w:rPr>
          <w:lang w:val="en-US"/>
        </w:rPr>
        <w:t xml:space="preserve">exhibited </w:t>
      </w:r>
      <w:r w:rsidRPr="00FE4B17">
        <w:rPr>
          <w:lang w:val="en-US"/>
        </w:rPr>
        <w:t>by extrinsically motivated employees with regard to their knowledge exchange with coworkers</w:t>
      </w:r>
      <w:r w:rsidR="00E51B7F" w:rsidRPr="00FE4B17">
        <w:rPr>
          <w:lang w:val="en-US"/>
        </w:rPr>
        <w:t>. These results</w:t>
      </w:r>
      <w:r w:rsidRPr="00FE4B17">
        <w:rPr>
          <w:lang w:val="en-US"/>
        </w:rPr>
        <w:t xml:space="preserve"> further our understanding o</w:t>
      </w:r>
      <w:r w:rsidR="00E51B7F" w:rsidRPr="00FE4B17">
        <w:rPr>
          <w:lang w:val="en-US"/>
        </w:rPr>
        <w:t>f</w:t>
      </w:r>
      <w:r w:rsidRPr="00FE4B17">
        <w:rPr>
          <w:lang w:val="en-US"/>
        </w:rPr>
        <w:t xml:space="preserve"> how individual goal setting and </w:t>
      </w:r>
      <w:r w:rsidR="00E51B7F" w:rsidRPr="00FE4B17">
        <w:rPr>
          <w:lang w:val="en-US"/>
        </w:rPr>
        <w:t xml:space="preserve">the </w:t>
      </w:r>
      <w:r w:rsidRPr="00FE4B17">
        <w:rPr>
          <w:lang w:val="en-US"/>
        </w:rPr>
        <w:t>use of HR</w:t>
      </w:r>
      <w:r w:rsidR="00743C57">
        <w:rPr>
          <w:lang w:val="en-US"/>
        </w:rPr>
        <w:t>M practices and</w:t>
      </w:r>
      <w:r w:rsidRPr="00FE4B17">
        <w:rPr>
          <w:lang w:val="en-US"/>
        </w:rPr>
        <w:t xml:space="preserve"> incentives affect cooperative behavior</w:t>
      </w:r>
      <w:r w:rsidR="00E51B7F" w:rsidRPr="00FE4B17">
        <w:rPr>
          <w:lang w:val="en-US"/>
        </w:rPr>
        <w:t>s among employees</w:t>
      </w:r>
      <w:r w:rsidRPr="00FE4B17">
        <w:rPr>
          <w:lang w:val="en-US"/>
        </w:rPr>
        <w:t xml:space="preserve">. </w:t>
      </w:r>
    </w:p>
    <w:p w14:paraId="3D9F8064" w14:textId="38B5DEB3" w:rsidR="0053690A" w:rsidRDefault="00A9465C" w:rsidP="0053690A">
      <w:pPr>
        <w:ind w:firstLine="426"/>
        <w:jc w:val="left"/>
        <w:rPr>
          <w:lang w:val="en-US"/>
        </w:rPr>
      </w:pPr>
      <w:r>
        <w:rPr>
          <w:lang w:val="en-US"/>
        </w:rPr>
        <w:t xml:space="preserve">Applying ERGMs to investigate the link between extrinsic motivation and knowledge exchange, we also make a methodological contribution to the HRM literature. </w:t>
      </w:r>
      <w:r w:rsidR="0053690A" w:rsidRPr="00AE07E8">
        <w:rPr>
          <w:lang w:val="en-US"/>
        </w:rPr>
        <w:t xml:space="preserve">We follow repeated calls </w:t>
      </w:r>
      <w:sdt>
        <w:sdtPr>
          <w:rPr>
            <w:lang w:val="en-US"/>
          </w:rPr>
          <w:alias w:val="Don't edit this field"/>
          <w:tag w:val="CitaviPlaceholder#9b3d8daf-c8f3-4431-b622-7aee2f124b1a"/>
          <w:id w:val="-655064463"/>
          <w:placeholder>
            <w:docPart w:val="2FAEBCD591D84BD49AC27D83E68A282B"/>
          </w:placeholder>
        </w:sdtPr>
        <w:sdtEndPr/>
        <w:sdtContent>
          <w:r w:rsidR="0053690A" w:rsidRPr="00AE07E8">
            <w:rPr>
              <w:lang w:val="en-US"/>
            </w:rPr>
            <w:fldChar w:fldCharType="begin"/>
          </w:r>
          <w:r w:rsidR="00217981">
            <w:rPr>
              <w:lang w:val="en-US"/>
            </w:rPr>
            <w:instrText>ADDIN CitaviPlaceholder{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}</w:instrText>
          </w:r>
          <w:r w:rsidR="0053690A" w:rsidRPr="00AE07E8">
            <w:rPr>
              <w:lang w:val="en-US"/>
            </w:rPr>
            <w:fldChar w:fldCharType="separate"/>
          </w:r>
          <w:r w:rsidR="00F11E7E">
            <w:rPr>
              <w:lang w:val="en-US"/>
            </w:rPr>
            <w:t>(Kaše, King, &amp; Minbaeva, 2013; Kaše et al., 2009)</w:t>
          </w:r>
          <w:r w:rsidR="0053690A" w:rsidRPr="00AE07E8">
            <w:rPr>
              <w:lang w:val="en-US"/>
            </w:rPr>
            <w:fldChar w:fldCharType="end"/>
          </w:r>
        </w:sdtContent>
      </w:sdt>
      <w:r w:rsidR="0053690A">
        <w:rPr>
          <w:lang w:val="en-US"/>
        </w:rPr>
        <w:t xml:space="preserve"> and demonstrate the potential of this </w:t>
      </w:r>
      <w:r w:rsidR="00D266E8">
        <w:rPr>
          <w:lang w:val="en-US"/>
        </w:rPr>
        <w:t xml:space="preserve">relatively novel </w:t>
      </w:r>
      <w:r w:rsidR="0053690A">
        <w:rPr>
          <w:lang w:val="en-US"/>
        </w:rPr>
        <w:t xml:space="preserve">network modelling approach to answer research questions of substantial interest for the HRM community. </w:t>
      </w:r>
    </w:p>
    <w:p w14:paraId="608DF21E" w14:textId="76086E48" w:rsidR="00A16769" w:rsidRPr="00FE4B17" w:rsidRDefault="00A9465C" w:rsidP="0053690A">
      <w:pPr>
        <w:ind w:firstLine="426"/>
        <w:jc w:val="left"/>
        <w:rPr>
          <w:lang w:val="en-US"/>
        </w:rPr>
      </w:pPr>
      <w:r>
        <w:rPr>
          <w:lang w:val="en-US"/>
        </w:rPr>
        <w:t>Finally</w:t>
      </w:r>
      <w:r w:rsidR="00A16769" w:rsidRPr="00FE4B17">
        <w:rPr>
          <w:lang w:val="en-US"/>
        </w:rPr>
        <w:t xml:space="preserve">, we advance the state of knowledge about the consequences of motivational orientations </w:t>
      </w:r>
      <w:r w:rsidR="00E51B7F" w:rsidRPr="00FE4B17">
        <w:rPr>
          <w:lang w:val="en-US"/>
        </w:rPr>
        <w:t xml:space="preserve">for </w:t>
      </w:r>
      <w:r w:rsidR="00A16769" w:rsidRPr="00FE4B17">
        <w:rPr>
          <w:lang w:val="en-US"/>
        </w:rPr>
        <w:t>individuals’ cooperative behavior</w:t>
      </w:r>
      <w:r w:rsidR="00586271" w:rsidRPr="00FE4B17">
        <w:rPr>
          <w:lang w:val="en-US"/>
        </w:rPr>
        <w:t>s</w:t>
      </w:r>
      <w:r w:rsidR="00A16769" w:rsidRPr="00FE4B17">
        <w:rPr>
          <w:lang w:val="en-US"/>
        </w:rPr>
        <w:t xml:space="preserve"> in organizational settings. </w:t>
      </w:r>
      <w:r w:rsidR="00E51B7F" w:rsidRPr="00FE4B17">
        <w:rPr>
          <w:lang w:val="en-US"/>
        </w:rPr>
        <w:t>In e</w:t>
      </w:r>
      <w:r w:rsidR="00435B13" w:rsidRPr="00FE4B17">
        <w:rPr>
          <w:lang w:val="en-US"/>
        </w:rPr>
        <w:t xml:space="preserve">xtending previous research, we not only </w:t>
      </w:r>
      <w:r w:rsidR="00B75C0C" w:rsidRPr="00FE4B17">
        <w:rPr>
          <w:lang w:val="en-US"/>
        </w:rPr>
        <w:t xml:space="preserve">establish </w:t>
      </w:r>
      <w:r w:rsidR="00435B13" w:rsidRPr="00FE4B17">
        <w:rPr>
          <w:lang w:val="en-US"/>
        </w:rPr>
        <w:t xml:space="preserve">extrinsic motivation </w:t>
      </w:r>
      <w:r w:rsidR="00B75C0C" w:rsidRPr="00FE4B17">
        <w:rPr>
          <w:lang w:val="en-US"/>
        </w:rPr>
        <w:t>as important determinant of knowledge exchange but also provide in-depth insights into how extrinsic motivation gives rise to distinct exchange behaviors.</w:t>
      </w:r>
      <w:r w:rsidR="00435B13" w:rsidRPr="00FE4B17">
        <w:rPr>
          <w:lang w:val="en-US"/>
        </w:rPr>
        <w:t xml:space="preserve"> </w:t>
      </w:r>
      <w:r w:rsidR="00A16769" w:rsidRPr="00FE4B17">
        <w:rPr>
          <w:lang w:val="en-US"/>
        </w:rPr>
        <w:t>Our findings provide valuable insights for HRM pra</w:t>
      </w:r>
      <w:r w:rsidR="00580408" w:rsidRPr="00FE4B17">
        <w:rPr>
          <w:lang w:val="en-US"/>
        </w:rPr>
        <w:t xml:space="preserve">ctitioners and </w:t>
      </w:r>
      <w:r w:rsidR="00580408" w:rsidRPr="00FE4B17">
        <w:rPr>
          <w:lang w:val="en-US"/>
        </w:rPr>
        <w:lastRenderedPageBreak/>
        <w:t>sales managers with regard to</w:t>
      </w:r>
      <w:r w:rsidR="00A16769" w:rsidRPr="00FE4B17">
        <w:rPr>
          <w:lang w:val="en-US"/>
        </w:rPr>
        <w:t xml:space="preserve"> </w:t>
      </w:r>
      <w:r w:rsidR="00E51B7F" w:rsidRPr="00FE4B17">
        <w:rPr>
          <w:lang w:val="en-US"/>
        </w:rPr>
        <w:t xml:space="preserve">the </w:t>
      </w:r>
      <w:r w:rsidR="00A16769" w:rsidRPr="00FE4B17">
        <w:rPr>
          <w:lang w:val="en-US"/>
        </w:rPr>
        <w:t>possible effects of incentive policies</w:t>
      </w:r>
      <w:r w:rsidR="00580408" w:rsidRPr="00FE4B17">
        <w:rPr>
          <w:lang w:val="en-US"/>
        </w:rPr>
        <w:t xml:space="preserve"> that</w:t>
      </w:r>
      <w:r w:rsidR="00A16769" w:rsidRPr="00FE4B17">
        <w:rPr>
          <w:lang w:val="en-US"/>
        </w:rPr>
        <w:t xml:space="preserve"> target</w:t>
      </w:r>
      <w:r w:rsidR="00580408" w:rsidRPr="00FE4B17">
        <w:rPr>
          <w:lang w:val="en-US"/>
        </w:rPr>
        <w:t xml:space="preserve"> </w:t>
      </w:r>
      <w:r w:rsidR="00E51B7F" w:rsidRPr="00FE4B17">
        <w:rPr>
          <w:lang w:val="en-US"/>
        </w:rPr>
        <w:t xml:space="preserve">the </w:t>
      </w:r>
      <w:r w:rsidR="00580408" w:rsidRPr="00FE4B17">
        <w:rPr>
          <w:lang w:val="en-US"/>
        </w:rPr>
        <w:t>e</w:t>
      </w:r>
      <w:r w:rsidR="00A16769" w:rsidRPr="00FE4B17">
        <w:rPr>
          <w:lang w:val="en-US"/>
        </w:rPr>
        <w:t xml:space="preserve">xtrinsic motivation </w:t>
      </w:r>
      <w:r w:rsidR="00580408" w:rsidRPr="00FE4B17">
        <w:rPr>
          <w:lang w:val="en-US"/>
        </w:rPr>
        <w:t>of sales employees</w:t>
      </w:r>
      <w:r w:rsidR="00A16769" w:rsidRPr="00FE4B17">
        <w:rPr>
          <w:lang w:val="en-US"/>
        </w:rPr>
        <w:t>.</w:t>
      </w:r>
    </w:p>
    <w:p w14:paraId="7A8C249B" w14:textId="21C5A742" w:rsidR="00F96939" w:rsidRPr="00FE4B17" w:rsidRDefault="00F96939" w:rsidP="00B75C0C">
      <w:pPr>
        <w:jc w:val="left"/>
        <w:rPr>
          <w:lang w:val="en-US"/>
        </w:rPr>
      </w:pPr>
    </w:p>
    <w:p w14:paraId="59BFDFA0" w14:textId="5CE5C87B" w:rsidR="0066079C" w:rsidRPr="00FE4B17" w:rsidRDefault="00BF4F30" w:rsidP="0084798C">
      <w:pPr>
        <w:pStyle w:val="Heading1"/>
        <w:spacing w:before="0"/>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T</w:t>
      </w:r>
      <w:r w:rsidR="0005188D" w:rsidRPr="00FE4B17">
        <w:rPr>
          <w:rFonts w:ascii="Times New Roman" w:hAnsi="Times New Roman" w:cs="Times New Roman"/>
          <w:b/>
          <w:color w:val="auto"/>
          <w:sz w:val="24"/>
          <w:szCs w:val="24"/>
          <w:lang w:val="en-US"/>
        </w:rPr>
        <w:t>heory and Hypotheses</w:t>
      </w:r>
    </w:p>
    <w:p w14:paraId="30F2E80D" w14:textId="634DDB84" w:rsidR="005801DA" w:rsidRPr="00FE4B17" w:rsidRDefault="00A30DEB" w:rsidP="0084798C">
      <w:pPr>
        <w:pStyle w:val="Heading2"/>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M</w:t>
      </w:r>
      <w:r w:rsidR="005801DA" w:rsidRPr="00FE4B17">
        <w:rPr>
          <w:rFonts w:ascii="Times New Roman" w:hAnsi="Times New Roman" w:cs="Times New Roman"/>
          <w:b/>
          <w:color w:val="auto"/>
          <w:sz w:val="24"/>
          <w:szCs w:val="24"/>
          <w:lang w:val="en-US"/>
        </w:rPr>
        <w:t>otivation</w:t>
      </w:r>
      <w:r w:rsidR="002C620D" w:rsidRPr="00FE4B17">
        <w:rPr>
          <w:rFonts w:ascii="Times New Roman" w:hAnsi="Times New Roman" w:cs="Times New Roman"/>
          <w:b/>
          <w:color w:val="auto"/>
          <w:sz w:val="24"/>
          <w:szCs w:val="24"/>
          <w:lang w:val="en-US"/>
        </w:rPr>
        <w:t xml:space="preserve"> </w:t>
      </w:r>
      <w:r w:rsidR="00B25696" w:rsidRPr="00FE4B17">
        <w:rPr>
          <w:rFonts w:ascii="Times New Roman" w:hAnsi="Times New Roman" w:cs="Times New Roman"/>
          <w:b/>
          <w:color w:val="auto"/>
          <w:sz w:val="24"/>
          <w:szCs w:val="24"/>
          <w:lang w:val="en-US"/>
        </w:rPr>
        <w:t>and Knowledge Exchange in Sales</w:t>
      </w:r>
    </w:p>
    <w:p w14:paraId="55F991B1" w14:textId="33103F3E" w:rsidR="00245E2D" w:rsidRPr="00FE4B17" w:rsidRDefault="004D6FCF" w:rsidP="00DC0CF7">
      <w:pPr>
        <w:ind w:firstLine="426"/>
        <w:jc w:val="left"/>
        <w:rPr>
          <w:lang w:val="en-US"/>
        </w:rPr>
      </w:pPr>
      <w:r w:rsidRPr="00FE4B17">
        <w:rPr>
          <w:lang w:val="en-US"/>
        </w:rPr>
        <w:t xml:space="preserve">For scholars </w:t>
      </w:r>
      <w:r w:rsidR="00804466">
        <w:rPr>
          <w:lang w:val="en-US"/>
        </w:rPr>
        <w:t>studying</w:t>
      </w:r>
      <w:r w:rsidRPr="00FE4B17">
        <w:rPr>
          <w:lang w:val="en-US"/>
        </w:rPr>
        <w:t xml:space="preserve"> the microfoundations of </w:t>
      </w:r>
      <w:r w:rsidR="0080577B" w:rsidRPr="00FE4B17">
        <w:rPr>
          <w:lang w:val="en-US"/>
        </w:rPr>
        <w:t>knowledge-</w:t>
      </w:r>
      <w:r w:rsidR="000B7B2E" w:rsidRPr="00FE4B17">
        <w:rPr>
          <w:lang w:val="en-US"/>
        </w:rPr>
        <w:t>related</w:t>
      </w:r>
      <w:r w:rsidR="0080577B" w:rsidRPr="00FE4B17">
        <w:rPr>
          <w:lang w:val="en-US"/>
        </w:rPr>
        <w:t xml:space="preserve"> processes</w:t>
      </w:r>
      <w:r w:rsidRPr="00FE4B17">
        <w:rPr>
          <w:lang w:val="en-US"/>
        </w:rPr>
        <w:t xml:space="preserve"> in the workplace, work motivation is </w:t>
      </w:r>
      <w:r w:rsidR="0004300D" w:rsidRPr="00FE4B17">
        <w:rPr>
          <w:lang w:val="en-US"/>
        </w:rPr>
        <w:t xml:space="preserve">often a key subject </w:t>
      </w:r>
      <w:r w:rsidRPr="00FE4B17">
        <w:rPr>
          <w:lang w:val="en-US"/>
        </w:rPr>
        <w:t>of interest</w:t>
      </w:r>
      <w:r w:rsidR="00E925D7">
        <w:rPr>
          <w:lang w:val="en-US"/>
        </w:rPr>
        <w:t xml:space="preserve"> </w:t>
      </w:r>
      <w:sdt>
        <w:sdtPr>
          <w:rPr>
            <w:lang w:val="en-US"/>
          </w:rPr>
          <w:alias w:val="Don't edit this field"/>
          <w:tag w:val="CitaviPlaceholder#89dbc572-dadf-476b-aefb-8eacad671abc"/>
          <w:id w:val="550035327"/>
          <w:placeholder>
            <w:docPart w:val="DefaultPlaceholder_-1854013440"/>
          </w:placeholder>
        </w:sdtPr>
        <w:sdtEndPr/>
        <w:sdtContent>
          <w:r w:rsidR="00E925D7">
            <w:rPr>
              <w:lang w:val="en-US"/>
            </w:rPr>
            <w:fldChar w:fldCharType="begin"/>
          </w:r>
          <w:r w:rsidR="00217981">
            <w:rPr>
              <w:lang w:val="en-US"/>
            </w:rPr>
            <w:instrText>ADDIN CitaviPlaceholder{eyIkaWQiOiIxIiwiRW50cmllcyI6W3siJGlkIjoiMiIsIklkIjoiZDMwOGI1ZDAtNzYwMi00MTZjLWI2OGUtOTUxMGE3ZDNmMmIzIiwiUmFuZ2VTdGFydCI6MzMsIlJhbmdlTGVuZ3RoIjoxNywiUmVmZXJlbmNlSWQiOiIyYTRlZmUyZS01ODg1LTRkZmQtOWU1MS02MThjYWQyMjA0ZGYiLCJSZWZlcmVuY2UiOnsiJGlkIjoiMyIsIkFic3RyYWN0Q29tcGxleGl0eSI6MCwiQWJzdHJhY3RTb3VyY2VUZXh0Rm9ybWF0IjowLCJBdXRob3JzIjpbeyIkaWQiOiI0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}</w:instrText>
          </w:r>
          <w:r w:rsidR="00E925D7">
            <w:rPr>
              <w:lang w:val="en-US"/>
            </w:rPr>
            <w:fldChar w:fldCharType="separate"/>
          </w:r>
          <w:r w:rsidR="00F11E7E">
            <w:rPr>
              <w:lang w:val="en-US"/>
            </w:rPr>
            <w:t>(Foss, Husted, &amp; Michailova, 2010; Minbaeva, 2013)</w:t>
          </w:r>
          <w:r w:rsidR="00E925D7">
            <w:rPr>
              <w:lang w:val="en-US"/>
            </w:rPr>
            <w:fldChar w:fldCharType="end"/>
          </w:r>
        </w:sdtContent>
      </w:sdt>
      <w:r w:rsidRPr="00FE4B17">
        <w:rPr>
          <w:lang w:val="en-US"/>
        </w:rPr>
        <w:t>. G</w:t>
      </w:r>
      <w:r w:rsidR="000426A9" w:rsidRPr="00FE4B17">
        <w:rPr>
          <w:lang w:val="en-US"/>
        </w:rPr>
        <w:t xml:space="preserve">enerally differentiated into intrinsic and extrinsic, </w:t>
      </w:r>
      <w:r w:rsidR="0004300D" w:rsidRPr="00FE4B17">
        <w:rPr>
          <w:lang w:val="en-US"/>
        </w:rPr>
        <w:t xml:space="preserve">motivation </w:t>
      </w:r>
      <w:r w:rsidR="00B16B8A" w:rsidRPr="00FE4B17">
        <w:rPr>
          <w:lang w:val="en-US"/>
        </w:rPr>
        <w:t xml:space="preserve">has been shown to be a main predictor </w:t>
      </w:r>
      <w:r w:rsidR="0004300D" w:rsidRPr="00FE4B17">
        <w:rPr>
          <w:lang w:val="en-US"/>
        </w:rPr>
        <w:t xml:space="preserve">of </w:t>
      </w:r>
      <w:r w:rsidR="00B16B8A" w:rsidRPr="00FE4B17">
        <w:rPr>
          <w:lang w:val="en-US"/>
        </w:rPr>
        <w:t>employee behavior</w:t>
      </w:r>
      <w:r w:rsidR="00586271" w:rsidRPr="00FE4B17">
        <w:rPr>
          <w:lang w:val="en-US"/>
        </w:rPr>
        <w:t>s</w:t>
      </w:r>
      <w:r w:rsidR="00B16B8A" w:rsidRPr="00FE4B17">
        <w:rPr>
          <w:lang w:val="en-US"/>
        </w:rPr>
        <w:t xml:space="preserve"> </w:t>
      </w:r>
      <w:r w:rsidR="002E5C88" w:rsidRPr="00FE4B17">
        <w:rPr>
          <w:lang w:val="en-US"/>
        </w:rPr>
        <w:t>in general and knowledge</w:t>
      </w:r>
      <w:r w:rsidR="0004300D" w:rsidRPr="00FE4B17">
        <w:rPr>
          <w:lang w:val="en-US"/>
        </w:rPr>
        <w:t>-</w:t>
      </w:r>
      <w:r w:rsidR="002E5C88" w:rsidRPr="00FE4B17">
        <w:rPr>
          <w:lang w:val="en-US"/>
        </w:rPr>
        <w:t>exchange</w:t>
      </w:r>
      <w:r w:rsidR="00223AB0" w:rsidRPr="00FE4B17">
        <w:rPr>
          <w:lang w:val="en-US"/>
        </w:rPr>
        <w:t xml:space="preserve"> behaviors</w:t>
      </w:r>
      <w:r w:rsidR="002E5C88" w:rsidRPr="00FE4B17">
        <w:rPr>
          <w:lang w:val="en-US"/>
        </w:rPr>
        <w:t xml:space="preserve"> in </w:t>
      </w:r>
      <w:r w:rsidR="0004300D" w:rsidRPr="00FE4B17">
        <w:rPr>
          <w:lang w:val="en-US"/>
        </w:rPr>
        <w:t xml:space="preserve">particular </w:t>
      </w:r>
      <w:sdt>
        <w:sdtPr>
          <w:rPr>
            <w:lang w:val="en-US"/>
          </w:rPr>
          <w:alias w:val="Don't edit this field"/>
          <w:tag w:val="CitaviPlaceholder#d0da57a9-5da9-4abc-83a2-fc2946bfd034"/>
          <w:id w:val="-2091993971"/>
          <w:placeholder>
            <w:docPart w:val="DefaultPlaceholder_-1854013440"/>
          </w:placeholder>
        </w:sdtPr>
        <w:sdtEndPr/>
        <w:sdtContent>
          <w:r w:rsidR="00E925D7">
            <w:rPr>
              <w:lang w:val="en-US"/>
            </w:rPr>
            <w:fldChar w:fldCharType="begin"/>
          </w:r>
          <w:r w:rsidR="00217981">
            <w:rPr>
              <w:lang w:val="en-US"/>
            </w:rPr>
            <w:instrText>ADDIN CitaviPlaceholder{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}</w:instrText>
          </w:r>
          <w:r w:rsidR="00E925D7">
            <w:rPr>
              <w:lang w:val="en-US"/>
            </w:rPr>
            <w:fldChar w:fldCharType="separate"/>
          </w:r>
          <w:r w:rsidR="00F11E7E">
            <w:rPr>
              <w:lang w:val="en-US"/>
            </w:rPr>
            <w:t>(Gagné, 2009; W.-T. Wang &amp; Hou, 2015)</w:t>
          </w:r>
          <w:r w:rsidR="00E925D7">
            <w:rPr>
              <w:lang w:val="en-US"/>
            </w:rPr>
            <w:fldChar w:fldCharType="end"/>
          </w:r>
        </w:sdtContent>
      </w:sdt>
      <w:r w:rsidR="00B16B8A" w:rsidRPr="00FE4B17">
        <w:rPr>
          <w:lang w:val="en-US"/>
        </w:rPr>
        <w:t xml:space="preserve">. </w:t>
      </w:r>
      <w:r w:rsidRPr="00FE4B17">
        <w:rPr>
          <w:lang w:val="en-US"/>
        </w:rPr>
        <w:t xml:space="preserve">Importantly, </w:t>
      </w:r>
      <w:r w:rsidR="00223AB0" w:rsidRPr="00FE4B17">
        <w:rPr>
          <w:lang w:val="en-US"/>
        </w:rPr>
        <w:t>the two</w:t>
      </w:r>
      <w:r w:rsidR="00245E2D" w:rsidRPr="00FE4B17">
        <w:rPr>
          <w:lang w:val="en-US"/>
        </w:rPr>
        <w:t xml:space="preserve"> forms of moti</w:t>
      </w:r>
      <w:r w:rsidR="00251E30">
        <w:rPr>
          <w:lang w:val="en-US"/>
        </w:rPr>
        <w:t>vation</w:t>
      </w:r>
      <w:r w:rsidR="00245E2D" w:rsidRPr="00FE4B17">
        <w:rPr>
          <w:lang w:val="en-US"/>
        </w:rPr>
        <w:t xml:space="preserve"> have been shown to </w:t>
      </w:r>
      <w:r w:rsidR="0004300D" w:rsidRPr="00FE4B17">
        <w:rPr>
          <w:lang w:val="en-US"/>
        </w:rPr>
        <w:t xml:space="preserve">result in </w:t>
      </w:r>
      <w:r w:rsidR="00245E2D" w:rsidRPr="00FE4B17">
        <w:rPr>
          <w:lang w:val="en-US"/>
        </w:rPr>
        <w:t>different types of individual behavior</w:t>
      </w:r>
      <w:r w:rsidR="00223AB0" w:rsidRPr="00FE4B17">
        <w:rPr>
          <w:lang w:val="en-US"/>
        </w:rPr>
        <w:t>s</w:t>
      </w:r>
      <w:r w:rsidR="00245E2D" w:rsidRPr="00FE4B17">
        <w:rPr>
          <w:lang w:val="en-US"/>
        </w:rPr>
        <w:t xml:space="preserve"> </w:t>
      </w:r>
      <w:sdt>
        <w:sdtPr>
          <w:rPr>
            <w:lang w:val="en-US"/>
          </w:rPr>
          <w:alias w:val="Don’t edit this field."/>
          <w:tag w:val="CitaviPlaceholder#c4bf9476-2b67-4b9f-af3b-a8482672b8fb"/>
          <w:id w:val="-212352751"/>
          <w:placeholder>
            <w:docPart w:val="4D4CDD5A125A4D5F80848BA01EDCBB35"/>
          </w:placeholder>
        </w:sdtPr>
        <w:sdtEndPr/>
        <w:sdtContent>
          <w:r w:rsidR="00245E2D" w:rsidRPr="00FE4B17">
            <w:rPr>
              <w:lang w:val="en-US"/>
            </w:rPr>
            <w:fldChar w:fldCharType="begin"/>
          </w:r>
          <w:r w:rsidR="00217981">
            <w:rPr>
              <w:lang w:val="en-US"/>
            </w:rPr>
            <w:instrText>ADDIN CitaviPlaceholder{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}</w:instrText>
          </w:r>
          <w:r w:rsidR="00245E2D" w:rsidRPr="00FE4B17">
            <w:rPr>
              <w:lang w:val="en-US"/>
            </w:rPr>
            <w:fldChar w:fldCharType="separate"/>
          </w:r>
          <w:r w:rsidR="00F11E7E">
            <w:rPr>
              <w:lang w:val="en-US"/>
            </w:rPr>
            <w:t>(Degli Antoni, 2009; Vallerand, 1997; Vallerand &amp; Bissonnette, 1992; Wong-On-Wing, Guo, &amp; Lui, 2010)</w:t>
          </w:r>
          <w:r w:rsidR="00245E2D" w:rsidRPr="00FE4B17">
            <w:rPr>
              <w:lang w:val="en-US"/>
            </w:rPr>
            <w:fldChar w:fldCharType="end"/>
          </w:r>
        </w:sdtContent>
      </w:sdt>
      <w:r w:rsidR="00245E2D" w:rsidRPr="00FE4B17">
        <w:rPr>
          <w:lang w:val="en-US"/>
        </w:rPr>
        <w:t xml:space="preserve"> and should therefore be distinguished</w:t>
      </w:r>
      <w:r w:rsidR="0004300D" w:rsidRPr="00FE4B17">
        <w:rPr>
          <w:lang w:val="en-US"/>
        </w:rPr>
        <w:t xml:space="preserve"> from each other</w:t>
      </w:r>
      <w:r w:rsidR="00245E2D" w:rsidRPr="00FE4B17">
        <w:rPr>
          <w:lang w:val="en-US"/>
        </w:rPr>
        <w:t xml:space="preserve"> </w:t>
      </w:r>
      <w:sdt>
        <w:sdtPr>
          <w:rPr>
            <w:lang w:val="en-US"/>
          </w:rPr>
          <w:alias w:val="Don’t edit this field."/>
          <w:tag w:val="CitaviPlaceholder#f95363d4-f82d-4de9-bbf8-176bdd88f55c"/>
          <w:id w:val="310831591"/>
          <w:placeholder>
            <w:docPart w:val="4D4CDD5A125A4D5F80848BA01EDCBB35"/>
          </w:placeholder>
        </w:sdtPr>
        <w:sdtEndPr/>
        <w:sdtContent>
          <w:r w:rsidR="00245E2D" w:rsidRPr="00FE4B17">
            <w:rPr>
              <w:lang w:val="en-US"/>
            </w:rPr>
            <w:fldChar w:fldCharType="begin"/>
          </w:r>
          <w:r w:rsidR="00217981">
            <w:rPr>
              <w:lang w:val="en-US"/>
            </w:rPr>
            <w:instrText>ADDIN CitaviPlaceholder{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dhZ27DqSwgMjAwOTsgUG9ydGVyICYgV29vLCAyMDE1KSJ9XX0sIlRhZyI6IkNpdGF2aVBsYWNlaG9sZGVyI2Y5NTM2M2Q0LWY4MmQtNGRlOS1iYmY4LTE3NmJkZDg4ZjU1YyIsIlRleHQiOiIoR2FnbsOpLCAyMDA5OyBQb3J0ZXIgJiBXb28sIDIwMTUpIiwiV0FJVmVyc2lvbiI6IjYuMy4wLjAifQ==}</w:instrText>
          </w:r>
          <w:r w:rsidR="00245E2D" w:rsidRPr="00FE4B17">
            <w:rPr>
              <w:lang w:val="en-US"/>
            </w:rPr>
            <w:fldChar w:fldCharType="separate"/>
          </w:r>
          <w:r w:rsidR="00F11E7E">
            <w:rPr>
              <w:lang w:val="en-US"/>
            </w:rPr>
            <w:t>(Gagné, 2009; Porter &amp; Woo, 2015)</w:t>
          </w:r>
          <w:r w:rsidR="00245E2D" w:rsidRPr="00FE4B17">
            <w:rPr>
              <w:lang w:val="en-US"/>
            </w:rPr>
            <w:fldChar w:fldCharType="end"/>
          </w:r>
        </w:sdtContent>
      </w:sdt>
      <w:r w:rsidR="00245E2D" w:rsidRPr="00FE4B17">
        <w:rPr>
          <w:lang w:val="en-US"/>
        </w:rPr>
        <w:t xml:space="preserve">. </w:t>
      </w:r>
    </w:p>
    <w:p w14:paraId="027B8CD2" w14:textId="1B61C292" w:rsidR="003E69C9" w:rsidRPr="00F203D6" w:rsidRDefault="002E5C88" w:rsidP="00DC0CF7">
      <w:pPr>
        <w:ind w:firstLine="426"/>
        <w:jc w:val="left"/>
        <w:rPr>
          <w:lang w:val="de-DE"/>
        </w:rPr>
      </w:pPr>
      <w:r w:rsidRPr="00FE4B17">
        <w:rPr>
          <w:lang w:val="en-US"/>
        </w:rPr>
        <w:t>I</w:t>
      </w:r>
      <w:r w:rsidR="00D60253" w:rsidRPr="00FE4B17">
        <w:rPr>
          <w:lang w:val="en-US"/>
        </w:rPr>
        <w:t xml:space="preserve">ntrinsic motivation has been </w:t>
      </w:r>
      <w:r w:rsidRPr="00FE4B17">
        <w:rPr>
          <w:lang w:val="en-US"/>
        </w:rPr>
        <w:t xml:space="preserve">linked </w:t>
      </w:r>
      <w:r w:rsidR="00D60253" w:rsidRPr="00FE4B17">
        <w:rPr>
          <w:lang w:val="en-US"/>
        </w:rPr>
        <w:t xml:space="preserve">to learning activities </w:t>
      </w:r>
      <w:sdt>
        <w:sdtPr>
          <w:rPr>
            <w:lang w:val="en-US"/>
          </w:rPr>
          <w:alias w:val="Don’t edit this field."/>
          <w:tag w:val="CitaviPlaceholder#621fa455-f0bc-46a9-bddd-974fd3639d61"/>
          <w:id w:val="237604500"/>
          <w:placeholder>
            <w:docPart w:val="76850296E13A43F0989ED8076468163F"/>
          </w:placeholder>
        </w:sdtPr>
        <w:sdtEndPr/>
        <w:sdtContent>
          <w:r w:rsidR="00D60253" w:rsidRPr="00FE4B17">
            <w:rPr>
              <w:lang w:val="en-US"/>
            </w:rPr>
            <w:fldChar w:fldCharType="begin"/>
          </w:r>
          <w:r w:rsidR="00217981">
            <w:rPr>
              <w:lang w:val="en-US"/>
            </w:rPr>
            <w:instrText>ADDIN CitaviPlaceholder{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}</w:instrText>
          </w:r>
          <w:r w:rsidR="00D60253" w:rsidRPr="00FE4B17">
            <w:rPr>
              <w:lang w:val="en-US"/>
            </w:rPr>
            <w:fldChar w:fldCharType="separate"/>
          </w:r>
          <w:r w:rsidR="00F11E7E">
            <w:rPr>
              <w:lang w:val="en-US"/>
            </w:rPr>
            <w:t>(Ryan &amp; Deci, 2000; Vansteenkiste, Simons, Lens, Sheldon, &amp; Deci, 2004)</w:t>
          </w:r>
          <w:r w:rsidR="00D60253" w:rsidRPr="00FE4B17">
            <w:rPr>
              <w:lang w:val="en-US"/>
            </w:rPr>
            <w:fldChar w:fldCharType="end"/>
          </w:r>
        </w:sdtContent>
      </w:sdt>
      <w:r w:rsidR="00D60253" w:rsidRPr="00FE4B17">
        <w:rPr>
          <w:lang w:val="en-US"/>
        </w:rPr>
        <w:t xml:space="preserve">, creative problem solving </w:t>
      </w:r>
      <w:sdt>
        <w:sdtPr>
          <w:rPr>
            <w:lang w:val="en-US"/>
          </w:rPr>
          <w:alias w:val="Don’t edit this field."/>
          <w:tag w:val="CitaviPlaceholder#ec394829-1632-4183-bb0f-afeeb65899f3"/>
          <w:id w:val="1081106181"/>
          <w:placeholder>
            <w:docPart w:val="76850296E13A43F0989ED8076468163F"/>
          </w:placeholder>
        </w:sdtPr>
        <w:sdtEndPr/>
        <w:sdtContent>
          <w:r w:rsidR="00D60253" w:rsidRPr="00FE4B17">
            <w:rPr>
              <w:lang w:val="en-US"/>
            </w:rPr>
            <w:fldChar w:fldCharType="begin"/>
          </w:r>
          <w:r w:rsidR="00217981">
            <w:rPr>
              <w:lang w:val="en-US"/>
            </w:rPr>
            <w:instrText>ADDIN CitaviPlaceholder{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}</w:instrText>
          </w:r>
          <w:r w:rsidR="00D60253" w:rsidRPr="00FE4B17">
            <w:rPr>
              <w:lang w:val="en-US"/>
            </w:rPr>
            <w:fldChar w:fldCharType="separate"/>
          </w:r>
          <w:r w:rsidR="00F11E7E">
            <w:rPr>
              <w:lang w:val="en-US"/>
            </w:rPr>
            <w:t>(Amabile, 1993)</w:t>
          </w:r>
          <w:r w:rsidR="00D60253" w:rsidRPr="00FE4B17">
            <w:rPr>
              <w:lang w:val="en-US"/>
            </w:rPr>
            <w:fldChar w:fldCharType="end"/>
          </w:r>
          <w:r w:rsidR="00D60253" w:rsidRPr="00FE4B17">
            <w:rPr>
              <w:lang w:val="en-US"/>
            </w:rPr>
            <w:t>,</w:t>
          </w:r>
        </w:sdtContent>
      </w:sdt>
      <w:r w:rsidR="00D60253" w:rsidRPr="00FE4B17">
        <w:rPr>
          <w:lang w:val="en-US"/>
        </w:rPr>
        <w:t xml:space="preserve"> </w:t>
      </w:r>
      <w:r w:rsidR="0004300D" w:rsidRPr="00FE4B17">
        <w:rPr>
          <w:lang w:val="en-US"/>
        </w:rPr>
        <w:t xml:space="preserve">and </w:t>
      </w:r>
      <w:r w:rsidR="00D60253" w:rsidRPr="00FE4B17">
        <w:rPr>
          <w:lang w:val="en-US"/>
        </w:rPr>
        <w:t xml:space="preserve">organizational citizenship </w:t>
      </w:r>
      <w:sdt>
        <w:sdtPr>
          <w:rPr>
            <w:lang w:val="en-US"/>
          </w:rPr>
          <w:alias w:val="Don’t edit this field."/>
          <w:tag w:val="CitaviPlaceholder#71f98c0f-5e80-43a0-a01b-021918762ec5"/>
          <w:id w:val="-1245801903"/>
          <w:placeholder>
            <w:docPart w:val="76850296E13A43F0989ED8076468163F"/>
          </w:placeholder>
        </w:sdtPr>
        <w:sdtEndPr/>
        <w:sdtContent>
          <w:r w:rsidR="00D60253" w:rsidRPr="00FE4B17">
            <w:rPr>
              <w:lang w:val="en-US"/>
            </w:rPr>
            <w:fldChar w:fldCharType="begin"/>
          </w:r>
          <w:r w:rsidR="00217981">
            <w:rPr>
              <w:lang w:val="en-US"/>
            </w:rPr>
            <w:instrText>ADDIN CitaviPlaceholder{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}</w:instrText>
          </w:r>
          <w:r w:rsidR="00D60253" w:rsidRPr="00FE4B17">
            <w:rPr>
              <w:lang w:val="en-US"/>
            </w:rPr>
            <w:fldChar w:fldCharType="separate"/>
          </w:r>
          <w:r w:rsidR="00F11E7E">
            <w:rPr>
              <w:lang w:val="en-US"/>
            </w:rPr>
            <w:t>(Stoner, Perrewé, &amp; Munyon, 2011)</w:t>
          </w:r>
          <w:r w:rsidR="00D60253" w:rsidRPr="00FE4B17">
            <w:rPr>
              <w:lang w:val="en-US"/>
            </w:rPr>
            <w:fldChar w:fldCharType="end"/>
          </w:r>
        </w:sdtContent>
      </w:sdt>
      <w:r w:rsidR="00D60253" w:rsidRPr="00FE4B17">
        <w:rPr>
          <w:lang w:val="en-US"/>
        </w:rPr>
        <w:t xml:space="preserve">. </w:t>
      </w:r>
      <w:r w:rsidR="0004300D" w:rsidRPr="00FE4B17">
        <w:rPr>
          <w:lang w:val="en-US"/>
        </w:rPr>
        <w:t xml:space="preserve">With regard to </w:t>
      </w:r>
      <w:r w:rsidRPr="00FE4B17">
        <w:rPr>
          <w:lang w:val="en-US"/>
        </w:rPr>
        <w:t xml:space="preserve">knowledge exchange, intrinsic motivation has consistently </w:t>
      </w:r>
      <w:r w:rsidR="0004300D" w:rsidRPr="00FE4B17">
        <w:rPr>
          <w:lang w:val="en-US"/>
        </w:rPr>
        <w:t xml:space="preserve">been </w:t>
      </w:r>
      <w:r w:rsidRPr="00FE4B17">
        <w:rPr>
          <w:lang w:val="en-US"/>
        </w:rPr>
        <w:t>related to increased knowledge</w:t>
      </w:r>
      <w:r w:rsidR="0004300D" w:rsidRPr="00FE4B17">
        <w:rPr>
          <w:lang w:val="en-US"/>
        </w:rPr>
        <w:t>-</w:t>
      </w:r>
      <w:r w:rsidRPr="00FE4B17">
        <w:rPr>
          <w:lang w:val="en-US"/>
        </w:rPr>
        <w:t xml:space="preserve">seeking </w:t>
      </w:r>
      <w:sdt>
        <w:sdtPr>
          <w:rPr>
            <w:lang w:val="en-US"/>
          </w:rPr>
          <w:alias w:val="Don’t edit this field."/>
          <w:tag w:val="CitaviPlaceholder#b09ef464-a4f3-4151-9271-a77620c020cc"/>
          <w:id w:val="751936044"/>
          <w:placeholder>
            <w:docPart w:val="6BF2F4B51D31488BA7FC6B8793435589"/>
          </w:placeholder>
        </w:sdtPr>
        <w:sdtEndPr/>
        <w:sdtContent>
          <w:r w:rsidRPr="00FE4B17">
            <w:rPr>
              <w:lang w:val="en-US"/>
            </w:rPr>
            <w:fldChar w:fldCharType="begin"/>
          </w:r>
          <w:r w:rsidR="00217981">
            <w:rPr>
              <w:lang w:val="en-US"/>
            </w:rPr>
            <w:instrText>ADDIN CitaviPlaceholder{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}</w:instrText>
          </w:r>
          <w:r w:rsidRPr="00FE4B17">
            <w:rPr>
              <w:lang w:val="en-US"/>
            </w:rPr>
            <w:fldChar w:fldCharType="separate"/>
          </w:r>
          <w:r w:rsidR="00F11E7E">
            <w:rPr>
              <w:lang w:val="en-US"/>
            </w:rPr>
            <w:t>(A. Cabrera et al., 2006; Foss et al., 2009; Mueller &amp; Kamdar, 2011)</w:t>
          </w:r>
          <w:r w:rsidRPr="00FE4B17">
            <w:rPr>
              <w:lang w:val="en-US"/>
            </w:rPr>
            <w:fldChar w:fldCharType="end"/>
          </w:r>
        </w:sdtContent>
      </w:sdt>
      <w:r w:rsidR="00DC2AE5" w:rsidRPr="00FE4B17">
        <w:rPr>
          <w:lang w:val="en-US"/>
        </w:rPr>
        <w:t xml:space="preserve"> and </w:t>
      </w:r>
      <w:r w:rsidR="0004300D" w:rsidRPr="00FE4B17">
        <w:rPr>
          <w:lang w:val="en-US"/>
        </w:rPr>
        <w:t>knowledge-</w:t>
      </w:r>
      <w:r w:rsidR="00DC2AE5" w:rsidRPr="00FE4B17">
        <w:rPr>
          <w:lang w:val="en-US"/>
        </w:rPr>
        <w:t>providing</w:t>
      </w:r>
      <w:r w:rsidRPr="00FE4B17">
        <w:rPr>
          <w:lang w:val="en-US"/>
        </w:rPr>
        <w:t xml:space="preserve"> </w:t>
      </w:r>
      <w:r w:rsidR="00DC2AE5" w:rsidRPr="00FE4B17">
        <w:rPr>
          <w:lang w:val="en-US"/>
        </w:rPr>
        <w:t>behavior</w:t>
      </w:r>
      <w:r w:rsidR="00A02FA3" w:rsidRPr="00FE4B17">
        <w:rPr>
          <w:lang w:val="en-US"/>
        </w:rPr>
        <w:t>s</w:t>
      </w:r>
      <w:r w:rsidR="003E69C9">
        <w:rPr>
          <w:lang w:val="en-US"/>
        </w:rPr>
        <w:t xml:space="preserve"> </w:t>
      </w:r>
      <w:sdt>
        <w:sdtPr>
          <w:rPr>
            <w:lang w:val="en-US"/>
          </w:rPr>
          <w:alias w:val="Don't edit this field"/>
          <w:tag w:val="CitaviPlaceholder#014b814d-f373-417e-ae6b-efa1a57c9973"/>
          <w:id w:val="-1167402850"/>
          <w:placeholder>
            <w:docPart w:val="DefaultPlaceholder_-1854013440"/>
          </w:placeholder>
        </w:sdtPr>
        <w:sdtEndPr/>
        <w:sdtContent>
          <w:r w:rsidR="003E69C9">
            <w:rPr>
              <w:lang w:val="en-US"/>
            </w:rPr>
            <w:fldChar w:fldCharType="begin"/>
          </w:r>
          <w:r w:rsidR="00217981">
            <w:rPr>
              <w:lang w:val="en-US"/>
            </w:rPr>
            <w:instrText>ADDIN CitaviPlaceholder{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</w:instrText>
          </w:r>
          <w:r w:rsidR="00217981" w:rsidRPr="00923278">
            <w:rPr>
              <w:lang w:val="de-DE"/>
            </w:rPr>
            <w:instrText>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}</w:instrText>
          </w:r>
          <w:r w:rsidR="003E69C9">
            <w:rPr>
              <w:lang w:val="en-US"/>
            </w:rPr>
            <w:fldChar w:fldCharType="separate"/>
          </w:r>
          <w:r w:rsidR="00F11E7E" w:rsidRPr="00DC1BC8">
            <w:rPr>
              <w:lang w:val="de-DE"/>
            </w:rPr>
            <w:t>(Kankanhalli, Tan, &amp; Wei, 2005; Reinholt et al., 2011; W.-T. Wang &amp; Hou, 2015)</w:t>
          </w:r>
          <w:r w:rsidR="003E69C9">
            <w:rPr>
              <w:lang w:val="en-US"/>
            </w:rPr>
            <w:fldChar w:fldCharType="end"/>
          </w:r>
        </w:sdtContent>
      </w:sdt>
      <w:r w:rsidR="003E69C9" w:rsidRPr="00F203D6">
        <w:rPr>
          <w:lang w:val="de-DE"/>
        </w:rPr>
        <w:t>.</w:t>
      </w:r>
    </w:p>
    <w:p w14:paraId="7E1CF2B1" w14:textId="4CEF05C9" w:rsidR="00245E2D" w:rsidRPr="00FE4B17" w:rsidRDefault="009616AB" w:rsidP="00DC0CF7">
      <w:pPr>
        <w:ind w:firstLine="426"/>
        <w:jc w:val="left"/>
        <w:rPr>
          <w:lang w:val="en-US"/>
        </w:rPr>
      </w:pPr>
      <w:r w:rsidRPr="00FE4B17">
        <w:rPr>
          <w:lang w:val="en-US"/>
        </w:rPr>
        <w:t>With regard to ex</w:t>
      </w:r>
      <w:r w:rsidR="00D60253" w:rsidRPr="00FE4B17">
        <w:rPr>
          <w:lang w:val="en-US"/>
        </w:rPr>
        <w:t>trinsic motivation</w:t>
      </w:r>
      <w:r w:rsidRPr="00FE4B17">
        <w:rPr>
          <w:lang w:val="en-US"/>
        </w:rPr>
        <w:t>, previous studies have shown that increasing levels le</w:t>
      </w:r>
      <w:r w:rsidR="0004300D" w:rsidRPr="00FE4B17">
        <w:rPr>
          <w:lang w:val="en-US"/>
        </w:rPr>
        <w:t>a</w:t>
      </w:r>
      <w:r w:rsidRPr="00FE4B17">
        <w:rPr>
          <w:lang w:val="en-US"/>
        </w:rPr>
        <w:t xml:space="preserve">d </w:t>
      </w:r>
      <w:r w:rsidR="00D60253" w:rsidRPr="00FE4B17">
        <w:rPr>
          <w:lang w:val="en-US"/>
        </w:rPr>
        <w:t>employees to adopt more efficien</w:t>
      </w:r>
      <w:r w:rsidR="0004300D" w:rsidRPr="00FE4B17">
        <w:rPr>
          <w:lang w:val="en-US"/>
        </w:rPr>
        <w:t>t</w:t>
      </w:r>
      <w:r w:rsidR="00D60253" w:rsidRPr="00FE4B17">
        <w:rPr>
          <w:lang w:val="en-US"/>
        </w:rPr>
        <w:t xml:space="preserve"> and </w:t>
      </w:r>
      <w:r w:rsidR="00377871">
        <w:rPr>
          <w:lang w:val="en-US"/>
        </w:rPr>
        <w:t>goal</w:t>
      </w:r>
      <w:r w:rsidR="00D60253" w:rsidRPr="00FE4B17">
        <w:rPr>
          <w:lang w:val="en-US"/>
        </w:rPr>
        <w:t>-oriented behavior</w:t>
      </w:r>
      <w:r w:rsidR="0004300D" w:rsidRPr="00FE4B17">
        <w:rPr>
          <w:lang w:val="en-US"/>
        </w:rPr>
        <w:t>s</w:t>
      </w:r>
      <w:r w:rsidR="00D60253" w:rsidRPr="00FE4B17">
        <w:rPr>
          <w:lang w:val="en-US"/>
        </w:rPr>
        <w:t xml:space="preserve"> to achieve higher returns and timely deliver</w:t>
      </w:r>
      <w:r w:rsidR="0004300D" w:rsidRPr="00FE4B17">
        <w:rPr>
          <w:lang w:val="en-US"/>
        </w:rPr>
        <w:t>ies</w:t>
      </w:r>
      <w:r w:rsidR="00E925D7">
        <w:rPr>
          <w:lang w:val="en-US"/>
        </w:rPr>
        <w:t xml:space="preserve"> </w:t>
      </w:r>
      <w:sdt>
        <w:sdtPr>
          <w:rPr>
            <w:lang w:val="en-US"/>
          </w:rPr>
          <w:alias w:val="Don't edit this field"/>
          <w:tag w:val="CitaviPlaceholder#0d0bf74e-6629-4ef6-bb8e-1b295c5d3abb"/>
          <w:id w:val="-1353178700"/>
          <w:placeholder>
            <w:docPart w:val="DefaultPlaceholder_-1854013440"/>
          </w:placeholder>
        </w:sdtPr>
        <w:sdtEndPr/>
        <w:sdtContent>
          <w:r w:rsidR="00E925D7">
            <w:rPr>
              <w:lang w:val="en-US"/>
            </w:rPr>
            <w:fldChar w:fldCharType="begin"/>
          </w:r>
          <w:r w:rsidR="00217981">
            <w:rPr>
              <w:lang w:val="en-US"/>
            </w:rPr>
            <w:instrText>ADDIN CitaviPlaceholder{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}</w:instrText>
          </w:r>
          <w:r w:rsidR="00E925D7">
            <w:rPr>
              <w:lang w:val="en-US"/>
            </w:rPr>
            <w:fldChar w:fldCharType="separate"/>
          </w:r>
          <w:r w:rsidR="00F11E7E">
            <w:rPr>
              <w:lang w:val="en-US"/>
            </w:rPr>
            <w:t>(Amabile, 1993; Cerasoli, Nicklin, &amp; Ford, 2014)</w:t>
          </w:r>
          <w:r w:rsidR="00E925D7">
            <w:rPr>
              <w:lang w:val="en-US"/>
            </w:rPr>
            <w:fldChar w:fldCharType="end"/>
          </w:r>
        </w:sdtContent>
      </w:sdt>
      <w:r w:rsidR="00D60253" w:rsidRPr="00FE4B17">
        <w:rPr>
          <w:lang w:val="en-US"/>
        </w:rPr>
        <w:t>.</w:t>
      </w:r>
      <w:r w:rsidR="00AC72AC" w:rsidRPr="00FE4B17">
        <w:rPr>
          <w:lang w:val="en-US"/>
        </w:rPr>
        <w:t xml:space="preserve"> In relation to knowledge exchange, </w:t>
      </w:r>
      <w:r w:rsidR="00186242" w:rsidRPr="00FE4B17">
        <w:rPr>
          <w:lang w:val="en-US"/>
        </w:rPr>
        <w:t>some scholars argue</w:t>
      </w:r>
      <w:r w:rsidR="00AC72AC" w:rsidRPr="00FE4B17">
        <w:rPr>
          <w:lang w:val="en-US"/>
        </w:rPr>
        <w:t xml:space="preserve"> that extrinsic motivation might </w:t>
      </w:r>
      <w:r w:rsidR="00586271" w:rsidRPr="00FE4B17">
        <w:rPr>
          <w:lang w:val="en-US"/>
        </w:rPr>
        <w:t xml:space="preserve">be </w:t>
      </w:r>
      <w:r w:rsidR="00AC72AC" w:rsidRPr="00FE4B17">
        <w:rPr>
          <w:lang w:val="en-US"/>
        </w:rPr>
        <w:t>counterproductive</w:t>
      </w:r>
      <w:r w:rsidR="00223AB0" w:rsidRPr="00FE4B17">
        <w:rPr>
          <w:lang w:val="en-US"/>
        </w:rPr>
        <w:t>,</w:t>
      </w:r>
      <w:r w:rsidR="00955647" w:rsidRPr="00FE4B17">
        <w:rPr>
          <w:lang w:val="en-US"/>
        </w:rPr>
        <w:t xml:space="preserve"> as</w:t>
      </w:r>
      <w:r w:rsidR="00AC72AC" w:rsidRPr="00FE4B17">
        <w:rPr>
          <w:lang w:val="en-US"/>
        </w:rPr>
        <w:t xml:space="preserve"> </w:t>
      </w:r>
      <w:r w:rsidR="00586271" w:rsidRPr="00FE4B17">
        <w:rPr>
          <w:lang w:val="en-US"/>
        </w:rPr>
        <w:t xml:space="preserve">a focus </w:t>
      </w:r>
      <w:r w:rsidR="00586271" w:rsidRPr="00FE4B17">
        <w:rPr>
          <w:lang w:val="en-US"/>
        </w:rPr>
        <w:lastRenderedPageBreak/>
        <w:t>on</w:t>
      </w:r>
      <w:r w:rsidR="00AC72AC" w:rsidRPr="00FE4B17">
        <w:rPr>
          <w:lang w:val="en-US"/>
        </w:rPr>
        <w:t xml:space="preserve"> external rewards </w:t>
      </w:r>
      <w:r w:rsidR="00955647" w:rsidRPr="00FE4B17">
        <w:rPr>
          <w:lang w:val="en-US"/>
        </w:rPr>
        <w:t xml:space="preserve">may </w:t>
      </w:r>
      <w:r w:rsidR="00AC72AC" w:rsidRPr="00FE4B17">
        <w:rPr>
          <w:lang w:val="en-US"/>
        </w:rPr>
        <w:t>discourag</w:t>
      </w:r>
      <w:r w:rsidR="00955647" w:rsidRPr="00FE4B17">
        <w:rPr>
          <w:lang w:val="en-US"/>
        </w:rPr>
        <w:t>e</w:t>
      </w:r>
      <w:r w:rsidR="00AC72AC" w:rsidRPr="00FE4B17">
        <w:rPr>
          <w:lang w:val="en-US"/>
        </w:rPr>
        <w:t xml:space="preserve"> employees </w:t>
      </w:r>
      <w:r w:rsidR="00955647" w:rsidRPr="00FE4B17">
        <w:rPr>
          <w:lang w:val="en-US"/>
        </w:rPr>
        <w:t xml:space="preserve">from </w:t>
      </w:r>
      <w:r w:rsidR="00AC72AC" w:rsidRPr="00FE4B17">
        <w:rPr>
          <w:lang w:val="en-US"/>
        </w:rPr>
        <w:t>engag</w:t>
      </w:r>
      <w:r w:rsidR="00955647" w:rsidRPr="00FE4B17">
        <w:rPr>
          <w:lang w:val="en-US"/>
        </w:rPr>
        <w:t>ing</w:t>
      </w:r>
      <w:r w:rsidR="00AC72AC" w:rsidRPr="00FE4B17">
        <w:rPr>
          <w:lang w:val="en-US"/>
        </w:rPr>
        <w:t xml:space="preserve"> in cooperative behavior</w:t>
      </w:r>
      <w:r w:rsidR="000B367E">
        <w:rPr>
          <w:lang w:val="en-US"/>
        </w:rPr>
        <w:t xml:space="preserve"> </w:t>
      </w:r>
      <w:sdt>
        <w:sdtPr>
          <w:rPr>
            <w:lang w:val="en-US"/>
          </w:rPr>
          <w:alias w:val="Don't edit this field"/>
          <w:tag w:val="CitaviPlaceholder#bdf661f8-d1aa-4bbc-b5fa-d290588cbcc4"/>
          <w:id w:val="1294409077"/>
          <w:placeholder>
            <w:docPart w:val="DefaultPlaceholder_-1854013440"/>
          </w:placeholder>
        </w:sdtPr>
        <w:sdtEndPr/>
        <w:sdtContent>
          <w:r w:rsidR="000B367E">
            <w:rPr>
              <w:lang w:val="en-US"/>
            </w:rPr>
            <w:fldChar w:fldCharType="begin"/>
          </w:r>
          <w:r w:rsidR="00217981">
            <w:rPr>
              <w:lang w:val="en-US"/>
            </w:rPr>
            <w:instrText>ADDIN CitaviPlaceholder{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}</w:instrText>
          </w:r>
          <w:r w:rsidR="000B367E">
            <w:rPr>
              <w:lang w:val="en-US"/>
            </w:rPr>
            <w:fldChar w:fldCharType="separate"/>
          </w:r>
          <w:r w:rsidR="00F11E7E">
            <w:rPr>
              <w:lang w:val="en-US"/>
            </w:rPr>
            <w:t>(Auh &amp; Menguc, 2013; Osterloh &amp; Frey, 2000)</w:t>
          </w:r>
          <w:r w:rsidR="000B367E">
            <w:rPr>
              <w:lang w:val="en-US"/>
            </w:rPr>
            <w:fldChar w:fldCharType="end"/>
          </w:r>
        </w:sdtContent>
      </w:sdt>
      <w:r w:rsidR="00AC72AC" w:rsidRPr="00FE4B17">
        <w:rPr>
          <w:lang w:val="en-US"/>
        </w:rPr>
        <w:t xml:space="preserve">. </w:t>
      </w:r>
      <w:r w:rsidR="00223AB0" w:rsidRPr="00FE4B17">
        <w:rPr>
          <w:lang w:val="en-US"/>
        </w:rPr>
        <w:t>However, empirical analyses</w:t>
      </w:r>
      <w:r w:rsidR="00AC72AC" w:rsidRPr="00FE4B17">
        <w:rPr>
          <w:lang w:val="en-US"/>
        </w:rPr>
        <w:t xml:space="preserve"> have produced inconsistent results. </w:t>
      </w:r>
      <w:r w:rsidR="00186242" w:rsidRPr="00FE4B17">
        <w:rPr>
          <w:lang w:val="en-US"/>
        </w:rPr>
        <w:t>Hung</w:t>
      </w:r>
      <w:r w:rsidR="000B367E">
        <w:rPr>
          <w:lang w:val="en-US"/>
        </w:rPr>
        <w:t>, Durikova, Lai and Lin</w:t>
      </w:r>
      <w:r w:rsidR="008E68DD">
        <w:rPr>
          <w:lang w:val="en-US"/>
        </w:rPr>
        <w:t xml:space="preserve"> </w:t>
      </w:r>
      <w:sdt>
        <w:sdtPr>
          <w:rPr>
            <w:lang w:val="en-US"/>
          </w:rPr>
          <w:alias w:val="Don't edit this field"/>
          <w:tag w:val="CitaviPlaceholder#397bf05a-4012-4982-a15d-7843932fde5b"/>
          <w:id w:val="-955098365"/>
          <w:placeholder>
            <w:docPart w:val="DefaultPlaceholder_-1854013440"/>
          </w:placeholder>
        </w:sdtPr>
        <w:sdtEndPr/>
        <w:sdtContent>
          <w:r w:rsidR="008E68DD">
            <w:rPr>
              <w:lang w:val="en-US"/>
            </w:rPr>
            <w:fldChar w:fldCharType="begin"/>
          </w:r>
          <w:r w:rsidR="00217981">
            <w:rPr>
              <w:lang w:val="en-US"/>
            </w:rPr>
            <w:instrText>ADDIN CitaviPlaceholder{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EpIn1dfSwiVGFnIjoiQ2l0YXZpUGxhY2Vob2xkZXIjMzk3YmYwNWEtNDAxMi00OTgyLWExNWQtNzg0MzkzMmZkZTViIiwiVGV4dCI6IigyMDExKSIsIldBSVZlcnNpb24iOiI2LjMuMC4wIn0=}</w:instrText>
          </w:r>
          <w:r w:rsidR="008E68DD">
            <w:rPr>
              <w:lang w:val="en-US"/>
            </w:rPr>
            <w:fldChar w:fldCharType="separate"/>
          </w:r>
          <w:r w:rsidR="00F11E7E">
            <w:rPr>
              <w:lang w:val="en-US"/>
            </w:rPr>
            <w:t>(2011)</w:t>
          </w:r>
          <w:r w:rsidR="008E68DD">
            <w:rPr>
              <w:lang w:val="en-US"/>
            </w:rPr>
            <w:fldChar w:fldCharType="end"/>
          </w:r>
        </w:sdtContent>
      </w:sdt>
      <w:r w:rsidR="008E68DD">
        <w:rPr>
          <w:lang w:val="en-US"/>
        </w:rPr>
        <w:t xml:space="preserve"> </w:t>
      </w:r>
      <w:r w:rsidR="00586271" w:rsidRPr="00FE4B17">
        <w:rPr>
          <w:lang w:val="en-US"/>
        </w:rPr>
        <w:t>find</w:t>
      </w:r>
      <w:r w:rsidR="00186242" w:rsidRPr="00FE4B17">
        <w:rPr>
          <w:lang w:val="en-US"/>
        </w:rPr>
        <w:t xml:space="preserve"> a positive effect of a particular type of extrinsic motivation (reputation feedback) on employees’ knowledge contribution</w:t>
      </w:r>
      <w:r w:rsidR="0004300D" w:rsidRPr="00FE4B17">
        <w:rPr>
          <w:lang w:val="en-US"/>
        </w:rPr>
        <w:t>s</w:t>
      </w:r>
      <w:r w:rsidR="00186242" w:rsidRPr="00FE4B17">
        <w:rPr>
          <w:lang w:val="en-US"/>
        </w:rPr>
        <w:t xml:space="preserve"> in meetings. </w:t>
      </w:r>
      <w:r w:rsidR="0004300D" w:rsidRPr="00FE4B17">
        <w:rPr>
          <w:lang w:val="en-US"/>
        </w:rPr>
        <w:t xml:space="preserve">In contrast, </w:t>
      </w:r>
      <w:r w:rsidR="00186242" w:rsidRPr="00FE4B17">
        <w:rPr>
          <w:lang w:val="en-US"/>
        </w:rPr>
        <w:t>Foss et al.</w:t>
      </w:r>
      <w:r w:rsidR="008E68DD">
        <w:rPr>
          <w:lang w:val="en-US"/>
        </w:rPr>
        <w:t xml:space="preserve"> </w:t>
      </w:r>
      <w:sdt>
        <w:sdtPr>
          <w:rPr>
            <w:lang w:val="en-US"/>
          </w:rPr>
          <w:alias w:val="Don't edit this field"/>
          <w:tag w:val="CitaviPlaceholder#41de3d2d-9c10-4561-afbf-a3b53b397644"/>
          <w:id w:val="-2102331924"/>
          <w:placeholder>
            <w:docPart w:val="DefaultPlaceholder_-1854013440"/>
          </w:placeholder>
        </w:sdtPr>
        <w:sdtEndPr/>
        <w:sdtContent>
          <w:r w:rsidR="008E68DD">
            <w:rPr>
              <w:lang w:val="en-US"/>
            </w:rPr>
            <w:fldChar w:fldCharType="begin"/>
          </w:r>
          <w:r w:rsidR="00217981">
            <w:rPr>
              <w:lang w:val="en-US"/>
            </w:rPr>
            <w:instrText>ADDIN CitaviPlaceholder{eyIkaWQiOiIxIiwiRW50cmllcyI6W3siJGlkIjoiMiIsIklkIjoiZDNjODFlNmUtNjdiOS00OTMxLTgxYWEtMjlmNGJiYWMwYTE1IiwiUmFuZ2VMZW5ndGgiOjYsIlJlZmVyZW5jZUlkIjoiNzVjYjZmMjItMzE3My00ZTY3LTk2MGYtNjA3OTNiYjFhZjMwIiwiUmVmZXJlbmNlIjp7IiRpZCI6IjMiLCJBYnN0cmFjdENvbXBsZXhpdHkiOjAsIkFic3RyYWN0U291cmNlVGV4dEZvcm1hdCI6MCwiQXV0aG9ycyI6W3siJGlkIjoiNC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A5KSJ9XX0sIlRhZyI6IkNpdGF2aVBsYWNlaG9sZGVyIzQxZGUzZDJkLTljMTAtNDU2MS1hZmJmLWEzYjUzYjM5NzY0NCIsIlRleHQiOiIoMjAwOSkiLCJXQUlWZXJzaW9uIjoiNi4zLjAuMCJ9}</w:instrText>
          </w:r>
          <w:r w:rsidR="008E68DD">
            <w:rPr>
              <w:lang w:val="en-US"/>
            </w:rPr>
            <w:fldChar w:fldCharType="separate"/>
          </w:r>
          <w:r w:rsidR="00F11E7E">
            <w:rPr>
              <w:lang w:val="en-US"/>
            </w:rPr>
            <w:t>(2009)</w:t>
          </w:r>
          <w:r w:rsidR="008E68DD">
            <w:rPr>
              <w:lang w:val="en-US"/>
            </w:rPr>
            <w:fldChar w:fldCharType="end"/>
          </w:r>
        </w:sdtContent>
      </w:sdt>
      <w:r w:rsidR="0004300D" w:rsidRPr="00FE4B17">
        <w:rPr>
          <w:lang w:val="en-US"/>
        </w:rPr>
        <w:t xml:space="preserve"> point to </w:t>
      </w:r>
      <w:r w:rsidR="00186242" w:rsidRPr="00FE4B17">
        <w:rPr>
          <w:lang w:val="en-US"/>
        </w:rPr>
        <w:t xml:space="preserve">a negative effect of extrinsic motivation on employees’ self-reported knowledge </w:t>
      </w:r>
      <w:r w:rsidR="0004300D" w:rsidRPr="00FE4B17">
        <w:rPr>
          <w:lang w:val="en-US"/>
        </w:rPr>
        <w:t>sharing with</w:t>
      </w:r>
      <w:r w:rsidR="00186242" w:rsidRPr="00FE4B17">
        <w:rPr>
          <w:lang w:val="en-US"/>
        </w:rPr>
        <w:t xml:space="preserve"> coworkers. Similarly, Bock </w:t>
      </w:r>
      <w:r w:rsidR="0004300D" w:rsidRPr="00FE4B17">
        <w:rPr>
          <w:lang w:val="en-US"/>
        </w:rPr>
        <w:t>et al.</w:t>
      </w:r>
      <w:r w:rsidR="00186242" w:rsidRPr="00FE4B17">
        <w:rPr>
          <w:lang w:val="en-US"/>
        </w:rPr>
        <w:t xml:space="preserve"> </w:t>
      </w:r>
      <w:sdt>
        <w:sdtPr>
          <w:rPr>
            <w:lang w:val="en-US"/>
          </w:rPr>
          <w:alias w:val="Don't edit this field"/>
          <w:tag w:val="CitaviPlaceholder#d28e66bd-fc6e-4cbb-b6a7-9379e127b5b4"/>
          <w:id w:val="-189149760"/>
          <w:placeholder>
            <w:docPart w:val="DefaultPlaceholder_-1854013440"/>
          </w:placeholder>
        </w:sdtPr>
        <w:sdtEndPr/>
        <w:sdtContent>
          <w:r w:rsidR="00894CE8">
            <w:rPr>
              <w:lang w:val="en-US"/>
            </w:rPr>
            <w:fldChar w:fldCharType="begin"/>
          </w:r>
          <w:r w:rsidR="00217981">
            <w:rPr>
              <w:lang w:val="en-US"/>
            </w:rPr>
            <w:instrText>ADDIN CitaviPlaceholder{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A1KSJ9XX0sIlRhZyI6IkNpdGF2aVBsYWNlaG9sZGVyI2QyOGU2NmJkLWZjNmUtNGNiYi1iNmE3LTkzNzllMTI3YjViNCIsIlRleHQiOiIoMjAwNSkiLCJXQUlWZXJzaW9uIjoiNi4zLjAuMCJ9}</w:instrText>
          </w:r>
          <w:r w:rsidR="00894CE8">
            <w:rPr>
              <w:lang w:val="en-US"/>
            </w:rPr>
            <w:fldChar w:fldCharType="separate"/>
          </w:r>
          <w:r w:rsidR="00F11E7E">
            <w:rPr>
              <w:lang w:val="en-US"/>
            </w:rPr>
            <w:t>(2005)</w:t>
          </w:r>
          <w:r w:rsidR="00894CE8">
            <w:rPr>
              <w:lang w:val="en-US"/>
            </w:rPr>
            <w:fldChar w:fldCharType="end"/>
          </w:r>
        </w:sdtContent>
      </w:sdt>
      <w:r w:rsidR="00894CE8">
        <w:rPr>
          <w:lang w:val="en-US"/>
        </w:rPr>
        <w:t xml:space="preserve"> </w:t>
      </w:r>
      <w:r w:rsidR="00586271" w:rsidRPr="00FE4B17">
        <w:rPr>
          <w:lang w:val="en-US"/>
        </w:rPr>
        <w:t>show</w:t>
      </w:r>
      <w:r w:rsidR="00186242" w:rsidRPr="00FE4B17">
        <w:rPr>
          <w:lang w:val="en-US"/>
        </w:rPr>
        <w:t xml:space="preserve"> a negative effect of anticipated external rewards on employees’ attitude</w:t>
      </w:r>
      <w:r w:rsidR="0004300D" w:rsidRPr="00FE4B17">
        <w:rPr>
          <w:lang w:val="en-US"/>
        </w:rPr>
        <w:t>s</w:t>
      </w:r>
      <w:r w:rsidR="00186242" w:rsidRPr="00FE4B17">
        <w:rPr>
          <w:lang w:val="en-US"/>
        </w:rPr>
        <w:t xml:space="preserve"> towards knowledge </w:t>
      </w:r>
      <w:r w:rsidR="0004300D" w:rsidRPr="00FE4B17">
        <w:rPr>
          <w:lang w:val="en-US"/>
        </w:rPr>
        <w:t>sharing</w:t>
      </w:r>
      <w:r w:rsidR="00917986">
        <w:rPr>
          <w:lang w:val="en-US"/>
        </w:rPr>
        <w:t>. Finally, Aalbers, Dolfsma and Koppius</w:t>
      </w:r>
      <w:r w:rsidR="00186242" w:rsidRPr="00FE4B17">
        <w:rPr>
          <w:lang w:val="en-US"/>
        </w:rPr>
        <w:t xml:space="preserve"> </w:t>
      </w:r>
      <w:sdt>
        <w:sdtPr>
          <w:rPr>
            <w:lang w:val="en-US"/>
          </w:rPr>
          <w:alias w:val="Don't edit this field"/>
          <w:tag w:val="CitaviPlaceholder#55293daa-5f74-4a27-bf47-ec458d746749"/>
          <w:id w:val="1795405211"/>
          <w:placeholder>
            <w:docPart w:val="DefaultPlaceholder_-1854013440"/>
          </w:placeholder>
        </w:sdtPr>
        <w:sdtEndPr/>
        <w:sdtContent>
          <w:r w:rsidR="00C97B9E">
            <w:rPr>
              <w:lang w:val="en-US"/>
            </w:rPr>
            <w:fldChar w:fldCharType="begin"/>
          </w:r>
          <w:r w:rsidR="00217981">
            <w:rPr>
              <w:lang w:val="en-US"/>
            </w:rPr>
            <w:instrText>ADDIN CitaviPlaceholder{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ykifV19LCJUYWciOiJDaXRhdmlQbGFjZWhvbGRlciM1NTI5M2RhYS01Zjc0LTRhMjctYmY0Ny1lYzQ1OGQ3NDY3NDkiLCJUZXh0IjoiKDIwMTMpIiwiV0FJVmVyc2lvbiI6IjYuMy4wLjAifQ==}</w:instrText>
          </w:r>
          <w:r w:rsidR="00C97B9E">
            <w:rPr>
              <w:lang w:val="en-US"/>
            </w:rPr>
            <w:fldChar w:fldCharType="separate"/>
          </w:r>
          <w:r w:rsidR="00F11E7E">
            <w:rPr>
              <w:lang w:val="en-US"/>
            </w:rPr>
            <w:t>(2013)</w:t>
          </w:r>
          <w:r w:rsidR="00C97B9E">
            <w:rPr>
              <w:lang w:val="en-US"/>
            </w:rPr>
            <w:fldChar w:fldCharType="end"/>
          </w:r>
        </w:sdtContent>
      </w:sdt>
      <w:r w:rsidR="00186242" w:rsidRPr="00FE4B17">
        <w:rPr>
          <w:lang w:val="en-US"/>
        </w:rPr>
        <w:t xml:space="preserve"> </w:t>
      </w:r>
      <w:r w:rsidR="0004300D" w:rsidRPr="00FE4B17">
        <w:rPr>
          <w:lang w:val="en-US"/>
        </w:rPr>
        <w:t>find</w:t>
      </w:r>
      <w:r w:rsidR="00186242" w:rsidRPr="00FE4B17">
        <w:rPr>
          <w:lang w:val="en-US"/>
        </w:rPr>
        <w:t xml:space="preserve"> no significant relationship between extrinsic motivation and employees’ knowledge exchange with employees outside their organizational unit.  </w:t>
      </w:r>
    </w:p>
    <w:p w14:paraId="1B8FA225" w14:textId="3FD86795" w:rsidR="00223AB0" w:rsidRPr="00FE4B17" w:rsidRDefault="0004300D" w:rsidP="00DC0CF7">
      <w:pPr>
        <w:ind w:firstLine="426"/>
        <w:jc w:val="left"/>
        <w:rPr>
          <w:lang w:val="en-US"/>
        </w:rPr>
      </w:pPr>
      <w:r w:rsidRPr="00FE4B17">
        <w:rPr>
          <w:lang w:val="en-US"/>
        </w:rPr>
        <w:t>I</w:t>
      </w:r>
      <w:r w:rsidR="00AB5427" w:rsidRPr="00FE4B17">
        <w:rPr>
          <w:lang w:val="en-US"/>
        </w:rPr>
        <w:t xml:space="preserve">ntrinsic motivation </w:t>
      </w:r>
      <w:r w:rsidR="002E5C88" w:rsidRPr="00FE4B17">
        <w:rPr>
          <w:lang w:val="en-US"/>
        </w:rPr>
        <w:t xml:space="preserve">is often </w:t>
      </w:r>
      <w:r w:rsidRPr="00FE4B17">
        <w:rPr>
          <w:lang w:val="en-US"/>
        </w:rPr>
        <w:t xml:space="preserve">argued </w:t>
      </w:r>
      <w:r w:rsidR="002E5C88" w:rsidRPr="00FE4B17">
        <w:rPr>
          <w:lang w:val="en-US"/>
        </w:rPr>
        <w:t xml:space="preserve">to </w:t>
      </w:r>
      <w:r w:rsidR="006A293E" w:rsidRPr="00FE4B17">
        <w:rPr>
          <w:lang w:val="en-US"/>
        </w:rPr>
        <w:t>outperform</w:t>
      </w:r>
      <w:r w:rsidR="00AB5427" w:rsidRPr="00FE4B17">
        <w:rPr>
          <w:lang w:val="en-US"/>
        </w:rPr>
        <w:t xml:space="preserve"> extrinsic motivation</w:t>
      </w:r>
      <w:r w:rsidR="006A293E" w:rsidRPr="00FE4B17">
        <w:rPr>
          <w:lang w:val="en-US"/>
        </w:rPr>
        <w:t xml:space="preserve"> in </w:t>
      </w:r>
      <w:r w:rsidRPr="00FE4B17">
        <w:rPr>
          <w:lang w:val="en-US"/>
        </w:rPr>
        <w:t xml:space="preserve">terms of </w:t>
      </w:r>
      <w:r w:rsidR="006A293E" w:rsidRPr="00FE4B17">
        <w:rPr>
          <w:lang w:val="en-US"/>
        </w:rPr>
        <w:t>its benefits for the organization</w:t>
      </w:r>
      <w:r w:rsidR="00AB5427" w:rsidRPr="00FE4B17">
        <w:rPr>
          <w:lang w:val="en-US"/>
        </w:rPr>
        <w:t xml:space="preserve"> not only with regard to employees’ work performance but also in relation to their extra-role behavior</w:t>
      </w:r>
      <w:r w:rsidRPr="00FE4B17">
        <w:rPr>
          <w:lang w:val="en-US"/>
        </w:rPr>
        <w:t>s</w:t>
      </w:r>
      <w:r w:rsidR="0048694A">
        <w:rPr>
          <w:lang w:val="en-US"/>
        </w:rPr>
        <w:t xml:space="preserve"> </w:t>
      </w:r>
      <w:sdt>
        <w:sdtPr>
          <w:rPr>
            <w:lang w:val="en-US"/>
          </w:rPr>
          <w:alias w:val="Don't edit this field"/>
          <w:tag w:val="CitaviPlaceholder#1521d297-c43c-4093-bc79-3fec778d3243"/>
          <w:id w:val="-514376923"/>
          <w:placeholder>
            <w:docPart w:val="DefaultPlaceholder_-1854013440"/>
          </w:placeholder>
        </w:sdtPr>
        <w:sdtEndPr/>
        <w:sdtContent>
          <w:r w:rsidR="00252E1E">
            <w:rPr>
              <w:lang w:val="en-US"/>
            </w:rPr>
            <w:fldChar w:fldCharType="begin"/>
          </w:r>
          <w:r w:rsidR="00217981">
            <w:rPr>
              <w:lang w:val="en-US"/>
            </w:rPr>
            <w:instrText>ADDIN CitaviPlaceholder{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}</w:instrText>
          </w:r>
          <w:r w:rsidR="00252E1E">
            <w:rPr>
              <w:lang w:val="en-US"/>
            </w:rPr>
            <w:fldChar w:fldCharType="separate"/>
          </w:r>
          <w:r w:rsidR="00F11E7E">
            <w:rPr>
              <w:lang w:val="en-US"/>
            </w:rPr>
            <w:t>(Reinholt et al., 2011; Teigland &amp; Wasko, 2009)</w:t>
          </w:r>
          <w:r w:rsidR="00252E1E">
            <w:rPr>
              <w:lang w:val="en-US"/>
            </w:rPr>
            <w:fldChar w:fldCharType="end"/>
          </w:r>
        </w:sdtContent>
      </w:sdt>
      <w:r w:rsidR="00A473B3" w:rsidRPr="00FE4B17">
        <w:rPr>
          <w:lang w:val="en-US"/>
        </w:rPr>
        <w:t>,</w:t>
      </w:r>
      <w:r w:rsidR="00040C35" w:rsidRPr="00FE4B17">
        <w:rPr>
          <w:lang w:val="en-US"/>
        </w:rPr>
        <w:t xml:space="preserve"> such as knowledge </w:t>
      </w:r>
      <w:r w:rsidR="00040C35" w:rsidRPr="00323BFB">
        <w:rPr>
          <w:lang w:val="en-US"/>
        </w:rPr>
        <w:t>exchange</w:t>
      </w:r>
      <w:r w:rsidR="00AB5427" w:rsidRPr="00323BFB">
        <w:rPr>
          <w:lang w:val="en-US"/>
        </w:rPr>
        <w:t>.</w:t>
      </w:r>
      <w:r w:rsidR="00040C35" w:rsidRPr="00323BFB">
        <w:rPr>
          <w:lang w:val="en-US"/>
        </w:rPr>
        <w:t xml:space="preserve"> </w:t>
      </w:r>
      <w:r w:rsidR="00FE04F6" w:rsidRPr="00323BFB">
        <w:rPr>
          <w:lang w:val="en-US"/>
        </w:rPr>
        <w:t>However, in the work context, extrinsic motivation</w:t>
      </w:r>
      <w:r w:rsidR="00586271" w:rsidRPr="00323BFB">
        <w:rPr>
          <w:lang w:val="en-US"/>
        </w:rPr>
        <w:t xml:space="preserve"> </w:t>
      </w:r>
      <w:r w:rsidR="00130E0D">
        <w:rPr>
          <w:lang w:val="en-US"/>
        </w:rPr>
        <w:t>tends to be</w:t>
      </w:r>
      <w:r w:rsidR="00FE04F6" w:rsidRPr="00323BFB">
        <w:rPr>
          <w:lang w:val="en-US"/>
        </w:rPr>
        <w:t xml:space="preserve"> more </w:t>
      </w:r>
      <w:r w:rsidR="00586271" w:rsidRPr="00323BFB">
        <w:rPr>
          <w:lang w:val="en-US"/>
        </w:rPr>
        <w:t xml:space="preserve">prominent </w:t>
      </w:r>
      <w:r w:rsidR="00FE04F6" w:rsidRPr="00323BFB">
        <w:rPr>
          <w:lang w:val="en-US"/>
        </w:rPr>
        <w:t xml:space="preserve">than intrinsic motivation, as </w:t>
      </w:r>
      <w:r w:rsidRPr="00323BFB">
        <w:rPr>
          <w:lang w:val="en-US"/>
        </w:rPr>
        <w:t xml:space="preserve">many of the </w:t>
      </w:r>
      <w:r w:rsidR="00FE04F6" w:rsidRPr="00323BFB">
        <w:rPr>
          <w:lang w:val="en-US"/>
        </w:rPr>
        <w:t xml:space="preserve">tasks that employees have to perform are not </w:t>
      </w:r>
      <w:r w:rsidRPr="00323BFB">
        <w:rPr>
          <w:lang w:val="en-US"/>
        </w:rPr>
        <w:t xml:space="preserve">naturally </w:t>
      </w:r>
      <w:r w:rsidR="00F86B30" w:rsidRPr="00323BFB">
        <w:rPr>
          <w:lang w:val="en-US"/>
        </w:rPr>
        <w:t>inspiring or pleasant</w:t>
      </w:r>
      <w:r w:rsidR="006F2EC1" w:rsidRPr="00323BFB">
        <w:rPr>
          <w:lang w:val="en-US"/>
        </w:rPr>
        <w:t xml:space="preserve"> </w:t>
      </w:r>
      <w:sdt>
        <w:sdtPr>
          <w:rPr>
            <w:lang w:val="en-US"/>
          </w:rPr>
          <w:alias w:val="Don't edit this field"/>
          <w:tag w:val="CitaviPlaceholder#3c141e5a-b8c3-4c11-b4e0-7ebadd96e567"/>
          <w:id w:val="1155722288"/>
          <w:placeholder>
            <w:docPart w:val="DefaultPlaceholder_-1854013440"/>
          </w:placeholder>
        </w:sdtPr>
        <w:sdtEndPr/>
        <w:sdtContent>
          <w:r w:rsidR="00D831C2" w:rsidRPr="00323BFB">
            <w:rPr>
              <w:lang w:val="en-US"/>
            </w:rPr>
            <w:fldChar w:fldCharType="begin"/>
          </w:r>
          <w:r w:rsidR="00217981">
            <w:rPr>
              <w:lang w:val="en-US"/>
            </w:rPr>
            <w:instrText>ADDIN CitaviPlaceholder{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}</w:instrText>
          </w:r>
          <w:r w:rsidR="00D831C2" w:rsidRPr="00323BFB">
            <w:rPr>
              <w:lang w:val="en-US"/>
            </w:rPr>
            <w:fldChar w:fldCharType="separate"/>
          </w:r>
          <w:r w:rsidR="00F11E7E">
            <w:rPr>
              <w:lang w:val="en-US"/>
            </w:rPr>
            <w:t>(Ryan &amp; Deci, 2000)</w:t>
          </w:r>
          <w:r w:rsidR="00D831C2" w:rsidRPr="00323BFB">
            <w:rPr>
              <w:lang w:val="en-US"/>
            </w:rPr>
            <w:fldChar w:fldCharType="end"/>
          </w:r>
        </w:sdtContent>
      </w:sdt>
      <w:r w:rsidR="00FE04F6" w:rsidRPr="00323BFB">
        <w:rPr>
          <w:lang w:val="en-US"/>
        </w:rPr>
        <w:t>.</w:t>
      </w:r>
      <w:r w:rsidR="00580CC8" w:rsidRPr="00323BFB">
        <w:rPr>
          <w:lang w:val="en-US"/>
        </w:rPr>
        <w:t xml:space="preserve"> </w:t>
      </w:r>
      <w:r w:rsidR="00FE04F6" w:rsidRPr="00323BFB">
        <w:rPr>
          <w:lang w:val="en-US"/>
        </w:rPr>
        <w:t>In sales, extrinsic</w:t>
      </w:r>
      <w:r w:rsidR="00FE04F6" w:rsidRPr="00FE4B17">
        <w:rPr>
          <w:lang w:val="en-US"/>
        </w:rPr>
        <w:t xml:space="preserve"> motivation plays an even </w:t>
      </w:r>
      <w:r w:rsidRPr="00FE4B17">
        <w:rPr>
          <w:lang w:val="en-US"/>
        </w:rPr>
        <w:t xml:space="preserve">more important </w:t>
      </w:r>
      <w:r w:rsidR="00FE04F6" w:rsidRPr="00FE4B17">
        <w:rPr>
          <w:lang w:val="en-US"/>
        </w:rPr>
        <w:t>role</w:t>
      </w:r>
      <w:r w:rsidRPr="00FE4B17">
        <w:rPr>
          <w:lang w:val="en-US"/>
        </w:rPr>
        <w:t>. V</w:t>
      </w:r>
      <w:r w:rsidR="00FE04F6" w:rsidRPr="00FE4B17">
        <w:rPr>
          <w:lang w:val="en-US"/>
        </w:rPr>
        <w:t xml:space="preserve">arious </w:t>
      </w:r>
      <w:r w:rsidR="00FB0DA2" w:rsidRPr="00FE4B17">
        <w:rPr>
          <w:lang w:val="en-US"/>
        </w:rPr>
        <w:t>HR tools and practices seek to enhance performance via extrinsic motivation</w:t>
      </w:r>
      <w:r w:rsidR="00586271" w:rsidRPr="00FE4B17">
        <w:rPr>
          <w:lang w:val="en-US"/>
        </w:rPr>
        <w:t xml:space="preserve"> in the form of</w:t>
      </w:r>
      <w:r w:rsidR="008F7E59" w:rsidRPr="00FE4B17">
        <w:rPr>
          <w:lang w:val="en-US"/>
        </w:rPr>
        <w:t xml:space="preserve"> incentives</w:t>
      </w:r>
      <w:r w:rsidR="00586271" w:rsidRPr="00FE4B17">
        <w:rPr>
          <w:lang w:val="en-US"/>
        </w:rPr>
        <w:t>, such as</w:t>
      </w:r>
      <w:r w:rsidR="008F7E59" w:rsidRPr="00FE4B17">
        <w:rPr>
          <w:lang w:val="en-US"/>
        </w:rPr>
        <w:t xml:space="preserve"> </w:t>
      </w:r>
      <w:r w:rsidR="00FE04F6" w:rsidRPr="00FE4B17">
        <w:rPr>
          <w:lang w:val="en-US"/>
        </w:rPr>
        <w:t>performance</w:t>
      </w:r>
      <w:r w:rsidRPr="00FE4B17">
        <w:rPr>
          <w:lang w:val="en-US"/>
        </w:rPr>
        <w:t>-</w:t>
      </w:r>
      <w:r w:rsidR="00FE04F6" w:rsidRPr="00FE4B17">
        <w:rPr>
          <w:lang w:val="en-US"/>
        </w:rPr>
        <w:t xml:space="preserve">related pay, </w:t>
      </w:r>
      <w:r w:rsidRPr="00FE4B17">
        <w:rPr>
          <w:lang w:val="en-US"/>
        </w:rPr>
        <w:t xml:space="preserve">performance </w:t>
      </w:r>
      <w:r w:rsidR="00FE04F6" w:rsidRPr="00FE4B17">
        <w:rPr>
          <w:lang w:val="en-US"/>
        </w:rPr>
        <w:t>premiums, or organization-wide publishing of individual performance achievements</w:t>
      </w:r>
      <w:r w:rsidR="0081474F">
        <w:rPr>
          <w:lang w:val="en-US"/>
        </w:rPr>
        <w:t xml:space="preserve"> </w:t>
      </w:r>
      <w:sdt>
        <w:sdtPr>
          <w:rPr>
            <w:lang w:val="en-US"/>
          </w:rPr>
          <w:alias w:val="Don't edit this field"/>
          <w:tag w:val="CitaviPlaceholder#df4be889-3640-4c5a-a5f9-50ed6ee4adf3"/>
          <w:id w:val="-1288502117"/>
          <w:placeholder>
            <w:docPart w:val="DefaultPlaceholder_-1854013440"/>
          </w:placeholder>
        </w:sdtPr>
        <w:sdtEndPr/>
        <w:sdtContent>
          <w:r w:rsidR="0081474F">
            <w:rPr>
              <w:lang w:val="en-US"/>
            </w:rPr>
            <w:fldChar w:fldCharType="begin"/>
          </w:r>
          <w:r w:rsidR="00217981">
            <w:rPr>
              <w:lang w:val="en-US"/>
            </w:rPr>
            <w:instrText>ADDIN CitaviPlaceholder{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}</w:instrText>
          </w:r>
          <w:r w:rsidR="0081474F">
            <w:rPr>
              <w:lang w:val="en-US"/>
            </w:rPr>
            <w:fldChar w:fldCharType="separate"/>
          </w:r>
          <w:r w:rsidR="00F11E7E">
            <w:rPr>
              <w:lang w:val="en-US"/>
            </w:rPr>
            <w:t>(Schwepker Jr. &amp; Good, 2004)</w:t>
          </w:r>
          <w:r w:rsidR="0081474F">
            <w:rPr>
              <w:lang w:val="en-US"/>
            </w:rPr>
            <w:fldChar w:fldCharType="end"/>
          </w:r>
        </w:sdtContent>
      </w:sdt>
      <w:r w:rsidR="00FE04F6" w:rsidRPr="00FE4B17">
        <w:rPr>
          <w:lang w:val="en-US"/>
        </w:rPr>
        <w:t>.</w:t>
      </w:r>
      <w:r w:rsidR="008F7E59" w:rsidRPr="00FE4B17">
        <w:rPr>
          <w:lang w:val="en-US"/>
        </w:rPr>
        <w:t xml:space="preserve"> </w:t>
      </w:r>
      <w:r w:rsidRPr="00FE4B17">
        <w:rPr>
          <w:lang w:val="en-US"/>
        </w:rPr>
        <w:t>Therefore, i</w:t>
      </w:r>
      <w:r w:rsidR="00A473B3" w:rsidRPr="00FE4B17">
        <w:rPr>
          <w:lang w:val="en-US"/>
        </w:rPr>
        <w:t>t seems surprising</w:t>
      </w:r>
      <w:r w:rsidRPr="00FE4B17">
        <w:rPr>
          <w:lang w:val="en-US"/>
        </w:rPr>
        <w:t xml:space="preserve"> that the role of </w:t>
      </w:r>
      <w:r w:rsidR="004716B0" w:rsidRPr="00FE4B17">
        <w:rPr>
          <w:lang w:val="en-US"/>
        </w:rPr>
        <w:t xml:space="preserve">extrinsic motivation </w:t>
      </w:r>
      <w:r w:rsidRPr="00FE4B17">
        <w:rPr>
          <w:lang w:val="en-US"/>
        </w:rPr>
        <w:t>in</w:t>
      </w:r>
      <w:r w:rsidR="00B0535B" w:rsidRPr="00FE4B17">
        <w:rPr>
          <w:lang w:val="en-US"/>
        </w:rPr>
        <w:t xml:space="preserve"> knowledge</w:t>
      </w:r>
      <w:r w:rsidRPr="00FE4B17">
        <w:rPr>
          <w:lang w:val="en-US"/>
        </w:rPr>
        <w:t>-</w:t>
      </w:r>
      <w:r w:rsidR="00B0535B" w:rsidRPr="00FE4B17">
        <w:rPr>
          <w:lang w:val="en-US"/>
        </w:rPr>
        <w:t>exchang</w:t>
      </w:r>
      <w:r w:rsidR="008F7E59" w:rsidRPr="00FE4B17">
        <w:rPr>
          <w:lang w:val="en-US"/>
        </w:rPr>
        <w:t>e</w:t>
      </w:r>
      <w:r w:rsidR="00B0535B" w:rsidRPr="00FE4B17">
        <w:rPr>
          <w:lang w:val="en-US"/>
        </w:rPr>
        <w:t xml:space="preserve"> behavior</w:t>
      </w:r>
      <w:r w:rsidR="00186242" w:rsidRPr="00FE4B17">
        <w:rPr>
          <w:lang w:val="en-US"/>
        </w:rPr>
        <w:t>s is still unclear</w:t>
      </w:r>
      <w:r w:rsidR="00B0535B" w:rsidRPr="00FE4B17">
        <w:rPr>
          <w:lang w:val="en-US"/>
        </w:rPr>
        <w:t xml:space="preserve">. </w:t>
      </w:r>
    </w:p>
    <w:p w14:paraId="2CE74E68" w14:textId="17FAB762" w:rsidR="002E5C88" w:rsidRPr="00FE4B17" w:rsidRDefault="002E5C88" w:rsidP="004F380B">
      <w:pPr>
        <w:ind w:firstLine="708"/>
        <w:jc w:val="left"/>
        <w:rPr>
          <w:lang w:val="en-US"/>
        </w:rPr>
      </w:pPr>
    </w:p>
    <w:p w14:paraId="3A7E87C3" w14:textId="43D5B25E" w:rsidR="00B25696" w:rsidRPr="00FE4B17" w:rsidRDefault="00B25696" w:rsidP="00392085">
      <w:pPr>
        <w:pStyle w:val="Heading2"/>
        <w:rPr>
          <w:b/>
          <w:lang w:val="en-US"/>
        </w:rPr>
      </w:pPr>
      <w:r w:rsidRPr="00FE4B17">
        <w:rPr>
          <w:rFonts w:ascii="Times New Roman" w:hAnsi="Times New Roman" w:cs="Times New Roman"/>
          <w:b/>
          <w:color w:val="auto"/>
          <w:sz w:val="24"/>
          <w:szCs w:val="24"/>
          <w:lang w:val="en-US"/>
        </w:rPr>
        <w:lastRenderedPageBreak/>
        <w:t>A Network Perspective on Employee Knowledge Exchange</w:t>
      </w:r>
    </w:p>
    <w:p w14:paraId="54321916" w14:textId="0D30E200" w:rsidR="00CD4D8D" w:rsidRPr="004D11A8" w:rsidRDefault="00223AB0" w:rsidP="00DC0CF7">
      <w:pPr>
        <w:ind w:firstLine="426"/>
        <w:jc w:val="left"/>
        <w:rPr>
          <w:lang w:val="en-US"/>
        </w:rPr>
      </w:pPr>
      <w:r w:rsidRPr="00FE4B17">
        <w:rPr>
          <w:lang w:val="en-US"/>
        </w:rPr>
        <w:t>T</w:t>
      </w:r>
      <w:r w:rsidR="007632F3" w:rsidRPr="00FE4B17">
        <w:rPr>
          <w:lang w:val="en-US"/>
        </w:rPr>
        <w:t xml:space="preserve">he </w:t>
      </w:r>
      <w:r w:rsidRPr="00FE4B17">
        <w:rPr>
          <w:lang w:val="en-US"/>
        </w:rPr>
        <w:t xml:space="preserve">vast </w:t>
      </w:r>
      <w:r w:rsidR="007632F3" w:rsidRPr="00FE4B17">
        <w:rPr>
          <w:lang w:val="en-US"/>
        </w:rPr>
        <w:t xml:space="preserve">majority of </w:t>
      </w:r>
      <w:r w:rsidR="00062810" w:rsidRPr="00FE4B17">
        <w:rPr>
          <w:lang w:val="en-US"/>
        </w:rPr>
        <w:t>extant</w:t>
      </w:r>
      <w:r w:rsidR="007632F3" w:rsidRPr="00FE4B17">
        <w:rPr>
          <w:lang w:val="en-US"/>
        </w:rPr>
        <w:t xml:space="preserve"> </w:t>
      </w:r>
      <w:r w:rsidR="00B819C2" w:rsidRPr="00FE4B17">
        <w:rPr>
          <w:lang w:val="en-US"/>
        </w:rPr>
        <w:t xml:space="preserve">studies </w:t>
      </w:r>
      <w:r w:rsidRPr="00FE4B17">
        <w:rPr>
          <w:lang w:val="en-US"/>
        </w:rPr>
        <w:t>on motivational orientations as determinants of employees’ knowledge</w:t>
      </w:r>
      <w:r w:rsidR="00062810" w:rsidRPr="00FE4B17">
        <w:rPr>
          <w:lang w:val="en-US"/>
        </w:rPr>
        <w:t>-</w:t>
      </w:r>
      <w:r w:rsidRPr="00FE4B17">
        <w:rPr>
          <w:lang w:val="en-US"/>
        </w:rPr>
        <w:t>exchange behavior</w:t>
      </w:r>
      <w:r w:rsidR="00586271" w:rsidRPr="00FE4B17">
        <w:rPr>
          <w:lang w:val="en-US"/>
        </w:rPr>
        <w:t>s</w:t>
      </w:r>
      <w:r w:rsidRPr="00FE4B17">
        <w:rPr>
          <w:lang w:val="en-US"/>
        </w:rPr>
        <w:t xml:space="preserve"> </w:t>
      </w:r>
      <w:r w:rsidR="00062810" w:rsidRPr="00FE4B17">
        <w:rPr>
          <w:lang w:val="en-US"/>
        </w:rPr>
        <w:t xml:space="preserve">adopt </w:t>
      </w:r>
      <w:r w:rsidR="00B819C2" w:rsidRPr="00FE4B17">
        <w:rPr>
          <w:lang w:val="en-US"/>
        </w:rPr>
        <w:t xml:space="preserve">an individualistic </w:t>
      </w:r>
      <w:r w:rsidR="00062810" w:rsidRPr="00FE4B17">
        <w:rPr>
          <w:lang w:val="en-US"/>
        </w:rPr>
        <w:t>approach</w:t>
      </w:r>
      <w:r w:rsidR="00B819C2" w:rsidRPr="00FE4B17">
        <w:rPr>
          <w:lang w:val="en-US"/>
        </w:rPr>
        <w:t>.</w:t>
      </w:r>
      <w:r w:rsidR="00411584" w:rsidRPr="00FE4B17">
        <w:rPr>
          <w:lang w:val="en-US"/>
        </w:rPr>
        <w:t xml:space="preserve"> </w:t>
      </w:r>
      <w:r w:rsidRPr="00FE4B17">
        <w:rPr>
          <w:lang w:val="en-US"/>
        </w:rPr>
        <w:t>T</w:t>
      </w:r>
      <w:r w:rsidR="003365EA" w:rsidRPr="00FE4B17">
        <w:rPr>
          <w:lang w:val="en-US"/>
        </w:rPr>
        <w:t>hey concentrate on individual employee</w:t>
      </w:r>
      <w:r w:rsidR="00062810" w:rsidRPr="00FE4B17">
        <w:rPr>
          <w:lang w:val="en-US"/>
        </w:rPr>
        <w:t>s</w:t>
      </w:r>
      <w:r w:rsidR="003365EA" w:rsidRPr="00FE4B17">
        <w:rPr>
          <w:lang w:val="en-US"/>
        </w:rPr>
        <w:t xml:space="preserve"> and their inclination to exchange knowledge</w:t>
      </w:r>
      <w:r w:rsidR="00CA0414" w:rsidRPr="00FE4B17">
        <w:rPr>
          <w:lang w:val="en-US"/>
        </w:rPr>
        <w:t xml:space="preserve"> depending on </w:t>
      </w:r>
      <w:r w:rsidR="00062810" w:rsidRPr="00FE4B17">
        <w:rPr>
          <w:lang w:val="en-US"/>
        </w:rPr>
        <w:t>their</w:t>
      </w:r>
      <w:r w:rsidR="00CA0414" w:rsidRPr="00FE4B17">
        <w:rPr>
          <w:lang w:val="en-US"/>
        </w:rPr>
        <w:t xml:space="preserve"> motivation</w:t>
      </w:r>
      <w:r w:rsidR="00062810" w:rsidRPr="00FE4B17">
        <w:rPr>
          <w:lang w:val="en-US"/>
        </w:rPr>
        <w:t>,</w:t>
      </w:r>
      <w:r w:rsidR="003365EA" w:rsidRPr="00FE4B17">
        <w:rPr>
          <w:lang w:val="en-US"/>
        </w:rPr>
        <w:t xml:space="preserve"> </w:t>
      </w:r>
      <w:r w:rsidRPr="00FE4B17">
        <w:rPr>
          <w:lang w:val="en-US"/>
        </w:rPr>
        <w:t>but</w:t>
      </w:r>
      <w:r w:rsidR="00062810" w:rsidRPr="00FE4B17">
        <w:rPr>
          <w:lang w:val="en-US"/>
        </w:rPr>
        <w:t xml:space="preserve"> they</w:t>
      </w:r>
      <w:r w:rsidRPr="00FE4B17">
        <w:rPr>
          <w:lang w:val="en-US"/>
        </w:rPr>
        <w:t xml:space="preserve"> fall short of explaining </w:t>
      </w:r>
      <w:r w:rsidR="003365EA" w:rsidRPr="00FE4B17">
        <w:rPr>
          <w:lang w:val="en-US"/>
        </w:rPr>
        <w:t xml:space="preserve">how </w:t>
      </w:r>
      <w:r w:rsidR="00062810" w:rsidRPr="00FE4B17">
        <w:rPr>
          <w:lang w:val="en-US"/>
        </w:rPr>
        <w:t xml:space="preserve">employees </w:t>
      </w:r>
      <w:r w:rsidR="003365EA" w:rsidRPr="00FE4B17">
        <w:rPr>
          <w:lang w:val="en-US"/>
        </w:rPr>
        <w:t>exchange knowledge</w:t>
      </w:r>
      <w:r w:rsidR="00062810" w:rsidRPr="00FE4B17">
        <w:rPr>
          <w:lang w:val="en-US"/>
        </w:rPr>
        <w:t xml:space="preserve"> or with whom</w:t>
      </w:r>
      <w:r w:rsidR="003365EA" w:rsidRPr="00FE4B17">
        <w:rPr>
          <w:lang w:val="en-US"/>
        </w:rPr>
        <w:t>. Similarly, t</w:t>
      </w:r>
      <w:r w:rsidR="00CD4D8D" w:rsidRPr="00FE4B17">
        <w:rPr>
          <w:lang w:val="en-US"/>
        </w:rPr>
        <w:t xml:space="preserve">he few notable exceptions that investigate </w:t>
      </w:r>
      <w:r w:rsidR="002A183E" w:rsidRPr="00FE4B17">
        <w:rPr>
          <w:lang w:val="en-US"/>
        </w:rPr>
        <w:t xml:space="preserve">the link between motivation and </w:t>
      </w:r>
      <w:r w:rsidR="00515186" w:rsidRPr="00FE4B17">
        <w:rPr>
          <w:lang w:val="en-US"/>
        </w:rPr>
        <w:t>networks</w:t>
      </w:r>
      <w:r w:rsidR="00E803AB">
        <w:rPr>
          <w:lang w:val="en-US"/>
        </w:rPr>
        <w:t xml:space="preserve"> </w:t>
      </w:r>
      <w:sdt>
        <w:sdtPr>
          <w:rPr>
            <w:lang w:val="en-US"/>
          </w:rPr>
          <w:alias w:val="Don't edit this field"/>
          <w:tag w:val="CitaviPlaceholder#1f77512d-1a51-452e-9c66-7a3dfc06ff1e"/>
          <w:id w:val="-209349064"/>
          <w:placeholder>
            <w:docPart w:val="DefaultPlaceholder_-1854013440"/>
          </w:placeholder>
        </w:sdtPr>
        <w:sdtEndPr/>
        <w:sdtContent>
          <w:r w:rsidR="00E803AB">
            <w:rPr>
              <w:lang w:val="en-US"/>
            </w:rPr>
            <w:fldChar w:fldCharType="begin"/>
          </w:r>
          <w:r w:rsidR="00217981">
            <w:rPr>
              <w:lang w:val="en-US"/>
            </w:rPr>
            <w:instrText>ADDIN CitaviPlaceholder{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}</w:instrText>
          </w:r>
          <w:r w:rsidR="00E803AB">
            <w:rPr>
              <w:lang w:val="en-US"/>
            </w:rPr>
            <w:fldChar w:fldCharType="separate"/>
          </w:r>
          <w:r w:rsidR="00F11E7E">
            <w:rPr>
              <w:lang w:val="en-US"/>
            </w:rPr>
            <w:t>(Aalbers et al., 2013; Teigland &amp; Wasko, 2009)</w:t>
          </w:r>
          <w:r w:rsidR="00E803AB">
            <w:rPr>
              <w:lang w:val="en-US"/>
            </w:rPr>
            <w:fldChar w:fldCharType="end"/>
          </w:r>
        </w:sdtContent>
      </w:sdt>
      <w:r w:rsidRPr="004D11A8">
        <w:rPr>
          <w:lang w:val="en-US"/>
        </w:rPr>
        <w:t xml:space="preserve"> </w:t>
      </w:r>
      <w:r w:rsidR="00915637" w:rsidRPr="004D11A8">
        <w:rPr>
          <w:lang w:val="en-US"/>
        </w:rPr>
        <w:t>concentrate</w:t>
      </w:r>
      <w:r w:rsidR="00515186" w:rsidRPr="004D11A8">
        <w:rPr>
          <w:lang w:val="en-US"/>
        </w:rPr>
        <w:t xml:space="preserve"> on</w:t>
      </w:r>
      <w:r w:rsidR="00915637" w:rsidRPr="004D11A8">
        <w:rPr>
          <w:lang w:val="en-US"/>
        </w:rPr>
        <w:t xml:space="preserve"> the</w:t>
      </w:r>
      <w:r w:rsidR="00515186" w:rsidRPr="004D11A8">
        <w:rPr>
          <w:lang w:val="en-US"/>
        </w:rPr>
        <w:t xml:space="preserve"> focal </w:t>
      </w:r>
      <w:r w:rsidR="0090476F" w:rsidRPr="004D11A8">
        <w:rPr>
          <w:lang w:val="en-US"/>
        </w:rPr>
        <w:t>employee</w:t>
      </w:r>
      <w:r w:rsidR="00062810" w:rsidRPr="004D11A8">
        <w:rPr>
          <w:lang w:val="en-US"/>
        </w:rPr>
        <w:t>s</w:t>
      </w:r>
      <w:r w:rsidR="00915637" w:rsidRPr="004D11A8">
        <w:rPr>
          <w:lang w:val="en-US"/>
        </w:rPr>
        <w:t>’</w:t>
      </w:r>
      <w:r w:rsidR="00515186" w:rsidRPr="004D11A8">
        <w:rPr>
          <w:lang w:val="en-US"/>
        </w:rPr>
        <w:t xml:space="preserve"> network</w:t>
      </w:r>
      <w:r w:rsidR="002A183E" w:rsidRPr="004D11A8">
        <w:rPr>
          <w:lang w:val="en-US"/>
        </w:rPr>
        <w:t xml:space="preserve"> position</w:t>
      </w:r>
      <w:r w:rsidR="00062810" w:rsidRPr="004D11A8">
        <w:rPr>
          <w:lang w:val="en-US"/>
        </w:rPr>
        <w:t>s</w:t>
      </w:r>
      <w:r w:rsidR="002A183E" w:rsidRPr="004D11A8">
        <w:rPr>
          <w:lang w:val="en-US"/>
        </w:rPr>
        <w:t xml:space="preserve"> </w:t>
      </w:r>
      <w:r w:rsidR="00515186" w:rsidRPr="004D11A8">
        <w:rPr>
          <w:lang w:val="en-US"/>
        </w:rPr>
        <w:t xml:space="preserve">and do not </w:t>
      </w:r>
      <w:r w:rsidR="00062810" w:rsidRPr="004D11A8">
        <w:rPr>
          <w:lang w:val="en-US"/>
        </w:rPr>
        <w:t>consider</w:t>
      </w:r>
      <w:r w:rsidR="00515186" w:rsidRPr="004D11A8">
        <w:rPr>
          <w:lang w:val="en-US"/>
        </w:rPr>
        <w:t xml:space="preserve"> broader </w:t>
      </w:r>
      <w:r w:rsidR="008F7E59" w:rsidRPr="004D11A8">
        <w:rPr>
          <w:lang w:val="en-US"/>
        </w:rPr>
        <w:t>knowledge</w:t>
      </w:r>
      <w:r w:rsidR="00062810" w:rsidRPr="004D11A8">
        <w:rPr>
          <w:lang w:val="en-US"/>
        </w:rPr>
        <w:t>-</w:t>
      </w:r>
      <w:r w:rsidR="008F7E59" w:rsidRPr="004D11A8">
        <w:rPr>
          <w:lang w:val="en-US"/>
        </w:rPr>
        <w:t>exchange</w:t>
      </w:r>
      <w:r w:rsidRPr="004D11A8">
        <w:rPr>
          <w:lang w:val="en-US"/>
        </w:rPr>
        <w:t xml:space="preserve"> structures that </w:t>
      </w:r>
      <w:r w:rsidR="00062810" w:rsidRPr="004D11A8">
        <w:rPr>
          <w:lang w:val="en-US"/>
        </w:rPr>
        <w:t xml:space="preserve">provide </w:t>
      </w:r>
      <w:r w:rsidRPr="004D11A8">
        <w:rPr>
          <w:lang w:val="en-US"/>
        </w:rPr>
        <w:t>insights into how employees exchange knowledge depending on their motivation.</w:t>
      </w:r>
    </w:p>
    <w:p w14:paraId="06154761" w14:textId="0145E81B" w:rsidR="00186C06" w:rsidRPr="00FE4B17" w:rsidRDefault="00586271" w:rsidP="00DC0CF7">
      <w:pPr>
        <w:ind w:firstLine="426"/>
        <w:jc w:val="left"/>
        <w:rPr>
          <w:lang w:val="en-US"/>
        </w:rPr>
      </w:pPr>
      <w:r w:rsidRPr="00FE4B17">
        <w:rPr>
          <w:lang w:val="en-US"/>
        </w:rPr>
        <w:t>We</w:t>
      </w:r>
      <w:r w:rsidR="00062810" w:rsidRPr="00FE4B17">
        <w:rPr>
          <w:lang w:val="en-US"/>
        </w:rPr>
        <w:t xml:space="preserve"> </w:t>
      </w:r>
      <w:r w:rsidR="00CA0414" w:rsidRPr="00FE4B17">
        <w:rPr>
          <w:lang w:val="en-US"/>
        </w:rPr>
        <w:t xml:space="preserve">extend </w:t>
      </w:r>
      <w:r w:rsidR="00062810" w:rsidRPr="00FE4B17">
        <w:rPr>
          <w:lang w:val="en-US"/>
        </w:rPr>
        <w:t>this stream of research</w:t>
      </w:r>
      <w:r w:rsidRPr="00FE4B17">
        <w:rPr>
          <w:lang w:val="en-US"/>
        </w:rPr>
        <w:t xml:space="preserve"> by </w:t>
      </w:r>
      <w:r w:rsidR="00CA0414" w:rsidRPr="00FE4B17">
        <w:rPr>
          <w:lang w:val="en-US"/>
        </w:rPr>
        <w:t>study</w:t>
      </w:r>
      <w:r w:rsidRPr="00FE4B17">
        <w:rPr>
          <w:lang w:val="en-US"/>
        </w:rPr>
        <w:t>ing</w:t>
      </w:r>
      <w:r w:rsidR="00CA0414" w:rsidRPr="00FE4B17">
        <w:rPr>
          <w:lang w:val="en-US"/>
        </w:rPr>
        <w:t xml:space="preserve"> </w:t>
      </w:r>
      <w:r w:rsidR="000A18A6" w:rsidRPr="00FE4B17">
        <w:rPr>
          <w:lang w:val="en-US"/>
        </w:rPr>
        <w:t>knowledge</w:t>
      </w:r>
      <w:r w:rsidR="00062810" w:rsidRPr="00FE4B17">
        <w:rPr>
          <w:lang w:val="en-US"/>
        </w:rPr>
        <w:t>-</w:t>
      </w:r>
      <w:r w:rsidR="000A18A6" w:rsidRPr="00FE4B17">
        <w:rPr>
          <w:lang w:val="en-US"/>
        </w:rPr>
        <w:t xml:space="preserve">exchange </w:t>
      </w:r>
      <w:r w:rsidR="00CA0414" w:rsidRPr="00FE4B17">
        <w:rPr>
          <w:lang w:val="en-US"/>
        </w:rPr>
        <w:t xml:space="preserve">networks </w:t>
      </w:r>
      <w:r w:rsidR="000A18A6" w:rsidRPr="00FE4B17">
        <w:rPr>
          <w:lang w:val="en-US"/>
        </w:rPr>
        <w:t>among a predefined group of people</w:t>
      </w:r>
      <w:r w:rsidR="00062810" w:rsidRPr="00FE4B17">
        <w:rPr>
          <w:lang w:val="en-US"/>
        </w:rPr>
        <w:t>—</w:t>
      </w:r>
      <w:r w:rsidR="000A18A6" w:rsidRPr="00FE4B17">
        <w:rPr>
          <w:lang w:val="en-US"/>
        </w:rPr>
        <w:t xml:space="preserve">members of </w:t>
      </w:r>
      <w:r w:rsidR="00CA0414" w:rsidRPr="00FE4B17">
        <w:rPr>
          <w:lang w:val="en-US"/>
        </w:rPr>
        <w:t xml:space="preserve">sales </w:t>
      </w:r>
      <w:r w:rsidR="000A18A6" w:rsidRPr="00FE4B17">
        <w:rPr>
          <w:lang w:val="en-US"/>
        </w:rPr>
        <w:t>team</w:t>
      </w:r>
      <w:r w:rsidR="00CA0414" w:rsidRPr="00FE4B17">
        <w:rPr>
          <w:lang w:val="en-US"/>
        </w:rPr>
        <w:t xml:space="preserve">s </w:t>
      </w:r>
      <w:sdt>
        <w:sdtPr>
          <w:rPr>
            <w:lang w:val="en-US"/>
          </w:rPr>
          <w:alias w:val="Don’t edit this field."/>
          <w:tag w:val="CitaviPlaceholder#60b3643c-c5dd-4e30-a07b-e1b68edc76bc"/>
          <w:id w:val="1195959296"/>
          <w:placeholder>
            <w:docPart w:val="FF908BFC27CE4204BFE3FB5DEF717E3B"/>
          </w:placeholder>
        </w:sdtPr>
        <w:sdtEndPr/>
        <w:sdtContent>
          <w:r w:rsidR="000A18A6" w:rsidRPr="00FE4B17">
            <w:rPr>
              <w:lang w:val="en-US"/>
            </w:rPr>
            <w:fldChar w:fldCharType="begin"/>
          </w:r>
          <w:r w:rsidR="00217981">
            <w:rPr>
              <w:lang w:val="en-US"/>
            </w:rPr>
            <w:instrText>ADDIN CitaviPlaceholder{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}</w:instrText>
          </w:r>
          <w:r w:rsidR="000A18A6" w:rsidRPr="00FE4B17">
            <w:rPr>
              <w:lang w:val="en-US"/>
            </w:rPr>
            <w:fldChar w:fldCharType="separate"/>
          </w:r>
          <w:r w:rsidR="00F11E7E">
            <w:rPr>
              <w:lang w:val="en-US"/>
            </w:rPr>
            <w:t>(Ahuja, Soda, &amp; Zaheer, 2012; Hu &amp; Randel, 2014)</w:t>
          </w:r>
          <w:r w:rsidR="000A18A6" w:rsidRPr="00FE4B17">
            <w:rPr>
              <w:lang w:val="en-US"/>
            </w:rPr>
            <w:fldChar w:fldCharType="end"/>
          </w:r>
        </w:sdtContent>
      </w:sdt>
      <w:r w:rsidR="000A18A6" w:rsidRPr="00FE4B17">
        <w:rPr>
          <w:lang w:val="en-US"/>
        </w:rPr>
        <w:t>.</w:t>
      </w:r>
      <w:r w:rsidR="00E8162D" w:rsidRPr="00FE4B17">
        <w:rPr>
          <w:lang w:val="en-US"/>
        </w:rPr>
        <w:t xml:space="preserve"> </w:t>
      </w:r>
      <w:r w:rsidR="00DD1BDB" w:rsidRPr="00FE4B17">
        <w:rPr>
          <w:lang w:val="en-US"/>
        </w:rPr>
        <w:t>In</w:t>
      </w:r>
      <w:r w:rsidR="00577FC5" w:rsidRPr="00FE4B17">
        <w:rPr>
          <w:lang w:val="en-US"/>
        </w:rPr>
        <w:t xml:space="preserve"> such</w:t>
      </w:r>
      <w:r w:rsidR="00DD1BDB" w:rsidRPr="00FE4B17">
        <w:rPr>
          <w:lang w:val="en-US"/>
        </w:rPr>
        <w:t xml:space="preserve"> a network, </w:t>
      </w:r>
      <w:r w:rsidR="00577FC5" w:rsidRPr="00FE4B17">
        <w:rPr>
          <w:lang w:val="en-US"/>
        </w:rPr>
        <w:t>a focal employee engages in knowledge</w:t>
      </w:r>
      <w:r w:rsidR="00A02FA3" w:rsidRPr="00FE4B17">
        <w:rPr>
          <w:lang w:val="en-US"/>
        </w:rPr>
        <w:t>-</w:t>
      </w:r>
      <w:r w:rsidR="00577FC5" w:rsidRPr="00FE4B17">
        <w:rPr>
          <w:lang w:val="en-US"/>
        </w:rPr>
        <w:t xml:space="preserve">exchange ties with others. </w:t>
      </w:r>
      <w:r w:rsidR="00062810" w:rsidRPr="00FE4B17">
        <w:rPr>
          <w:lang w:val="en-US"/>
        </w:rPr>
        <w:t xml:space="preserve">As such, </w:t>
      </w:r>
      <w:r w:rsidR="00CA0414" w:rsidRPr="00FE4B17">
        <w:rPr>
          <w:lang w:val="en-US"/>
        </w:rPr>
        <w:t>knowledge</w:t>
      </w:r>
      <w:r w:rsidR="00062810" w:rsidRPr="00FE4B17">
        <w:rPr>
          <w:lang w:val="en-US"/>
        </w:rPr>
        <w:t>-</w:t>
      </w:r>
      <w:r w:rsidR="00CA0414" w:rsidRPr="00FE4B17">
        <w:rPr>
          <w:lang w:val="en-US"/>
        </w:rPr>
        <w:t xml:space="preserve">exchange </w:t>
      </w:r>
      <w:r w:rsidR="00E8162D" w:rsidRPr="00FE4B17">
        <w:rPr>
          <w:lang w:val="en-US"/>
        </w:rPr>
        <w:t>tie</w:t>
      </w:r>
      <w:r w:rsidR="00062810" w:rsidRPr="00FE4B17">
        <w:rPr>
          <w:lang w:val="en-US"/>
        </w:rPr>
        <w:t>s</w:t>
      </w:r>
      <w:r w:rsidR="00E8162D" w:rsidRPr="00FE4B17">
        <w:rPr>
          <w:lang w:val="en-US"/>
        </w:rPr>
        <w:t xml:space="preserve"> exist</w:t>
      </w:r>
      <w:r w:rsidR="00CA0414" w:rsidRPr="00FE4B17">
        <w:rPr>
          <w:lang w:val="en-US"/>
        </w:rPr>
        <w:t xml:space="preserve"> between two employees</w:t>
      </w:r>
      <w:r w:rsidR="00062810" w:rsidRPr="00FE4B17">
        <w:rPr>
          <w:lang w:val="en-US"/>
        </w:rPr>
        <w:t>, creating</w:t>
      </w:r>
      <w:r w:rsidR="00CA0414" w:rsidRPr="00FE4B17">
        <w:rPr>
          <w:lang w:val="en-US"/>
        </w:rPr>
        <w:t xml:space="preserve"> a dyad</w:t>
      </w:r>
      <w:r w:rsidR="00062810" w:rsidRPr="00FE4B17">
        <w:rPr>
          <w:lang w:val="en-US"/>
        </w:rPr>
        <w:t xml:space="preserve"> in which</w:t>
      </w:r>
      <w:r w:rsidR="00E8162D" w:rsidRPr="00FE4B17">
        <w:rPr>
          <w:lang w:val="en-US"/>
        </w:rPr>
        <w:t xml:space="preserve"> one employee provides knowledge to</w:t>
      </w:r>
      <w:r w:rsidR="00CA0414" w:rsidRPr="00FE4B17">
        <w:rPr>
          <w:lang w:val="en-US"/>
        </w:rPr>
        <w:t xml:space="preserve"> or seeks knowledge from</w:t>
      </w:r>
      <w:r w:rsidR="00E8162D" w:rsidRPr="00FE4B17">
        <w:rPr>
          <w:lang w:val="en-US"/>
        </w:rPr>
        <w:t xml:space="preserve"> another employee</w:t>
      </w:r>
      <w:r w:rsidR="00CA0414" w:rsidRPr="00FE4B17">
        <w:rPr>
          <w:lang w:val="en-US"/>
        </w:rPr>
        <w:t xml:space="preserve">. </w:t>
      </w:r>
      <w:r w:rsidR="00DD1BDB" w:rsidRPr="00FE4B17">
        <w:rPr>
          <w:lang w:val="en-US"/>
        </w:rPr>
        <w:t>Accordingly, t</w:t>
      </w:r>
      <w:r w:rsidR="00CA0414" w:rsidRPr="00FE4B17">
        <w:rPr>
          <w:lang w:val="en-US"/>
        </w:rPr>
        <w:t xml:space="preserve">he dyad has been acknowledged as the smallest unit </w:t>
      </w:r>
      <w:r w:rsidR="00165D5A" w:rsidRPr="00FE4B17">
        <w:rPr>
          <w:lang w:val="en-US"/>
        </w:rPr>
        <w:t xml:space="preserve">in which </w:t>
      </w:r>
      <w:r w:rsidR="00CA0414" w:rsidRPr="00FE4B17">
        <w:rPr>
          <w:lang w:val="en-US"/>
        </w:rPr>
        <w:t xml:space="preserve">knowledge exchange </w:t>
      </w:r>
      <w:r w:rsidR="00165D5A" w:rsidRPr="00FE4B17">
        <w:rPr>
          <w:lang w:val="en-US"/>
        </w:rPr>
        <w:t xml:space="preserve">can </w:t>
      </w:r>
      <w:r w:rsidR="00CA0414" w:rsidRPr="00FE4B17">
        <w:rPr>
          <w:lang w:val="en-US"/>
        </w:rPr>
        <w:t xml:space="preserve">take place </w:t>
      </w:r>
      <w:sdt>
        <w:sdtPr>
          <w:rPr>
            <w:lang w:val="en-US"/>
          </w:rPr>
          <w:alias w:val="Don’t edit this field."/>
          <w:tag w:val="CitaviPlaceholder#4b0a3c79-4929-4b00-a679-79d9dcf7650f"/>
          <w:id w:val="1009103242"/>
          <w:placeholder>
            <w:docPart w:val="2E80EFCF804B404985DE840430B9C44B"/>
          </w:placeholder>
        </w:sdtPr>
        <w:sdtEndPr/>
        <w:sdtContent>
          <w:r w:rsidR="00CA0414" w:rsidRPr="00FE4B17">
            <w:rPr>
              <w:lang w:val="en-US"/>
            </w:rPr>
            <w:fldChar w:fldCharType="begin"/>
          </w:r>
          <w:r w:rsidR="00217981">
            <w:rPr>
              <w:lang w:val="en-US"/>
            </w:rPr>
            <w:instrText>ADDIN CitaviPlaceholder{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}</w:instrText>
          </w:r>
          <w:r w:rsidR="00CA0414" w:rsidRPr="00FE4B17">
            <w:rPr>
              <w:lang w:val="en-US"/>
            </w:rPr>
            <w:fldChar w:fldCharType="separate"/>
          </w:r>
          <w:r w:rsidR="00F11E7E">
            <w:rPr>
              <w:lang w:val="en-US"/>
            </w:rPr>
            <w:t>(Hansen, 2002; Thompson, Gentner, &amp; Loewenstein, 2000)</w:t>
          </w:r>
          <w:r w:rsidR="00CA0414" w:rsidRPr="00FE4B17">
            <w:rPr>
              <w:lang w:val="en-US"/>
            </w:rPr>
            <w:fldChar w:fldCharType="end"/>
          </w:r>
        </w:sdtContent>
      </w:sdt>
      <w:r w:rsidR="00DD1BDB" w:rsidRPr="00FE4B17">
        <w:rPr>
          <w:lang w:val="en-US"/>
        </w:rPr>
        <w:t>.</w:t>
      </w:r>
      <w:r w:rsidR="008F7E59" w:rsidRPr="00FE4B17">
        <w:rPr>
          <w:lang w:val="en-US"/>
        </w:rPr>
        <w:t xml:space="preserve"> </w:t>
      </w:r>
      <w:r w:rsidR="00DD1BDB" w:rsidRPr="00FE4B17">
        <w:rPr>
          <w:lang w:val="en-US"/>
        </w:rPr>
        <w:t xml:space="preserve">To provide a </w:t>
      </w:r>
      <w:r w:rsidR="000A18A6" w:rsidRPr="00FE4B17">
        <w:rPr>
          <w:lang w:val="en-US"/>
        </w:rPr>
        <w:t xml:space="preserve">comprehensive account of how extrinsic motivation </w:t>
      </w:r>
      <w:r w:rsidR="00DD1BDB" w:rsidRPr="00FE4B17">
        <w:rPr>
          <w:lang w:val="en-US"/>
        </w:rPr>
        <w:t>drives</w:t>
      </w:r>
      <w:r w:rsidR="001A35BB" w:rsidRPr="00FE4B17">
        <w:rPr>
          <w:lang w:val="en-US"/>
        </w:rPr>
        <w:t xml:space="preserve"> distinct</w:t>
      </w:r>
      <w:r w:rsidR="00DD1BDB" w:rsidRPr="00FE4B17">
        <w:rPr>
          <w:lang w:val="en-US"/>
        </w:rPr>
        <w:t xml:space="preserve"> knowledge</w:t>
      </w:r>
      <w:r w:rsidR="00165D5A" w:rsidRPr="00FE4B17">
        <w:rPr>
          <w:lang w:val="en-US"/>
        </w:rPr>
        <w:t>-</w:t>
      </w:r>
      <w:r w:rsidR="00DD1BDB" w:rsidRPr="00FE4B17">
        <w:rPr>
          <w:lang w:val="en-US"/>
        </w:rPr>
        <w:t>exchange</w:t>
      </w:r>
      <w:r w:rsidR="001A35BB" w:rsidRPr="00FE4B17">
        <w:rPr>
          <w:lang w:val="en-US"/>
        </w:rPr>
        <w:t xml:space="preserve"> behaviors</w:t>
      </w:r>
      <w:r w:rsidR="00DD1BDB" w:rsidRPr="00FE4B17">
        <w:rPr>
          <w:lang w:val="en-US"/>
        </w:rPr>
        <w:t>, we follow</w:t>
      </w:r>
      <w:r w:rsidR="00BB2C10">
        <w:rPr>
          <w:lang w:val="en-US"/>
        </w:rPr>
        <w:t xml:space="preserve"> Cross </w:t>
      </w:r>
      <w:r w:rsidR="00346386">
        <w:rPr>
          <w:lang w:val="en-US"/>
        </w:rPr>
        <w:t>and</w:t>
      </w:r>
      <w:r w:rsidR="00BB2C10">
        <w:rPr>
          <w:lang w:val="en-US"/>
        </w:rPr>
        <w:t xml:space="preserve"> Sproull</w:t>
      </w:r>
      <w:r w:rsidR="00346386">
        <w:rPr>
          <w:lang w:val="en-US"/>
        </w:rPr>
        <w:t xml:space="preserve"> </w:t>
      </w:r>
      <w:sdt>
        <w:sdtPr>
          <w:rPr>
            <w:lang w:val="en-US"/>
          </w:rPr>
          <w:alias w:val="Don't edit this field"/>
          <w:tag w:val="CitaviPlaceholder#5e7ceda0-cc1f-48fe-9e85-5ceb81b19c60"/>
          <w:id w:val="631674311"/>
          <w:placeholder>
            <w:docPart w:val="DefaultPlaceholder_-1854013440"/>
          </w:placeholder>
        </w:sdtPr>
        <w:sdtEndPr/>
        <w:sdtContent>
          <w:r w:rsidR="00346386">
            <w:rPr>
              <w:lang w:val="en-US"/>
            </w:rPr>
            <w:fldChar w:fldCharType="begin"/>
          </w:r>
          <w:r w:rsidR="00217981">
            <w:rPr>
              <w:lang w:val="en-US"/>
            </w:rPr>
            <w:instrText>ADDIN CitaviPlaceholder{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QpIn1dfSwiVGFnIjoiQ2l0YXZpUGxhY2Vob2xkZXIjNWU3Y2VkYTAtY2MxZi00OGZlLTllODUtNWNlYjgxYjE5YzYwIiwiVGV4dCI6IigyMDA0KSIsIldBSVZlcnNpb24iOiI2LjMuMC4wIn0=}</w:instrText>
          </w:r>
          <w:r w:rsidR="00346386">
            <w:rPr>
              <w:lang w:val="en-US"/>
            </w:rPr>
            <w:fldChar w:fldCharType="separate"/>
          </w:r>
          <w:r w:rsidR="00F11E7E">
            <w:rPr>
              <w:lang w:val="en-US"/>
            </w:rPr>
            <w:t>(2004)</w:t>
          </w:r>
          <w:r w:rsidR="00346386">
            <w:rPr>
              <w:lang w:val="en-US"/>
            </w:rPr>
            <w:fldChar w:fldCharType="end"/>
          </w:r>
          <w:r w:rsidR="007B71A5">
            <w:rPr>
              <w:lang w:val="en-US"/>
            </w:rPr>
            <w:t xml:space="preserve"> and Brennecke </w:t>
          </w:r>
          <w:sdt>
            <w:sdtPr>
              <w:rPr>
                <w:lang w:val="en-US"/>
              </w:rPr>
              <w:alias w:val="Don't edit this field"/>
              <w:tag w:val="CitaviPlaceholder#59183a39-b447-4bb3-a770-7371d18c5582"/>
              <w:id w:val="982357727"/>
              <w:placeholder>
                <w:docPart w:val="DefaultPlaceholder_-1854013440"/>
              </w:placeholder>
            </w:sdtPr>
            <w:sdtEndPr/>
            <w:sdtContent>
              <w:r w:rsidR="007B71A5">
                <w:rPr>
                  <w:lang w:val="en-US"/>
                </w:rPr>
                <w:fldChar w:fldCharType="begin"/>
              </w:r>
              <w:r w:rsidR="00217981">
                <w:rPr>
                  <w:lang w:val="en-US"/>
                </w:rPr>
                <w:instrText>ADDIN CitaviPlaceholder{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OSkifV19LCJUYWciOiJDaXRhdmlQbGFjZWhvbGRlciM1OTE4M2EzOS1iNDQ3LTRiYjMtYTc3MC03MzcxZDE4YzU1ODIiLCJUZXh0IjoiKDIwMTkpIiwiV0FJVmVyc2lvbiI6IjYuMy4wLjAifQ==}</w:instrText>
              </w:r>
              <w:r w:rsidR="007B71A5">
                <w:rPr>
                  <w:lang w:val="en-US"/>
                </w:rPr>
                <w:fldChar w:fldCharType="separate"/>
              </w:r>
              <w:r w:rsidR="00F11E7E">
                <w:rPr>
                  <w:lang w:val="en-US"/>
                </w:rPr>
                <w:t>(2019)</w:t>
              </w:r>
              <w:r w:rsidR="007B71A5">
                <w:rPr>
                  <w:lang w:val="en-US"/>
                </w:rPr>
                <w:fldChar w:fldCharType="end"/>
              </w:r>
            </w:sdtContent>
          </w:sdt>
        </w:sdtContent>
      </w:sdt>
      <w:r w:rsidR="00DD1BDB" w:rsidRPr="00FE4B17">
        <w:rPr>
          <w:lang w:val="en-US"/>
        </w:rPr>
        <w:t xml:space="preserve"> and </w:t>
      </w:r>
      <w:r w:rsidR="00915637" w:rsidRPr="00FE4B17">
        <w:rPr>
          <w:lang w:val="en-US"/>
        </w:rPr>
        <w:t xml:space="preserve">utilize the network approach to </w:t>
      </w:r>
      <w:r w:rsidR="00165D5A" w:rsidRPr="00FE4B17">
        <w:rPr>
          <w:lang w:val="en-US"/>
        </w:rPr>
        <w:t xml:space="preserve">examine </w:t>
      </w:r>
      <w:r w:rsidR="00915637" w:rsidRPr="00FE4B17">
        <w:rPr>
          <w:lang w:val="en-US"/>
        </w:rPr>
        <w:t xml:space="preserve">knowledge exchange among sales employees from </w:t>
      </w:r>
      <w:r w:rsidR="008F7E59" w:rsidRPr="00FE4B17">
        <w:rPr>
          <w:lang w:val="en-US"/>
        </w:rPr>
        <w:t xml:space="preserve">the perspective of </w:t>
      </w:r>
      <w:r w:rsidR="00165D5A" w:rsidRPr="00FE4B17">
        <w:rPr>
          <w:lang w:val="en-US"/>
        </w:rPr>
        <w:t xml:space="preserve">both </w:t>
      </w:r>
      <w:r w:rsidR="008F7E59" w:rsidRPr="00FE4B17">
        <w:rPr>
          <w:lang w:val="en-US"/>
        </w:rPr>
        <w:t>the focal employee and the dyad.</w:t>
      </w:r>
      <w:r w:rsidR="00B5159C" w:rsidRPr="00FE4B17">
        <w:rPr>
          <w:lang w:val="en-US"/>
        </w:rPr>
        <w:t xml:space="preserve"> </w:t>
      </w:r>
    </w:p>
    <w:p w14:paraId="4B3E169B" w14:textId="7CA90B8C" w:rsidR="00734DD4" w:rsidRPr="00FE4B17" w:rsidRDefault="00186C06" w:rsidP="00DC0CF7">
      <w:pPr>
        <w:ind w:firstLine="426"/>
        <w:jc w:val="left"/>
        <w:rPr>
          <w:lang w:val="en-US"/>
        </w:rPr>
      </w:pPr>
      <w:r w:rsidRPr="00FE4B17">
        <w:rPr>
          <w:lang w:val="en-US"/>
        </w:rPr>
        <w:t>T</w:t>
      </w:r>
      <w:r w:rsidR="00DD1BDB" w:rsidRPr="00FE4B17">
        <w:rPr>
          <w:lang w:val="en-US"/>
        </w:rPr>
        <w:t>he focal employees</w:t>
      </w:r>
      <w:r w:rsidRPr="00FE4B17">
        <w:rPr>
          <w:lang w:val="en-US"/>
        </w:rPr>
        <w:t>’ perspective</w:t>
      </w:r>
      <w:r w:rsidR="00586271" w:rsidRPr="00FE4B17">
        <w:rPr>
          <w:lang w:val="en-US"/>
        </w:rPr>
        <w:t>, which</w:t>
      </w:r>
      <w:r w:rsidR="00DD1BDB" w:rsidRPr="00FE4B17">
        <w:rPr>
          <w:lang w:val="en-US"/>
        </w:rPr>
        <w:t xml:space="preserve"> </w:t>
      </w:r>
      <w:r w:rsidR="00915637" w:rsidRPr="00FE4B17">
        <w:rPr>
          <w:lang w:val="en-US"/>
        </w:rPr>
        <w:t xml:space="preserve">allows </w:t>
      </w:r>
      <w:r w:rsidR="00165D5A" w:rsidRPr="00FE4B17">
        <w:rPr>
          <w:lang w:val="en-US"/>
        </w:rPr>
        <w:t xml:space="preserve">us to </w:t>
      </w:r>
      <w:r w:rsidR="00915637" w:rsidRPr="00FE4B17">
        <w:rPr>
          <w:lang w:val="en-US"/>
        </w:rPr>
        <w:t>study engagement in knowledge exchange</w:t>
      </w:r>
      <w:r w:rsidR="001A35BB" w:rsidRPr="00FE4B17">
        <w:rPr>
          <w:lang w:val="en-US"/>
        </w:rPr>
        <w:t xml:space="preserve"> from one employee’s</w:t>
      </w:r>
      <w:r w:rsidR="00915637" w:rsidRPr="00FE4B17">
        <w:rPr>
          <w:lang w:val="en-US"/>
        </w:rPr>
        <w:t xml:space="preserve"> point of view</w:t>
      </w:r>
      <w:r w:rsidR="00586271" w:rsidRPr="00FE4B17">
        <w:rPr>
          <w:lang w:val="en-US"/>
        </w:rPr>
        <w:t xml:space="preserve">, </w:t>
      </w:r>
      <w:r w:rsidR="00DD1BDB" w:rsidRPr="00FE4B17">
        <w:rPr>
          <w:lang w:val="en-US"/>
        </w:rPr>
        <w:t>is in line with previous research</w:t>
      </w:r>
      <w:r w:rsidR="00EB15B3">
        <w:rPr>
          <w:lang w:val="en-US"/>
        </w:rPr>
        <w:t xml:space="preserve"> </w:t>
      </w:r>
      <w:sdt>
        <w:sdtPr>
          <w:rPr>
            <w:lang w:val="en-US"/>
          </w:rPr>
          <w:alias w:val="Don't edit this field"/>
          <w:tag w:val="CitaviPlaceholder#e8b602e6-d6f0-4454-8776-a11fb98d8d9a"/>
          <w:id w:val="1233424959"/>
          <w:placeholder>
            <w:docPart w:val="DefaultPlaceholder_-1854013440"/>
          </w:placeholder>
        </w:sdtPr>
        <w:sdtEndPr/>
        <w:sdtContent>
          <w:r w:rsidR="00EB15B3">
            <w:rPr>
              <w:lang w:val="en-US"/>
            </w:rPr>
            <w:fldChar w:fldCharType="begin"/>
          </w:r>
          <w:r w:rsidR="00217981">
            <w:rPr>
              <w:lang w:val="en-US"/>
            </w:rPr>
            <w:instrText>ADDIN CitaviPlaceholder{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}</w:instrText>
          </w:r>
          <w:r w:rsidR="00EB15B3">
            <w:rPr>
              <w:lang w:val="en-US"/>
            </w:rPr>
            <w:fldChar w:fldCharType="separate"/>
          </w:r>
          <w:r w:rsidR="00F11E7E">
            <w:rPr>
              <w:lang w:val="en-US"/>
            </w:rPr>
            <w:t>(Aalbers et al., 2013; Foss et al., 2009)</w:t>
          </w:r>
          <w:r w:rsidR="00EB15B3">
            <w:rPr>
              <w:lang w:val="en-US"/>
            </w:rPr>
            <w:fldChar w:fldCharType="end"/>
          </w:r>
        </w:sdtContent>
      </w:sdt>
      <w:r w:rsidR="00DD1BDB" w:rsidRPr="008B4CE8">
        <w:rPr>
          <w:lang w:val="en-US"/>
        </w:rPr>
        <w:t xml:space="preserve">. </w:t>
      </w:r>
      <w:r w:rsidR="00B5159C" w:rsidRPr="00FE4B17">
        <w:rPr>
          <w:lang w:val="en-US"/>
        </w:rPr>
        <w:t>We enrich this research by comparing and contrasting the role of extrinsic motivation for focal employees’ engagement in knowledge</w:t>
      </w:r>
      <w:r w:rsidR="00165D5A" w:rsidRPr="00FE4B17">
        <w:rPr>
          <w:lang w:val="en-US"/>
        </w:rPr>
        <w:t>-</w:t>
      </w:r>
      <w:r w:rsidR="00B5159C" w:rsidRPr="00FE4B17">
        <w:rPr>
          <w:lang w:val="en-US"/>
        </w:rPr>
        <w:t>seeking and knowledge</w:t>
      </w:r>
      <w:r w:rsidR="00165D5A" w:rsidRPr="00FE4B17">
        <w:rPr>
          <w:lang w:val="en-US"/>
        </w:rPr>
        <w:t>-</w:t>
      </w:r>
      <w:r w:rsidR="00B5159C" w:rsidRPr="00FE4B17">
        <w:rPr>
          <w:lang w:val="en-US"/>
        </w:rPr>
        <w:lastRenderedPageBreak/>
        <w:t>providing ties. Subsequently, we investigate the dyad</w:t>
      </w:r>
      <w:r w:rsidR="00165D5A" w:rsidRPr="00FE4B17">
        <w:rPr>
          <w:lang w:val="en-US"/>
        </w:rPr>
        <w:t xml:space="preserve"> by</w:t>
      </w:r>
      <w:r w:rsidR="00B5159C" w:rsidRPr="00FE4B17">
        <w:rPr>
          <w:lang w:val="en-US"/>
        </w:rPr>
        <w:t xml:space="preserve"> jointly considering both employees involved in a knowledge</w:t>
      </w:r>
      <w:r w:rsidR="00165D5A" w:rsidRPr="00FE4B17">
        <w:rPr>
          <w:lang w:val="en-US"/>
        </w:rPr>
        <w:t>-</w:t>
      </w:r>
      <w:r w:rsidR="00B5159C" w:rsidRPr="00FE4B17">
        <w:rPr>
          <w:lang w:val="en-US"/>
        </w:rPr>
        <w:t>exchange tie. W</w:t>
      </w:r>
      <w:r w:rsidR="00734DD4" w:rsidRPr="00FE4B17">
        <w:rPr>
          <w:lang w:val="en-US"/>
        </w:rPr>
        <w:t xml:space="preserve">e differentiate </w:t>
      </w:r>
      <w:r w:rsidR="00165D5A" w:rsidRPr="00FE4B17">
        <w:rPr>
          <w:lang w:val="en-US"/>
        </w:rPr>
        <w:t xml:space="preserve">between the </w:t>
      </w:r>
      <w:r w:rsidR="00734DD4" w:rsidRPr="00FE4B17">
        <w:rPr>
          <w:lang w:val="en-US"/>
        </w:rPr>
        <w:t>dyadic similarity and dyadic reciprocity</w:t>
      </w:r>
      <w:r w:rsidR="00B5159C" w:rsidRPr="00FE4B17">
        <w:rPr>
          <w:lang w:val="en-US"/>
        </w:rPr>
        <w:t xml:space="preserve"> perspective</w:t>
      </w:r>
      <w:r w:rsidR="00165D5A" w:rsidRPr="00FE4B17">
        <w:rPr>
          <w:lang w:val="en-US"/>
        </w:rPr>
        <w:t>s.</w:t>
      </w:r>
      <w:r w:rsidR="00B5159C" w:rsidRPr="00FE4B17">
        <w:rPr>
          <w:lang w:val="en-US"/>
        </w:rPr>
        <w:t xml:space="preserve"> The dyadic similarity perspective </w:t>
      </w:r>
      <w:r w:rsidR="002C5337" w:rsidRPr="00FE4B17">
        <w:rPr>
          <w:lang w:val="en-US"/>
        </w:rPr>
        <w:t>enables</w:t>
      </w:r>
      <w:r w:rsidR="00B5159C" w:rsidRPr="00FE4B17">
        <w:rPr>
          <w:lang w:val="en-US"/>
        </w:rPr>
        <w:t xml:space="preserve"> us to study how </w:t>
      </w:r>
      <w:r w:rsidR="002C5337" w:rsidRPr="00FE4B17">
        <w:rPr>
          <w:lang w:val="en-US"/>
        </w:rPr>
        <w:t>two</w:t>
      </w:r>
      <w:r w:rsidR="00B5159C" w:rsidRPr="00FE4B17">
        <w:rPr>
          <w:lang w:val="en-US"/>
        </w:rPr>
        <w:t xml:space="preserve"> employees’ relative levels of extrinsic motivation</w:t>
      </w:r>
      <w:r w:rsidR="002C5337" w:rsidRPr="00FE4B17">
        <w:rPr>
          <w:lang w:val="en-US"/>
        </w:rPr>
        <w:t xml:space="preserve"> influence their propensity to be engaged in a knowledge</w:t>
      </w:r>
      <w:r w:rsidR="00165D5A" w:rsidRPr="00FE4B17">
        <w:rPr>
          <w:lang w:val="en-US"/>
        </w:rPr>
        <w:t>-</w:t>
      </w:r>
      <w:r w:rsidR="002C5337" w:rsidRPr="00FE4B17">
        <w:rPr>
          <w:lang w:val="en-US"/>
        </w:rPr>
        <w:t xml:space="preserve">exchange tie. The dyadic reciprocity perspective goes a step further and allows </w:t>
      </w:r>
      <w:r w:rsidR="00165D5A" w:rsidRPr="00FE4B17">
        <w:rPr>
          <w:lang w:val="en-US"/>
        </w:rPr>
        <w:t xml:space="preserve">us to </w:t>
      </w:r>
      <w:r w:rsidR="002C5337" w:rsidRPr="00FE4B17">
        <w:rPr>
          <w:lang w:val="en-US"/>
        </w:rPr>
        <w:t xml:space="preserve">draw conclusions </w:t>
      </w:r>
      <w:r w:rsidR="00165D5A" w:rsidRPr="00FE4B17">
        <w:rPr>
          <w:lang w:val="en-US"/>
        </w:rPr>
        <w:t xml:space="preserve">about </w:t>
      </w:r>
      <w:r w:rsidR="002C5337" w:rsidRPr="00FE4B17">
        <w:rPr>
          <w:lang w:val="en-US"/>
        </w:rPr>
        <w:t>whether knowledge exchange is reciprocated depending on the involved employees</w:t>
      </w:r>
      <w:r w:rsidR="006B7E72" w:rsidRPr="00FE4B17">
        <w:rPr>
          <w:lang w:val="en-US"/>
        </w:rPr>
        <w:t>’</w:t>
      </w:r>
      <w:r w:rsidR="002C5337" w:rsidRPr="00FE4B17">
        <w:rPr>
          <w:lang w:val="en-US"/>
        </w:rPr>
        <w:t xml:space="preserve"> extrinsic motivation. </w:t>
      </w:r>
      <w:r w:rsidR="00734DD4" w:rsidRPr="00FE4B17">
        <w:rPr>
          <w:lang w:val="en-US"/>
        </w:rPr>
        <w:t>Table 1 summarizes the three perspectives</w:t>
      </w:r>
      <w:r w:rsidR="00165D5A" w:rsidRPr="00FE4B17">
        <w:rPr>
          <w:lang w:val="en-US"/>
        </w:rPr>
        <w:t>—</w:t>
      </w:r>
      <w:r w:rsidR="002C5337" w:rsidRPr="00FE4B17">
        <w:rPr>
          <w:lang w:val="en-US"/>
        </w:rPr>
        <w:t>focal employee, dyadic similarity, and dyadic reciprocity</w:t>
      </w:r>
      <w:r w:rsidR="00165D5A" w:rsidRPr="00FE4B17">
        <w:rPr>
          <w:lang w:val="en-US"/>
        </w:rPr>
        <w:t>—</w:t>
      </w:r>
      <w:r w:rsidR="00734DD4" w:rsidRPr="00FE4B17">
        <w:rPr>
          <w:lang w:val="en-US"/>
        </w:rPr>
        <w:t>that guide our subsequent theorizing</w:t>
      </w:r>
      <w:r w:rsidR="002C5337" w:rsidRPr="00FE4B17">
        <w:rPr>
          <w:lang w:val="en-US"/>
        </w:rPr>
        <w:t xml:space="preserve"> and the derivation of </w:t>
      </w:r>
      <w:r w:rsidR="00165D5A" w:rsidRPr="00FE4B17">
        <w:rPr>
          <w:lang w:val="en-US"/>
        </w:rPr>
        <w:t xml:space="preserve">our </w:t>
      </w:r>
      <w:r w:rsidR="002C5337" w:rsidRPr="00FE4B17">
        <w:rPr>
          <w:lang w:val="en-US"/>
        </w:rPr>
        <w:t>hypotheses</w:t>
      </w:r>
      <w:r w:rsidR="00B00050" w:rsidRPr="00FE4B17">
        <w:rPr>
          <w:lang w:val="en-US"/>
        </w:rPr>
        <w:t xml:space="preserve">. </w:t>
      </w:r>
    </w:p>
    <w:p w14:paraId="2715D6FB" w14:textId="77777777" w:rsidR="00085281" w:rsidRPr="00FE4B17" w:rsidRDefault="00085281" w:rsidP="00085281">
      <w:pPr>
        <w:pStyle w:val="Default"/>
        <w:jc w:val="center"/>
        <w:rPr>
          <w:lang w:val="en-US"/>
        </w:rPr>
      </w:pPr>
      <w:r w:rsidRPr="00FE4B17">
        <w:rPr>
          <w:lang w:val="en-US"/>
        </w:rPr>
        <w:t>------------------------------------------</w:t>
      </w:r>
    </w:p>
    <w:p w14:paraId="0BE53148" w14:textId="19725F0D" w:rsidR="00085281" w:rsidRPr="00FE4B17" w:rsidRDefault="00085281" w:rsidP="00085281">
      <w:pPr>
        <w:pStyle w:val="Default"/>
        <w:jc w:val="center"/>
        <w:rPr>
          <w:lang w:val="en-US"/>
        </w:rPr>
      </w:pPr>
      <w:r w:rsidRPr="00FE4B17">
        <w:rPr>
          <w:lang w:val="en-US"/>
        </w:rPr>
        <w:t>Insert Table 1 about here</w:t>
      </w:r>
    </w:p>
    <w:p w14:paraId="207F71DB" w14:textId="4D92A41A" w:rsidR="00734DD4" w:rsidRPr="00FE4B17" w:rsidRDefault="00085281" w:rsidP="00085281">
      <w:pPr>
        <w:jc w:val="center"/>
        <w:rPr>
          <w:lang w:val="en-US"/>
        </w:rPr>
      </w:pPr>
      <w:r w:rsidRPr="00FE4B17">
        <w:rPr>
          <w:lang w:val="en-US"/>
        </w:rPr>
        <w:t>-------------------------------------------</w:t>
      </w:r>
    </w:p>
    <w:p w14:paraId="43396BA0" w14:textId="12E25F90" w:rsidR="00E8162D" w:rsidRPr="00323BFB" w:rsidRDefault="00E8162D" w:rsidP="00DC0CF7">
      <w:pPr>
        <w:pStyle w:val="Heading3"/>
        <w:spacing w:before="0"/>
        <w:ind w:firstLine="426"/>
        <w:rPr>
          <w:b/>
          <w:i/>
          <w:color w:val="auto"/>
          <w:lang w:val="en-US"/>
        </w:rPr>
      </w:pPr>
      <w:r w:rsidRPr="00323BFB">
        <w:rPr>
          <w:rFonts w:ascii="Times New Roman" w:hAnsi="Times New Roman" w:cs="Times New Roman"/>
          <w:b/>
          <w:i/>
          <w:color w:val="auto"/>
          <w:lang w:val="en-US"/>
        </w:rPr>
        <w:t>Extrinsic Motivation and Knowledge Exchange from the Focal Employees’ Perspective</w:t>
      </w:r>
    </w:p>
    <w:p w14:paraId="31382081" w14:textId="4121BAFD" w:rsidR="007E00A4" w:rsidRPr="00FE4B17" w:rsidRDefault="00734DD4" w:rsidP="00DC0CF7">
      <w:pPr>
        <w:ind w:firstLine="426"/>
        <w:jc w:val="left"/>
        <w:rPr>
          <w:lang w:val="en-US"/>
        </w:rPr>
      </w:pPr>
      <w:r w:rsidRPr="00FE4B17">
        <w:rPr>
          <w:lang w:val="en-US"/>
        </w:rPr>
        <w:t xml:space="preserve">The focal employees’ perspective allows </w:t>
      </w:r>
      <w:r w:rsidR="00076A6E" w:rsidRPr="00FE4B17">
        <w:rPr>
          <w:lang w:val="en-US"/>
        </w:rPr>
        <w:t xml:space="preserve">for the fact that the </w:t>
      </w:r>
      <w:r w:rsidR="002A183E" w:rsidRPr="00FE4B17">
        <w:rPr>
          <w:lang w:val="en-US"/>
        </w:rPr>
        <w:t xml:space="preserve">seeking and providing of a resource are clearly distinct </w:t>
      </w:r>
      <w:r w:rsidR="00135147" w:rsidRPr="00FE4B17">
        <w:rPr>
          <w:lang w:val="en-US"/>
        </w:rPr>
        <w:t>behaviors</w:t>
      </w:r>
      <w:r w:rsidR="00076A6E" w:rsidRPr="00FE4B17">
        <w:rPr>
          <w:lang w:val="en-US"/>
        </w:rPr>
        <w:t>. T</w:t>
      </w:r>
      <w:r w:rsidR="002A183E" w:rsidRPr="00FE4B17">
        <w:rPr>
          <w:lang w:val="en-US"/>
        </w:rPr>
        <w:t xml:space="preserve">he underlying </w:t>
      </w:r>
      <w:r w:rsidR="00B723FD" w:rsidRPr="00FE4B17">
        <w:rPr>
          <w:lang w:val="en-US"/>
        </w:rPr>
        <w:t xml:space="preserve">mechanisms </w:t>
      </w:r>
      <w:r w:rsidR="00076A6E" w:rsidRPr="00FE4B17">
        <w:rPr>
          <w:lang w:val="en-US"/>
        </w:rPr>
        <w:t xml:space="preserve">determining </w:t>
      </w:r>
      <w:r w:rsidR="00B723FD" w:rsidRPr="00FE4B17">
        <w:rPr>
          <w:lang w:val="en-US"/>
        </w:rPr>
        <w:t>ho</w:t>
      </w:r>
      <w:r w:rsidR="00135147" w:rsidRPr="00FE4B17">
        <w:rPr>
          <w:lang w:val="en-US"/>
        </w:rPr>
        <w:t>w the two behaviors</w:t>
      </w:r>
      <w:r w:rsidR="00B723FD" w:rsidRPr="00FE4B17">
        <w:rPr>
          <w:lang w:val="en-US"/>
        </w:rPr>
        <w:t xml:space="preserve"> are influenced by extrinsic motivation </w:t>
      </w:r>
      <w:r w:rsidR="002A183E" w:rsidRPr="00FE4B17">
        <w:rPr>
          <w:lang w:val="en-US"/>
        </w:rPr>
        <w:t xml:space="preserve">differ. </w:t>
      </w:r>
      <w:r w:rsidR="00C61A17">
        <w:rPr>
          <w:lang w:val="en-US"/>
        </w:rPr>
        <w:t>Accordingly</w:t>
      </w:r>
      <w:r w:rsidR="002A183E" w:rsidRPr="00FE4B17">
        <w:rPr>
          <w:lang w:val="en-US"/>
        </w:rPr>
        <w:t xml:space="preserve">, </w:t>
      </w:r>
      <w:r w:rsidR="00A552EF" w:rsidRPr="00FE4B17">
        <w:rPr>
          <w:lang w:val="en-US"/>
        </w:rPr>
        <w:t xml:space="preserve">studies have pointed </w:t>
      </w:r>
      <w:r w:rsidR="00076A6E" w:rsidRPr="00FE4B17">
        <w:rPr>
          <w:lang w:val="en-US"/>
        </w:rPr>
        <w:t xml:space="preserve">to </w:t>
      </w:r>
      <w:r w:rsidR="002A183E" w:rsidRPr="00FE4B17">
        <w:rPr>
          <w:lang w:val="en-US"/>
        </w:rPr>
        <w:t xml:space="preserve">the </w:t>
      </w:r>
      <w:r w:rsidR="00076A6E" w:rsidRPr="00FE4B17">
        <w:rPr>
          <w:lang w:val="en-US"/>
        </w:rPr>
        <w:t xml:space="preserve">need </w:t>
      </w:r>
      <w:r w:rsidR="002A183E" w:rsidRPr="00FE4B17">
        <w:rPr>
          <w:lang w:val="en-US"/>
        </w:rPr>
        <w:t xml:space="preserve">to differentiate between seeking and </w:t>
      </w:r>
      <w:r w:rsidR="00A7371E" w:rsidRPr="00FE4B17">
        <w:rPr>
          <w:lang w:val="en-US"/>
        </w:rPr>
        <w:t>providing</w:t>
      </w:r>
      <w:r w:rsidR="002A183E" w:rsidRPr="00FE4B17">
        <w:rPr>
          <w:lang w:val="en-US"/>
        </w:rPr>
        <w:t xml:space="preserve"> knowledge when investigating cooperative behavior </w:t>
      </w:r>
      <w:r w:rsidR="00076A6E" w:rsidRPr="00FE4B17">
        <w:rPr>
          <w:lang w:val="en-US"/>
        </w:rPr>
        <w:t xml:space="preserve">among </w:t>
      </w:r>
      <w:r w:rsidR="00C93DA9" w:rsidRPr="00FE4B17">
        <w:rPr>
          <w:lang w:val="en-US"/>
        </w:rPr>
        <w:t>employees</w:t>
      </w:r>
      <w:r w:rsidR="002A183E" w:rsidRPr="00FE4B17">
        <w:rPr>
          <w:lang w:val="en-US"/>
        </w:rPr>
        <w:t xml:space="preserve"> </w:t>
      </w:r>
      <w:sdt>
        <w:sdtPr>
          <w:rPr>
            <w:lang w:val="en-US"/>
          </w:rPr>
          <w:alias w:val="Don’t edit this field."/>
          <w:tag w:val="CitaviPlaceholder#5cc961bc-f463-41dd-9326-82807b854a40"/>
          <w:id w:val="411281709"/>
          <w:placeholder>
            <w:docPart w:val="DefaultPlaceholder_-1854013440"/>
          </w:placeholder>
        </w:sdtPr>
        <w:sdtEndPr/>
        <w:sdtContent>
          <w:r w:rsidR="002A183E" w:rsidRPr="00FE4B17">
            <w:rPr>
              <w:lang w:val="en-US"/>
            </w:rPr>
            <w:fldChar w:fldCharType="begin"/>
          </w:r>
          <w:r w:rsidR="00217981">
            <w:rPr>
              <w:lang w:val="en-US"/>
            </w:rPr>
            <w:instrText>ADDIN CitaviPlaceholder{eyIkaWQiOiIxIiwiRW50cmllcyI6W3siJGlkIjoiMiIsIklkIjoiMjJkNjYzZjQtMGRhOS00NmY1LWIxYjktMWMzNjg1MDM5YWNkIiwiUmFuZ2VMZW5ndGgiOjE4LCJSZWZlcmVuY2VJZCI6Ijc1Y2I2ZjIyLTMxNzMtNGU2Ny05NjBmLTYwNzkzYmIxYWYzMCIsIlJlZmVyZW5jZSI6eyIkaWQiOiIzIiwiQWJzdHJhY3RDb21wbGV4aXR5IjowLCJBYnN0cmFjdFNvdXJjZVRleHRGb3JtYXQiOjAsIkF1dGhvcnMiOlt7IiRpZCI6IjQ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yZWYiOiI1In19LHsiJHJlZiI6IjQifSx7IiRpZCI6IjI3IiwiRmlyc3ROYW1lIjoiU2NvdHQiLCJMYXN0TmFtZSI6IlNuZWxsIiwiUHJvdGVjdGVkIjpmYWxzZSwiU2V4IjoyLCJDcmVhdGVkQnkiOiJfbmQiLCJDcmVhdGVkT24iOiIyMDEzLTEyLTA1VDE0OjQyOjA4IiwiTW9kaWZpZWRCeSI6Il9OYXRhbGllIERhdmlkIiwiSWQiOiI3MTRmNTMxNy0yZmM3LTRmMzgtYjk1YS1mNWJiMWU5NjM4OGYiLCJNb2RpZmllZE9uIjoiMjAxOS0wMS0xNVQxMzoyOTo1NCIsIlByb2plY3QiOnsiJHJlZiI6IjUifX1dLCJDaXRhdGlvbktleVVwZGF0ZVR5cGUiOjAsIkNvbGxhYm9yYXRvcnMiOltdLCJEb2kiOiIxMC4xMDAyL2hybS4yMDMwMy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}</w:instrText>
          </w:r>
          <w:r w:rsidR="002A183E" w:rsidRPr="00FE4B17">
            <w:rPr>
              <w:lang w:val="en-US"/>
            </w:rPr>
            <w:fldChar w:fldCharType="separate"/>
          </w:r>
          <w:r w:rsidR="00F11E7E">
            <w:rPr>
              <w:lang w:val="en-US"/>
            </w:rPr>
            <w:t>(Foss et al., 2009; A. Gupta &amp; Govindarajan, 2000; Minbaeva et al., 2009)</w:t>
          </w:r>
          <w:r w:rsidR="002A183E" w:rsidRPr="00FE4B17">
            <w:rPr>
              <w:lang w:val="en-US"/>
            </w:rPr>
            <w:fldChar w:fldCharType="end"/>
          </w:r>
        </w:sdtContent>
      </w:sdt>
      <w:r w:rsidR="002A183E" w:rsidRPr="008B4CE8">
        <w:rPr>
          <w:lang w:val="en-US"/>
        </w:rPr>
        <w:t xml:space="preserve">. </w:t>
      </w:r>
      <w:r w:rsidR="00076A6E" w:rsidRPr="00FE4B17">
        <w:rPr>
          <w:lang w:val="en-US"/>
        </w:rPr>
        <w:t xml:space="preserve">In </w:t>
      </w:r>
      <w:r w:rsidR="007E00A4" w:rsidRPr="00FE4B17">
        <w:rPr>
          <w:lang w:val="en-US"/>
        </w:rPr>
        <w:t xml:space="preserve">the sales context, the cooperative exchange of work-related knowledge </w:t>
      </w:r>
      <w:r w:rsidR="00076A6E" w:rsidRPr="00FE4B17">
        <w:rPr>
          <w:lang w:val="en-US"/>
        </w:rPr>
        <w:t xml:space="preserve">among </w:t>
      </w:r>
      <w:r w:rsidR="007E00A4" w:rsidRPr="00FE4B17">
        <w:rPr>
          <w:lang w:val="en-US"/>
        </w:rPr>
        <w:t>coworkers cannot be controlled by management and is</w:t>
      </w:r>
      <w:r w:rsidR="00076A6E" w:rsidRPr="00FE4B17">
        <w:rPr>
          <w:lang w:val="en-US"/>
        </w:rPr>
        <w:t>,</w:t>
      </w:r>
      <w:r w:rsidR="007E00A4" w:rsidRPr="00FE4B17">
        <w:rPr>
          <w:lang w:val="en-US"/>
        </w:rPr>
        <w:t xml:space="preserve"> therefore</w:t>
      </w:r>
      <w:r w:rsidR="00076A6E" w:rsidRPr="00FE4B17">
        <w:rPr>
          <w:lang w:val="en-US"/>
        </w:rPr>
        <w:t>,</w:t>
      </w:r>
      <w:r w:rsidR="007E00A4" w:rsidRPr="00FE4B17">
        <w:rPr>
          <w:lang w:val="en-US"/>
        </w:rPr>
        <w:t xml:space="preserve"> typically excluded from individual goal setting</w:t>
      </w:r>
      <w:r w:rsidR="00A552EF" w:rsidRPr="00FE4B17">
        <w:rPr>
          <w:lang w:val="en-US"/>
        </w:rPr>
        <w:t xml:space="preserve"> and performance-rel</w:t>
      </w:r>
      <w:r w:rsidR="00076A6E" w:rsidRPr="00FE4B17">
        <w:rPr>
          <w:lang w:val="en-US"/>
        </w:rPr>
        <w:t>ated</w:t>
      </w:r>
      <w:r w:rsidR="00A552EF" w:rsidRPr="00FE4B17">
        <w:rPr>
          <w:lang w:val="en-US"/>
        </w:rPr>
        <w:t xml:space="preserve"> incentives</w:t>
      </w:r>
      <w:r w:rsidR="00E3688E">
        <w:rPr>
          <w:lang w:val="en-US"/>
        </w:rPr>
        <w:t xml:space="preserve"> </w:t>
      </w:r>
      <w:sdt>
        <w:sdtPr>
          <w:rPr>
            <w:lang w:val="en-US"/>
          </w:rPr>
          <w:alias w:val="Don't edit this field"/>
          <w:tag w:val="CitaviPlaceholder#6435bc0d-ce62-4612-b5b1-5ed6517b095b"/>
          <w:id w:val="-1714409394"/>
          <w:placeholder>
            <w:docPart w:val="DefaultPlaceholder_-1854013440"/>
          </w:placeholder>
        </w:sdtPr>
        <w:sdtEndPr/>
        <w:sdtContent>
          <w:r w:rsidR="00E3688E">
            <w:rPr>
              <w:lang w:val="en-US"/>
            </w:rPr>
            <w:fldChar w:fldCharType="begin"/>
          </w:r>
          <w:r w:rsidR="00217981">
            <w:rPr>
              <w:lang w:val="en-US"/>
            </w:rPr>
            <w:instrText>ADDIN CitaviPlaceholder{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}</w:instrText>
          </w:r>
          <w:r w:rsidR="00E3688E">
            <w:rPr>
              <w:lang w:val="en-US"/>
            </w:rPr>
            <w:fldChar w:fldCharType="separate"/>
          </w:r>
          <w:r w:rsidR="00F11E7E">
            <w:rPr>
              <w:lang w:val="en-US"/>
            </w:rPr>
            <w:t>(Auh &amp; Menguc, 2013)</w:t>
          </w:r>
          <w:r w:rsidR="00E3688E">
            <w:rPr>
              <w:lang w:val="en-US"/>
            </w:rPr>
            <w:fldChar w:fldCharType="end"/>
          </w:r>
        </w:sdtContent>
      </w:sdt>
      <w:r w:rsidR="00E3688E">
        <w:rPr>
          <w:lang w:val="en-US"/>
        </w:rPr>
        <w:t xml:space="preserve">. </w:t>
      </w:r>
      <w:r w:rsidR="007E00A4" w:rsidRPr="00FE4B17">
        <w:rPr>
          <w:lang w:val="en-US"/>
        </w:rPr>
        <w:t xml:space="preserve">However, while knowledge seeking and </w:t>
      </w:r>
      <w:r w:rsidR="00076A6E" w:rsidRPr="00FE4B17">
        <w:rPr>
          <w:lang w:val="en-US"/>
        </w:rPr>
        <w:t xml:space="preserve">knowledge </w:t>
      </w:r>
      <w:r w:rsidR="007E00A4" w:rsidRPr="00FE4B17">
        <w:rPr>
          <w:lang w:val="en-US"/>
        </w:rPr>
        <w:t xml:space="preserve">providing might not be directly linked to </w:t>
      </w:r>
      <w:r w:rsidR="00A552EF" w:rsidRPr="00FE4B17">
        <w:rPr>
          <w:lang w:val="en-US"/>
        </w:rPr>
        <w:t>HR</w:t>
      </w:r>
      <w:r w:rsidR="00323BFB">
        <w:rPr>
          <w:lang w:val="en-US"/>
        </w:rPr>
        <w:t>M practices and</w:t>
      </w:r>
      <w:r w:rsidR="00A552EF" w:rsidRPr="00FE4B17">
        <w:rPr>
          <w:lang w:val="en-US"/>
        </w:rPr>
        <w:t xml:space="preserve"> </w:t>
      </w:r>
      <w:r w:rsidR="007E00A4" w:rsidRPr="00FE4B17">
        <w:rPr>
          <w:lang w:val="en-US"/>
        </w:rPr>
        <w:t>incentives</w:t>
      </w:r>
      <w:r w:rsidR="00A552EF" w:rsidRPr="00FE4B17">
        <w:rPr>
          <w:lang w:val="en-US"/>
        </w:rPr>
        <w:t xml:space="preserve"> used in sales</w:t>
      </w:r>
      <w:r w:rsidR="007E00A4" w:rsidRPr="00FE4B17">
        <w:rPr>
          <w:lang w:val="en-US"/>
        </w:rPr>
        <w:t>, sales employees’ engagement in</w:t>
      </w:r>
      <w:r w:rsidR="00A552EF" w:rsidRPr="00FE4B17">
        <w:rPr>
          <w:lang w:val="en-US"/>
        </w:rPr>
        <w:t xml:space="preserve"> the</w:t>
      </w:r>
      <w:r w:rsidR="00076A6E" w:rsidRPr="00FE4B17">
        <w:rPr>
          <w:lang w:val="en-US"/>
        </w:rPr>
        <w:t>se</w:t>
      </w:r>
      <w:r w:rsidR="00A552EF" w:rsidRPr="00FE4B17">
        <w:rPr>
          <w:lang w:val="en-US"/>
        </w:rPr>
        <w:t xml:space="preserve"> two distinct knowledge</w:t>
      </w:r>
      <w:r w:rsidR="00076A6E" w:rsidRPr="00FE4B17">
        <w:rPr>
          <w:lang w:val="en-US"/>
        </w:rPr>
        <w:t>-</w:t>
      </w:r>
      <w:r w:rsidR="00A552EF" w:rsidRPr="00FE4B17">
        <w:rPr>
          <w:lang w:val="en-US"/>
        </w:rPr>
        <w:t xml:space="preserve">exchange behaviors can </w:t>
      </w:r>
      <w:r w:rsidR="00586271" w:rsidRPr="00FE4B17">
        <w:rPr>
          <w:lang w:val="en-US"/>
        </w:rPr>
        <w:t>help them</w:t>
      </w:r>
      <w:r w:rsidR="007E00A4" w:rsidRPr="00FE4B17">
        <w:rPr>
          <w:lang w:val="en-US"/>
        </w:rPr>
        <w:t xml:space="preserve"> reach </w:t>
      </w:r>
      <w:r w:rsidR="00076A6E" w:rsidRPr="00FE4B17">
        <w:rPr>
          <w:lang w:val="en-US"/>
        </w:rPr>
        <w:t>their goals</w:t>
      </w:r>
      <w:r w:rsidR="00A552EF" w:rsidRPr="00FE4B17">
        <w:rPr>
          <w:lang w:val="en-US"/>
        </w:rPr>
        <w:t xml:space="preserve"> if </w:t>
      </w:r>
      <w:r w:rsidR="00076A6E" w:rsidRPr="00FE4B17">
        <w:rPr>
          <w:lang w:val="en-US"/>
        </w:rPr>
        <w:t>such engagement is</w:t>
      </w:r>
      <w:r w:rsidR="00A552EF" w:rsidRPr="00FE4B17">
        <w:rPr>
          <w:lang w:val="en-US"/>
        </w:rPr>
        <w:t xml:space="preserve"> perceived </w:t>
      </w:r>
      <w:r w:rsidR="00076A6E" w:rsidRPr="00FE4B17">
        <w:rPr>
          <w:lang w:val="en-US"/>
        </w:rPr>
        <w:t xml:space="preserve">as enhancing </w:t>
      </w:r>
      <w:r w:rsidR="00A552EF" w:rsidRPr="00FE4B17">
        <w:rPr>
          <w:lang w:val="en-US"/>
        </w:rPr>
        <w:t>performance</w:t>
      </w:r>
      <w:r w:rsidR="007E00A4" w:rsidRPr="00FE4B17">
        <w:rPr>
          <w:lang w:val="en-US"/>
        </w:rPr>
        <w:t>.</w:t>
      </w:r>
    </w:p>
    <w:p w14:paraId="56D87F2D" w14:textId="462CB5E8" w:rsidR="00373A01" w:rsidRPr="00FE4B17" w:rsidRDefault="004A67D8" w:rsidP="00DC0CF7">
      <w:pPr>
        <w:ind w:firstLine="426"/>
        <w:jc w:val="left"/>
        <w:rPr>
          <w:lang w:val="en-US"/>
        </w:rPr>
      </w:pPr>
      <w:r w:rsidRPr="00FE4B17">
        <w:rPr>
          <w:lang w:val="en-US"/>
        </w:rPr>
        <w:lastRenderedPageBreak/>
        <w:t xml:space="preserve">First, consider knowledge seeking. </w:t>
      </w:r>
      <w:r w:rsidR="00622ADD" w:rsidRPr="00FE4B17">
        <w:rPr>
          <w:lang w:val="en-US"/>
        </w:rPr>
        <w:t xml:space="preserve">For extrinsically motivated </w:t>
      </w:r>
      <w:r w:rsidR="00252457" w:rsidRPr="00FE4B17">
        <w:rPr>
          <w:lang w:val="en-US"/>
        </w:rPr>
        <w:t xml:space="preserve">sales </w:t>
      </w:r>
      <w:r w:rsidR="00622ADD" w:rsidRPr="00FE4B17">
        <w:rPr>
          <w:lang w:val="en-US"/>
        </w:rPr>
        <w:t>employees</w:t>
      </w:r>
      <w:r w:rsidR="00127E51" w:rsidRPr="00FE4B17">
        <w:rPr>
          <w:lang w:val="en-US"/>
        </w:rPr>
        <w:t>,</w:t>
      </w:r>
      <w:r w:rsidR="00622ADD" w:rsidRPr="00FE4B17">
        <w:rPr>
          <w:lang w:val="en-US"/>
        </w:rPr>
        <w:t xml:space="preserve"> </w:t>
      </w:r>
      <w:r w:rsidR="003234D6" w:rsidRPr="00FE4B17">
        <w:rPr>
          <w:lang w:val="en-US"/>
        </w:rPr>
        <w:t xml:space="preserve">the impulse to perform their tasks </w:t>
      </w:r>
      <w:r w:rsidR="00127E51" w:rsidRPr="00FE4B17">
        <w:rPr>
          <w:lang w:val="en-US"/>
        </w:rPr>
        <w:t>emanates</w:t>
      </w:r>
      <w:r w:rsidR="003234D6" w:rsidRPr="00FE4B17">
        <w:rPr>
          <w:lang w:val="en-US"/>
        </w:rPr>
        <w:t xml:space="preserve"> from </w:t>
      </w:r>
      <w:r w:rsidR="007E00A4" w:rsidRPr="00FE4B17">
        <w:rPr>
          <w:lang w:val="en-US"/>
        </w:rPr>
        <w:t xml:space="preserve">the </w:t>
      </w:r>
      <w:r w:rsidR="00B723FD" w:rsidRPr="00FE4B17">
        <w:rPr>
          <w:lang w:val="en-US"/>
        </w:rPr>
        <w:t xml:space="preserve">incentives </w:t>
      </w:r>
      <w:r w:rsidR="003234D6" w:rsidRPr="00FE4B17">
        <w:rPr>
          <w:lang w:val="en-US"/>
        </w:rPr>
        <w:t>that are associated with their work performance</w:t>
      </w:r>
      <w:r w:rsidR="00EF2145" w:rsidRPr="00FE4B17">
        <w:rPr>
          <w:lang w:val="en-US"/>
        </w:rPr>
        <w:t xml:space="preserve"> </w:t>
      </w:r>
      <w:sdt>
        <w:sdtPr>
          <w:rPr>
            <w:lang w:val="en-US"/>
          </w:rPr>
          <w:alias w:val="Don’t edit this field."/>
          <w:tag w:val="CitaviPlaceholder#68acbf90-c9e3-45e9-b56e-0aec7c0d8c76"/>
          <w:id w:val="-1375539549"/>
          <w:placeholder>
            <w:docPart w:val="DefaultPlaceholder_-1854013440"/>
          </w:placeholder>
        </w:sdtPr>
        <w:sdtEndPr/>
        <w:sdtContent>
          <w:r w:rsidR="00EF2145" w:rsidRPr="00FE4B17">
            <w:rPr>
              <w:lang w:val="en-US"/>
            </w:rPr>
            <w:fldChar w:fldCharType="begin"/>
          </w:r>
          <w:r w:rsidR="00217981">
            <w:rPr>
              <w:lang w:val="en-US"/>
            </w:rPr>
            <w:instrText>ADDIN CitaviPlaceholder{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}</w:instrText>
          </w:r>
          <w:r w:rsidR="00EF2145" w:rsidRPr="00FE4B17">
            <w:rPr>
              <w:lang w:val="en-US"/>
            </w:rPr>
            <w:fldChar w:fldCharType="separate"/>
          </w:r>
          <w:r w:rsidR="00F11E7E">
            <w:rPr>
              <w:lang w:val="en-US"/>
            </w:rPr>
            <w:t>(Aalbers et al., 2013; Osterloh &amp; Frey, 2000)</w:t>
          </w:r>
          <w:r w:rsidR="00EF2145" w:rsidRPr="00FE4B17">
            <w:rPr>
              <w:lang w:val="en-US"/>
            </w:rPr>
            <w:fldChar w:fldCharType="end"/>
          </w:r>
        </w:sdtContent>
      </w:sdt>
      <w:r w:rsidR="003234D6" w:rsidRPr="00FE4B17">
        <w:rPr>
          <w:lang w:val="en-US"/>
        </w:rPr>
        <w:t xml:space="preserve">. </w:t>
      </w:r>
      <w:r w:rsidR="00586271" w:rsidRPr="00FE4B17">
        <w:rPr>
          <w:lang w:val="en-US"/>
        </w:rPr>
        <w:t>S</w:t>
      </w:r>
      <w:r w:rsidR="00076A6E" w:rsidRPr="00FE4B17">
        <w:rPr>
          <w:lang w:val="en-US"/>
        </w:rPr>
        <w:t>uch incentives might include</w:t>
      </w:r>
      <w:r w:rsidR="00B723FD" w:rsidRPr="00FE4B17">
        <w:rPr>
          <w:lang w:val="en-US"/>
        </w:rPr>
        <w:t xml:space="preserve"> monetary bonuses linked to specified sales goals. High levels of extrinsic motivation </w:t>
      </w:r>
      <w:r w:rsidR="00127E51" w:rsidRPr="00FE4B17">
        <w:rPr>
          <w:lang w:val="en-US"/>
        </w:rPr>
        <w:t>lead</w:t>
      </w:r>
      <w:r w:rsidR="003234D6" w:rsidRPr="00FE4B17">
        <w:rPr>
          <w:lang w:val="en-US"/>
        </w:rPr>
        <w:t xml:space="preserve"> employees </w:t>
      </w:r>
      <w:r w:rsidR="00127E51" w:rsidRPr="00FE4B17">
        <w:rPr>
          <w:lang w:val="en-US"/>
        </w:rPr>
        <w:t xml:space="preserve">to </w:t>
      </w:r>
      <w:r w:rsidR="003234D6" w:rsidRPr="00FE4B17">
        <w:rPr>
          <w:lang w:val="en-US"/>
        </w:rPr>
        <w:t xml:space="preserve">engage in </w:t>
      </w:r>
      <w:r w:rsidR="00A552EF" w:rsidRPr="00FE4B17">
        <w:rPr>
          <w:lang w:val="en-US"/>
        </w:rPr>
        <w:t xml:space="preserve">behaviors </w:t>
      </w:r>
      <w:r w:rsidR="003234D6" w:rsidRPr="00FE4B17">
        <w:rPr>
          <w:lang w:val="en-US"/>
        </w:rPr>
        <w:t>that are conducive to task fulfillment</w:t>
      </w:r>
      <w:r w:rsidR="003850BE" w:rsidRPr="00FE4B17">
        <w:rPr>
          <w:lang w:val="en-US"/>
        </w:rPr>
        <w:t xml:space="preserve"> and</w:t>
      </w:r>
      <w:r w:rsidR="00076A6E" w:rsidRPr="00FE4B17">
        <w:rPr>
          <w:lang w:val="en-US"/>
        </w:rPr>
        <w:t>,</w:t>
      </w:r>
      <w:r w:rsidR="003850BE" w:rsidRPr="00FE4B17">
        <w:rPr>
          <w:lang w:val="en-US"/>
        </w:rPr>
        <w:t xml:space="preserve"> thereby</w:t>
      </w:r>
      <w:r w:rsidR="00076A6E" w:rsidRPr="00FE4B17">
        <w:rPr>
          <w:lang w:val="en-US"/>
        </w:rPr>
        <w:t>,</w:t>
      </w:r>
      <w:r w:rsidR="003850BE" w:rsidRPr="00FE4B17">
        <w:rPr>
          <w:lang w:val="en-US"/>
        </w:rPr>
        <w:t xml:space="preserve"> </w:t>
      </w:r>
      <w:r w:rsidR="00076A6E" w:rsidRPr="00FE4B17">
        <w:rPr>
          <w:lang w:val="en-US"/>
        </w:rPr>
        <w:t>receiving</w:t>
      </w:r>
      <w:r w:rsidR="00B723FD" w:rsidRPr="00FE4B17">
        <w:rPr>
          <w:lang w:val="en-US"/>
        </w:rPr>
        <w:t xml:space="preserve"> th</w:t>
      </w:r>
      <w:r w:rsidR="00586271" w:rsidRPr="00FE4B17">
        <w:rPr>
          <w:lang w:val="en-US"/>
        </w:rPr>
        <w:t>o</w:t>
      </w:r>
      <w:r w:rsidR="00B723FD" w:rsidRPr="00FE4B17">
        <w:rPr>
          <w:lang w:val="en-US"/>
        </w:rPr>
        <w:t>se incentives</w:t>
      </w:r>
      <w:r w:rsidR="00856E93" w:rsidRPr="00FE4B17">
        <w:rPr>
          <w:lang w:val="en-US"/>
        </w:rPr>
        <w:t xml:space="preserve"> </w:t>
      </w:r>
      <w:sdt>
        <w:sdtPr>
          <w:rPr>
            <w:lang w:val="en-US"/>
          </w:rPr>
          <w:alias w:val="Don’t edit this field."/>
          <w:tag w:val="CitaviPlaceholder#3bc648de-84a3-4bd3-bc86-2d1e1aa12a4b"/>
          <w:id w:val="-1620436690"/>
          <w:placeholder>
            <w:docPart w:val="DefaultPlaceholder_-1854013440"/>
          </w:placeholder>
        </w:sdtPr>
        <w:sdtEndPr/>
        <w:sdtContent>
          <w:r w:rsidR="00856E93" w:rsidRPr="00FE4B17">
            <w:rPr>
              <w:lang w:val="en-US"/>
            </w:rPr>
            <w:fldChar w:fldCharType="begin"/>
          </w:r>
          <w:r w:rsidR="00217981">
            <w:rPr>
              <w:lang w:val="en-US"/>
            </w:rPr>
            <w:instrText>ADDIN CitaviPlaceholder{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}</w:instrText>
          </w:r>
          <w:r w:rsidR="00856E93" w:rsidRPr="00FE4B17">
            <w:rPr>
              <w:lang w:val="en-US"/>
            </w:rPr>
            <w:fldChar w:fldCharType="separate"/>
          </w:r>
          <w:r w:rsidR="00F11E7E">
            <w:rPr>
              <w:lang w:val="en-US"/>
            </w:rPr>
            <w:t>(Poortvliet, Janssen, Van Yperen, &amp; Van de Vliert, 2007)</w:t>
          </w:r>
          <w:r w:rsidR="00856E93" w:rsidRPr="00FE4B17">
            <w:rPr>
              <w:lang w:val="en-US"/>
            </w:rPr>
            <w:fldChar w:fldCharType="end"/>
          </w:r>
        </w:sdtContent>
      </w:sdt>
      <w:r w:rsidR="003850BE" w:rsidRPr="00FE4B17">
        <w:rPr>
          <w:lang w:val="en-US"/>
        </w:rPr>
        <w:t xml:space="preserve">. </w:t>
      </w:r>
      <w:r w:rsidR="00076A6E" w:rsidRPr="00FE4B17">
        <w:rPr>
          <w:lang w:val="en-US"/>
        </w:rPr>
        <w:t xml:space="preserve">The creation of </w:t>
      </w:r>
      <w:r w:rsidR="00F531AE" w:rsidRPr="00FE4B17">
        <w:rPr>
          <w:lang w:val="en-US"/>
        </w:rPr>
        <w:t>knowledge</w:t>
      </w:r>
      <w:r w:rsidR="00076A6E" w:rsidRPr="00FE4B17">
        <w:rPr>
          <w:lang w:val="en-US"/>
        </w:rPr>
        <w:t>-</w:t>
      </w:r>
      <w:r w:rsidR="00F531AE" w:rsidRPr="00FE4B17">
        <w:rPr>
          <w:lang w:val="en-US"/>
        </w:rPr>
        <w:t>seeking ties with</w:t>
      </w:r>
      <w:r w:rsidR="003652E8" w:rsidRPr="00FE4B17">
        <w:rPr>
          <w:lang w:val="en-US"/>
        </w:rPr>
        <w:t xml:space="preserve"> coworkers </w:t>
      </w:r>
      <w:r w:rsidR="00076A6E" w:rsidRPr="00FE4B17">
        <w:rPr>
          <w:lang w:val="en-US"/>
        </w:rPr>
        <w:t>is</w:t>
      </w:r>
      <w:r w:rsidR="003652E8" w:rsidRPr="00FE4B17">
        <w:rPr>
          <w:lang w:val="en-US"/>
        </w:rPr>
        <w:t xml:space="preserve"> an easy and efficient way for </w:t>
      </w:r>
      <w:r w:rsidR="00252457" w:rsidRPr="00FE4B17">
        <w:rPr>
          <w:lang w:val="en-US"/>
        </w:rPr>
        <w:t xml:space="preserve">sales </w:t>
      </w:r>
      <w:r w:rsidR="003652E8" w:rsidRPr="00FE4B17">
        <w:rPr>
          <w:lang w:val="en-US"/>
        </w:rPr>
        <w:t>employees to gain additional work-related knowledge</w:t>
      </w:r>
      <w:r w:rsidR="002F6D2C" w:rsidRPr="00FE4B17">
        <w:rPr>
          <w:lang w:val="en-US"/>
        </w:rPr>
        <w:t>.</w:t>
      </w:r>
      <w:r w:rsidR="003652E8" w:rsidRPr="00FE4B17">
        <w:rPr>
          <w:lang w:val="en-US"/>
        </w:rPr>
        <w:t xml:space="preserve"> </w:t>
      </w:r>
      <w:r w:rsidR="002F6D2C" w:rsidRPr="00FE4B17">
        <w:rPr>
          <w:lang w:val="en-US"/>
        </w:rPr>
        <w:t xml:space="preserve">Through their network ties with other team members, they </w:t>
      </w:r>
      <w:r w:rsidR="00F531AE" w:rsidRPr="00FE4B17">
        <w:rPr>
          <w:lang w:val="en-US"/>
        </w:rPr>
        <w:t>can</w:t>
      </w:r>
      <w:r w:rsidR="002F6D2C" w:rsidRPr="00FE4B17">
        <w:rPr>
          <w:lang w:val="en-US"/>
        </w:rPr>
        <w:t xml:space="preserve"> extend</w:t>
      </w:r>
      <w:r w:rsidR="00F531AE" w:rsidRPr="00FE4B17">
        <w:rPr>
          <w:lang w:val="en-US"/>
        </w:rPr>
        <w:t xml:space="preserve"> </w:t>
      </w:r>
      <w:r w:rsidR="00497D47" w:rsidRPr="00FE4B17">
        <w:rPr>
          <w:lang w:val="en-US"/>
        </w:rPr>
        <w:t>their expertise</w:t>
      </w:r>
      <w:r w:rsidR="002F6D2C" w:rsidRPr="00FE4B17">
        <w:rPr>
          <w:lang w:val="en-US"/>
        </w:rPr>
        <w:t xml:space="preserve"> and </w:t>
      </w:r>
      <w:r w:rsidR="00076A6E" w:rsidRPr="00FE4B17">
        <w:rPr>
          <w:lang w:val="en-US"/>
        </w:rPr>
        <w:t>knowledge on</w:t>
      </w:r>
      <w:r w:rsidR="002F6D2C" w:rsidRPr="00FE4B17">
        <w:rPr>
          <w:lang w:val="en-US"/>
        </w:rPr>
        <w:t>, for instance</w:t>
      </w:r>
      <w:r w:rsidR="00076A6E" w:rsidRPr="00FE4B17">
        <w:rPr>
          <w:lang w:val="en-US"/>
        </w:rPr>
        <w:t xml:space="preserve">, the best way </w:t>
      </w:r>
      <w:r w:rsidR="002F6D2C" w:rsidRPr="00FE4B17">
        <w:rPr>
          <w:lang w:val="en-US"/>
        </w:rPr>
        <w:t>to pitch a specific product to a customer</w:t>
      </w:r>
      <w:r w:rsidR="00076A6E" w:rsidRPr="00FE4B17">
        <w:rPr>
          <w:lang w:val="en-US"/>
        </w:rPr>
        <w:t>,</w:t>
      </w:r>
      <w:r w:rsidR="00497D47" w:rsidRPr="00FE4B17">
        <w:rPr>
          <w:lang w:val="en-US"/>
        </w:rPr>
        <w:t xml:space="preserve"> and thereby</w:t>
      </w:r>
      <w:r w:rsidR="00B723FD" w:rsidRPr="00FE4B17">
        <w:rPr>
          <w:lang w:val="en-US"/>
        </w:rPr>
        <w:t xml:space="preserve"> increase</w:t>
      </w:r>
      <w:r w:rsidR="00497D47" w:rsidRPr="00FE4B17">
        <w:rPr>
          <w:lang w:val="en-US"/>
        </w:rPr>
        <w:t xml:space="preserve"> their overall work performance</w:t>
      </w:r>
      <w:r w:rsidR="00FA51D5" w:rsidRPr="00FE4B17">
        <w:rPr>
          <w:lang w:val="en-US"/>
        </w:rPr>
        <w:t xml:space="preserve"> </w:t>
      </w:r>
      <w:sdt>
        <w:sdtPr>
          <w:rPr>
            <w:lang w:val="en-US"/>
          </w:rPr>
          <w:alias w:val="Don’t edit this field."/>
          <w:tag w:val="CitaviPlaceholder#1e557308-08e0-4ed9-b5af-fd2e48aaaab8"/>
          <w:id w:val="1141301756"/>
          <w:placeholder>
            <w:docPart w:val="DefaultPlaceholder_-1854013440"/>
          </w:placeholder>
        </w:sdtPr>
        <w:sdtEndPr/>
        <w:sdtContent>
          <w:r w:rsidR="00FA51D5" w:rsidRPr="00FE4B17">
            <w:rPr>
              <w:lang w:val="en-US"/>
            </w:rPr>
            <w:fldChar w:fldCharType="begin"/>
          </w:r>
          <w:r w:rsidR="00217981">
            <w:rPr>
              <w:lang w:val="en-US"/>
            </w:rPr>
            <w:instrText>ADDIN CitaviPlaceholder{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zg8L24+XHJcbiAgPGluPnRydWU8L2luPlxyXG4gIDxvcz4zNzg8L29zPlxyXG4gIDxwcz4zNzg8L3BzPlxyXG48L3NwPlxyXG48ZXA+XHJcbiAgPG4+MzkwPC9uPlxyXG4gIDxpbj50cnVlPC9pbj5cclxuICA8b3M+MzkwPC9vcz5cclxuICA8cHM+MzkwPC9wcz5cclxuPC9lcD5cclxuPG9zPjM3OC0zOTA8L29zPiIsIlBhZ2VSYW5nZU51bWJlciI6Mzc4LCJQYWdlUmFuZ2VOdW1iZXJpbmdUeXBlIjoiUGFnZSIsIlBhZ2VSYW5nZU51bWVyYWxTeXN0ZW0iOiJBcmFiaWMiLCJQZXJpb2RpY2FsIjp7IiRpZCI6IjE4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}</w:instrText>
          </w:r>
          <w:r w:rsidR="00FA51D5" w:rsidRPr="00FE4B17">
            <w:rPr>
              <w:lang w:val="en-US"/>
            </w:rPr>
            <w:fldChar w:fldCharType="separate"/>
          </w:r>
          <w:r w:rsidR="00F11E7E">
            <w:rPr>
              <w:lang w:val="en-US"/>
            </w:rPr>
            <w:t>(Brennecke &amp; Stoemmer, 2018; Cross &amp; Cummings, 2004; Minbaeva, 2013)</w:t>
          </w:r>
          <w:r w:rsidR="00FA51D5" w:rsidRPr="00FE4B17">
            <w:rPr>
              <w:lang w:val="en-US"/>
            </w:rPr>
            <w:fldChar w:fldCharType="end"/>
          </w:r>
        </w:sdtContent>
      </w:sdt>
      <w:r w:rsidR="00FA51D5" w:rsidRPr="00FE4B17">
        <w:rPr>
          <w:lang w:val="en-US"/>
        </w:rPr>
        <w:t xml:space="preserve">. </w:t>
      </w:r>
      <w:r w:rsidR="002F6D2C" w:rsidRPr="00FE4B17">
        <w:rPr>
          <w:lang w:val="en-US"/>
        </w:rPr>
        <w:t>H</w:t>
      </w:r>
      <w:r w:rsidR="00FA51D5" w:rsidRPr="00FE4B17">
        <w:rPr>
          <w:lang w:val="en-US"/>
        </w:rPr>
        <w:t>igher performance</w:t>
      </w:r>
      <w:r w:rsidR="002F6D2C" w:rsidRPr="00FE4B17">
        <w:rPr>
          <w:lang w:val="en-US"/>
        </w:rPr>
        <w:t>, in turn,</w:t>
      </w:r>
      <w:r w:rsidR="00FA51D5" w:rsidRPr="00FE4B17">
        <w:rPr>
          <w:lang w:val="en-US"/>
        </w:rPr>
        <w:t xml:space="preserve"> is likely to pay off for individual employees either </w:t>
      </w:r>
      <w:r w:rsidR="00CC55F8" w:rsidRPr="00FE4B17">
        <w:rPr>
          <w:lang w:val="en-US"/>
        </w:rPr>
        <w:t xml:space="preserve">directly </w:t>
      </w:r>
      <w:r w:rsidR="00076A6E" w:rsidRPr="00FE4B17">
        <w:rPr>
          <w:lang w:val="en-US"/>
        </w:rPr>
        <w:t xml:space="preserve">by </w:t>
      </w:r>
      <w:r w:rsidR="002F6D2C" w:rsidRPr="00FE4B17">
        <w:rPr>
          <w:lang w:val="en-US"/>
        </w:rPr>
        <w:t>bringing them closer to the</w:t>
      </w:r>
      <w:r w:rsidR="00FA51D5" w:rsidRPr="00FE4B17">
        <w:rPr>
          <w:lang w:val="en-US"/>
        </w:rPr>
        <w:t xml:space="preserve"> </w:t>
      </w:r>
      <w:r w:rsidR="00CC55F8" w:rsidRPr="00FE4B17">
        <w:rPr>
          <w:lang w:val="en-US"/>
        </w:rPr>
        <w:t>incentives or indirectly through better promotion opportunities</w:t>
      </w:r>
      <w:r w:rsidR="002F6D2C" w:rsidRPr="00FE4B17">
        <w:rPr>
          <w:lang w:val="en-US"/>
        </w:rPr>
        <w:t>.</w:t>
      </w:r>
      <w:r w:rsidR="00CC55F8" w:rsidRPr="00FE4B17">
        <w:rPr>
          <w:lang w:val="en-US"/>
        </w:rPr>
        <w:t xml:space="preserve"> </w:t>
      </w:r>
      <w:r w:rsidR="00076A6E" w:rsidRPr="00FE4B17">
        <w:rPr>
          <w:lang w:val="en-US"/>
        </w:rPr>
        <w:t xml:space="preserve">In line with </w:t>
      </w:r>
      <w:r w:rsidRPr="00FE4B17">
        <w:rPr>
          <w:lang w:val="en-US"/>
        </w:rPr>
        <w:t>this reasoning</w:t>
      </w:r>
      <w:r w:rsidR="0086383B">
        <w:rPr>
          <w:lang w:val="en-US"/>
        </w:rPr>
        <w:t xml:space="preserve">, </w:t>
      </w:r>
      <w:r w:rsidR="00CC55F8" w:rsidRPr="00FE4B17">
        <w:rPr>
          <w:lang w:val="en-US"/>
        </w:rPr>
        <w:t>ex</w:t>
      </w:r>
      <w:r w:rsidR="00FA51D5" w:rsidRPr="00FE4B17">
        <w:rPr>
          <w:lang w:val="en-US"/>
        </w:rPr>
        <w:t xml:space="preserve">trinsically motivated </w:t>
      </w:r>
      <w:r w:rsidR="00801E65" w:rsidRPr="00FE4B17">
        <w:rPr>
          <w:lang w:val="en-US"/>
        </w:rPr>
        <w:t xml:space="preserve">sales </w:t>
      </w:r>
      <w:r w:rsidR="00FA51D5" w:rsidRPr="00FE4B17">
        <w:rPr>
          <w:lang w:val="en-US"/>
        </w:rPr>
        <w:t xml:space="preserve">employees </w:t>
      </w:r>
      <w:r w:rsidR="00CC55F8" w:rsidRPr="00FE4B17">
        <w:rPr>
          <w:lang w:val="en-US"/>
        </w:rPr>
        <w:t xml:space="preserve">should have a strong impetus to seek knowledge from their coworkers. </w:t>
      </w:r>
    </w:p>
    <w:p w14:paraId="66630121" w14:textId="6F3AD53B" w:rsidR="00693F58" w:rsidRPr="00FE4B17" w:rsidRDefault="00CB739E" w:rsidP="00DC0CF7">
      <w:pPr>
        <w:ind w:firstLine="426"/>
        <w:jc w:val="left"/>
        <w:rPr>
          <w:lang w:val="en-US"/>
        </w:rPr>
      </w:pPr>
      <w:r w:rsidRPr="00FE4B17">
        <w:rPr>
          <w:lang w:val="en-US"/>
        </w:rPr>
        <w:t>Surprisingly, few</w:t>
      </w:r>
      <w:r w:rsidR="00693F58" w:rsidRPr="00FE4B17">
        <w:rPr>
          <w:lang w:val="en-US"/>
        </w:rPr>
        <w:t xml:space="preserve"> </w:t>
      </w:r>
      <w:r w:rsidRPr="00FE4B17">
        <w:rPr>
          <w:lang w:val="en-US"/>
        </w:rPr>
        <w:t>studies have investigated the link between extrinsic motivation and knowledge</w:t>
      </w:r>
      <w:r w:rsidR="00076A6E" w:rsidRPr="00FE4B17">
        <w:rPr>
          <w:lang w:val="en-US"/>
        </w:rPr>
        <w:t>-</w:t>
      </w:r>
      <w:r w:rsidRPr="00FE4B17">
        <w:rPr>
          <w:lang w:val="en-US"/>
        </w:rPr>
        <w:t>seeking behavior</w:t>
      </w:r>
      <w:r w:rsidR="00464BEC">
        <w:rPr>
          <w:lang w:val="en-US"/>
        </w:rPr>
        <w:t xml:space="preserve"> </w:t>
      </w:r>
      <w:r w:rsidR="00076A6E" w:rsidRPr="00FE4B17">
        <w:rPr>
          <w:lang w:val="en-US"/>
        </w:rPr>
        <w:t xml:space="preserve">and they have </w:t>
      </w:r>
      <w:r w:rsidR="006443E2" w:rsidRPr="00FE4B17">
        <w:rPr>
          <w:lang w:val="en-US"/>
        </w:rPr>
        <w:t>yield</w:t>
      </w:r>
      <w:r w:rsidR="00076A6E" w:rsidRPr="00FE4B17">
        <w:rPr>
          <w:lang w:val="en-US"/>
        </w:rPr>
        <w:t>ed</w:t>
      </w:r>
      <w:r w:rsidR="006443E2" w:rsidRPr="00FE4B17">
        <w:rPr>
          <w:lang w:val="en-US"/>
        </w:rPr>
        <w:t xml:space="preserve"> </w:t>
      </w:r>
      <w:r w:rsidR="00693F58" w:rsidRPr="00FE4B17">
        <w:rPr>
          <w:lang w:val="en-US"/>
        </w:rPr>
        <w:t xml:space="preserve">inconsistent </w:t>
      </w:r>
      <w:r w:rsidR="006443E2" w:rsidRPr="00FE4B17">
        <w:rPr>
          <w:lang w:val="en-US"/>
        </w:rPr>
        <w:t>results. Burgess</w:t>
      </w:r>
      <w:r w:rsidR="00DC77E6">
        <w:rPr>
          <w:lang w:val="en-US"/>
        </w:rPr>
        <w:t xml:space="preserve"> </w:t>
      </w:r>
      <w:sdt>
        <w:sdtPr>
          <w:rPr>
            <w:lang w:val="en-US"/>
          </w:rPr>
          <w:alias w:val="Don't edit this field"/>
          <w:tag w:val="CitaviPlaceholder#b1d2e0f3-7da4-4551-bf2b-6c3a53d708c8"/>
          <w:id w:val="1398928338"/>
          <w:placeholder>
            <w:docPart w:val="DefaultPlaceholder_-1854013440"/>
          </w:placeholder>
        </w:sdtPr>
        <w:sdtEndPr/>
        <w:sdtContent>
          <w:r w:rsidR="00DC77E6">
            <w:rPr>
              <w:lang w:val="en-US"/>
            </w:rPr>
            <w:fldChar w:fldCharType="begin"/>
          </w:r>
          <w:r w:rsidR="00217981">
            <w:rPr>
              <w:lang w:val="en-US"/>
            </w:rPr>
            <w:instrText>ADDIN CitaviPlaceholder{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wNSkifV19LCJUYWciOiJDaXRhdmlQbGFjZWhvbGRlciNiMWQyZTBmMy03ZGE0LTQ1NTEtYmYyYi02YzNhNTNkNzA4YzgiLCJUZXh0IjoiKDIwMDUpIiwiV0FJVmVyc2lvbiI6IjYuMy4wLjAifQ==}</w:instrText>
          </w:r>
          <w:r w:rsidR="00DC77E6">
            <w:rPr>
              <w:lang w:val="en-US"/>
            </w:rPr>
            <w:fldChar w:fldCharType="separate"/>
          </w:r>
          <w:r w:rsidR="00F11E7E">
            <w:rPr>
              <w:lang w:val="en-US"/>
            </w:rPr>
            <w:t>(2005)</w:t>
          </w:r>
          <w:r w:rsidR="00DC77E6">
            <w:rPr>
              <w:lang w:val="en-US"/>
            </w:rPr>
            <w:fldChar w:fldCharType="end"/>
          </w:r>
        </w:sdtContent>
      </w:sdt>
      <w:r w:rsidR="006443E2" w:rsidRPr="00FE4B17">
        <w:rPr>
          <w:lang w:val="en-US"/>
        </w:rPr>
        <w:t xml:space="preserve"> </w:t>
      </w:r>
      <w:r w:rsidR="00D4593B" w:rsidRPr="00FE4B17">
        <w:rPr>
          <w:lang w:val="en-US"/>
        </w:rPr>
        <w:t>survey</w:t>
      </w:r>
      <w:r w:rsidR="00076A6E" w:rsidRPr="00FE4B17">
        <w:rPr>
          <w:lang w:val="en-US"/>
        </w:rPr>
        <w:t>ed</w:t>
      </w:r>
      <w:r w:rsidR="00693F58" w:rsidRPr="00FE4B17">
        <w:rPr>
          <w:lang w:val="en-US"/>
        </w:rPr>
        <w:t xml:space="preserve"> general </w:t>
      </w:r>
      <w:r w:rsidR="00D4593B" w:rsidRPr="00FE4B17">
        <w:rPr>
          <w:lang w:val="en-US"/>
        </w:rPr>
        <w:t>managers of a large organization</w:t>
      </w:r>
      <w:r w:rsidR="00693F58" w:rsidRPr="00FE4B17">
        <w:rPr>
          <w:lang w:val="en-US"/>
        </w:rPr>
        <w:t xml:space="preserve"> and </w:t>
      </w:r>
      <w:r w:rsidR="00076A6E" w:rsidRPr="00FE4B17">
        <w:rPr>
          <w:lang w:val="en-US"/>
        </w:rPr>
        <w:t xml:space="preserve">found </w:t>
      </w:r>
      <w:r w:rsidR="006443E2" w:rsidRPr="00FE4B17">
        <w:rPr>
          <w:lang w:val="en-US"/>
        </w:rPr>
        <w:t>a marginally significant relationship between employees’ impression</w:t>
      </w:r>
      <w:r w:rsidR="00076A6E" w:rsidRPr="00FE4B17">
        <w:rPr>
          <w:lang w:val="en-US"/>
        </w:rPr>
        <w:t>s</w:t>
      </w:r>
      <w:r w:rsidR="006443E2" w:rsidRPr="00FE4B17">
        <w:rPr>
          <w:lang w:val="en-US"/>
        </w:rPr>
        <w:t xml:space="preserve"> of knowledge as a </w:t>
      </w:r>
      <w:r w:rsidR="00076A6E" w:rsidRPr="00FE4B17">
        <w:rPr>
          <w:lang w:val="en-US"/>
        </w:rPr>
        <w:t xml:space="preserve">way </w:t>
      </w:r>
      <w:r w:rsidR="006443E2" w:rsidRPr="00FE4B17">
        <w:rPr>
          <w:lang w:val="en-US"/>
        </w:rPr>
        <w:t>to get ahead in the organization</w:t>
      </w:r>
      <w:r w:rsidR="00076A6E" w:rsidRPr="00FE4B17">
        <w:rPr>
          <w:lang w:val="en-US"/>
        </w:rPr>
        <w:t>,</w:t>
      </w:r>
      <w:r w:rsidR="00693F58" w:rsidRPr="00FE4B17">
        <w:rPr>
          <w:lang w:val="en-US"/>
        </w:rPr>
        <w:t xml:space="preserve"> which can be interpreted as extrinsic motivation</w:t>
      </w:r>
      <w:r w:rsidR="00076A6E" w:rsidRPr="00FE4B17">
        <w:rPr>
          <w:lang w:val="en-US"/>
        </w:rPr>
        <w:t>,</w:t>
      </w:r>
      <w:r w:rsidR="00693F58" w:rsidRPr="00FE4B17">
        <w:rPr>
          <w:lang w:val="en-US"/>
        </w:rPr>
        <w:t xml:space="preserve"> </w:t>
      </w:r>
      <w:r w:rsidR="006443E2" w:rsidRPr="00FE4B17">
        <w:rPr>
          <w:lang w:val="en-US"/>
        </w:rPr>
        <w:t xml:space="preserve">and the time </w:t>
      </w:r>
      <w:r w:rsidR="00076A6E" w:rsidRPr="00FE4B17">
        <w:rPr>
          <w:lang w:val="en-US"/>
        </w:rPr>
        <w:t xml:space="preserve">they </w:t>
      </w:r>
      <w:r w:rsidR="006443E2" w:rsidRPr="00FE4B17">
        <w:rPr>
          <w:lang w:val="en-US"/>
        </w:rPr>
        <w:t>spent seeking knowledge</w:t>
      </w:r>
      <w:r w:rsidR="00D4593B" w:rsidRPr="00FE4B17">
        <w:rPr>
          <w:lang w:val="en-US"/>
        </w:rPr>
        <w:t xml:space="preserve">. </w:t>
      </w:r>
      <w:r w:rsidR="006443E2" w:rsidRPr="00FE4B17">
        <w:rPr>
          <w:lang w:val="en-US"/>
        </w:rPr>
        <w:t xml:space="preserve">Foss </w:t>
      </w:r>
      <w:r w:rsidR="00076A6E" w:rsidRPr="00FE4B17">
        <w:rPr>
          <w:lang w:val="en-US"/>
        </w:rPr>
        <w:t>et al.</w:t>
      </w:r>
      <w:r w:rsidR="006C2176">
        <w:rPr>
          <w:lang w:val="en-US"/>
        </w:rPr>
        <w:t xml:space="preserve"> </w:t>
      </w:r>
      <w:sdt>
        <w:sdtPr>
          <w:rPr>
            <w:lang w:val="en-US"/>
          </w:rPr>
          <w:alias w:val="Don't edit this field"/>
          <w:tag w:val="CitaviPlaceholder#924d86cf-d02f-4f30-93ee-179832ac5989"/>
          <w:id w:val="892464253"/>
          <w:placeholder>
            <w:docPart w:val="DefaultPlaceholder_-1854013440"/>
          </w:placeholder>
        </w:sdtPr>
        <w:sdtEndPr/>
        <w:sdtContent>
          <w:r w:rsidR="006C2176">
            <w:rPr>
              <w:lang w:val="en-US"/>
            </w:rPr>
            <w:fldChar w:fldCharType="begin"/>
          </w:r>
          <w:r w:rsidR="00217981">
            <w:rPr>
              <w:lang w:val="en-US"/>
            </w:rPr>
            <w:instrText>ADDIN CitaviPlaceholder{eyIkaWQiOiIxIiwiRW50cmllcyI6W3siJGlkIjoiMiIsIklkIjoiZTgwYTE0OGUtMWY3MS00YWM3LWEyNjYtNjJhYWYyYmEwOTkyIiwiUmFuZ2VMZW5ndGgiOjYsIlJlZmVyZW5jZUlkIjoiNzVjYjZmMjItMzE3My00ZTY3LTk2MGYtNjA3OTNiYjFhZjMwIiwiUmVmZXJlbmNlIjp7IiRpZCI6IjMiLCJBYnN0cmFjdENvbXBsZXhpdHkiOjAsIkFic3RyYWN0U291cmNlVGV4dEZvcm1hdCI6MCwiQXV0aG9ycyI6W3siJGlkIjoiNC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A5KSJ9XX0sIlRhZyI6IkNpdGF2aVBsYWNlaG9sZGVyIzkyNGQ4NmNmLWQwMmYtNGYzMC05M2VlLTE3OTgzMmFjNTk4OSIsIlRleHQiOiIoMjAwOSkiLCJXQUlWZXJzaW9uIjoiNi4zLjAuMCJ9}</w:instrText>
          </w:r>
          <w:r w:rsidR="006C2176">
            <w:rPr>
              <w:lang w:val="en-US"/>
            </w:rPr>
            <w:fldChar w:fldCharType="separate"/>
          </w:r>
          <w:r w:rsidR="00F11E7E">
            <w:rPr>
              <w:lang w:val="en-US"/>
            </w:rPr>
            <w:t>(2009)</w:t>
          </w:r>
          <w:r w:rsidR="006C2176">
            <w:rPr>
              <w:lang w:val="en-US"/>
            </w:rPr>
            <w:fldChar w:fldCharType="end"/>
          </w:r>
        </w:sdtContent>
      </w:sdt>
      <w:r w:rsidR="006443E2" w:rsidRPr="00FE4B17">
        <w:rPr>
          <w:lang w:val="en-US"/>
        </w:rPr>
        <w:t xml:space="preserve"> </w:t>
      </w:r>
      <w:r w:rsidR="00D4593B" w:rsidRPr="00FE4B17">
        <w:rPr>
          <w:lang w:val="en-US"/>
        </w:rPr>
        <w:t xml:space="preserve">used survey data </w:t>
      </w:r>
      <w:r w:rsidR="00586271" w:rsidRPr="00FE4B17">
        <w:rPr>
          <w:lang w:val="en-US"/>
        </w:rPr>
        <w:t xml:space="preserve">covering </w:t>
      </w:r>
      <w:r w:rsidR="00D4593B" w:rsidRPr="00FE4B17">
        <w:rPr>
          <w:lang w:val="en-US"/>
        </w:rPr>
        <w:t xml:space="preserve">employees </w:t>
      </w:r>
      <w:r w:rsidR="00076A6E" w:rsidRPr="00FE4B17">
        <w:rPr>
          <w:lang w:val="en-US"/>
        </w:rPr>
        <w:t xml:space="preserve">active in </w:t>
      </w:r>
      <w:r w:rsidR="00D4593B" w:rsidRPr="00FE4B17">
        <w:rPr>
          <w:lang w:val="en-US"/>
        </w:rPr>
        <w:t xml:space="preserve">different functions and </w:t>
      </w:r>
      <w:r w:rsidR="00076A6E" w:rsidRPr="00FE4B17">
        <w:rPr>
          <w:lang w:val="en-US"/>
        </w:rPr>
        <w:t xml:space="preserve">at different </w:t>
      </w:r>
      <w:r w:rsidR="00D4593B" w:rsidRPr="00FE4B17">
        <w:rPr>
          <w:lang w:val="en-US"/>
        </w:rPr>
        <w:t>hierarchical levels in a large industrial organization</w:t>
      </w:r>
      <w:r w:rsidR="00076A6E" w:rsidRPr="00FE4B17">
        <w:rPr>
          <w:lang w:val="en-US"/>
        </w:rPr>
        <w:t>,</w:t>
      </w:r>
      <w:r w:rsidR="00D4593B" w:rsidRPr="00FE4B17">
        <w:rPr>
          <w:lang w:val="en-US"/>
        </w:rPr>
        <w:t xml:space="preserve"> and </w:t>
      </w:r>
      <w:r w:rsidR="006443E2" w:rsidRPr="00FE4B17">
        <w:rPr>
          <w:lang w:val="en-US"/>
        </w:rPr>
        <w:t xml:space="preserve">found no significant relationship between </w:t>
      </w:r>
      <w:r w:rsidR="00076A6E" w:rsidRPr="00FE4B17">
        <w:rPr>
          <w:lang w:val="en-US"/>
        </w:rPr>
        <w:t xml:space="preserve">the </w:t>
      </w:r>
      <w:r w:rsidR="006443E2" w:rsidRPr="00FE4B17">
        <w:rPr>
          <w:lang w:val="en-US"/>
        </w:rPr>
        <w:t xml:space="preserve">extrinsic motivation </w:t>
      </w:r>
      <w:r w:rsidR="00693F58" w:rsidRPr="00FE4B17">
        <w:rPr>
          <w:lang w:val="en-US"/>
        </w:rPr>
        <w:t xml:space="preserve">to exchange </w:t>
      </w:r>
      <w:r w:rsidR="006443E2" w:rsidRPr="00FE4B17">
        <w:rPr>
          <w:lang w:val="en-US"/>
        </w:rPr>
        <w:t xml:space="preserve">knowledge </w:t>
      </w:r>
      <w:r w:rsidR="00076A6E" w:rsidRPr="00FE4B17">
        <w:rPr>
          <w:lang w:val="en-US"/>
        </w:rPr>
        <w:t xml:space="preserve">with </w:t>
      </w:r>
      <w:r w:rsidR="00E30FCE">
        <w:rPr>
          <w:lang w:val="en-US"/>
        </w:rPr>
        <w:t xml:space="preserve">coworkers and actually </w:t>
      </w:r>
      <w:r w:rsidR="000E6A07" w:rsidRPr="00FE4B17">
        <w:rPr>
          <w:lang w:val="en-US"/>
        </w:rPr>
        <w:t>receiv</w:t>
      </w:r>
      <w:r w:rsidR="00E30FCE">
        <w:rPr>
          <w:lang w:val="en-US"/>
        </w:rPr>
        <w:t>ing</w:t>
      </w:r>
      <w:r w:rsidR="000E6A07" w:rsidRPr="00FE4B17">
        <w:rPr>
          <w:lang w:val="en-US"/>
        </w:rPr>
        <w:t xml:space="preserve"> knowledge from </w:t>
      </w:r>
      <w:r w:rsidR="00E30FCE">
        <w:rPr>
          <w:lang w:val="en-US"/>
        </w:rPr>
        <w:t>them</w:t>
      </w:r>
      <w:r w:rsidR="006443E2" w:rsidRPr="00FE4B17">
        <w:rPr>
          <w:lang w:val="en-US"/>
        </w:rPr>
        <w:t>.</w:t>
      </w:r>
      <w:r w:rsidR="000E6A07" w:rsidRPr="00FE4B17">
        <w:rPr>
          <w:lang w:val="en-US"/>
        </w:rPr>
        <w:t xml:space="preserve"> </w:t>
      </w:r>
      <w:r w:rsidR="00693F58" w:rsidRPr="00FE4B17">
        <w:rPr>
          <w:lang w:val="en-US"/>
        </w:rPr>
        <w:t>Both studies</w:t>
      </w:r>
      <w:r w:rsidR="00154442" w:rsidRPr="00FE4B17">
        <w:rPr>
          <w:lang w:val="en-US"/>
        </w:rPr>
        <w:t xml:space="preserve"> differ from ours in their </w:t>
      </w:r>
      <w:r w:rsidR="00693F58" w:rsidRPr="00FE4B17">
        <w:rPr>
          <w:lang w:val="en-US"/>
        </w:rPr>
        <w:t>definition of extrinsic motivation</w:t>
      </w:r>
      <w:r w:rsidR="00464BEC">
        <w:rPr>
          <w:lang w:val="en-US"/>
        </w:rPr>
        <w:t xml:space="preserve"> and as they do not apply a network approach</w:t>
      </w:r>
      <w:r w:rsidR="00076A6E" w:rsidRPr="00FE4B17">
        <w:rPr>
          <w:lang w:val="en-US"/>
        </w:rPr>
        <w:t>. Moreover, they</w:t>
      </w:r>
      <w:r w:rsidR="005C00E9" w:rsidRPr="00FE4B17">
        <w:rPr>
          <w:lang w:val="en-US"/>
        </w:rPr>
        <w:t xml:space="preserve"> </w:t>
      </w:r>
      <w:r w:rsidR="00154442" w:rsidRPr="00FE4B17">
        <w:rPr>
          <w:lang w:val="en-US"/>
        </w:rPr>
        <w:t>focus on a context other than sales.</w:t>
      </w:r>
    </w:p>
    <w:p w14:paraId="3E6AA0C0" w14:textId="23866C15" w:rsidR="00D06261" w:rsidRPr="00FE4B17" w:rsidRDefault="000E6A07" w:rsidP="00DC0CF7">
      <w:pPr>
        <w:ind w:firstLine="426"/>
        <w:jc w:val="left"/>
        <w:rPr>
          <w:lang w:val="en-US"/>
        </w:rPr>
      </w:pPr>
      <w:r w:rsidRPr="00FE4B17">
        <w:rPr>
          <w:lang w:val="en-US"/>
        </w:rPr>
        <w:lastRenderedPageBreak/>
        <w:t xml:space="preserve">Building on </w:t>
      </w:r>
      <w:r w:rsidR="00076A6E" w:rsidRPr="00FE4B17">
        <w:rPr>
          <w:lang w:val="en-US"/>
        </w:rPr>
        <w:t xml:space="preserve">the </w:t>
      </w:r>
      <w:r w:rsidRPr="00FE4B17">
        <w:rPr>
          <w:lang w:val="en-US"/>
        </w:rPr>
        <w:t>above</w:t>
      </w:r>
      <w:r w:rsidR="00801E65" w:rsidRPr="00FE4B17">
        <w:rPr>
          <w:lang w:val="en-US"/>
        </w:rPr>
        <w:t xml:space="preserve"> </w:t>
      </w:r>
      <w:r w:rsidR="00693F58" w:rsidRPr="00FE4B17">
        <w:rPr>
          <w:lang w:val="en-US"/>
        </w:rPr>
        <w:t xml:space="preserve">reasoning </w:t>
      </w:r>
      <w:r w:rsidR="00801E65" w:rsidRPr="00FE4B17">
        <w:rPr>
          <w:lang w:val="en-US"/>
        </w:rPr>
        <w:t xml:space="preserve">and </w:t>
      </w:r>
      <w:r w:rsidR="006B545B" w:rsidRPr="00FE4B17">
        <w:rPr>
          <w:lang w:val="en-US"/>
        </w:rPr>
        <w:t xml:space="preserve">in </w:t>
      </w:r>
      <w:r w:rsidR="00693F58" w:rsidRPr="00FE4B17">
        <w:rPr>
          <w:lang w:val="en-US"/>
        </w:rPr>
        <w:t xml:space="preserve">an effort to clarify </w:t>
      </w:r>
      <w:r w:rsidR="00586271" w:rsidRPr="00FE4B17">
        <w:rPr>
          <w:lang w:val="en-US"/>
        </w:rPr>
        <w:t xml:space="preserve">the </w:t>
      </w:r>
      <w:r w:rsidR="00693F58" w:rsidRPr="00FE4B17">
        <w:rPr>
          <w:lang w:val="en-US"/>
        </w:rPr>
        <w:t xml:space="preserve">findings of </w:t>
      </w:r>
      <w:r w:rsidR="00076A6E" w:rsidRPr="00FE4B17">
        <w:rPr>
          <w:lang w:val="en-US"/>
        </w:rPr>
        <w:t>research focused on</w:t>
      </w:r>
      <w:r w:rsidR="00693F58" w:rsidRPr="00FE4B17">
        <w:rPr>
          <w:lang w:val="en-US"/>
        </w:rPr>
        <w:t xml:space="preserve"> </w:t>
      </w:r>
      <w:r w:rsidR="007C3EAE" w:rsidRPr="00FE4B17">
        <w:rPr>
          <w:lang w:val="en-US"/>
        </w:rPr>
        <w:t>o</w:t>
      </w:r>
      <w:r w:rsidR="006B545B" w:rsidRPr="00FE4B17">
        <w:rPr>
          <w:lang w:val="en-US"/>
        </w:rPr>
        <w:t xml:space="preserve">ther settings and </w:t>
      </w:r>
      <w:r w:rsidR="00693F58" w:rsidRPr="00FE4B17">
        <w:rPr>
          <w:lang w:val="en-US"/>
        </w:rPr>
        <w:t xml:space="preserve">using other </w:t>
      </w:r>
      <w:r w:rsidR="006B545B" w:rsidRPr="00FE4B17">
        <w:rPr>
          <w:lang w:val="en-US"/>
        </w:rPr>
        <w:t>approaches</w:t>
      </w:r>
      <w:r w:rsidRPr="00FE4B17">
        <w:rPr>
          <w:lang w:val="en-US"/>
        </w:rPr>
        <w:t>, we suggest that extrinsically motivated sales employees</w:t>
      </w:r>
      <w:r w:rsidR="00677D4A" w:rsidRPr="00FE4B17">
        <w:rPr>
          <w:lang w:val="en-US"/>
        </w:rPr>
        <w:t xml:space="preserve"> engage in</w:t>
      </w:r>
      <w:r w:rsidRPr="00FE4B17">
        <w:rPr>
          <w:lang w:val="en-US"/>
        </w:rPr>
        <w:t xml:space="preserve"> more knowledge</w:t>
      </w:r>
      <w:r w:rsidR="00AA7679" w:rsidRPr="00FE4B17">
        <w:rPr>
          <w:lang w:val="en-US"/>
        </w:rPr>
        <w:t>-</w:t>
      </w:r>
      <w:r w:rsidRPr="00FE4B17">
        <w:rPr>
          <w:lang w:val="en-US"/>
        </w:rPr>
        <w:t xml:space="preserve">seeking ties </w:t>
      </w:r>
      <w:r w:rsidR="00677D4A" w:rsidRPr="00FE4B17">
        <w:rPr>
          <w:lang w:val="en-US"/>
        </w:rPr>
        <w:t xml:space="preserve">within their teams </w:t>
      </w:r>
      <w:r w:rsidRPr="00FE4B17">
        <w:rPr>
          <w:lang w:val="en-US"/>
        </w:rPr>
        <w:t xml:space="preserve">than sales employees who are less extrinsically motivated. </w:t>
      </w:r>
      <w:r w:rsidR="00802E8B" w:rsidRPr="00FE4B17">
        <w:rPr>
          <w:lang w:val="en-US"/>
        </w:rPr>
        <w:t xml:space="preserve">We expect that: </w:t>
      </w:r>
    </w:p>
    <w:p w14:paraId="16F33B99" w14:textId="78D1D935" w:rsidR="00B250A2" w:rsidRPr="00FE4B17" w:rsidRDefault="00982C2E" w:rsidP="00DC0CF7">
      <w:pPr>
        <w:tabs>
          <w:tab w:val="left" w:pos="851"/>
        </w:tabs>
        <w:ind w:left="426"/>
        <w:jc w:val="left"/>
        <w:rPr>
          <w:i/>
          <w:lang w:val="en-US"/>
        </w:rPr>
      </w:pPr>
      <w:r w:rsidRPr="00FE4B17">
        <w:rPr>
          <w:i/>
          <w:lang w:val="en-US"/>
        </w:rPr>
        <w:t>Hypothesis 1</w:t>
      </w:r>
      <w:r w:rsidR="00B250A2" w:rsidRPr="00FE4B17">
        <w:rPr>
          <w:i/>
          <w:lang w:val="en-US"/>
        </w:rPr>
        <w:t xml:space="preserve">a. </w:t>
      </w:r>
      <w:r w:rsidR="003D5E3C" w:rsidRPr="00FE4B17">
        <w:rPr>
          <w:lang w:val="en-US"/>
        </w:rPr>
        <w:t>Extrinsic motivation has a positive effect on focal employees’ engagement in knowledge</w:t>
      </w:r>
      <w:r w:rsidR="00AA7679" w:rsidRPr="00FE4B17">
        <w:rPr>
          <w:lang w:val="en-US"/>
        </w:rPr>
        <w:t>-</w:t>
      </w:r>
      <w:r w:rsidR="003D5E3C" w:rsidRPr="00FE4B17">
        <w:rPr>
          <w:lang w:val="en-US"/>
        </w:rPr>
        <w:t>seeking ties.</w:t>
      </w:r>
    </w:p>
    <w:p w14:paraId="5A5874E8" w14:textId="78DF1F61" w:rsidR="007E00A4" w:rsidRPr="00FE4B17" w:rsidRDefault="005D04FE" w:rsidP="00DC0CF7">
      <w:pPr>
        <w:ind w:firstLine="426"/>
        <w:jc w:val="left"/>
        <w:rPr>
          <w:lang w:val="en-US"/>
        </w:rPr>
      </w:pPr>
      <w:r w:rsidRPr="00FE4B17">
        <w:rPr>
          <w:lang w:val="en-US"/>
        </w:rPr>
        <w:t>While extrinsically motivated employees should see knowledge</w:t>
      </w:r>
      <w:r w:rsidR="00AA7679" w:rsidRPr="00FE4B17">
        <w:rPr>
          <w:lang w:val="en-US"/>
        </w:rPr>
        <w:t>-</w:t>
      </w:r>
      <w:r w:rsidRPr="00FE4B17">
        <w:rPr>
          <w:lang w:val="en-US"/>
        </w:rPr>
        <w:t xml:space="preserve">seeking ties as means to </w:t>
      </w:r>
      <w:r w:rsidR="00AA7679" w:rsidRPr="00FE4B17">
        <w:rPr>
          <w:lang w:val="en-US"/>
        </w:rPr>
        <w:t xml:space="preserve">move </w:t>
      </w:r>
      <w:r w:rsidRPr="00FE4B17">
        <w:rPr>
          <w:lang w:val="en-US"/>
        </w:rPr>
        <w:t>them closer to their incentives, the same does not apply to knowledge</w:t>
      </w:r>
      <w:r w:rsidR="00AA7679" w:rsidRPr="00FE4B17">
        <w:rPr>
          <w:lang w:val="en-US"/>
        </w:rPr>
        <w:t>-</w:t>
      </w:r>
      <w:r w:rsidRPr="00FE4B17">
        <w:rPr>
          <w:lang w:val="en-US"/>
        </w:rPr>
        <w:t>providing ties. First, knowledge provi</w:t>
      </w:r>
      <w:r w:rsidR="00AA7679" w:rsidRPr="00FE4B17">
        <w:rPr>
          <w:lang w:val="en-US"/>
        </w:rPr>
        <w:t>sion</w:t>
      </w:r>
      <w:r w:rsidRPr="00FE4B17">
        <w:rPr>
          <w:lang w:val="en-US"/>
        </w:rPr>
        <w:t xml:space="preserve"> is associated with opportunity costs for employees </w:t>
      </w:r>
      <w:sdt>
        <w:sdtPr>
          <w:rPr>
            <w:lang w:val="en-US"/>
          </w:rPr>
          <w:alias w:val="Don’t edit this field."/>
          <w:tag w:val="CitaviPlaceholder#328dcdd4-fcac-463c-a601-8cda969dd818"/>
          <w:id w:val="-1579273231"/>
          <w:placeholder>
            <w:docPart w:val="D6807FEBFE814D37804D83FF780B1FBB"/>
          </w:placeholder>
        </w:sdtPr>
        <w:sdtEndPr/>
        <w:sdtContent>
          <w:r w:rsidRPr="00FE4B17">
            <w:rPr>
              <w:lang w:val="en-US"/>
            </w:rPr>
            <w:fldChar w:fldCharType="begin"/>
          </w:r>
          <w:r w:rsidR="00217981">
            <w:rPr>
              <w:lang w:val="en-US"/>
            </w:rPr>
            <w:instrText>ADDIN CitaviPlaceholder{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}</w:instrText>
          </w:r>
          <w:r w:rsidRPr="00FE4B17">
            <w:rPr>
              <w:lang w:val="en-US"/>
            </w:rPr>
            <w:fldChar w:fldCharType="separate"/>
          </w:r>
          <w:r w:rsidR="00F11E7E">
            <w:rPr>
              <w:lang w:val="en-US"/>
            </w:rPr>
            <w:t>(Carboni &amp; Ehrlich, 2013; Hansen, 2013; S. Wang &amp; Noe, 2010)</w:t>
          </w:r>
          <w:r w:rsidRPr="00FE4B17">
            <w:rPr>
              <w:lang w:val="en-US"/>
            </w:rPr>
            <w:fldChar w:fldCharType="end"/>
          </w:r>
        </w:sdtContent>
      </w:sdt>
      <w:r w:rsidRPr="00FE4B17">
        <w:rPr>
          <w:lang w:val="en-US"/>
        </w:rPr>
        <w:t>. Accordingly, extrinsically motivated</w:t>
      </w:r>
      <w:r w:rsidR="007E00A4" w:rsidRPr="00FE4B17">
        <w:rPr>
          <w:lang w:val="en-US"/>
        </w:rPr>
        <w:t xml:space="preserve"> employees may see the spending</w:t>
      </w:r>
      <w:r w:rsidR="009D35E8" w:rsidRPr="00FE4B17">
        <w:rPr>
          <w:lang w:val="en-US"/>
        </w:rPr>
        <w:t xml:space="preserve"> of</w:t>
      </w:r>
      <w:r w:rsidR="007E00A4" w:rsidRPr="00FE4B17">
        <w:rPr>
          <w:lang w:val="en-US"/>
        </w:rPr>
        <w:t xml:space="preserve"> time and energy </w:t>
      </w:r>
      <w:r w:rsidR="00AA7679" w:rsidRPr="00FE4B17">
        <w:rPr>
          <w:lang w:val="en-US"/>
        </w:rPr>
        <w:t xml:space="preserve">on </w:t>
      </w:r>
      <w:r w:rsidR="007E00A4" w:rsidRPr="00FE4B17">
        <w:rPr>
          <w:lang w:val="en-US"/>
        </w:rPr>
        <w:t xml:space="preserve">the execution of </w:t>
      </w:r>
      <w:r w:rsidR="00135147" w:rsidRPr="00FE4B17">
        <w:rPr>
          <w:lang w:val="en-US"/>
        </w:rPr>
        <w:t>behaviors</w:t>
      </w:r>
      <w:r w:rsidR="007E00A4" w:rsidRPr="00FE4B17">
        <w:rPr>
          <w:lang w:val="en-US"/>
        </w:rPr>
        <w:t xml:space="preserve"> that do not directly</w:t>
      </w:r>
      <w:r w:rsidRPr="00FE4B17">
        <w:rPr>
          <w:lang w:val="en-US"/>
        </w:rPr>
        <w:t xml:space="preserve"> assist </w:t>
      </w:r>
      <w:r w:rsidR="00586271" w:rsidRPr="00FE4B17">
        <w:rPr>
          <w:lang w:val="en-US"/>
        </w:rPr>
        <w:t xml:space="preserve">in </w:t>
      </w:r>
      <w:r w:rsidRPr="00FE4B17">
        <w:rPr>
          <w:lang w:val="en-US"/>
        </w:rPr>
        <w:t>goal attainment, such as knowledge provi</w:t>
      </w:r>
      <w:r w:rsidR="00586271" w:rsidRPr="00FE4B17">
        <w:rPr>
          <w:lang w:val="en-US"/>
        </w:rPr>
        <w:t>sion</w:t>
      </w:r>
      <w:r w:rsidRPr="00FE4B17">
        <w:rPr>
          <w:lang w:val="en-US"/>
        </w:rPr>
        <w:t>, as waste</w:t>
      </w:r>
      <w:r w:rsidR="00AA7679" w:rsidRPr="00FE4B17">
        <w:rPr>
          <w:lang w:val="en-US"/>
        </w:rPr>
        <w:t>ful</w:t>
      </w:r>
      <w:r w:rsidRPr="00FE4B17">
        <w:rPr>
          <w:lang w:val="en-US"/>
        </w:rPr>
        <w:t xml:space="preserve">. </w:t>
      </w:r>
      <w:r w:rsidR="007E00A4" w:rsidRPr="00FE4B17">
        <w:rPr>
          <w:lang w:val="en-US"/>
        </w:rPr>
        <w:t xml:space="preserve">More importantly, knowledge is a valuable resource </w:t>
      </w:r>
      <w:r w:rsidR="00AA7679" w:rsidRPr="00FE4B17">
        <w:rPr>
          <w:lang w:val="en-US"/>
        </w:rPr>
        <w:t xml:space="preserve">that </w:t>
      </w:r>
      <w:r w:rsidR="007E00A4" w:rsidRPr="00FE4B17">
        <w:rPr>
          <w:lang w:val="en-US"/>
        </w:rPr>
        <w:t>contribut</w:t>
      </w:r>
      <w:r w:rsidR="00AA7679" w:rsidRPr="00FE4B17">
        <w:rPr>
          <w:lang w:val="en-US"/>
        </w:rPr>
        <w:t>es</w:t>
      </w:r>
      <w:r w:rsidR="007E00A4" w:rsidRPr="00FE4B17">
        <w:rPr>
          <w:lang w:val="en-US"/>
        </w:rPr>
        <w:t xml:space="preserve"> to individual success in organizations</w:t>
      </w:r>
      <w:r w:rsidR="00AA7679" w:rsidRPr="00FE4B17">
        <w:rPr>
          <w:lang w:val="en-US"/>
        </w:rPr>
        <w:t xml:space="preserve"> in general</w:t>
      </w:r>
      <w:r w:rsidR="007E00A4" w:rsidRPr="00FE4B17">
        <w:rPr>
          <w:lang w:val="en-US"/>
        </w:rPr>
        <w:t xml:space="preserve"> and in the sales function in particular </w:t>
      </w:r>
      <w:sdt>
        <w:sdtPr>
          <w:rPr>
            <w:lang w:val="en-US"/>
          </w:rPr>
          <w:alias w:val="Don't edit this field"/>
          <w:tag w:val="CitaviPlaceholder#402a3a32-6f08-4c9c-a316-bf003c8b73d8"/>
          <w:id w:val="-732773099"/>
          <w:placeholder>
            <w:docPart w:val="DefaultPlaceholder_-1854013440"/>
          </w:placeholder>
        </w:sdtPr>
        <w:sdtEndPr/>
        <w:sdtContent>
          <w:r w:rsidR="00E3688E">
            <w:rPr>
              <w:lang w:val="en-US"/>
            </w:rPr>
            <w:fldChar w:fldCharType="begin"/>
          </w:r>
          <w:r w:rsidR="00217981">
            <w:rPr>
              <w:lang w:val="en-US"/>
            </w:rPr>
            <w:instrText>ADDIN CitaviPlaceholder{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}</w:instrText>
          </w:r>
          <w:r w:rsidR="00E3688E">
            <w:rPr>
              <w:lang w:val="en-US"/>
            </w:rPr>
            <w:fldChar w:fldCharType="separate"/>
          </w:r>
          <w:r w:rsidR="00F11E7E">
            <w:rPr>
              <w:lang w:val="en-US"/>
            </w:rPr>
            <w:t>(Storbacka, Ryals, Davies, &amp; Nenonen, 2009; Verbeke et al., 2011)</w:t>
          </w:r>
          <w:r w:rsidR="00E3688E">
            <w:rPr>
              <w:lang w:val="en-US"/>
            </w:rPr>
            <w:fldChar w:fldCharType="end"/>
          </w:r>
        </w:sdtContent>
      </w:sdt>
      <w:r w:rsidRPr="00FE4B17">
        <w:rPr>
          <w:lang w:val="en-US"/>
        </w:rPr>
        <w:t xml:space="preserve">. </w:t>
      </w:r>
      <w:r w:rsidR="00AA7679" w:rsidRPr="00FE4B17">
        <w:rPr>
          <w:lang w:val="en-US"/>
        </w:rPr>
        <w:t>To some extent, g</w:t>
      </w:r>
      <w:r w:rsidR="007E00A4" w:rsidRPr="00FE4B17">
        <w:rPr>
          <w:lang w:val="en-US"/>
        </w:rPr>
        <w:t xml:space="preserve">iving away one’s knowledge constitutes a loss of competitive advantage and power for employees </w:t>
      </w:r>
      <w:sdt>
        <w:sdtPr>
          <w:rPr>
            <w:lang w:val="en-US"/>
          </w:rPr>
          <w:alias w:val="Don’t edit this field."/>
          <w:tag w:val="CitaviPlaceholder#65b60b07-a7ac-4604-beaa-26a5da86449c"/>
          <w:id w:val="-113438229"/>
          <w:placeholder>
            <w:docPart w:val="2C524566A587441D9D3963B23769AC65"/>
          </w:placeholder>
        </w:sdtPr>
        <w:sdtEndPr/>
        <w:sdtContent>
          <w:r w:rsidR="007E00A4" w:rsidRPr="00FE4B17">
            <w:rPr>
              <w:lang w:val="en-US"/>
            </w:rPr>
            <w:fldChar w:fldCharType="begin"/>
          </w:r>
          <w:r w:rsidR="00217981">
            <w:rPr>
              <w:lang w:val="en-US"/>
            </w:rPr>
            <w:instrText>ADDIN CitaviPlaceholder{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}</w:instrText>
          </w:r>
          <w:r w:rsidR="007E00A4" w:rsidRPr="00FE4B17">
            <w:rPr>
              <w:lang w:val="en-US"/>
            </w:rPr>
            <w:fldChar w:fldCharType="separate"/>
          </w:r>
          <w:r w:rsidR="00F11E7E">
            <w:rPr>
              <w:lang w:val="en-US"/>
            </w:rPr>
            <w:t>(Gray, 2001; Pfeffer, 1992; Szulanski, 1996)</w:t>
          </w:r>
          <w:r w:rsidR="007E00A4" w:rsidRPr="00FE4B17">
            <w:rPr>
              <w:lang w:val="en-US"/>
            </w:rPr>
            <w:fldChar w:fldCharType="end"/>
          </w:r>
        </w:sdtContent>
      </w:sdt>
      <w:r w:rsidR="007E00A4" w:rsidRPr="00EB15B3">
        <w:rPr>
          <w:lang w:val="en-US"/>
        </w:rPr>
        <w:t xml:space="preserve">. </w:t>
      </w:r>
      <w:r w:rsidR="007E00A4" w:rsidRPr="00FE4B17">
        <w:rPr>
          <w:lang w:val="en-US"/>
        </w:rPr>
        <w:t>Consequently, extrinsically motivated sales employees have no immediate incentive to share their knowledge with coworkers and</w:t>
      </w:r>
      <w:r w:rsidR="00AA7679" w:rsidRPr="00FE4B17">
        <w:rPr>
          <w:lang w:val="en-US"/>
        </w:rPr>
        <w:t xml:space="preserve"> they</w:t>
      </w:r>
      <w:r w:rsidR="007E00A4" w:rsidRPr="00FE4B17">
        <w:rPr>
          <w:lang w:val="en-US"/>
        </w:rPr>
        <w:t xml:space="preserve"> may instead keep it for themselves. </w:t>
      </w:r>
    </w:p>
    <w:p w14:paraId="4DC66001" w14:textId="4E23E338" w:rsidR="00907507" w:rsidRPr="00FE4B17" w:rsidRDefault="005F4ADC" w:rsidP="00DC0CF7">
      <w:pPr>
        <w:ind w:firstLine="426"/>
        <w:jc w:val="left"/>
        <w:rPr>
          <w:lang w:val="en-US"/>
        </w:rPr>
      </w:pPr>
      <w:r w:rsidRPr="00FE4B17">
        <w:rPr>
          <w:lang w:val="en-US"/>
        </w:rPr>
        <w:t xml:space="preserve">Previous empirical research </w:t>
      </w:r>
      <w:r w:rsidR="002E5541" w:rsidRPr="00FE4B17">
        <w:rPr>
          <w:lang w:val="en-US"/>
        </w:rPr>
        <w:t>on</w:t>
      </w:r>
      <w:r w:rsidR="00DF1ED9" w:rsidRPr="00FE4B17">
        <w:rPr>
          <w:lang w:val="en-US"/>
        </w:rPr>
        <w:t xml:space="preserve"> the effect of extrinsic motivation on knowledge provi</w:t>
      </w:r>
      <w:r w:rsidR="00586271" w:rsidRPr="00FE4B17">
        <w:rPr>
          <w:lang w:val="en-US"/>
        </w:rPr>
        <w:t>sion</w:t>
      </w:r>
      <w:r w:rsidR="00DF1ED9" w:rsidRPr="00FE4B17">
        <w:rPr>
          <w:lang w:val="en-US"/>
        </w:rPr>
        <w:t xml:space="preserve"> </w:t>
      </w:r>
      <w:r w:rsidR="002E5541" w:rsidRPr="00FE4B17">
        <w:rPr>
          <w:lang w:val="en-US"/>
        </w:rPr>
        <w:t>has</w:t>
      </w:r>
      <w:r w:rsidR="00DF1ED9" w:rsidRPr="00FE4B17">
        <w:rPr>
          <w:lang w:val="en-US"/>
        </w:rPr>
        <w:t xml:space="preserve"> yielded conflicting results. </w:t>
      </w:r>
      <w:r w:rsidR="00FB0DA2" w:rsidRPr="00FE4B17">
        <w:rPr>
          <w:lang w:val="en-US"/>
        </w:rPr>
        <w:t>While</w:t>
      </w:r>
      <w:r w:rsidR="00DF1ED9" w:rsidRPr="00FE4B17">
        <w:rPr>
          <w:lang w:val="en-US"/>
        </w:rPr>
        <w:t xml:space="preserve"> Hung </w:t>
      </w:r>
      <w:r w:rsidR="00FB0DA2" w:rsidRPr="00FE4B17">
        <w:rPr>
          <w:lang w:val="en-US"/>
        </w:rPr>
        <w:t>et al.</w:t>
      </w:r>
      <w:r w:rsidR="00DF1ED9" w:rsidRPr="00FE4B17">
        <w:rPr>
          <w:lang w:val="en-US"/>
        </w:rPr>
        <w:t xml:space="preserve"> </w:t>
      </w:r>
      <w:sdt>
        <w:sdtPr>
          <w:rPr>
            <w:lang w:val="en-US"/>
          </w:rPr>
          <w:alias w:val="Don't edit this field"/>
          <w:tag w:val="CitaviPlaceholder#8691b4a9-bba4-4f54-ae7d-389b81968177"/>
          <w:id w:val="1760103230"/>
          <w:placeholder>
            <w:docPart w:val="DefaultPlaceholder_-1854013440"/>
          </w:placeholder>
        </w:sdtPr>
        <w:sdtEndPr/>
        <w:sdtContent>
          <w:r w:rsidR="00E3688E">
            <w:rPr>
              <w:lang w:val="en-US"/>
            </w:rPr>
            <w:fldChar w:fldCharType="begin"/>
          </w:r>
          <w:r w:rsidR="00217981">
            <w:rPr>
              <w:lang w:val="en-US"/>
            </w:rPr>
            <w:instrText>ADDIN CitaviPlaceholder{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EpIn1dfSwiVGFnIjoiQ2l0YXZpUGxhY2Vob2xkZXIjODY5MWI0YTktYmJhNC00ZjU0LWFlN2QtMzg5YjgxOTY4MTc3IiwiVGV4dCI6IigyMDExKSIsIldBSVZlcnNpb24iOiI2LjMuMC4wIn0=}</w:instrText>
          </w:r>
          <w:r w:rsidR="00E3688E">
            <w:rPr>
              <w:lang w:val="en-US"/>
            </w:rPr>
            <w:fldChar w:fldCharType="separate"/>
          </w:r>
          <w:r w:rsidR="00F11E7E">
            <w:rPr>
              <w:lang w:val="en-US"/>
            </w:rPr>
            <w:t>(2011)</w:t>
          </w:r>
          <w:r w:rsidR="00E3688E">
            <w:rPr>
              <w:lang w:val="en-US"/>
            </w:rPr>
            <w:fldChar w:fldCharType="end"/>
          </w:r>
        </w:sdtContent>
      </w:sdt>
      <w:r w:rsidR="00DF1ED9" w:rsidRPr="00FE4B17">
        <w:rPr>
          <w:lang w:val="en-US"/>
        </w:rPr>
        <w:t xml:space="preserve"> </w:t>
      </w:r>
      <w:r w:rsidRPr="00FE4B17">
        <w:rPr>
          <w:lang w:val="en-US"/>
        </w:rPr>
        <w:t>find</w:t>
      </w:r>
      <w:r w:rsidR="00DF1ED9" w:rsidRPr="00FE4B17">
        <w:rPr>
          <w:lang w:val="en-US"/>
        </w:rPr>
        <w:t xml:space="preserve"> a positive </w:t>
      </w:r>
      <w:r w:rsidR="00FB0DA2" w:rsidRPr="00FE4B17">
        <w:rPr>
          <w:lang w:val="en-US"/>
        </w:rPr>
        <w:t>relationship</w:t>
      </w:r>
      <w:r w:rsidR="00586271" w:rsidRPr="00FE4B17">
        <w:rPr>
          <w:lang w:val="en-US"/>
        </w:rPr>
        <w:t xml:space="preserve"> in their experiment-based study</w:t>
      </w:r>
      <w:r w:rsidR="00FB0DA2" w:rsidRPr="00FE4B17">
        <w:rPr>
          <w:lang w:val="en-US"/>
        </w:rPr>
        <w:t>, o</w:t>
      </w:r>
      <w:r w:rsidR="00DF1ED9" w:rsidRPr="00FE4B17">
        <w:rPr>
          <w:lang w:val="en-US"/>
        </w:rPr>
        <w:t>t</w:t>
      </w:r>
      <w:r w:rsidR="00FB0DA2" w:rsidRPr="00FE4B17">
        <w:rPr>
          <w:lang w:val="en-US"/>
        </w:rPr>
        <w:t xml:space="preserve">her studies relying on </w:t>
      </w:r>
      <w:r w:rsidR="00DF1ED9" w:rsidRPr="00FE4B17">
        <w:rPr>
          <w:lang w:val="en-US"/>
        </w:rPr>
        <w:t>self-reported knowledge</w:t>
      </w:r>
      <w:r w:rsidR="004E4DD1" w:rsidRPr="00FE4B17">
        <w:rPr>
          <w:lang w:val="en-US"/>
        </w:rPr>
        <w:t>-</w:t>
      </w:r>
      <w:r w:rsidR="00DF1ED9" w:rsidRPr="00FE4B17">
        <w:rPr>
          <w:lang w:val="en-US"/>
        </w:rPr>
        <w:t>providing</w:t>
      </w:r>
      <w:r w:rsidR="00135147" w:rsidRPr="00FE4B17">
        <w:rPr>
          <w:lang w:val="en-US"/>
        </w:rPr>
        <w:t xml:space="preserve"> behavior</w:t>
      </w:r>
      <w:r w:rsidR="00DF1ED9" w:rsidRPr="00FE4B17">
        <w:rPr>
          <w:lang w:val="en-US"/>
        </w:rPr>
        <w:t xml:space="preserve"> or intention</w:t>
      </w:r>
      <w:r w:rsidRPr="00FE4B17">
        <w:rPr>
          <w:lang w:val="en-US"/>
        </w:rPr>
        <w:t xml:space="preserve"> </w:t>
      </w:r>
      <w:r w:rsidR="00FB0DA2" w:rsidRPr="00FE4B17">
        <w:rPr>
          <w:lang w:val="en-US"/>
        </w:rPr>
        <w:t>yield</w:t>
      </w:r>
      <w:r w:rsidRPr="00FE4B17">
        <w:rPr>
          <w:lang w:val="en-US"/>
        </w:rPr>
        <w:t xml:space="preserve"> evidence of</w:t>
      </w:r>
      <w:r w:rsidR="00DF1ED9" w:rsidRPr="00FE4B17">
        <w:rPr>
          <w:lang w:val="en-US"/>
        </w:rPr>
        <w:t xml:space="preserve"> negative effect</w:t>
      </w:r>
      <w:r w:rsidR="00FB0DA2" w:rsidRPr="00FE4B17">
        <w:rPr>
          <w:lang w:val="en-US"/>
        </w:rPr>
        <w:t>s</w:t>
      </w:r>
      <w:r w:rsidR="00DF1ED9" w:rsidRPr="00FE4B17">
        <w:rPr>
          <w:lang w:val="en-US"/>
        </w:rPr>
        <w:t xml:space="preserve"> </w:t>
      </w:r>
      <w:sdt>
        <w:sdtPr>
          <w:rPr>
            <w:lang w:val="en-US"/>
          </w:rPr>
          <w:alias w:val="Don't edit this field"/>
          <w:tag w:val="CitaviPlaceholder#1b415726-0d3d-4d01-b90d-a9540edb5a2d"/>
          <w:id w:val="-1425261050"/>
          <w:placeholder>
            <w:docPart w:val="1EC67DEF8EDF444488FA098117151EC7"/>
          </w:placeholder>
        </w:sdtPr>
        <w:sdtEndPr/>
        <w:sdtContent>
          <w:r w:rsidR="00DF1ED9" w:rsidRPr="00FE4B17">
            <w:rPr>
              <w:lang w:val="en-US"/>
            </w:rPr>
            <w:fldChar w:fldCharType="begin"/>
          </w:r>
          <w:r w:rsidR="00217981">
            <w:rPr>
              <w:lang w:val="en-US"/>
            </w:rPr>
            <w:instrText>ADDIN CitaviPlaceholder{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}</w:instrText>
          </w:r>
          <w:r w:rsidR="00DF1ED9" w:rsidRPr="00FE4B17">
            <w:rPr>
              <w:lang w:val="en-US"/>
            </w:rPr>
            <w:fldChar w:fldCharType="separate"/>
          </w:r>
          <w:r w:rsidR="00F11E7E">
            <w:rPr>
              <w:lang w:val="en-US"/>
            </w:rPr>
            <w:t>(Bock et al., 2005; Foss et al., 2009)</w:t>
          </w:r>
          <w:r w:rsidR="00DF1ED9" w:rsidRPr="00FE4B17">
            <w:rPr>
              <w:lang w:val="en-US"/>
            </w:rPr>
            <w:fldChar w:fldCharType="end"/>
          </w:r>
        </w:sdtContent>
      </w:sdt>
      <w:r w:rsidR="00DF1ED9" w:rsidRPr="00F203D6">
        <w:rPr>
          <w:lang w:val="en-US"/>
        </w:rPr>
        <w:t xml:space="preserve">. </w:t>
      </w:r>
      <w:r w:rsidRPr="00F203D6">
        <w:rPr>
          <w:lang w:val="en-US"/>
        </w:rPr>
        <w:t>Moreover</w:t>
      </w:r>
      <w:r w:rsidR="00DF1ED9" w:rsidRPr="00F203D6">
        <w:rPr>
          <w:lang w:val="en-US"/>
        </w:rPr>
        <w:t>, Lin</w:t>
      </w:r>
      <w:r w:rsidR="00E3688E" w:rsidRPr="00F203D6">
        <w:rPr>
          <w:lang w:val="en-US"/>
        </w:rPr>
        <w:t xml:space="preserve"> </w:t>
      </w:r>
      <w:sdt>
        <w:sdtPr>
          <w:rPr>
            <w:lang w:val="en-US"/>
          </w:rPr>
          <w:alias w:val="Don't edit this field"/>
          <w:tag w:val="CitaviPlaceholder#f977ce60-b718-4a43-a2b8-72777a461f5c"/>
          <w:id w:val="-1536343083"/>
          <w:placeholder>
            <w:docPart w:val="DefaultPlaceholder_-1854013440"/>
          </w:placeholder>
        </w:sdtPr>
        <w:sdtEndPr/>
        <w:sdtContent>
          <w:r w:rsidR="00F203D6">
            <w:rPr>
              <w:lang w:val="en-US"/>
            </w:rPr>
            <w:fldChar w:fldCharType="begin"/>
          </w:r>
          <w:r w:rsidR="00217981">
            <w:rPr>
              <w:lang w:val="en-US"/>
            </w:rPr>
            <w:instrText>ADDIN CitaviPlaceholder{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cpIn1dfSwiVGFnIjoiQ2l0YXZpUGxhY2Vob2xkZXIjZjk3N2NlNjAtYjcxOC00YTQzLWEyYjgtNzI3NzdhNDYxZjVjIiwiVGV4dCI6IigyMDA3KSIsIldBSVZlcnNpb24iOiI2LjMuMC4wIn0=}</w:instrText>
          </w:r>
          <w:r w:rsidR="00F203D6">
            <w:rPr>
              <w:lang w:val="en-US"/>
            </w:rPr>
            <w:fldChar w:fldCharType="separate"/>
          </w:r>
          <w:r w:rsidR="00F11E7E">
            <w:rPr>
              <w:lang w:val="en-US"/>
            </w:rPr>
            <w:t>(2007)</w:t>
          </w:r>
          <w:r w:rsidR="00F203D6">
            <w:rPr>
              <w:lang w:val="en-US"/>
            </w:rPr>
            <w:fldChar w:fldCharType="end"/>
          </w:r>
        </w:sdtContent>
      </w:sdt>
      <w:r w:rsidR="00F203D6">
        <w:rPr>
          <w:lang w:val="en-US"/>
        </w:rPr>
        <w:t xml:space="preserve"> </w:t>
      </w:r>
      <w:r w:rsidRPr="00FE4B17">
        <w:rPr>
          <w:lang w:val="en-US"/>
        </w:rPr>
        <w:t xml:space="preserve">finds </w:t>
      </w:r>
      <w:r w:rsidR="00DF1ED9" w:rsidRPr="00FE4B17">
        <w:rPr>
          <w:lang w:val="en-US"/>
        </w:rPr>
        <w:t>no significant relationship between employees’ expectation</w:t>
      </w:r>
      <w:r w:rsidR="004E4DD1" w:rsidRPr="00FE4B17">
        <w:rPr>
          <w:lang w:val="en-US"/>
        </w:rPr>
        <w:t>s</w:t>
      </w:r>
      <w:r w:rsidR="00DF1ED9" w:rsidRPr="00FE4B17">
        <w:rPr>
          <w:lang w:val="en-US"/>
        </w:rPr>
        <w:t xml:space="preserve"> of organizational rewards </w:t>
      </w:r>
      <w:r w:rsidR="004E4DD1" w:rsidRPr="00FE4B17">
        <w:rPr>
          <w:lang w:val="en-US"/>
        </w:rPr>
        <w:t>for</w:t>
      </w:r>
      <w:r w:rsidR="00DF1ED9" w:rsidRPr="00FE4B17">
        <w:rPr>
          <w:lang w:val="en-US"/>
        </w:rPr>
        <w:t xml:space="preserve"> knowledge provi</w:t>
      </w:r>
      <w:r w:rsidRPr="00FE4B17">
        <w:rPr>
          <w:lang w:val="en-US"/>
        </w:rPr>
        <w:t>sion</w:t>
      </w:r>
      <w:r w:rsidR="00DF1ED9" w:rsidRPr="00FE4B17">
        <w:rPr>
          <w:lang w:val="en-US"/>
        </w:rPr>
        <w:t xml:space="preserve"> and </w:t>
      </w:r>
      <w:r w:rsidRPr="00FE4B17">
        <w:rPr>
          <w:lang w:val="en-US"/>
        </w:rPr>
        <w:t xml:space="preserve">the </w:t>
      </w:r>
      <w:r w:rsidR="00DF1ED9" w:rsidRPr="00FE4B17">
        <w:rPr>
          <w:lang w:val="en-US"/>
        </w:rPr>
        <w:t>attitude</w:t>
      </w:r>
      <w:r w:rsidRPr="00FE4B17">
        <w:rPr>
          <w:lang w:val="en-US"/>
        </w:rPr>
        <w:t>s of those employees</w:t>
      </w:r>
      <w:r w:rsidR="00DF1ED9" w:rsidRPr="00FE4B17">
        <w:rPr>
          <w:lang w:val="en-US"/>
        </w:rPr>
        <w:t xml:space="preserve"> towards knowledge </w:t>
      </w:r>
      <w:r w:rsidR="00DF1ED9" w:rsidRPr="00FE4B17">
        <w:rPr>
          <w:lang w:val="en-US"/>
        </w:rPr>
        <w:lastRenderedPageBreak/>
        <w:t>provi</w:t>
      </w:r>
      <w:r w:rsidRPr="00FE4B17">
        <w:rPr>
          <w:lang w:val="en-US"/>
        </w:rPr>
        <w:t>sion</w:t>
      </w:r>
      <w:r w:rsidR="00DF1ED9" w:rsidRPr="00FE4B17">
        <w:rPr>
          <w:lang w:val="en-US"/>
        </w:rPr>
        <w:t xml:space="preserve">. </w:t>
      </w:r>
      <w:r w:rsidR="0043276E" w:rsidRPr="00FE4B17">
        <w:rPr>
          <w:lang w:val="en-US"/>
        </w:rPr>
        <w:t>Strikingly, none of the</w:t>
      </w:r>
      <w:r w:rsidRPr="00FE4B17">
        <w:rPr>
          <w:lang w:val="en-US"/>
        </w:rPr>
        <w:t>se</w:t>
      </w:r>
      <w:r w:rsidR="0043276E" w:rsidRPr="00FE4B17">
        <w:rPr>
          <w:lang w:val="en-US"/>
        </w:rPr>
        <w:t xml:space="preserve"> studies examine actual extrinsic </w:t>
      </w:r>
      <w:r w:rsidRPr="00FE4B17">
        <w:rPr>
          <w:lang w:val="en-US"/>
        </w:rPr>
        <w:t xml:space="preserve">work-related </w:t>
      </w:r>
      <w:r w:rsidR="0043276E" w:rsidRPr="00FE4B17">
        <w:rPr>
          <w:lang w:val="en-US"/>
        </w:rPr>
        <w:t>motivation</w:t>
      </w:r>
      <w:r w:rsidRPr="00FE4B17">
        <w:rPr>
          <w:lang w:val="en-US"/>
        </w:rPr>
        <w:t>. I</w:t>
      </w:r>
      <w:r w:rsidR="0043276E" w:rsidRPr="00FE4B17">
        <w:rPr>
          <w:lang w:val="en-US"/>
        </w:rPr>
        <w:t>nstead, they focus on var</w:t>
      </w:r>
      <w:r w:rsidRPr="00FE4B17">
        <w:rPr>
          <w:lang w:val="en-US"/>
        </w:rPr>
        <w:t>ious</w:t>
      </w:r>
      <w:r w:rsidR="0043276E" w:rsidRPr="00FE4B17">
        <w:rPr>
          <w:lang w:val="en-US"/>
        </w:rPr>
        <w:t xml:space="preserve"> dimensions of motivation </w:t>
      </w:r>
      <w:r w:rsidRPr="00FE4B17">
        <w:rPr>
          <w:lang w:val="en-US"/>
        </w:rPr>
        <w:t xml:space="preserve">that are </w:t>
      </w:r>
      <w:r w:rsidR="0043276E" w:rsidRPr="00FE4B17">
        <w:rPr>
          <w:lang w:val="en-US"/>
        </w:rPr>
        <w:t>specifically related to cooperation.</w:t>
      </w:r>
    </w:p>
    <w:p w14:paraId="487992D8" w14:textId="19284970" w:rsidR="00841915" w:rsidRPr="00FE4B17" w:rsidRDefault="00907507" w:rsidP="00DC0CF7">
      <w:pPr>
        <w:ind w:firstLine="426"/>
        <w:jc w:val="left"/>
        <w:rPr>
          <w:lang w:val="en-US"/>
        </w:rPr>
      </w:pPr>
      <w:r w:rsidRPr="00FE4B17">
        <w:rPr>
          <w:lang w:val="en-US"/>
        </w:rPr>
        <w:t>Building on the above theoretical reasoning</w:t>
      </w:r>
      <w:r w:rsidR="003B272D">
        <w:rPr>
          <w:lang w:val="en-US"/>
        </w:rPr>
        <w:t>,</w:t>
      </w:r>
      <w:r w:rsidRPr="00FE4B17">
        <w:rPr>
          <w:lang w:val="en-US"/>
        </w:rPr>
        <w:t xml:space="preserve"> we propose</w:t>
      </w:r>
      <w:r w:rsidR="00252457" w:rsidRPr="00FE4B17">
        <w:rPr>
          <w:lang w:val="en-US"/>
        </w:rPr>
        <w:t xml:space="preserve"> a </w:t>
      </w:r>
      <w:r w:rsidR="00841915" w:rsidRPr="00FE4B17">
        <w:rPr>
          <w:lang w:val="en-US"/>
        </w:rPr>
        <w:t xml:space="preserve">negative influence of extrinsic motivation on </w:t>
      </w:r>
      <w:r w:rsidR="00252457" w:rsidRPr="00FE4B17">
        <w:rPr>
          <w:lang w:val="en-US"/>
        </w:rPr>
        <w:t xml:space="preserve">sales </w:t>
      </w:r>
      <w:r w:rsidR="00841915" w:rsidRPr="00FE4B17">
        <w:rPr>
          <w:lang w:val="en-US"/>
        </w:rPr>
        <w:t xml:space="preserve">employees’ </w:t>
      </w:r>
      <w:r w:rsidR="007D2BF3" w:rsidRPr="00FE4B17">
        <w:rPr>
          <w:lang w:val="en-US"/>
        </w:rPr>
        <w:t>knowledge</w:t>
      </w:r>
      <w:r w:rsidR="005F4ADC" w:rsidRPr="00FE4B17">
        <w:rPr>
          <w:lang w:val="en-US"/>
        </w:rPr>
        <w:t>-</w:t>
      </w:r>
      <w:r w:rsidR="00CA7910" w:rsidRPr="00FE4B17">
        <w:rPr>
          <w:lang w:val="en-US"/>
        </w:rPr>
        <w:t>provid</w:t>
      </w:r>
      <w:r w:rsidR="00841915" w:rsidRPr="00FE4B17">
        <w:rPr>
          <w:lang w:val="en-US"/>
        </w:rPr>
        <w:t xml:space="preserve">ing </w:t>
      </w:r>
      <w:r w:rsidRPr="00FE4B17">
        <w:rPr>
          <w:lang w:val="en-US"/>
        </w:rPr>
        <w:t>ties within their teams</w:t>
      </w:r>
      <w:r w:rsidR="00841915" w:rsidRPr="00FE4B17">
        <w:rPr>
          <w:lang w:val="en-US"/>
        </w:rPr>
        <w:t>.</w:t>
      </w:r>
      <w:r w:rsidR="00802E8B" w:rsidRPr="00FE4B17">
        <w:rPr>
          <w:lang w:val="en-US"/>
        </w:rPr>
        <w:t xml:space="preserve"> Stated formally: </w:t>
      </w:r>
    </w:p>
    <w:p w14:paraId="76A4BDCF" w14:textId="0E95B9C0" w:rsidR="00614ED8" w:rsidRPr="00FE4B17" w:rsidRDefault="00982C2E" w:rsidP="00DC0CF7">
      <w:pPr>
        <w:ind w:left="426"/>
        <w:jc w:val="left"/>
        <w:rPr>
          <w:lang w:val="en-US"/>
        </w:rPr>
      </w:pPr>
      <w:r w:rsidRPr="00FE4B17">
        <w:rPr>
          <w:i/>
          <w:lang w:val="en-US"/>
        </w:rPr>
        <w:t>Hypothesis 1</w:t>
      </w:r>
      <w:r w:rsidR="00B250A2" w:rsidRPr="00FE4B17">
        <w:rPr>
          <w:i/>
          <w:lang w:val="en-US"/>
        </w:rPr>
        <w:t xml:space="preserve">b. </w:t>
      </w:r>
      <w:r w:rsidR="003D5E3C" w:rsidRPr="00FE4B17">
        <w:rPr>
          <w:lang w:val="en-US"/>
        </w:rPr>
        <w:t>Extrinsic motivation has a negative effect on focal employees’ engagement in knowledge</w:t>
      </w:r>
      <w:r w:rsidR="005F4ADC" w:rsidRPr="00FE4B17">
        <w:rPr>
          <w:lang w:val="en-US"/>
        </w:rPr>
        <w:t>-</w:t>
      </w:r>
      <w:r w:rsidR="003D5E3C" w:rsidRPr="00FE4B17">
        <w:rPr>
          <w:lang w:val="en-US"/>
        </w:rPr>
        <w:t>providing ties.</w:t>
      </w:r>
    </w:p>
    <w:p w14:paraId="59E4223E" w14:textId="6D6C2B4E" w:rsidR="00734DD4" w:rsidRPr="00FE4B17" w:rsidRDefault="00DC1563" w:rsidP="00DC0CF7">
      <w:pPr>
        <w:ind w:firstLine="426"/>
        <w:jc w:val="left"/>
        <w:rPr>
          <w:lang w:val="en-US"/>
        </w:rPr>
      </w:pPr>
      <w:r w:rsidRPr="00FE4B17">
        <w:rPr>
          <w:lang w:val="en-US"/>
        </w:rPr>
        <w:t xml:space="preserve">Beyond the focal </w:t>
      </w:r>
      <w:r w:rsidR="00907507" w:rsidRPr="00FE4B17">
        <w:rPr>
          <w:lang w:val="en-US"/>
        </w:rPr>
        <w:t>employees’ perspective on</w:t>
      </w:r>
      <w:r w:rsidRPr="00FE4B17">
        <w:rPr>
          <w:lang w:val="en-US"/>
        </w:rPr>
        <w:t xml:space="preserve"> how extrinsic motivation influences</w:t>
      </w:r>
      <w:r w:rsidR="00907507" w:rsidRPr="00FE4B17">
        <w:rPr>
          <w:lang w:val="en-US"/>
        </w:rPr>
        <w:t xml:space="preserve"> </w:t>
      </w:r>
      <w:r w:rsidRPr="00FE4B17">
        <w:rPr>
          <w:lang w:val="en-US"/>
        </w:rPr>
        <w:t>knowledge</w:t>
      </w:r>
      <w:r w:rsidR="005F4ADC" w:rsidRPr="00FE4B17">
        <w:rPr>
          <w:lang w:val="en-US"/>
        </w:rPr>
        <w:t>-</w:t>
      </w:r>
      <w:r w:rsidRPr="00FE4B17">
        <w:rPr>
          <w:lang w:val="en-US"/>
        </w:rPr>
        <w:t xml:space="preserve">seeking and </w:t>
      </w:r>
      <w:r w:rsidR="005F4ADC" w:rsidRPr="00FE4B17">
        <w:rPr>
          <w:lang w:val="en-US"/>
        </w:rPr>
        <w:t>knowledge-</w:t>
      </w:r>
      <w:r w:rsidRPr="00FE4B17">
        <w:rPr>
          <w:lang w:val="en-US"/>
        </w:rPr>
        <w:t xml:space="preserve">providing </w:t>
      </w:r>
      <w:r w:rsidR="00907507" w:rsidRPr="00FE4B17">
        <w:rPr>
          <w:lang w:val="en-US"/>
        </w:rPr>
        <w:t>ties</w:t>
      </w:r>
      <w:r w:rsidRPr="00FE4B17">
        <w:rPr>
          <w:lang w:val="en-US"/>
        </w:rPr>
        <w:t>, we suggest that extrinsic motivation exerts an influence at the dyadic level</w:t>
      </w:r>
      <w:r w:rsidR="005F4ADC" w:rsidRPr="00FE4B17">
        <w:rPr>
          <w:lang w:val="en-US"/>
        </w:rPr>
        <w:t>. On this level, extrinsic motivation</w:t>
      </w:r>
      <w:r w:rsidRPr="00FE4B17">
        <w:rPr>
          <w:lang w:val="en-US"/>
        </w:rPr>
        <w:t xml:space="preserve"> affect</w:t>
      </w:r>
      <w:r w:rsidR="005F4ADC" w:rsidRPr="00FE4B17">
        <w:rPr>
          <w:lang w:val="en-US"/>
        </w:rPr>
        <w:t>s</w:t>
      </w:r>
      <w:r w:rsidRPr="00FE4B17">
        <w:rPr>
          <w:lang w:val="en-US"/>
        </w:rPr>
        <w:t xml:space="preserve"> employees’ decision</w:t>
      </w:r>
      <w:r w:rsidR="005F4ADC" w:rsidRPr="00FE4B17">
        <w:rPr>
          <w:lang w:val="en-US"/>
        </w:rPr>
        <w:t>s regarding</w:t>
      </w:r>
      <w:r w:rsidRPr="00FE4B17">
        <w:rPr>
          <w:lang w:val="en-US"/>
        </w:rPr>
        <w:t xml:space="preserve"> with whom to exchange knowledge</w:t>
      </w:r>
      <w:r w:rsidR="00907507" w:rsidRPr="00FE4B17">
        <w:rPr>
          <w:lang w:val="en-US"/>
        </w:rPr>
        <w:t xml:space="preserve"> (</w:t>
      </w:r>
      <w:r w:rsidR="005F4ADC" w:rsidRPr="00FE4B17">
        <w:rPr>
          <w:lang w:val="en-US"/>
        </w:rPr>
        <w:t xml:space="preserve">i.e., the </w:t>
      </w:r>
      <w:r w:rsidR="00907507" w:rsidRPr="00FE4B17">
        <w:rPr>
          <w:lang w:val="en-US"/>
        </w:rPr>
        <w:t>dyadic similarity perspective)</w:t>
      </w:r>
      <w:r w:rsidRPr="00FE4B17">
        <w:rPr>
          <w:lang w:val="en-US"/>
        </w:rPr>
        <w:t xml:space="preserve"> and through what type of relationship</w:t>
      </w:r>
      <w:r w:rsidR="00907507" w:rsidRPr="00FE4B17">
        <w:rPr>
          <w:lang w:val="en-US"/>
        </w:rPr>
        <w:t xml:space="preserve"> (</w:t>
      </w:r>
      <w:r w:rsidR="005F4ADC" w:rsidRPr="00FE4B17">
        <w:rPr>
          <w:lang w:val="en-US"/>
        </w:rPr>
        <w:t xml:space="preserve">i.e., the </w:t>
      </w:r>
      <w:r w:rsidR="00907507" w:rsidRPr="00FE4B17">
        <w:rPr>
          <w:lang w:val="en-US"/>
        </w:rPr>
        <w:t>dyadic reciprocity perspective)</w:t>
      </w:r>
      <w:r w:rsidR="00816E94">
        <w:rPr>
          <w:lang w:val="en-US"/>
        </w:rPr>
        <w:t>, which we discuss in turn</w:t>
      </w:r>
      <w:r w:rsidRPr="00FE4B17">
        <w:rPr>
          <w:lang w:val="en-US"/>
        </w:rPr>
        <w:t>.</w:t>
      </w:r>
    </w:p>
    <w:p w14:paraId="446DE25F" w14:textId="77777777" w:rsidR="00216B2E" w:rsidRDefault="00216B2E" w:rsidP="00804466">
      <w:pPr>
        <w:rPr>
          <w:lang w:val="en-US"/>
        </w:rPr>
      </w:pPr>
    </w:p>
    <w:p w14:paraId="1E60CA46" w14:textId="581BFAB5" w:rsidR="00734DD4" w:rsidRPr="00464BEC" w:rsidRDefault="00734DD4" w:rsidP="00DC0CF7">
      <w:pPr>
        <w:pStyle w:val="Heading3"/>
        <w:spacing w:before="0"/>
        <w:ind w:firstLine="426"/>
        <w:rPr>
          <w:rFonts w:ascii="Times New Roman" w:hAnsi="Times New Roman" w:cs="Times New Roman"/>
          <w:b/>
          <w:i/>
          <w:color w:val="auto"/>
          <w:lang w:val="en-US"/>
        </w:rPr>
      </w:pPr>
      <w:r w:rsidRPr="00464BEC">
        <w:rPr>
          <w:rFonts w:ascii="Times New Roman" w:hAnsi="Times New Roman" w:cs="Times New Roman"/>
          <w:b/>
          <w:i/>
          <w:color w:val="auto"/>
          <w:lang w:val="en-US"/>
        </w:rPr>
        <w:t>Extrinsic Motivation and Knowledge Exchange from the Dyad</w:t>
      </w:r>
      <w:r w:rsidR="00B00050" w:rsidRPr="00464BEC">
        <w:rPr>
          <w:rFonts w:ascii="Times New Roman" w:hAnsi="Times New Roman" w:cs="Times New Roman"/>
          <w:b/>
          <w:i/>
          <w:color w:val="auto"/>
          <w:lang w:val="en-US"/>
        </w:rPr>
        <w:t>ic Similarity</w:t>
      </w:r>
      <w:r w:rsidRPr="00464BEC">
        <w:rPr>
          <w:rFonts w:ascii="Times New Roman" w:hAnsi="Times New Roman" w:cs="Times New Roman"/>
          <w:b/>
          <w:i/>
          <w:color w:val="auto"/>
          <w:lang w:val="en-US"/>
        </w:rPr>
        <w:t xml:space="preserve"> Perspective</w:t>
      </w:r>
    </w:p>
    <w:p w14:paraId="5FAF06D5" w14:textId="55266835" w:rsidR="00886F83" w:rsidRPr="00FE4B17" w:rsidRDefault="00B40DD9" w:rsidP="00DC0CF7">
      <w:pPr>
        <w:ind w:firstLine="426"/>
        <w:jc w:val="left"/>
        <w:rPr>
          <w:lang w:val="en-US"/>
        </w:rPr>
      </w:pPr>
      <w:r w:rsidRPr="00FE4B17">
        <w:rPr>
          <w:lang w:val="en-US"/>
        </w:rPr>
        <w:t>With r</w:t>
      </w:r>
      <w:r w:rsidR="00211CB1" w:rsidRPr="00FE4B17">
        <w:rPr>
          <w:lang w:val="en-US"/>
        </w:rPr>
        <w:t>egard</w:t>
      </w:r>
      <w:r w:rsidRPr="00FE4B17">
        <w:rPr>
          <w:lang w:val="en-US"/>
        </w:rPr>
        <w:t xml:space="preserve"> to</w:t>
      </w:r>
      <w:r w:rsidR="00211CB1" w:rsidRPr="00FE4B17">
        <w:rPr>
          <w:lang w:val="en-US"/>
        </w:rPr>
        <w:t xml:space="preserve"> employees’ decision with whom to exchange knowledge, we </w:t>
      </w:r>
      <w:r w:rsidRPr="00FE4B17">
        <w:rPr>
          <w:lang w:val="en-US"/>
        </w:rPr>
        <w:t xml:space="preserve">highlight </w:t>
      </w:r>
      <w:r w:rsidR="00464BEC">
        <w:rPr>
          <w:lang w:val="en-US"/>
        </w:rPr>
        <w:t>the</w:t>
      </w:r>
      <w:r w:rsidR="00DD39EC" w:rsidRPr="00FE4B17">
        <w:rPr>
          <w:lang w:val="en-US"/>
        </w:rPr>
        <w:t xml:space="preserve"> </w:t>
      </w:r>
      <w:r w:rsidR="00A07DFB" w:rsidRPr="00FE4B17">
        <w:rPr>
          <w:lang w:val="en-US"/>
        </w:rPr>
        <w:t xml:space="preserve">extrinsic </w:t>
      </w:r>
      <w:r w:rsidR="00DD39EC" w:rsidRPr="00FE4B17">
        <w:rPr>
          <w:lang w:val="en-US"/>
        </w:rPr>
        <w:t>motivation of t</w:t>
      </w:r>
      <w:r w:rsidR="00886F83" w:rsidRPr="00FE4B17">
        <w:rPr>
          <w:lang w:val="en-US"/>
        </w:rPr>
        <w:t>he two employees (i.e., the dyad) involved in a knowledge</w:t>
      </w:r>
      <w:r w:rsidRPr="00FE4B17">
        <w:rPr>
          <w:lang w:val="en-US"/>
        </w:rPr>
        <w:t>-</w:t>
      </w:r>
      <w:r w:rsidR="00DD39EC" w:rsidRPr="00FE4B17">
        <w:rPr>
          <w:lang w:val="en-US"/>
        </w:rPr>
        <w:t xml:space="preserve">exchange </w:t>
      </w:r>
      <w:r w:rsidR="00886F83" w:rsidRPr="00FE4B17">
        <w:rPr>
          <w:lang w:val="en-US"/>
        </w:rPr>
        <w:t>tie</w:t>
      </w:r>
      <w:r w:rsidR="00DC1563" w:rsidRPr="00FE4B17">
        <w:rPr>
          <w:lang w:val="en-US"/>
        </w:rPr>
        <w:t xml:space="preserve">. </w:t>
      </w:r>
      <w:r w:rsidR="00886F83" w:rsidRPr="00FE4B17">
        <w:rPr>
          <w:lang w:val="en-US"/>
        </w:rPr>
        <w:t>A</w:t>
      </w:r>
      <w:r w:rsidR="00DC1563" w:rsidRPr="00FE4B17">
        <w:rPr>
          <w:lang w:val="en-US"/>
        </w:rPr>
        <w:t xml:space="preserve"> </w:t>
      </w:r>
      <w:r w:rsidR="00736A42" w:rsidRPr="00FE4B17">
        <w:rPr>
          <w:lang w:val="en-US"/>
        </w:rPr>
        <w:t>widely recognized phenomenon</w:t>
      </w:r>
      <w:r w:rsidR="00E24300" w:rsidRPr="00FE4B17">
        <w:rPr>
          <w:lang w:val="en-US"/>
        </w:rPr>
        <w:t xml:space="preserve"> </w:t>
      </w:r>
      <w:r w:rsidR="00736A42" w:rsidRPr="00FE4B17">
        <w:rPr>
          <w:lang w:val="en-US"/>
        </w:rPr>
        <w:t xml:space="preserve">affecting </w:t>
      </w:r>
      <w:r w:rsidR="00886F83" w:rsidRPr="00FE4B17">
        <w:rPr>
          <w:lang w:val="en-US"/>
        </w:rPr>
        <w:t>network</w:t>
      </w:r>
      <w:r w:rsidR="00FE4B17" w:rsidRPr="00FE4B17">
        <w:rPr>
          <w:lang w:val="en-US"/>
        </w:rPr>
        <w:t>-</w:t>
      </w:r>
      <w:r w:rsidR="00886F83" w:rsidRPr="00FE4B17">
        <w:rPr>
          <w:lang w:val="en-US"/>
        </w:rPr>
        <w:t>tie formation from a dyadic perspective</w:t>
      </w:r>
      <w:r w:rsidR="00736A42" w:rsidRPr="00FE4B17">
        <w:rPr>
          <w:lang w:val="en-US"/>
        </w:rPr>
        <w:t xml:space="preserve"> is homophily </w:t>
      </w:r>
      <w:sdt>
        <w:sdtPr>
          <w:rPr>
            <w:lang w:val="en-US"/>
          </w:rPr>
          <w:alias w:val="Don’t edit this field."/>
          <w:tag w:val="CitaviPlaceholder#0857356e-bb1c-4d10-9a96-96b25ece7440"/>
          <w:id w:val="-66572826"/>
          <w:placeholder>
            <w:docPart w:val="DefaultPlaceholder_-1854013440"/>
          </w:placeholder>
        </w:sdtPr>
        <w:sdtEndPr/>
        <w:sdtContent>
          <w:r w:rsidR="00736A42" w:rsidRPr="00FE4B17">
            <w:rPr>
              <w:lang w:val="en-US"/>
            </w:rPr>
            <w:fldChar w:fldCharType="begin"/>
          </w:r>
          <w:r w:rsidR="00217981">
            <w:rPr>
              <w:lang w:val="en-US"/>
            </w:rPr>
            <w:instrText>ADDIN CitaviPlaceholder{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}</w:instrText>
          </w:r>
          <w:r w:rsidR="00736A42" w:rsidRPr="00FE4B17">
            <w:rPr>
              <w:lang w:val="en-US"/>
            </w:rPr>
            <w:fldChar w:fldCharType="separate"/>
          </w:r>
          <w:r w:rsidR="00F11E7E">
            <w:rPr>
              <w:lang w:val="en-US"/>
            </w:rPr>
            <w:t>(McPherson, Smith-Lovin, &amp; Cook, 2001)</w:t>
          </w:r>
          <w:r w:rsidR="00736A42" w:rsidRPr="00FE4B17">
            <w:rPr>
              <w:lang w:val="en-US"/>
            </w:rPr>
            <w:fldChar w:fldCharType="end"/>
          </w:r>
        </w:sdtContent>
      </w:sdt>
      <w:r w:rsidR="00736A42" w:rsidRPr="00FE4B17">
        <w:rPr>
          <w:lang w:val="en-US"/>
        </w:rPr>
        <w:t xml:space="preserve">, a term </w:t>
      </w:r>
      <w:r w:rsidRPr="00FE4B17">
        <w:rPr>
          <w:lang w:val="en-US"/>
        </w:rPr>
        <w:t xml:space="preserve">that </w:t>
      </w:r>
      <w:r w:rsidR="00736A42" w:rsidRPr="00FE4B17">
        <w:rPr>
          <w:lang w:val="en-US"/>
        </w:rPr>
        <w:t xml:space="preserve">designates </w:t>
      </w:r>
      <w:r w:rsidR="002866CA" w:rsidRPr="00FE4B17">
        <w:rPr>
          <w:lang w:val="en-US"/>
        </w:rPr>
        <w:t xml:space="preserve">an </w:t>
      </w:r>
      <w:r w:rsidR="00736A42" w:rsidRPr="00FE4B17">
        <w:rPr>
          <w:lang w:val="en-US"/>
        </w:rPr>
        <w:t>individual’s attraction to similar others</w:t>
      </w:r>
      <w:r w:rsidR="00503C29" w:rsidRPr="00FE4B17">
        <w:rPr>
          <w:lang w:val="en-US"/>
        </w:rPr>
        <w:t xml:space="preserve"> </w:t>
      </w:r>
      <w:sdt>
        <w:sdtPr>
          <w:rPr>
            <w:lang w:val="en-US"/>
          </w:rPr>
          <w:alias w:val="Don’t edit this field."/>
          <w:tag w:val="CitaviPlaceholder#892bf687-836f-4a7d-be70-e0834ccd3b99"/>
          <w:id w:val="248158052"/>
          <w:placeholder>
            <w:docPart w:val="DefaultPlaceholder_-1854013440"/>
          </w:placeholder>
        </w:sdtPr>
        <w:sdtEndPr/>
        <w:sdtContent>
          <w:r w:rsidR="00503C29" w:rsidRPr="00FE4B17">
            <w:rPr>
              <w:lang w:val="en-US"/>
            </w:rPr>
            <w:fldChar w:fldCharType="begin"/>
          </w:r>
          <w:r w:rsidR="00217981">
            <w:rPr>
              <w:lang w:val="en-US"/>
            </w:rPr>
            <w:instrText>ADDIN CitaviPlaceholder{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}</w:instrText>
          </w:r>
          <w:r w:rsidR="00503C29" w:rsidRPr="00FE4B17">
            <w:rPr>
              <w:lang w:val="en-US"/>
            </w:rPr>
            <w:fldChar w:fldCharType="separate"/>
          </w:r>
          <w:r w:rsidR="00F11E7E">
            <w:rPr>
              <w:lang w:val="en-US"/>
            </w:rPr>
            <w:t>(Lazarsfeld &amp; Merton, 1954)</w:t>
          </w:r>
          <w:r w:rsidR="00503C29" w:rsidRPr="00FE4B17">
            <w:rPr>
              <w:lang w:val="en-US"/>
            </w:rPr>
            <w:fldChar w:fldCharType="end"/>
          </w:r>
        </w:sdtContent>
      </w:sdt>
      <w:r w:rsidR="00503C29" w:rsidRPr="00FE4B17">
        <w:rPr>
          <w:lang w:val="en-US"/>
        </w:rPr>
        <w:t>.</w:t>
      </w:r>
      <w:r w:rsidR="00BC76D7" w:rsidRPr="00FE4B17">
        <w:rPr>
          <w:lang w:val="en-US"/>
        </w:rPr>
        <w:t xml:space="preserve"> </w:t>
      </w:r>
      <w:r w:rsidR="00886F83" w:rsidRPr="00FE4B17">
        <w:rPr>
          <w:lang w:val="en-US"/>
        </w:rPr>
        <w:t>H</w:t>
      </w:r>
      <w:r w:rsidR="00503C29" w:rsidRPr="00FE4B17">
        <w:rPr>
          <w:lang w:val="en-US"/>
        </w:rPr>
        <w:t>omophily</w:t>
      </w:r>
      <w:r w:rsidR="00CF05FA" w:rsidRPr="00FE4B17">
        <w:rPr>
          <w:lang w:val="en-US"/>
        </w:rPr>
        <w:t xml:space="preserve"> explains why </w:t>
      </w:r>
      <w:r w:rsidR="00886F83" w:rsidRPr="00FE4B17">
        <w:rPr>
          <w:lang w:val="en-US"/>
        </w:rPr>
        <w:t xml:space="preserve">network ties, such as </w:t>
      </w:r>
      <w:r w:rsidRPr="00FE4B17">
        <w:rPr>
          <w:lang w:val="en-US"/>
        </w:rPr>
        <w:t xml:space="preserve">those involving </w:t>
      </w:r>
      <w:r w:rsidR="00886F83" w:rsidRPr="00FE4B17">
        <w:rPr>
          <w:lang w:val="en-US"/>
        </w:rPr>
        <w:t xml:space="preserve">knowledge exchange, </w:t>
      </w:r>
      <w:r w:rsidR="00CF05FA" w:rsidRPr="00FE4B17">
        <w:rPr>
          <w:lang w:val="en-US"/>
        </w:rPr>
        <w:t xml:space="preserve">occur more often between individuals </w:t>
      </w:r>
      <w:r w:rsidRPr="00FE4B17">
        <w:rPr>
          <w:lang w:val="en-US"/>
        </w:rPr>
        <w:t xml:space="preserve">who </w:t>
      </w:r>
      <w:r w:rsidR="00CF05FA" w:rsidRPr="00FE4B17">
        <w:rPr>
          <w:lang w:val="en-US"/>
        </w:rPr>
        <w:t>shar</w:t>
      </w:r>
      <w:r w:rsidRPr="00FE4B17">
        <w:rPr>
          <w:lang w:val="en-US"/>
        </w:rPr>
        <w:t>e</w:t>
      </w:r>
      <w:r w:rsidR="00CF05FA" w:rsidRPr="00FE4B17">
        <w:rPr>
          <w:lang w:val="en-US"/>
        </w:rPr>
        <w:t xml:space="preserve"> attribute</w:t>
      </w:r>
      <w:r w:rsidRPr="00FE4B17">
        <w:rPr>
          <w:lang w:val="en-US"/>
        </w:rPr>
        <w:t>s</w:t>
      </w:r>
      <w:r w:rsidR="00CF05FA" w:rsidRPr="00FE4B17">
        <w:rPr>
          <w:lang w:val="en-US"/>
        </w:rPr>
        <w:t xml:space="preserve"> than between individuals with different attributes </w:t>
      </w:r>
      <w:sdt>
        <w:sdtPr>
          <w:rPr>
            <w:lang w:val="en-US"/>
          </w:rPr>
          <w:alias w:val="Don’t edit this field."/>
          <w:tag w:val="CitaviPlaceholder#739c31cf-a875-4b6f-814e-eb9f660a866a"/>
          <w:id w:val="-391110809"/>
          <w:placeholder>
            <w:docPart w:val="DefaultPlaceholder_-1854013440"/>
          </w:placeholder>
        </w:sdtPr>
        <w:sdtEndPr/>
        <w:sdtContent>
          <w:r w:rsidR="00CF05FA" w:rsidRPr="00FE4B17">
            <w:rPr>
              <w:lang w:val="en-US"/>
            </w:rPr>
            <w:fldChar w:fldCharType="begin"/>
          </w:r>
          <w:r w:rsidR="00217981">
            <w:rPr>
              <w:lang w:val="en-US"/>
            </w:rPr>
            <w:instrText>ADDIN CitaviPlaceholder{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}</w:instrText>
          </w:r>
          <w:r w:rsidR="00CF05FA" w:rsidRPr="00FE4B17">
            <w:rPr>
              <w:lang w:val="en-US"/>
            </w:rPr>
            <w:fldChar w:fldCharType="separate"/>
          </w:r>
          <w:r w:rsidR="00F11E7E">
            <w:rPr>
              <w:lang w:val="en-US"/>
            </w:rPr>
            <w:t>(Marsden, 1988)</w:t>
          </w:r>
          <w:r w:rsidR="00CF05FA" w:rsidRPr="00FE4B17">
            <w:rPr>
              <w:lang w:val="en-US"/>
            </w:rPr>
            <w:fldChar w:fldCharType="end"/>
          </w:r>
        </w:sdtContent>
      </w:sdt>
      <w:r w:rsidR="00AB6D86" w:rsidRPr="00FE4B17">
        <w:rPr>
          <w:lang w:val="en-US"/>
        </w:rPr>
        <w:t>. The basic idea is that similarity provides common ground</w:t>
      </w:r>
      <w:r w:rsidRPr="00FE4B17">
        <w:rPr>
          <w:lang w:val="en-US"/>
        </w:rPr>
        <w:t xml:space="preserve"> and</w:t>
      </w:r>
      <w:r w:rsidR="00AB6D86" w:rsidRPr="00FE4B17">
        <w:rPr>
          <w:lang w:val="en-US"/>
        </w:rPr>
        <w:t xml:space="preserve"> thereby facilitat</w:t>
      </w:r>
      <w:r w:rsidRPr="00FE4B17">
        <w:rPr>
          <w:lang w:val="en-US"/>
        </w:rPr>
        <w:t>es</w:t>
      </w:r>
      <w:r w:rsidR="00AB6D86" w:rsidRPr="00FE4B17">
        <w:rPr>
          <w:lang w:val="en-US"/>
        </w:rPr>
        <w:t xml:space="preserve"> the formation of social network ties. T</w:t>
      </w:r>
      <w:r w:rsidR="00CF05FA" w:rsidRPr="00FE4B17">
        <w:rPr>
          <w:lang w:val="en-US"/>
        </w:rPr>
        <w:t xml:space="preserve">his </w:t>
      </w:r>
      <w:r w:rsidR="00AB6D86" w:rsidRPr="00FE4B17">
        <w:rPr>
          <w:lang w:val="en-US"/>
        </w:rPr>
        <w:t xml:space="preserve">mechanism </w:t>
      </w:r>
      <w:r w:rsidR="00CF05FA" w:rsidRPr="00FE4B17">
        <w:rPr>
          <w:lang w:val="en-US"/>
        </w:rPr>
        <w:t xml:space="preserve">has been </w:t>
      </w:r>
      <w:r w:rsidR="00785453" w:rsidRPr="00FE4B17">
        <w:rPr>
          <w:lang w:val="en-US"/>
        </w:rPr>
        <w:t xml:space="preserve">suggested </w:t>
      </w:r>
      <w:r w:rsidR="00D35F2E" w:rsidRPr="00FE4B17">
        <w:rPr>
          <w:lang w:val="en-US"/>
        </w:rPr>
        <w:t xml:space="preserve">as relevant </w:t>
      </w:r>
      <w:r w:rsidR="00AB6D86" w:rsidRPr="00FE4B17">
        <w:rPr>
          <w:lang w:val="en-US"/>
        </w:rPr>
        <w:t>for</w:t>
      </w:r>
      <w:r w:rsidR="00CF05FA" w:rsidRPr="00FE4B17">
        <w:rPr>
          <w:lang w:val="en-US"/>
        </w:rPr>
        <w:t xml:space="preserve"> visible attributes, such as gender or age, </w:t>
      </w:r>
      <w:r w:rsidR="00D35F2E" w:rsidRPr="00FE4B17">
        <w:rPr>
          <w:lang w:val="en-US"/>
        </w:rPr>
        <w:lastRenderedPageBreak/>
        <w:t xml:space="preserve">as well as </w:t>
      </w:r>
      <w:r w:rsidR="00AB6D86" w:rsidRPr="00FE4B17">
        <w:rPr>
          <w:lang w:val="en-US"/>
        </w:rPr>
        <w:t>for</w:t>
      </w:r>
      <w:r w:rsidR="00CF05FA" w:rsidRPr="00FE4B17">
        <w:rPr>
          <w:lang w:val="en-US"/>
        </w:rPr>
        <w:t xml:space="preserve"> </w:t>
      </w:r>
      <w:r w:rsidR="00785453" w:rsidRPr="00FE4B17">
        <w:rPr>
          <w:lang w:val="en-US"/>
        </w:rPr>
        <w:t xml:space="preserve">perceived </w:t>
      </w:r>
      <w:r w:rsidR="00CF05FA" w:rsidRPr="00FE4B17">
        <w:rPr>
          <w:lang w:val="en-US"/>
        </w:rPr>
        <w:t>attitudinal</w:t>
      </w:r>
      <w:r w:rsidR="006F1C0F" w:rsidRPr="00FE4B17">
        <w:rPr>
          <w:lang w:val="en-US"/>
        </w:rPr>
        <w:t xml:space="preserve"> characteristics, such as political opinion</w:t>
      </w:r>
      <w:r w:rsidR="00D35F2E" w:rsidRPr="00FE4B17">
        <w:rPr>
          <w:lang w:val="en-US"/>
        </w:rPr>
        <w:t>s</w:t>
      </w:r>
      <w:r w:rsidR="006F1C0F" w:rsidRPr="00FE4B17">
        <w:rPr>
          <w:lang w:val="en-US"/>
        </w:rPr>
        <w:t xml:space="preserve"> or</w:t>
      </w:r>
      <w:r w:rsidR="00785453" w:rsidRPr="00FE4B17">
        <w:rPr>
          <w:lang w:val="en-US"/>
        </w:rPr>
        <w:t xml:space="preserve"> work attitudes </w:t>
      </w:r>
      <w:sdt>
        <w:sdtPr>
          <w:rPr>
            <w:lang w:val="en-US"/>
          </w:rPr>
          <w:alias w:val="Don’t edit this field."/>
          <w:tag w:val="CitaviPlaceholder#9847671f-89b9-46d9-8205-80bdceb90dde"/>
          <w:id w:val="1584340425"/>
          <w:placeholder>
            <w:docPart w:val="DefaultPlaceholder_-1854013440"/>
          </w:placeholder>
        </w:sdtPr>
        <w:sdtEndPr/>
        <w:sdtContent>
          <w:r w:rsidR="00785453" w:rsidRPr="00FE4B17">
            <w:rPr>
              <w:lang w:val="en-US"/>
            </w:rPr>
            <w:fldChar w:fldCharType="begin"/>
          </w:r>
          <w:r w:rsidR="00217981">
            <w:rPr>
              <w:lang w:val="en-US"/>
            </w:rPr>
            <w:instrText>ADDIN CitaviPlaceholder{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}</w:instrText>
          </w:r>
          <w:r w:rsidR="00785453" w:rsidRPr="00FE4B17">
            <w:rPr>
              <w:lang w:val="en-US"/>
            </w:rPr>
            <w:fldChar w:fldCharType="separate"/>
          </w:r>
          <w:r w:rsidR="00F11E7E">
            <w:rPr>
              <w:lang w:val="en-US"/>
            </w:rPr>
            <w:t>(Carmon, Miller, Raile, &amp; Roers, 2010; Huston &amp; Levinger, 1978)</w:t>
          </w:r>
          <w:r w:rsidR="00785453" w:rsidRPr="00FE4B17">
            <w:rPr>
              <w:lang w:val="en-US"/>
            </w:rPr>
            <w:fldChar w:fldCharType="end"/>
          </w:r>
        </w:sdtContent>
      </w:sdt>
      <w:r w:rsidR="00785453" w:rsidRPr="00FE4B17">
        <w:rPr>
          <w:lang w:val="en-US"/>
        </w:rPr>
        <w:t xml:space="preserve">. </w:t>
      </w:r>
    </w:p>
    <w:p w14:paraId="72203350" w14:textId="4A9B427C" w:rsidR="00D35F2E" w:rsidRPr="00FE4B17" w:rsidRDefault="009D4C8C" w:rsidP="00DC0CF7">
      <w:pPr>
        <w:ind w:firstLine="426"/>
        <w:jc w:val="left"/>
        <w:rPr>
          <w:lang w:val="en-US"/>
        </w:rPr>
      </w:pPr>
      <w:r w:rsidRPr="00FE4B17">
        <w:rPr>
          <w:lang w:val="en-US"/>
        </w:rPr>
        <w:t xml:space="preserve">While homophily </w:t>
      </w:r>
      <w:r w:rsidR="00BC76D7" w:rsidRPr="00FE4B17">
        <w:rPr>
          <w:lang w:val="en-US"/>
        </w:rPr>
        <w:t xml:space="preserve">seems to be </w:t>
      </w:r>
      <w:r w:rsidRPr="00FE4B17">
        <w:rPr>
          <w:lang w:val="en-US"/>
        </w:rPr>
        <w:t xml:space="preserve">a natural </w:t>
      </w:r>
      <w:r w:rsidR="005743F8" w:rsidRPr="00FE4B17">
        <w:rPr>
          <w:lang w:val="en-US"/>
        </w:rPr>
        <w:t xml:space="preserve">driving force for </w:t>
      </w:r>
      <w:r w:rsidR="00886F83" w:rsidRPr="00FE4B17">
        <w:rPr>
          <w:lang w:val="en-US"/>
        </w:rPr>
        <w:t>employee engagement in network ties</w:t>
      </w:r>
      <w:r w:rsidR="005743F8" w:rsidRPr="00FE4B17">
        <w:rPr>
          <w:lang w:val="en-US"/>
        </w:rPr>
        <w:t>, heterophily</w:t>
      </w:r>
      <w:r w:rsidR="00D35F2E" w:rsidRPr="00FE4B17">
        <w:rPr>
          <w:lang w:val="en-US"/>
        </w:rPr>
        <w:t>—</w:t>
      </w:r>
      <w:r w:rsidR="00BC76D7" w:rsidRPr="00FE4B17">
        <w:rPr>
          <w:lang w:val="en-US"/>
        </w:rPr>
        <w:t xml:space="preserve">the choice of exchange partners who </w:t>
      </w:r>
      <w:r w:rsidR="00D35F2E" w:rsidRPr="00FE4B17">
        <w:rPr>
          <w:lang w:val="en-US"/>
        </w:rPr>
        <w:t xml:space="preserve">have </w:t>
      </w:r>
      <w:r w:rsidR="00BC76D7" w:rsidRPr="00FE4B17">
        <w:rPr>
          <w:lang w:val="en-US"/>
        </w:rPr>
        <w:t>different attributes</w:t>
      </w:r>
      <w:r w:rsidR="00D35F2E" w:rsidRPr="00FE4B17">
        <w:rPr>
          <w:lang w:val="en-US"/>
        </w:rPr>
        <w:t>—</w:t>
      </w:r>
      <w:r w:rsidR="005743F8" w:rsidRPr="00FE4B17">
        <w:rPr>
          <w:lang w:val="en-US"/>
        </w:rPr>
        <w:t xml:space="preserve">has been shown to drive relationships </w:t>
      </w:r>
      <w:r w:rsidR="00D35F2E" w:rsidRPr="00FE4B17">
        <w:rPr>
          <w:lang w:val="en-US"/>
        </w:rPr>
        <w:t xml:space="preserve">in which </w:t>
      </w:r>
      <w:r w:rsidR="005743F8" w:rsidRPr="00FE4B17">
        <w:rPr>
          <w:lang w:val="en-US"/>
        </w:rPr>
        <w:t>individuals proceed strategically</w:t>
      </w:r>
      <w:r w:rsidR="00D35F2E" w:rsidRPr="00FE4B17">
        <w:rPr>
          <w:lang w:val="en-US"/>
        </w:rPr>
        <w:t>. In such relationships, individuals are</w:t>
      </w:r>
      <w:r w:rsidR="005743F8" w:rsidRPr="00FE4B17">
        <w:rPr>
          <w:lang w:val="en-US"/>
        </w:rPr>
        <w:t xml:space="preserve"> motivated by the pursuit of specific instrumental goals </w:t>
      </w:r>
      <w:sdt>
        <w:sdtPr>
          <w:rPr>
            <w:lang w:val="en-US"/>
          </w:rPr>
          <w:alias w:val="Don’t edit this field."/>
          <w:tag w:val="CitaviPlaceholder#89918268-bebb-4f85-aa91-7fcf4175f5cc"/>
          <w:id w:val="538094444"/>
          <w:placeholder>
            <w:docPart w:val="DefaultPlaceholder_-1854013440"/>
          </w:placeholder>
        </w:sdtPr>
        <w:sdtEndPr/>
        <w:sdtContent>
          <w:r w:rsidR="002F2EA1" w:rsidRPr="00FE4B17">
            <w:rPr>
              <w:lang w:val="en-US"/>
            </w:rPr>
            <w:fldChar w:fldCharType="begin"/>
          </w:r>
          <w:r w:rsidR="00217981">
            <w:rPr>
              <w:lang w:val="en-US"/>
            </w:rPr>
            <w:instrText>ADDIN CitaviPlaceholder{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}</w:instrText>
          </w:r>
          <w:r w:rsidR="002F2EA1" w:rsidRPr="00FE4B17">
            <w:rPr>
              <w:lang w:val="en-US"/>
            </w:rPr>
            <w:fldChar w:fldCharType="separate"/>
          </w:r>
          <w:r w:rsidR="00F11E7E">
            <w:rPr>
              <w:lang w:val="en-US"/>
            </w:rPr>
            <w:t>(N. Lin, Dayton, &amp; Greenwald, 1978)</w:t>
          </w:r>
          <w:r w:rsidR="002F2EA1" w:rsidRPr="00FE4B17">
            <w:rPr>
              <w:lang w:val="en-US"/>
            </w:rPr>
            <w:fldChar w:fldCharType="end"/>
          </w:r>
        </w:sdtContent>
      </w:sdt>
      <w:r w:rsidR="005743F8" w:rsidRPr="00FE4B17">
        <w:rPr>
          <w:lang w:val="en-US"/>
        </w:rPr>
        <w:t xml:space="preserve">. </w:t>
      </w:r>
      <w:r w:rsidR="003C6D02" w:rsidRPr="00FE4B17">
        <w:rPr>
          <w:lang w:val="en-US"/>
        </w:rPr>
        <w:t>In particular</w:t>
      </w:r>
      <w:r w:rsidR="005743F8" w:rsidRPr="00FE4B17">
        <w:rPr>
          <w:lang w:val="en-US"/>
        </w:rPr>
        <w:t xml:space="preserve">, previous studies provide evidence </w:t>
      </w:r>
      <w:r w:rsidR="00D35F2E" w:rsidRPr="00FE4B17">
        <w:rPr>
          <w:lang w:val="en-US"/>
        </w:rPr>
        <w:t xml:space="preserve">of </w:t>
      </w:r>
      <w:r w:rsidR="005743F8" w:rsidRPr="00FE4B17">
        <w:rPr>
          <w:lang w:val="en-US"/>
        </w:rPr>
        <w:t>employees deliberately seeking out coworkers with different skills</w:t>
      </w:r>
      <w:r w:rsidR="00702E0B" w:rsidRPr="00FE4B17">
        <w:rPr>
          <w:lang w:val="en-US"/>
        </w:rPr>
        <w:t xml:space="preserve"> </w:t>
      </w:r>
      <w:sdt>
        <w:sdtPr>
          <w:rPr>
            <w:lang w:val="en-US"/>
          </w:rPr>
          <w:alias w:val="Don’t edit this field."/>
          <w:tag w:val="CitaviPlaceholder#0595483b-b648-4bb5-b052-783b503f54e4"/>
          <w:id w:val="-89086019"/>
          <w:placeholder>
            <w:docPart w:val="DefaultPlaceholder_-1854013440"/>
          </w:placeholder>
        </w:sdtPr>
        <w:sdtEndPr/>
        <w:sdtContent>
          <w:r w:rsidR="00702E0B" w:rsidRPr="00FE4B17">
            <w:rPr>
              <w:lang w:val="en-US"/>
            </w:rPr>
            <w:fldChar w:fldCharType="begin"/>
          </w:r>
          <w:r w:rsidR="00217981">
            <w:rPr>
              <w:lang w:val="en-US"/>
            </w:rPr>
            <w:instrText>ADDIN CitaviPlaceholder{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}</w:instrText>
          </w:r>
          <w:r w:rsidR="00702E0B" w:rsidRPr="00FE4B17">
            <w:rPr>
              <w:lang w:val="en-US"/>
            </w:rPr>
            <w:fldChar w:fldCharType="separate"/>
          </w:r>
          <w:r w:rsidR="00F11E7E">
            <w:rPr>
              <w:lang w:val="en-US"/>
            </w:rPr>
            <w:t>(Xie et al., 2016)</w:t>
          </w:r>
          <w:r w:rsidR="00702E0B" w:rsidRPr="00FE4B17">
            <w:rPr>
              <w:lang w:val="en-US"/>
            </w:rPr>
            <w:fldChar w:fldCharType="end"/>
          </w:r>
        </w:sdtContent>
      </w:sdt>
      <w:r w:rsidR="005743F8" w:rsidRPr="00FE4B17">
        <w:rPr>
          <w:lang w:val="en-US"/>
        </w:rPr>
        <w:t xml:space="preserve">, </w:t>
      </w:r>
      <w:r w:rsidR="00A0139C" w:rsidRPr="00FE4B17">
        <w:rPr>
          <w:lang w:val="en-US"/>
        </w:rPr>
        <w:t>heterogeneous</w:t>
      </w:r>
      <w:r w:rsidR="005743F8" w:rsidRPr="00FE4B17">
        <w:rPr>
          <w:lang w:val="en-US"/>
        </w:rPr>
        <w:t xml:space="preserve"> knowledge</w:t>
      </w:r>
      <w:r w:rsidR="00702E0B" w:rsidRPr="00FE4B17">
        <w:rPr>
          <w:lang w:val="en-US"/>
        </w:rPr>
        <w:t xml:space="preserve"> </w:t>
      </w:r>
      <w:sdt>
        <w:sdtPr>
          <w:rPr>
            <w:lang w:val="en-US"/>
          </w:rPr>
          <w:alias w:val="Don’t edit this field."/>
          <w:tag w:val="CitaviPlaceholder#bdfac925-086a-418e-91e6-278b565b6c30"/>
          <w:id w:val="525521157"/>
          <w:placeholder>
            <w:docPart w:val="DefaultPlaceholder_-1854013440"/>
          </w:placeholder>
        </w:sdtPr>
        <w:sdtEndPr/>
        <w:sdtContent>
          <w:r w:rsidR="00702E0B" w:rsidRPr="00FE4B17">
            <w:rPr>
              <w:lang w:val="en-US"/>
            </w:rPr>
            <w:fldChar w:fldCharType="begin"/>
          </w:r>
          <w:r w:rsidR="00217981">
            <w:rPr>
              <w:lang w:val="en-US"/>
            </w:rPr>
            <w:instrText>ADDIN CitaviPlaceholder{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}</w:instrText>
          </w:r>
          <w:r w:rsidR="00702E0B" w:rsidRPr="00FE4B17">
            <w:rPr>
              <w:lang w:val="en-US"/>
            </w:rPr>
            <w:fldChar w:fldCharType="separate"/>
          </w:r>
          <w:r w:rsidR="00F11E7E">
            <w:rPr>
              <w:lang w:val="en-US"/>
            </w:rPr>
            <w:t>(Burt, 2004)</w:t>
          </w:r>
          <w:r w:rsidR="00702E0B" w:rsidRPr="00FE4B17">
            <w:rPr>
              <w:lang w:val="en-US"/>
            </w:rPr>
            <w:fldChar w:fldCharType="end"/>
          </w:r>
        </w:sdtContent>
      </w:sdt>
      <w:r w:rsidR="005743F8" w:rsidRPr="00FE4B17">
        <w:rPr>
          <w:lang w:val="en-US"/>
        </w:rPr>
        <w:t>, or divergent personality traits</w:t>
      </w:r>
      <w:r w:rsidR="00702E0B" w:rsidRPr="00FE4B17">
        <w:rPr>
          <w:lang w:val="en-US"/>
        </w:rPr>
        <w:t xml:space="preserve"> </w:t>
      </w:r>
      <w:sdt>
        <w:sdtPr>
          <w:rPr>
            <w:lang w:val="en-US"/>
          </w:rPr>
          <w:alias w:val="Don’t edit this field."/>
          <w:tag w:val="CitaviPlaceholder#27143fa4-1d85-423d-b202-04f1d7e88433"/>
          <w:id w:val="1237970380"/>
          <w:placeholder>
            <w:docPart w:val="DefaultPlaceholder_-1854013440"/>
          </w:placeholder>
        </w:sdtPr>
        <w:sdtEndPr/>
        <w:sdtContent>
          <w:r w:rsidR="00702E0B" w:rsidRPr="00FE4B17">
            <w:rPr>
              <w:lang w:val="en-US"/>
            </w:rPr>
            <w:fldChar w:fldCharType="begin"/>
          </w:r>
          <w:r w:rsidR="00217981">
            <w:rPr>
              <w:lang w:val="en-US"/>
            </w:rPr>
            <w:instrText>ADDIN CitaviPlaceholder{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}</w:instrText>
          </w:r>
          <w:r w:rsidR="00702E0B" w:rsidRPr="00FE4B17">
            <w:rPr>
              <w:lang w:val="en-US"/>
            </w:rPr>
            <w:fldChar w:fldCharType="separate"/>
          </w:r>
          <w:r w:rsidR="00F11E7E">
            <w:rPr>
              <w:lang w:val="en-US"/>
            </w:rPr>
            <w:t>(Lee, Qureshi, Konrad, &amp; Bhardwaj, 2014)</w:t>
          </w:r>
          <w:r w:rsidR="00702E0B" w:rsidRPr="00FE4B17">
            <w:rPr>
              <w:lang w:val="en-US"/>
            </w:rPr>
            <w:fldChar w:fldCharType="end"/>
          </w:r>
        </w:sdtContent>
      </w:sdt>
      <w:r w:rsidR="005743F8" w:rsidRPr="00FE4B17">
        <w:rPr>
          <w:lang w:val="en-US"/>
        </w:rPr>
        <w:t xml:space="preserve"> in order to </w:t>
      </w:r>
      <w:r w:rsidR="002F2EA1" w:rsidRPr="00FE4B17">
        <w:rPr>
          <w:lang w:val="en-US"/>
        </w:rPr>
        <w:t xml:space="preserve">reap the benefits of </w:t>
      </w:r>
      <w:r w:rsidR="00D35F2E" w:rsidRPr="00FE4B17">
        <w:rPr>
          <w:lang w:val="en-US"/>
        </w:rPr>
        <w:t xml:space="preserve">the </w:t>
      </w:r>
      <w:r w:rsidR="002F2EA1" w:rsidRPr="00FE4B17">
        <w:rPr>
          <w:lang w:val="en-US"/>
        </w:rPr>
        <w:t>complementarity of resources associated with th</w:t>
      </w:r>
      <w:r w:rsidR="004E4DD1" w:rsidRPr="00FE4B17">
        <w:rPr>
          <w:lang w:val="en-US"/>
        </w:rPr>
        <w:t>o</w:t>
      </w:r>
      <w:r w:rsidR="002F2EA1" w:rsidRPr="00FE4B17">
        <w:rPr>
          <w:lang w:val="en-US"/>
        </w:rPr>
        <w:t xml:space="preserve">se </w:t>
      </w:r>
      <w:r w:rsidR="00702E0B" w:rsidRPr="00FE4B17">
        <w:rPr>
          <w:lang w:val="en-US"/>
        </w:rPr>
        <w:t xml:space="preserve">relationships </w:t>
      </w:r>
      <w:sdt>
        <w:sdtPr>
          <w:rPr>
            <w:lang w:val="en-US"/>
          </w:rPr>
          <w:alias w:val="Don’t edit this field."/>
          <w:tag w:val="CitaviPlaceholder#316c086b-906d-40d1-9de8-3277fff60c09"/>
          <w:id w:val="-518473528"/>
          <w:placeholder>
            <w:docPart w:val="DefaultPlaceholder_-1854013440"/>
          </w:placeholder>
        </w:sdtPr>
        <w:sdtEndPr/>
        <w:sdtContent>
          <w:r w:rsidR="00702E0B" w:rsidRPr="00FE4B17">
            <w:rPr>
              <w:lang w:val="en-US"/>
            </w:rPr>
            <w:fldChar w:fldCharType="begin"/>
          </w:r>
          <w:r w:rsidR="00217981">
            <w:rPr>
              <w:lang w:val="en-US"/>
            </w:rPr>
            <w:instrText>ADDIN CitaviPlaceholder{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}</w:instrText>
          </w:r>
          <w:r w:rsidR="00702E0B" w:rsidRPr="00FE4B17">
            <w:rPr>
              <w:lang w:val="en-US"/>
            </w:rPr>
            <w:fldChar w:fldCharType="separate"/>
          </w:r>
          <w:r w:rsidR="00F11E7E">
            <w:rPr>
              <w:lang w:val="en-US"/>
            </w:rPr>
            <w:t>(Aten, DiRenzo, &amp; Shatnawi, 2017)</w:t>
          </w:r>
          <w:r w:rsidR="00702E0B" w:rsidRPr="00FE4B17">
            <w:rPr>
              <w:lang w:val="en-US"/>
            </w:rPr>
            <w:fldChar w:fldCharType="end"/>
          </w:r>
        </w:sdtContent>
      </w:sdt>
      <w:r w:rsidR="00702E0B" w:rsidRPr="00FE4B17">
        <w:rPr>
          <w:lang w:val="en-US"/>
        </w:rPr>
        <w:t>.</w:t>
      </w:r>
      <w:r w:rsidR="00C470D0" w:rsidRPr="00FE4B17">
        <w:rPr>
          <w:lang w:val="en-US"/>
        </w:rPr>
        <w:t xml:space="preserve"> </w:t>
      </w:r>
    </w:p>
    <w:p w14:paraId="79292C8B" w14:textId="3134D85A" w:rsidR="005D23B9" w:rsidRPr="00FE4B17" w:rsidRDefault="00C470D0" w:rsidP="00DC0CF7">
      <w:pPr>
        <w:ind w:firstLine="426"/>
        <w:jc w:val="left"/>
        <w:rPr>
          <w:lang w:val="en-US"/>
        </w:rPr>
      </w:pPr>
      <w:r w:rsidRPr="00FE4B17">
        <w:rPr>
          <w:lang w:val="en-US"/>
        </w:rPr>
        <w:t xml:space="preserve">Building on these findings, we </w:t>
      </w:r>
      <w:r w:rsidR="00EE4C0F">
        <w:rPr>
          <w:lang w:val="en-US"/>
        </w:rPr>
        <w:t>suggest</w:t>
      </w:r>
      <w:r w:rsidR="00EE4C0F" w:rsidRPr="00FE4B17">
        <w:rPr>
          <w:lang w:val="en-US"/>
        </w:rPr>
        <w:t xml:space="preserve"> </w:t>
      </w:r>
      <w:r w:rsidRPr="00FE4B17">
        <w:rPr>
          <w:lang w:val="en-US"/>
        </w:rPr>
        <w:t xml:space="preserve">that employees </w:t>
      </w:r>
      <w:r w:rsidR="00BC40C0" w:rsidRPr="00FE4B17">
        <w:rPr>
          <w:lang w:val="en-US"/>
        </w:rPr>
        <w:t>intentionally</w:t>
      </w:r>
      <w:r w:rsidRPr="00FE4B17">
        <w:rPr>
          <w:lang w:val="en-US"/>
        </w:rPr>
        <w:t xml:space="preserve"> take their coworkers’ motivation </w:t>
      </w:r>
      <w:r w:rsidR="00D35F2E" w:rsidRPr="00FE4B17">
        <w:rPr>
          <w:lang w:val="en-US"/>
        </w:rPr>
        <w:t xml:space="preserve">into account </w:t>
      </w:r>
      <w:r w:rsidRPr="00FE4B17">
        <w:rPr>
          <w:lang w:val="en-US"/>
        </w:rPr>
        <w:t>when selecting knowledge</w:t>
      </w:r>
      <w:r w:rsidR="00D35F2E" w:rsidRPr="00FE4B17">
        <w:rPr>
          <w:lang w:val="en-US"/>
        </w:rPr>
        <w:t>-</w:t>
      </w:r>
      <w:r w:rsidRPr="00FE4B17">
        <w:rPr>
          <w:lang w:val="en-US"/>
        </w:rPr>
        <w:t xml:space="preserve">exchange partners. </w:t>
      </w:r>
      <w:r w:rsidR="004E4DD1" w:rsidRPr="00FE4B17">
        <w:rPr>
          <w:lang w:val="en-US"/>
        </w:rPr>
        <w:t>As</w:t>
      </w:r>
      <w:r w:rsidR="00412C0E" w:rsidRPr="00FE4B17">
        <w:rPr>
          <w:lang w:val="en-US"/>
        </w:rPr>
        <w:t xml:space="preserve"> </w:t>
      </w:r>
      <w:r w:rsidR="00886F83" w:rsidRPr="00FE4B17">
        <w:rPr>
          <w:lang w:val="en-US"/>
        </w:rPr>
        <w:t>we argued above</w:t>
      </w:r>
      <w:r w:rsidR="004E4DD1" w:rsidRPr="00FE4B17">
        <w:rPr>
          <w:lang w:val="en-US"/>
        </w:rPr>
        <w:t>,</w:t>
      </w:r>
      <w:r w:rsidR="00412C0E" w:rsidRPr="00FE4B17">
        <w:rPr>
          <w:lang w:val="en-US"/>
        </w:rPr>
        <w:t xml:space="preserve"> </w:t>
      </w:r>
      <w:r w:rsidR="00886F83" w:rsidRPr="00FE4B17">
        <w:rPr>
          <w:lang w:val="en-US"/>
        </w:rPr>
        <w:t xml:space="preserve">high levels of </w:t>
      </w:r>
      <w:r w:rsidR="00412C0E" w:rsidRPr="00FE4B17">
        <w:rPr>
          <w:lang w:val="en-US"/>
        </w:rPr>
        <w:t xml:space="preserve">extrinsic motivation </w:t>
      </w:r>
      <w:r w:rsidR="00D35F2E" w:rsidRPr="00FE4B17">
        <w:rPr>
          <w:lang w:val="en-US"/>
        </w:rPr>
        <w:t>can, to some extent, lead</w:t>
      </w:r>
      <w:r w:rsidR="00412C0E" w:rsidRPr="00FE4B17">
        <w:rPr>
          <w:lang w:val="en-US"/>
        </w:rPr>
        <w:t xml:space="preserve"> </w:t>
      </w:r>
      <w:r w:rsidR="00886F83" w:rsidRPr="00FE4B17">
        <w:rPr>
          <w:lang w:val="en-US"/>
        </w:rPr>
        <w:t xml:space="preserve">sales </w:t>
      </w:r>
      <w:r w:rsidR="00412C0E" w:rsidRPr="00FE4B17">
        <w:rPr>
          <w:lang w:val="en-US"/>
        </w:rPr>
        <w:t xml:space="preserve">employees to behave opportunistically </w:t>
      </w:r>
      <w:sdt>
        <w:sdtPr>
          <w:rPr>
            <w:lang w:val="en-US"/>
          </w:rPr>
          <w:alias w:val="Don’t edit this field."/>
          <w:tag w:val="CitaviPlaceholder#c35a84e8-51ec-4ec1-b9f3-15a7887051cc"/>
          <w:id w:val="1469716354"/>
          <w:placeholder>
            <w:docPart w:val="EFA8D6828BD5418CBDE331ED8B4616AC"/>
          </w:placeholder>
        </w:sdtPr>
        <w:sdtEndPr/>
        <w:sdtContent>
          <w:r w:rsidR="00412C0E" w:rsidRPr="00FE4B17">
            <w:rPr>
              <w:lang w:val="en-US"/>
            </w:rPr>
            <w:fldChar w:fldCharType="begin"/>
          </w:r>
          <w:r w:rsidR="00217981">
            <w:rPr>
              <w:lang w:val="en-US"/>
            </w:rPr>
            <w:instrText>ADDIN CitaviPlaceholder{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}</w:instrText>
          </w:r>
          <w:r w:rsidR="00412C0E" w:rsidRPr="00FE4B17">
            <w:rPr>
              <w:lang w:val="en-US"/>
            </w:rPr>
            <w:fldChar w:fldCharType="separate"/>
          </w:r>
          <w:r w:rsidR="00F11E7E">
            <w:rPr>
              <w:lang w:val="en-US"/>
            </w:rPr>
            <w:t>(Osterloh &amp; Frey, 2000; Poortvliet et al., 2007)</w:t>
          </w:r>
          <w:r w:rsidR="00412C0E" w:rsidRPr="00FE4B17">
            <w:rPr>
              <w:lang w:val="en-US"/>
            </w:rPr>
            <w:fldChar w:fldCharType="end"/>
          </w:r>
        </w:sdtContent>
      </w:sdt>
      <w:r w:rsidR="00412C0E" w:rsidRPr="00FE4B17">
        <w:rPr>
          <w:lang w:val="en-US"/>
        </w:rPr>
        <w:t xml:space="preserve"> </w:t>
      </w:r>
      <w:r w:rsidR="00D35F2E" w:rsidRPr="00FE4B17">
        <w:rPr>
          <w:lang w:val="en-US"/>
        </w:rPr>
        <w:t>by</w:t>
      </w:r>
      <w:r w:rsidR="00A92C9B" w:rsidRPr="00FE4B17">
        <w:rPr>
          <w:lang w:val="en-US"/>
        </w:rPr>
        <w:t xml:space="preserve"> </w:t>
      </w:r>
      <w:r w:rsidR="00412C0E" w:rsidRPr="00FE4B17">
        <w:rPr>
          <w:lang w:val="en-US"/>
        </w:rPr>
        <w:t>minimiz</w:t>
      </w:r>
      <w:r w:rsidR="00D35F2E" w:rsidRPr="00FE4B17">
        <w:rPr>
          <w:lang w:val="en-US"/>
        </w:rPr>
        <w:t>ing</w:t>
      </w:r>
      <w:r w:rsidR="00412C0E" w:rsidRPr="00FE4B17">
        <w:rPr>
          <w:lang w:val="en-US"/>
        </w:rPr>
        <w:t xml:space="preserve"> knowledge disclosure while maximizing the knowledge </w:t>
      </w:r>
      <w:r w:rsidR="00D35F2E" w:rsidRPr="00FE4B17">
        <w:rPr>
          <w:lang w:val="en-US"/>
        </w:rPr>
        <w:t>they gather</w:t>
      </w:r>
      <w:r w:rsidR="00412C0E" w:rsidRPr="00FE4B17">
        <w:rPr>
          <w:lang w:val="en-US"/>
        </w:rPr>
        <w:t>.</w:t>
      </w:r>
      <w:r w:rsidR="005B1253" w:rsidRPr="00FE4B17">
        <w:rPr>
          <w:lang w:val="en-US"/>
        </w:rPr>
        <w:t xml:space="preserve"> </w:t>
      </w:r>
      <w:r w:rsidR="00D35F2E" w:rsidRPr="00FE4B17">
        <w:rPr>
          <w:lang w:val="en-US"/>
        </w:rPr>
        <w:t>T</w:t>
      </w:r>
      <w:r w:rsidR="005B1253" w:rsidRPr="00FE4B17">
        <w:rPr>
          <w:lang w:val="en-US"/>
        </w:rPr>
        <w:t xml:space="preserve">his </w:t>
      </w:r>
      <w:r w:rsidR="00886F83" w:rsidRPr="00FE4B17">
        <w:rPr>
          <w:lang w:val="en-US"/>
        </w:rPr>
        <w:t xml:space="preserve">behavior should </w:t>
      </w:r>
      <w:r w:rsidR="005B1253" w:rsidRPr="00FE4B17">
        <w:rPr>
          <w:lang w:val="en-US"/>
        </w:rPr>
        <w:t xml:space="preserve">lead employees to </w:t>
      </w:r>
      <w:r w:rsidR="00F502B4" w:rsidRPr="00FE4B17">
        <w:rPr>
          <w:lang w:val="en-US"/>
        </w:rPr>
        <w:t xml:space="preserve">primarily </w:t>
      </w:r>
      <w:r w:rsidR="005B1253" w:rsidRPr="00FE4B17">
        <w:rPr>
          <w:lang w:val="en-US"/>
        </w:rPr>
        <w:t>address their knowledge requests to coworkers who are</w:t>
      </w:r>
      <w:r w:rsidR="006520A7" w:rsidRPr="00FE4B17">
        <w:rPr>
          <w:lang w:val="en-US"/>
        </w:rPr>
        <w:t xml:space="preserve"> different from them and</w:t>
      </w:r>
      <w:r w:rsidR="005B1253" w:rsidRPr="00FE4B17">
        <w:rPr>
          <w:lang w:val="en-US"/>
        </w:rPr>
        <w:t xml:space="preserve"> willing to provide knowledge to others</w:t>
      </w:r>
      <w:r w:rsidR="00D35F2E" w:rsidRPr="00FE4B17">
        <w:rPr>
          <w:lang w:val="en-US"/>
        </w:rPr>
        <w:t>—</w:t>
      </w:r>
      <w:r w:rsidR="005B1253" w:rsidRPr="00FE4B17">
        <w:rPr>
          <w:lang w:val="en-US"/>
        </w:rPr>
        <w:t xml:space="preserve">employees who are less </w:t>
      </w:r>
      <w:r w:rsidR="006520A7" w:rsidRPr="00FE4B17">
        <w:rPr>
          <w:lang w:val="en-US"/>
        </w:rPr>
        <w:t>opportunistic</w:t>
      </w:r>
      <w:r w:rsidR="005B1253" w:rsidRPr="00FE4B17">
        <w:rPr>
          <w:lang w:val="en-US"/>
        </w:rPr>
        <w:t xml:space="preserve"> with regard to their involvement in knowledge exchange.</w:t>
      </w:r>
      <w:r w:rsidR="005D23B9" w:rsidRPr="00FE4B17">
        <w:rPr>
          <w:lang w:val="en-US"/>
        </w:rPr>
        <w:t xml:space="preserve"> </w:t>
      </w:r>
      <w:r w:rsidR="006520A7" w:rsidRPr="00FE4B17">
        <w:rPr>
          <w:lang w:val="en-US"/>
        </w:rPr>
        <w:t>Accordingly, we</w:t>
      </w:r>
      <w:r w:rsidR="005D23B9" w:rsidRPr="00FE4B17">
        <w:rPr>
          <w:lang w:val="en-US"/>
        </w:rPr>
        <w:t xml:space="preserve"> expect </w:t>
      </w:r>
      <w:r w:rsidR="006520A7" w:rsidRPr="00FE4B17">
        <w:rPr>
          <w:lang w:val="en-US"/>
        </w:rPr>
        <w:t xml:space="preserve">highly </w:t>
      </w:r>
      <w:r w:rsidR="005D23B9" w:rsidRPr="00FE4B17">
        <w:rPr>
          <w:lang w:val="en-US"/>
        </w:rPr>
        <w:t>extrinsically motivated employees</w:t>
      </w:r>
      <w:r w:rsidR="00D35F2E" w:rsidRPr="00FE4B17">
        <w:rPr>
          <w:lang w:val="en-US"/>
        </w:rPr>
        <w:t xml:space="preserve"> to</w:t>
      </w:r>
      <w:r w:rsidR="005D23B9" w:rsidRPr="00FE4B17">
        <w:rPr>
          <w:lang w:val="en-US"/>
        </w:rPr>
        <w:t xml:space="preserve"> </w:t>
      </w:r>
      <w:r w:rsidR="00F502B4" w:rsidRPr="00FE4B17">
        <w:rPr>
          <w:lang w:val="en-US"/>
        </w:rPr>
        <w:t>prefer</w:t>
      </w:r>
      <w:r w:rsidR="005D23B9" w:rsidRPr="00FE4B17">
        <w:rPr>
          <w:lang w:val="en-US"/>
        </w:rPr>
        <w:t xml:space="preserve"> knowledge</w:t>
      </w:r>
      <w:r w:rsidR="00D35F2E" w:rsidRPr="00FE4B17">
        <w:rPr>
          <w:lang w:val="en-US"/>
        </w:rPr>
        <w:t>-</w:t>
      </w:r>
      <w:r w:rsidR="005D23B9" w:rsidRPr="00FE4B17">
        <w:rPr>
          <w:lang w:val="en-US"/>
        </w:rPr>
        <w:t>exchange relationships with less extrinsically motivated employees</w:t>
      </w:r>
      <w:r w:rsidR="00D35F2E" w:rsidRPr="00FE4B17">
        <w:rPr>
          <w:lang w:val="en-US"/>
        </w:rPr>
        <w:t xml:space="preserve">. In other words, we suggest </w:t>
      </w:r>
      <w:r w:rsidR="007F5FD0" w:rsidRPr="00FE4B17">
        <w:rPr>
          <w:lang w:val="en-US"/>
        </w:rPr>
        <w:t>that heterophily with regard to extrinsic motivation</w:t>
      </w:r>
      <w:r w:rsidR="006520A7" w:rsidRPr="00FE4B17">
        <w:rPr>
          <w:lang w:val="en-US"/>
        </w:rPr>
        <w:t xml:space="preserve"> guides sales employees’ engagement in knowledge</w:t>
      </w:r>
      <w:r w:rsidR="00D35F2E" w:rsidRPr="00FE4B17">
        <w:rPr>
          <w:lang w:val="en-US"/>
        </w:rPr>
        <w:t>-</w:t>
      </w:r>
      <w:r w:rsidR="006520A7" w:rsidRPr="00FE4B17">
        <w:rPr>
          <w:lang w:val="en-US"/>
        </w:rPr>
        <w:t>exchange ties</w:t>
      </w:r>
      <w:r w:rsidR="005D23B9" w:rsidRPr="00FE4B17">
        <w:rPr>
          <w:lang w:val="en-US"/>
        </w:rPr>
        <w:t>.</w:t>
      </w:r>
      <w:r w:rsidR="006520A7" w:rsidRPr="00FE4B17">
        <w:rPr>
          <w:lang w:val="en-US"/>
        </w:rPr>
        <w:t xml:space="preserve"> From the dyadic similarity perspective, we expect:</w:t>
      </w:r>
    </w:p>
    <w:p w14:paraId="73B2EB40" w14:textId="28BBDCAF" w:rsidR="005D23B9" w:rsidRPr="00FE4B17" w:rsidRDefault="005D23B9" w:rsidP="00DC0CF7">
      <w:pPr>
        <w:ind w:left="426"/>
        <w:jc w:val="left"/>
        <w:rPr>
          <w:lang w:val="en-US"/>
        </w:rPr>
      </w:pPr>
      <w:r w:rsidRPr="00FE4B17">
        <w:rPr>
          <w:i/>
          <w:lang w:val="en-US"/>
        </w:rPr>
        <w:lastRenderedPageBreak/>
        <w:t xml:space="preserve">Hypothesis </w:t>
      </w:r>
      <w:r w:rsidR="00982C2E" w:rsidRPr="00FE4B17">
        <w:rPr>
          <w:i/>
          <w:lang w:val="en-US"/>
        </w:rPr>
        <w:t>2</w:t>
      </w:r>
      <w:r w:rsidR="00211CB1" w:rsidRPr="00FE4B17">
        <w:rPr>
          <w:i/>
          <w:lang w:val="en-US"/>
        </w:rPr>
        <w:t>a</w:t>
      </w:r>
      <w:r w:rsidRPr="00FE4B17">
        <w:rPr>
          <w:i/>
          <w:lang w:val="en-US"/>
        </w:rPr>
        <w:t xml:space="preserve">. </w:t>
      </w:r>
      <w:r w:rsidR="00873776">
        <w:rPr>
          <w:lang w:val="en-US"/>
        </w:rPr>
        <w:t xml:space="preserve">The more dissimilar employees within the dyad are with regard to their extrinsic motivation, the more likely they </w:t>
      </w:r>
      <w:r w:rsidR="00C43220">
        <w:rPr>
          <w:lang w:val="en-US"/>
        </w:rPr>
        <w:t xml:space="preserve">are to </w:t>
      </w:r>
      <w:r w:rsidR="00873776">
        <w:rPr>
          <w:lang w:val="en-US"/>
        </w:rPr>
        <w:t>engage in a knowledge</w:t>
      </w:r>
      <w:r w:rsidR="00C43220">
        <w:rPr>
          <w:lang w:val="en-US"/>
        </w:rPr>
        <w:t>-</w:t>
      </w:r>
      <w:r w:rsidR="00873776">
        <w:rPr>
          <w:lang w:val="en-US"/>
        </w:rPr>
        <w:t xml:space="preserve">exchange tie. </w:t>
      </w:r>
    </w:p>
    <w:p w14:paraId="587EDCB2" w14:textId="78B0D76C" w:rsidR="00DD6CE2" w:rsidRPr="00FE4B17" w:rsidRDefault="006B5812" w:rsidP="00DC0CF7">
      <w:pPr>
        <w:ind w:firstLine="426"/>
        <w:jc w:val="left"/>
        <w:rPr>
          <w:lang w:val="en-US"/>
        </w:rPr>
      </w:pPr>
      <w:r>
        <w:rPr>
          <w:lang w:val="en-US"/>
        </w:rPr>
        <w:t>We further propose that the higher</w:t>
      </w:r>
      <w:r w:rsidRPr="00FE4B17">
        <w:rPr>
          <w:lang w:val="en-US"/>
        </w:rPr>
        <w:t xml:space="preserve"> the </w:t>
      </w:r>
      <w:r>
        <w:rPr>
          <w:lang w:val="en-US"/>
        </w:rPr>
        <w:t xml:space="preserve">focal </w:t>
      </w:r>
      <w:r w:rsidRPr="00FE4B17">
        <w:rPr>
          <w:lang w:val="en-US"/>
        </w:rPr>
        <w:t xml:space="preserve">employees’ extrinsic motivation </w:t>
      </w:r>
      <w:r>
        <w:rPr>
          <w:lang w:val="en-US"/>
        </w:rPr>
        <w:t>the stronger their tendency towards heterophily</w:t>
      </w:r>
      <w:r w:rsidRPr="00FE4B17">
        <w:rPr>
          <w:lang w:val="en-US"/>
        </w:rPr>
        <w:t xml:space="preserve">. </w:t>
      </w:r>
      <w:r>
        <w:rPr>
          <w:lang w:val="en-US"/>
        </w:rPr>
        <w:t>That is</w:t>
      </w:r>
      <w:r w:rsidRPr="006C1495">
        <w:rPr>
          <w:lang w:val="en-US"/>
        </w:rPr>
        <w:t>, i</w:t>
      </w:r>
      <w:r w:rsidR="00DD4958" w:rsidRPr="006C1495">
        <w:rPr>
          <w:lang w:val="en-US"/>
        </w:rPr>
        <w:t xml:space="preserve">n accordance with </w:t>
      </w:r>
      <w:r w:rsidR="001027F2" w:rsidRPr="006C1495">
        <w:rPr>
          <w:lang w:val="en-US"/>
        </w:rPr>
        <w:t>and c</w:t>
      </w:r>
      <w:r w:rsidR="00DD4958" w:rsidRPr="006C1495">
        <w:rPr>
          <w:lang w:val="en-US"/>
        </w:rPr>
        <w:t xml:space="preserve">onditional </w:t>
      </w:r>
      <w:r w:rsidR="001027F2" w:rsidRPr="006C1495">
        <w:rPr>
          <w:lang w:val="en-US"/>
        </w:rPr>
        <w:t>up</w:t>
      </w:r>
      <w:r w:rsidR="00DD4958" w:rsidRPr="006C1495">
        <w:rPr>
          <w:lang w:val="en-US"/>
        </w:rPr>
        <w:t xml:space="preserve">on </w:t>
      </w:r>
      <w:r w:rsidR="00FF1ED5">
        <w:rPr>
          <w:lang w:val="en-US"/>
        </w:rPr>
        <w:t>the previous h</w:t>
      </w:r>
      <w:r w:rsidRPr="006C1495">
        <w:rPr>
          <w:lang w:val="en-US"/>
        </w:rPr>
        <w:t>ypothesis</w:t>
      </w:r>
      <w:r w:rsidR="00DD4958" w:rsidRPr="006C1495">
        <w:rPr>
          <w:lang w:val="en-US"/>
        </w:rPr>
        <w:t xml:space="preserve">, we </w:t>
      </w:r>
      <w:r w:rsidRPr="006C1495">
        <w:rPr>
          <w:lang w:val="en-US"/>
        </w:rPr>
        <w:t xml:space="preserve">expect </w:t>
      </w:r>
      <w:r w:rsidR="00DD6CE2" w:rsidRPr="006C1495">
        <w:rPr>
          <w:lang w:val="en-US"/>
        </w:rPr>
        <w:t xml:space="preserve">that </w:t>
      </w:r>
      <w:r w:rsidR="001027F2" w:rsidRPr="006C1495">
        <w:rPr>
          <w:lang w:val="en-US"/>
        </w:rPr>
        <w:t>t</w:t>
      </w:r>
      <w:r w:rsidR="00DD6CE2" w:rsidRPr="006C1495">
        <w:rPr>
          <w:lang w:val="en-US"/>
        </w:rPr>
        <w:t xml:space="preserve">he more extrinsically </w:t>
      </w:r>
      <w:r w:rsidR="00DD6CE2" w:rsidRPr="00FE4B17">
        <w:rPr>
          <w:lang w:val="en-US"/>
        </w:rPr>
        <w:t xml:space="preserve">motivated employees are, the less they </w:t>
      </w:r>
      <w:r w:rsidR="006520A7" w:rsidRPr="00FE4B17">
        <w:rPr>
          <w:lang w:val="en-US"/>
        </w:rPr>
        <w:t>should</w:t>
      </w:r>
      <w:r w:rsidR="00DD6CE2" w:rsidRPr="00FE4B17">
        <w:rPr>
          <w:lang w:val="en-US"/>
        </w:rPr>
        <w:t xml:space="preserve"> engage in knowledge</w:t>
      </w:r>
      <w:r w:rsidR="00D35F2E" w:rsidRPr="00FE4B17">
        <w:rPr>
          <w:lang w:val="en-US"/>
        </w:rPr>
        <w:t>-</w:t>
      </w:r>
      <w:r w:rsidR="00DD6CE2" w:rsidRPr="00FE4B17">
        <w:rPr>
          <w:lang w:val="en-US"/>
        </w:rPr>
        <w:t xml:space="preserve">exchange </w:t>
      </w:r>
      <w:r w:rsidR="00AB6D86" w:rsidRPr="00FE4B17">
        <w:rPr>
          <w:lang w:val="en-US"/>
        </w:rPr>
        <w:t xml:space="preserve">ties </w:t>
      </w:r>
      <w:r w:rsidR="00DD6CE2" w:rsidRPr="00FE4B17">
        <w:rPr>
          <w:lang w:val="en-US"/>
        </w:rPr>
        <w:t>with other highly extrinsically motivated employees</w:t>
      </w:r>
      <w:r w:rsidR="00AB6D86" w:rsidRPr="00FE4B17">
        <w:rPr>
          <w:lang w:val="en-US"/>
        </w:rPr>
        <w:t xml:space="preserve">. </w:t>
      </w:r>
      <w:r w:rsidR="00D35F2E" w:rsidRPr="00FE4B17">
        <w:rPr>
          <w:lang w:val="en-US"/>
        </w:rPr>
        <w:t xml:space="preserve">In </w:t>
      </w:r>
      <w:r w:rsidR="00AB6D86" w:rsidRPr="00FE4B17">
        <w:rPr>
          <w:lang w:val="en-US"/>
        </w:rPr>
        <w:t>formal</w:t>
      </w:r>
      <w:r w:rsidR="00D35F2E" w:rsidRPr="00FE4B17">
        <w:rPr>
          <w:lang w:val="en-US"/>
        </w:rPr>
        <w:t xml:space="preserve"> terms</w:t>
      </w:r>
      <w:r w:rsidR="00AB6D86" w:rsidRPr="00FE4B17">
        <w:rPr>
          <w:lang w:val="en-US"/>
        </w:rPr>
        <w:t>:</w:t>
      </w:r>
      <w:r w:rsidR="00337FEA" w:rsidRPr="00FE4B17">
        <w:rPr>
          <w:lang w:val="en-US"/>
        </w:rPr>
        <w:t xml:space="preserve"> </w:t>
      </w:r>
    </w:p>
    <w:p w14:paraId="32DF0869" w14:textId="6AA8FF88" w:rsidR="00337FEA" w:rsidRPr="00FE4B17" w:rsidRDefault="00145D6E" w:rsidP="00DC0CF7">
      <w:pPr>
        <w:ind w:left="426"/>
        <w:jc w:val="left"/>
        <w:rPr>
          <w:lang w:val="en-US"/>
        </w:rPr>
      </w:pPr>
      <w:r w:rsidRPr="00FE4B17">
        <w:rPr>
          <w:i/>
          <w:lang w:val="en-US"/>
        </w:rPr>
        <w:t>Hypothesis 2</w:t>
      </w:r>
      <w:r w:rsidR="00337FEA" w:rsidRPr="00FE4B17">
        <w:rPr>
          <w:i/>
          <w:lang w:val="en-US"/>
        </w:rPr>
        <w:t xml:space="preserve">b. </w:t>
      </w:r>
      <w:r w:rsidR="00D35F2E" w:rsidRPr="00FE4B17">
        <w:rPr>
          <w:lang w:val="en-US"/>
        </w:rPr>
        <w:t>K</w:t>
      </w:r>
      <w:r w:rsidR="00E470BE" w:rsidRPr="00FE4B17">
        <w:rPr>
          <w:lang w:val="en-US"/>
        </w:rPr>
        <w:t>nowledge</w:t>
      </w:r>
      <w:r w:rsidR="004E4DD1" w:rsidRPr="00FE4B17">
        <w:rPr>
          <w:lang w:val="en-US"/>
        </w:rPr>
        <w:t>-</w:t>
      </w:r>
      <w:r w:rsidR="00E470BE" w:rsidRPr="00FE4B17">
        <w:rPr>
          <w:lang w:val="en-US"/>
        </w:rPr>
        <w:t xml:space="preserve">exchange ties are less likely </w:t>
      </w:r>
      <w:r w:rsidR="00AB6D86" w:rsidRPr="00FE4B17">
        <w:rPr>
          <w:lang w:val="en-US"/>
        </w:rPr>
        <w:t>in</w:t>
      </w:r>
      <w:r w:rsidR="00E470BE" w:rsidRPr="00FE4B17">
        <w:rPr>
          <w:lang w:val="en-US"/>
        </w:rPr>
        <w:t xml:space="preserve"> dyads </w:t>
      </w:r>
      <w:r w:rsidR="00D35F2E" w:rsidRPr="00FE4B17">
        <w:rPr>
          <w:lang w:val="en-US"/>
        </w:rPr>
        <w:t xml:space="preserve">in which </w:t>
      </w:r>
      <w:r w:rsidR="00E470BE" w:rsidRPr="00FE4B17">
        <w:rPr>
          <w:lang w:val="en-US"/>
        </w:rPr>
        <w:t>both employees have high level</w:t>
      </w:r>
      <w:r w:rsidR="00D35F2E" w:rsidRPr="00FE4B17">
        <w:rPr>
          <w:lang w:val="en-US"/>
        </w:rPr>
        <w:t>s</w:t>
      </w:r>
      <w:r w:rsidR="00E470BE" w:rsidRPr="00FE4B17">
        <w:rPr>
          <w:lang w:val="en-US"/>
        </w:rPr>
        <w:t xml:space="preserve"> </w:t>
      </w:r>
      <w:r w:rsidR="00D35F2E" w:rsidRPr="00FE4B17">
        <w:rPr>
          <w:lang w:val="en-US"/>
        </w:rPr>
        <w:t xml:space="preserve">of </w:t>
      </w:r>
      <w:r w:rsidR="00E470BE" w:rsidRPr="00FE4B17">
        <w:rPr>
          <w:lang w:val="en-US"/>
        </w:rPr>
        <w:t>extrinsic motivation.</w:t>
      </w:r>
    </w:p>
    <w:p w14:paraId="3B0CFB42" w14:textId="2648D3BA" w:rsidR="00211CB1" w:rsidRPr="00FE4B17" w:rsidRDefault="00211CB1" w:rsidP="005D23B9">
      <w:pPr>
        <w:ind w:left="708"/>
        <w:jc w:val="left"/>
        <w:rPr>
          <w:lang w:val="en-US"/>
        </w:rPr>
      </w:pPr>
    </w:p>
    <w:p w14:paraId="699BBB90" w14:textId="6DA78B6E" w:rsidR="00B00050" w:rsidRPr="00BB30A5" w:rsidRDefault="00B00050" w:rsidP="00DC0CF7">
      <w:pPr>
        <w:pStyle w:val="Heading3"/>
        <w:spacing w:before="0"/>
        <w:ind w:firstLine="426"/>
        <w:rPr>
          <w:b/>
          <w:i/>
          <w:color w:val="auto"/>
          <w:lang w:val="en-US"/>
        </w:rPr>
      </w:pPr>
      <w:r w:rsidRPr="00BB30A5">
        <w:rPr>
          <w:rFonts w:ascii="Times New Roman" w:hAnsi="Times New Roman" w:cs="Times New Roman"/>
          <w:b/>
          <w:i/>
          <w:color w:val="auto"/>
          <w:lang w:val="en-US"/>
        </w:rPr>
        <w:t>Extrinsic Motivation and Knowledge Exchange from the Dyadic Reciprocity Perspective</w:t>
      </w:r>
    </w:p>
    <w:p w14:paraId="31865661" w14:textId="1566BA93" w:rsidR="00D72FCD" w:rsidRPr="00FE4B17" w:rsidRDefault="00E470BE" w:rsidP="00DC0CF7">
      <w:pPr>
        <w:ind w:firstLine="426"/>
        <w:jc w:val="left"/>
        <w:rPr>
          <w:lang w:val="en-US"/>
        </w:rPr>
      </w:pPr>
      <w:r w:rsidRPr="00FE4B17">
        <w:rPr>
          <w:lang w:val="en-US"/>
        </w:rPr>
        <w:t xml:space="preserve">Previous studies have suggested that individual motivation also influences </w:t>
      </w:r>
      <w:r w:rsidR="00B41106" w:rsidRPr="00FE4B17">
        <w:rPr>
          <w:lang w:val="en-US"/>
        </w:rPr>
        <w:t>the</w:t>
      </w:r>
      <w:r w:rsidRPr="00FE4B17">
        <w:rPr>
          <w:lang w:val="en-US"/>
        </w:rPr>
        <w:t xml:space="preserve"> type</w:t>
      </w:r>
      <w:r w:rsidR="00B41106" w:rsidRPr="00FE4B17">
        <w:rPr>
          <w:lang w:val="en-US"/>
        </w:rPr>
        <w:t>s</w:t>
      </w:r>
      <w:r w:rsidRPr="00FE4B17">
        <w:rPr>
          <w:lang w:val="en-US"/>
        </w:rPr>
        <w:t xml:space="preserve"> of social</w:t>
      </w:r>
      <w:r w:rsidR="00B41106" w:rsidRPr="00FE4B17">
        <w:rPr>
          <w:lang w:val="en-US"/>
        </w:rPr>
        <w:t>-</w:t>
      </w:r>
      <w:r w:rsidRPr="00FE4B17">
        <w:rPr>
          <w:lang w:val="en-US"/>
        </w:rPr>
        <w:t>exchange relationship</w:t>
      </w:r>
      <w:r w:rsidR="00B41106" w:rsidRPr="00FE4B17">
        <w:rPr>
          <w:lang w:val="en-US"/>
        </w:rPr>
        <w:t>s in which</w:t>
      </w:r>
      <w:r w:rsidRPr="00FE4B17">
        <w:rPr>
          <w:lang w:val="en-US"/>
        </w:rPr>
        <w:t xml:space="preserve"> employees engage </w:t>
      </w:r>
      <w:sdt>
        <w:sdtPr>
          <w:rPr>
            <w:lang w:val="en-US"/>
          </w:rPr>
          <w:id w:val="-153995483"/>
          <w:placeholder>
            <w:docPart w:val="DefaultPlaceholder_-1854013440"/>
          </w:placeholder>
        </w:sdtPr>
        <w:sdtEndPr/>
        <w:sdtContent>
          <w:sdt>
            <w:sdtPr>
              <w:rPr>
                <w:lang w:val="en-US"/>
              </w:rPr>
              <w:id w:val="-832919555"/>
              <w:placeholder>
                <w:docPart w:val="DefaultPlaceholder_-1854013440"/>
              </w:placeholder>
            </w:sdtPr>
            <w:sdtEndPr/>
            <w:sdtContent>
              <w:r w:rsidRPr="00FE4B17">
                <w:rPr>
                  <w:lang w:val="en-US"/>
                </w:rPr>
                <w:fldChar w:fldCharType="begin"/>
              </w:r>
              <w:r w:rsidRPr="00FE4B17">
                <w:rPr>
                  <w:lang w:val="en-US"/>
                </w:rPr>
                <w:instrText>ADDIN CITAVI.PLACEHOLDER 4e3f3c2e-1dcd-4f8b-8cc0-9c1aea5878a5 PFBsYWNlaG9sZGVyPg0KICA8QWRkSW5WZXJzaW9uPjUuNy4xLjA8L0FkZEluVmVyc2lvbj4NCiAgPElkPjRlM2YzYzJlLTFkY2QtNGY4Yi04Y2MwLTljMWFlYTU4NzhhNTwvSWQ+DQogIDxFbnRyaWVzPg0KICAgIDxFbnRyeT4NCiAgICAgIDxJZD4wM2NiOGExZC1kZjI4LTQzYTAtOTM4My1iNmM0YzczNGZmZDc8L0lkPg0KICAgICAgPFJlZmVyZW5jZUlkPjQ4MWViMGM4LWRlZDQtNDQyZC1iODdiLTczM2M5NmJjNDhmZD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xlLCBTY2hhbmluZ2VyLCAmYW1wOyBIYXJyaXMsIDIwMDI7IEZseW5uLCAyMDA1KTwvVGV4dD4NCiAgICA8L1RleHRVbml0Pg0KICA8L1RleHRVbml0cz4NCjwvUGxhY2Vob2xkZXI+</w:instrText>
              </w:r>
              <w:r w:rsidRPr="00FE4B17">
                <w:rPr>
                  <w:lang w:val="en-US"/>
                </w:rPr>
                <w:fldChar w:fldCharType="separate"/>
              </w:r>
              <w:r w:rsidRPr="00FE4B17">
                <w:rPr>
                  <w:lang w:val="en-US"/>
                </w:rPr>
                <w:t>(Cole, Schaninger, &amp; Harris, 2002; Flynn, 2005)</w:t>
              </w:r>
              <w:r w:rsidRPr="00FE4B17">
                <w:rPr>
                  <w:lang w:val="en-US"/>
                </w:rPr>
                <w:fldChar w:fldCharType="end"/>
              </w:r>
            </w:sdtContent>
          </w:sdt>
        </w:sdtContent>
      </w:sdt>
      <w:r w:rsidRPr="00FE4B17">
        <w:rPr>
          <w:lang w:val="en-US"/>
        </w:rPr>
        <w:t xml:space="preserve">. In line with </w:t>
      </w:r>
      <w:r w:rsidR="00B41106" w:rsidRPr="00FE4B17">
        <w:rPr>
          <w:lang w:val="en-US"/>
        </w:rPr>
        <w:t xml:space="preserve">this </w:t>
      </w:r>
      <w:r w:rsidRPr="00FE4B17">
        <w:rPr>
          <w:lang w:val="en-US"/>
        </w:rPr>
        <w:t xml:space="preserve">reasoning, we assume that </w:t>
      </w:r>
      <w:r w:rsidR="00B41106" w:rsidRPr="00FE4B17">
        <w:rPr>
          <w:lang w:val="en-US"/>
        </w:rPr>
        <w:t xml:space="preserve">the </w:t>
      </w:r>
      <w:r w:rsidRPr="00FE4B17">
        <w:rPr>
          <w:lang w:val="en-US"/>
        </w:rPr>
        <w:t>extrinsic motivation</w:t>
      </w:r>
      <w:r w:rsidR="00B41106" w:rsidRPr="00FE4B17">
        <w:rPr>
          <w:lang w:val="en-US"/>
        </w:rPr>
        <w:t xml:space="preserve"> of sales employees</w:t>
      </w:r>
      <w:r w:rsidRPr="00FE4B17">
        <w:rPr>
          <w:lang w:val="en-US"/>
        </w:rPr>
        <w:t xml:space="preserve"> not only affects their general knowledge</w:t>
      </w:r>
      <w:r w:rsidR="00B41106" w:rsidRPr="00FE4B17">
        <w:rPr>
          <w:lang w:val="en-US"/>
        </w:rPr>
        <w:t>-</w:t>
      </w:r>
      <w:r w:rsidRPr="00FE4B17">
        <w:rPr>
          <w:lang w:val="en-US"/>
        </w:rPr>
        <w:t xml:space="preserve">seeking and </w:t>
      </w:r>
      <w:r w:rsidR="00B41106" w:rsidRPr="00FE4B17">
        <w:rPr>
          <w:lang w:val="en-US"/>
        </w:rPr>
        <w:t>knowledge-</w:t>
      </w:r>
      <w:r w:rsidRPr="00FE4B17">
        <w:rPr>
          <w:lang w:val="en-US"/>
        </w:rPr>
        <w:t xml:space="preserve">providing </w:t>
      </w:r>
      <w:r w:rsidR="00A552EF" w:rsidRPr="00FE4B17">
        <w:rPr>
          <w:lang w:val="en-US"/>
        </w:rPr>
        <w:t>behavior</w:t>
      </w:r>
      <w:r w:rsidR="00B41106" w:rsidRPr="00FE4B17">
        <w:rPr>
          <w:lang w:val="en-US"/>
        </w:rPr>
        <w:t>s</w:t>
      </w:r>
      <w:r w:rsidR="008604C3">
        <w:rPr>
          <w:lang w:val="en-US"/>
        </w:rPr>
        <w:t xml:space="preserve">, as well as </w:t>
      </w:r>
      <w:r w:rsidRPr="00FE4B17">
        <w:rPr>
          <w:lang w:val="en-US"/>
        </w:rPr>
        <w:t xml:space="preserve">their preferences </w:t>
      </w:r>
      <w:r w:rsidR="00B41106" w:rsidRPr="00FE4B17">
        <w:rPr>
          <w:lang w:val="en-US"/>
        </w:rPr>
        <w:t xml:space="preserve">regarding partners </w:t>
      </w:r>
      <w:r w:rsidRPr="00FE4B17">
        <w:rPr>
          <w:lang w:val="en-US"/>
        </w:rPr>
        <w:t>in knowledge</w:t>
      </w:r>
      <w:r w:rsidR="00B41106" w:rsidRPr="00FE4B17">
        <w:rPr>
          <w:lang w:val="en-US"/>
        </w:rPr>
        <w:t>-</w:t>
      </w:r>
      <w:r w:rsidRPr="00FE4B17">
        <w:rPr>
          <w:lang w:val="en-US"/>
        </w:rPr>
        <w:t>exchange relationships</w:t>
      </w:r>
      <w:r w:rsidR="00CE318A" w:rsidRPr="00FE4B17">
        <w:rPr>
          <w:lang w:val="en-US"/>
        </w:rPr>
        <w:t xml:space="preserve"> </w:t>
      </w:r>
      <w:r w:rsidR="00B41106" w:rsidRPr="00FE4B17">
        <w:rPr>
          <w:lang w:val="en-US"/>
        </w:rPr>
        <w:t>(</w:t>
      </w:r>
      <w:r w:rsidR="00CE318A" w:rsidRPr="00FE4B17">
        <w:rPr>
          <w:lang w:val="en-US"/>
        </w:rPr>
        <w:t>the dyadic similarity perspective</w:t>
      </w:r>
      <w:r w:rsidR="00B41106" w:rsidRPr="00FE4B17">
        <w:rPr>
          <w:lang w:val="en-US"/>
        </w:rPr>
        <w:t>)</w:t>
      </w:r>
      <w:r w:rsidR="00CE318A" w:rsidRPr="00FE4B17">
        <w:rPr>
          <w:lang w:val="en-US"/>
        </w:rPr>
        <w:t xml:space="preserve">. </w:t>
      </w:r>
      <w:r w:rsidR="00B41106" w:rsidRPr="00FE4B17">
        <w:rPr>
          <w:lang w:val="en-US"/>
        </w:rPr>
        <w:t>W</w:t>
      </w:r>
      <w:r w:rsidR="00CE318A" w:rsidRPr="00FE4B17">
        <w:rPr>
          <w:lang w:val="en-US"/>
        </w:rPr>
        <w:t xml:space="preserve">e </w:t>
      </w:r>
      <w:r w:rsidR="008604C3">
        <w:rPr>
          <w:lang w:val="en-US"/>
        </w:rPr>
        <w:t xml:space="preserve">also presume that extrinsic motivation exerts an influence on the </w:t>
      </w:r>
      <w:r w:rsidRPr="00FE4B17">
        <w:rPr>
          <w:lang w:val="en-US"/>
        </w:rPr>
        <w:t>type of knowledge</w:t>
      </w:r>
      <w:r w:rsidR="004E4DD1" w:rsidRPr="00FE4B17">
        <w:rPr>
          <w:lang w:val="en-US"/>
        </w:rPr>
        <w:t>-</w:t>
      </w:r>
      <w:r w:rsidRPr="00FE4B17">
        <w:rPr>
          <w:lang w:val="en-US"/>
        </w:rPr>
        <w:t>exchange relationship</w:t>
      </w:r>
      <w:r w:rsidR="00B41106" w:rsidRPr="00FE4B17">
        <w:rPr>
          <w:lang w:val="en-US"/>
        </w:rPr>
        <w:t xml:space="preserve"> in which</w:t>
      </w:r>
      <w:r w:rsidRPr="00FE4B17">
        <w:rPr>
          <w:lang w:val="en-US"/>
        </w:rPr>
        <w:t xml:space="preserve"> </w:t>
      </w:r>
      <w:r w:rsidR="00CE318A" w:rsidRPr="00FE4B17">
        <w:rPr>
          <w:lang w:val="en-US"/>
        </w:rPr>
        <w:t>two sales employees are likely to engage</w:t>
      </w:r>
      <w:r w:rsidR="008604C3">
        <w:rPr>
          <w:lang w:val="en-US"/>
        </w:rPr>
        <w:t>.</w:t>
      </w:r>
      <w:r w:rsidRPr="00FE4B17">
        <w:rPr>
          <w:lang w:val="en-US"/>
        </w:rPr>
        <w:t xml:space="preserve"> </w:t>
      </w:r>
      <w:r w:rsidR="00274394" w:rsidRPr="00FE4B17">
        <w:rPr>
          <w:lang w:val="en-US"/>
        </w:rPr>
        <w:t>From the</w:t>
      </w:r>
      <w:r w:rsidR="00CE318A" w:rsidRPr="00FE4B17">
        <w:rPr>
          <w:lang w:val="en-US"/>
        </w:rPr>
        <w:t xml:space="preserve"> dyadic reciprocity perspective</w:t>
      </w:r>
      <w:r w:rsidRPr="00FE4B17">
        <w:rPr>
          <w:lang w:val="en-US"/>
        </w:rPr>
        <w:t xml:space="preserve">, we explore </w:t>
      </w:r>
      <w:r w:rsidR="00681DDF" w:rsidRPr="00FE4B17">
        <w:rPr>
          <w:lang w:val="en-US"/>
        </w:rPr>
        <w:t>the relationship between</w:t>
      </w:r>
      <w:r w:rsidR="00B41106" w:rsidRPr="00FE4B17">
        <w:rPr>
          <w:lang w:val="en-US"/>
        </w:rPr>
        <w:t xml:space="preserve"> the</w:t>
      </w:r>
      <w:r w:rsidR="00681DDF" w:rsidRPr="00FE4B17">
        <w:rPr>
          <w:lang w:val="en-US"/>
        </w:rPr>
        <w:t xml:space="preserve"> extrinsic motivation of the members of a dyad and their</w:t>
      </w:r>
      <w:r w:rsidRPr="00FE4B17">
        <w:rPr>
          <w:lang w:val="en-US"/>
        </w:rPr>
        <w:t xml:space="preserve"> engage</w:t>
      </w:r>
      <w:r w:rsidR="00681DDF" w:rsidRPr="00FE4B17">
        <w:rPr>
          <w:lang w:val="en-US"/>
        </w:rPr>
        <w:t>ment</w:t>
      </w:r>
      <w:r w:rsidRPr="00FE4B17">
        <w:rPr>
          <w:lang w:val="en-US"/>
        </w:rPr>
        <w:t xml:space="preserve"> in reciprocal knowledge</w:t>
      </w:r>
      <w:r w:rsidR="00B41106" w:rsidRPr="00FE4B17">
        <w:rPr>
          <w:lang w:val="en-US"/>
        </w:rPr>
        <w:t>-</w:t>
      </w:r>
      <w:r w:rsidRPr="00FE4B17">
        <w:rPr>
          <w:lang w:val="en-US"/>
        </w:rPr>
        <w:t xml:space="preserve">exchange </w:t>
      </w:r>
      <w:r w:rsidR="00CE318A" w:rsidRPr="00FE4B17">
        <w:rPr>
          <w:lang w:val="en-US"/>
        </w:rPr>
        <w:t>ties</w:t>
      </w:r>
      <w:r w:rsidR="00D72FCD" w:rsidRPr="00FE4B17">
        <w:rPr>
          <w:lang w:val="en-US"/>
        </w:rPr>
        <w:t xml:space="preserve">. </w:t>
      </w:r>
      <w:r w:rsidR="00B41106" w:rsidRPr="00FE4B17">
        <w:rPr>
          <w:lang w:val="en-US"/>
        </w:rPr>
        <w:t>In other words</w:t>
      </w:r>
      <w:r w:rsidR="00D72FCD" w:rsidRPr="00FE4B17">
        <w:rPr>
          <w:lang w:val="en-US"/>
        </w:rPr>
        <w:t>, we explore</w:t>
      </w:r>
      <w:r w:rsidRPr="00FE4B17">
        <w:rPr>
          <w:lang w:val="en-US"/>
        </w:rPr>
        <w:t xml:space="preserve"> relationships in which both partners alternate in seeking and providing knowledge </w:t>
      </w:r>
      <w:sdt>
        <w:sdtPr>
          <w:rPr>
            <w:lang w:val="en-US"/>
          </w:rPr>
          <w:alias w:val="Don't edit this field"/>
          <w:tag w:val="CitaviPlaceholder#3fbb9cc2-773e-4db6-ace8-9710b4bc4f04"/>
          <w:id w:val="1437018983"/>
          <w:placeholder>
            <w:docPart w:val="1418E4B77D00407CB9A512C3F23B55D8"/>
          </w:placeholder>
        </w:sdtPr>
        <w:sdtEndPr/>
        <w:sdtContent>
          <w:r w:rsidRPr="00FE4B17">
            <w:rPr>
              <w:lang w:val="en-US"/>
            </w:rPr>
            <w:fldChar w:fldCharType="begin"/>
          </w:r>
          <w:r w:rsidR="00217981">
            <w:rPr>
              <w:lang w:val="en-US"/>
            </w:rPr>
            <w:instrText>ADDIN CitaviPlaceholder{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}</w:instrText>
          </w:r>
          <w:r w:rsidRPr="00FE4B17">
            <w:rPr>
              <w:lang w:val="en-US"/>
            </w:rPr>
            <w:fldChar w:fldCharType="separate"/>
          </w:r>
          <w:r w:rsidR="00F11E7E">
            <w:rPr>
              <w:lang w:val="en-US"/>
            </w:rPr>
            <w:t>(Gouldner, 1960)</w:t>
          </w:r>
          <w:r w:rsidRPr="00FE4B17">
            <w:rPr>
              <w:lang w:val="en-US"/>
            </w:rPr>
            <w:fldChar w:fldCharType="end"/>
          </w:r>
        </w:sdtContent>
      </w:sdt>
      <w:r w:rsidRPr="00FE4B17">
        <w:rPr>
          <w:lang w:val="en-US"/>
        </w:rPr>
        <w:t>.</w:t>
      </w:r>
    </w:p>
    <w:p w14:paraId="7F37FE4A" w14:textId="5755FECA" w:rsidR="00E470BE" w:rsidRPr="00FE4B17" w:rsidRDefault="00E470BE" w:rsidP="00DC0CF7">
      <w:pPr>
        <w:ind w:firstLine="426"/>
        <w:jc w:val="left"/>
        <w:rPr>
          <w:lang w:val="en-US"/>
        </w:rPr>
      </w:pPr>
      <w:r w:rsidRPr="00FE4B17">
        <w:rPr>
          <w:lang w:val="en-US"/>
        </w:rPr>
        <w:t>We</w:t>
      </w:r>
      <w:r w:rsidR="00274394" w:rsidRPr="00FE4B17">
        <w:rPr>
          <w:lang w:val="en-US"/>
        </w:rPr>
        <w:t xml:space="preserve"> </w:t>
      </w:r>
      <w:r w:rsidRPr="00FE4B17">
        <w:rPr>
          <w:lang w:val="en-US"/>
        </w:rPr>
        <w:t xml:space="preserve">argued </w:t>
      </w:r>
      <w:r w:rsidR="00274394" w:rsidRPr="00FE4B17">
        <w:rPr>
          <w:lang w:val="en-US"/>
        </w:rPr>
        <w:t xml:space="preserve">above </w:t>
      </w:r>
      <w:r w:rsidRPr="00FE4B17">
        <w:rPr>
          <w:lang w:val="en-US"/>
        </w:rPr>
        <w:t xml:space="preserve">that extrinsically motivated sales employees generally </w:t>
      </w:r>
      <w:r w:rsidR="00274394" w:rsidRPr="00FE4B17">
        <w:rPr>
          <w:lang w:val="en-US"/>
        </w:rPr>
        <w:t xml:space="preserve">prefer </w:t>
      </w:r>
      <w:r w:rsidRPr="00FE4B17">
        <w:rPr>
          <w:lang w:val="en-US"/>
        </w:rPr>
        <w:t xml:space="preserve">to </w:t>
      </w:r>
      <w:r w:rsidR="00B41106" w:rsidRPr="00FE4B17">
        <w:rPr>
          <w:lang w:val="en-US"/>
        </w:rPr>
        <w:t xml:space="preserve">seek knowledge from </w:t>
      </w:r>
      <w:r w:rsidRPr="00FE4B17">
        <w:rPr>
          <w:lang w:val="en-US"/>
        </w:rPr>
        <w:t>coworkers with lower extrinsic m</w:t>
      </w:r>
      <w:r w:rsidR="003D5E3C" w:rsidRPr="00FE4B17">
        <w:rPr>
          <w:lang w:val="en-US"/>
        </w:rPr>
        <w:t>otivation, as the</w:t>
      </w:r>
      <w:r w:rsidRPr="00FE4B17">
        <w:rPr>
          <w:lang w:val="en-US"/>
        </w:rPr>
        <w:t xml:space="preserve"> </w:t>
      </w:r>
      <w:r w:rsidR="00B41106" w:rsidRPr="00FE4B17">
        <w:rPr>
          <w:lang w:val="en-US"/>
        </w:rPr>
        <w:t xml:space="preserve">difference </w:t>
      </w:r>
      <w:r w:rsidRPr="00FE4B17">
        <w:rPr>
          <w:lang w:val="en-US"/>
        </w:rPr>
        <w:t xml:space="preserve">in </w:t>
      </w:r>
      <w:r w:rsidR="00274394" w:rsidRPr="00FE4B17">
        <w:rPr>
          <w:lang w:val="en-US"/>
        </w:rPr>
        <w:t xml:space="preserve">work </w:t>
      </w:r>
      <w:r w:rsidRPr="00FE4B17">
        <w:rPr>
          <w:lang w:val="en-US"/>
        </w:rPr>
        <w:t xml:space="preserve">motivation </w:t>
      </w:r>
      <w:r w:rsidR="00B41106" w:rsidRPr="00FE4B17">
        <w:rPr>
          <w:lang w:val="en-US"/>
        </w:rPr>
        <w:lastRenderedPageBreak/>
        <w:t xml:space="preserve">between the two </w:t>
      </w:r>
      <w:r w:rsidRPr="00FE4B17">
        <w:rPr>
          <w:lang w:val="en-US"/>
        </w:rPr>
        <w:t xml:space="preserve">allows </w:t>
      </w:r>
      <w:r w:rsidR="00B41106" w:rsidRPr="00FE4B17">
        <w:rPr>
          <w:lang w:val="en-US"/>
        </w:rPr>
        <w:t xml:space="preserve">extrinsically motivated employees </w:t>
      </w:r>
      <w:r w:rsidRPr="00FE4B17">
        <w:rPr>
          <w:lang w:val="en-US"/>
        </w:rPr>
        <w:t>to take advantage of an unbalanced knowledge</w:t>
      </w:r>
      <w:r w:rsidR="004E4DD1" w:rsidRPr="00FE4B17">
        <w:rPr>
          <w:lang w:val="en-US"/>
        </w:rPr>
        <w:t>-</w:t>
      </w:r>
      <w:r w:rsidRPr="00FE4B17">
        <w:rPr>
          <w:lang w:val="en-US"/>
        </w:rPr>
        <w:t>exchange relationship</w:t>
      </w:r>
      <w:r w:rsidR="003D5E3C" w:rsidRPr="00FE4B17">
        <w:rPr>
          <w:lang w:val="en-US"/>
        </w:rPr>
        <w:t xml:space="preserve"> </w:t>
      </w:r>
      <w:r w:rsidR="00B41106" w:rsidRPr="00FE4B17">
        <w:rPr>
          <w:lang w:val="en-US"/>
        </w:rPr>
        <w:t xml:space="preserve">in which </w:t>
      </w:r>
      <w:r w:rsidR="003D5E3C" w:rsidRPr="00FE4B17">
        <w:rPr>
          <w:lang w:val="en-US"/>
        </w:rPr>
        <w:t>reciprocation might not be necessary</w:t>
      </w:r>
      <w:r w:rsidR="00B41106" w:rsidRPr="00FE4B17">
        <w:rPr>
          <w:lang w:val="en-US"/>
        </w:rPr>
        <w:t>. This</w:t>
      </w:r>
      <w:r w:rsidR="00274394" w:rsidRPr="00FE4B17">
        <w:rPr>
          <w:lang w:val="en-US"/>
        </w:rPr>
        <w:t xml:space="preserve"> allow</w:t>
      </w:r>
      <w:r w:rsidR="00B41106" w:rsidRPr="00FE4B17">
        <w:rPr>
          <w:lang w:val="en-US"/>
        </w:rPr>
        <w:t>s</w:t>
      </w:r>
      <w:r w:rsidR="00274394" w:rsidRPr="00FE4B17">
        <w:rPr>
          <w:lang w:val="en-US"/>
        </w:rPr>
        <w:t xml:space="preserve"> for quick and easy access to knowledge</w:t>
      </w:r>
      <w:r w:rsidRPr="00FE4B17">
        <w:rPr>
          <w:lang w:val="en-US"/>
        </w:rPr>
        <w:t>. However, other</w:t>
      </w:r>
      <w:r w:rsidR="003D5E3C" w:rsidRPr="00FE4B17">
        <w:rPr>
          <w:lang w:val="en-US"/>
        </w:rPr>
        <w:t xml:space="preserve"> </w:t>
      </w:r>
      <w:r w:rsidRPr="00FE4B17">
        <w:rPr>
          <w:lang w:val="en-US"/>
        </w:rPr>
        <w:t>extrinsically motivated employees within their team</w:t>
      </w:r>
      <w:r w:rsidR="00274394" w:rsidRPr="00FE4B17">
        <w:rPr>
          <w:lang w:val="en-US"/>
        </w:rPr>
        <w:t xml:space="preserve"> might still </w:t>
      </w:r>
      <w:r w:rsidR="006175AE">
        <w:rPr>
          <w:lang w:val="en-US"/>
        </w:rPr>
        <w:t xml:space="preserve">possess </w:t>
      </w:r>
      <w:r w:rsidR="00274394" w:rsidRPr="00FE4B17">
        <w:rPr>
          <w:lang w:val="en-US"/>
        </w:rPr>
        <w:t>valuable knowledge</w:t>
      </w:r>
      <w:r w:rsidRPr="00FE4B17">
        <w:rPr>
          <w:lang w:val="en-US"/>
        </w:rPr>
        <w:t xml:space="preserve">. </w:t>
      </w:r>
      <w:r w:rsidR="00B41106" w:rsidRPr="00FE4B17">
        <w:rPr>
          <w:lang w:val="en-US"/>
        </w:rPr>
        <w:t>Therefore, e</w:t>
      </w:r>
      <w:r w:rsidRPr="00FE4B17">
        <w:rPr>
          <w:lang w:val="en-US"/>
        </w:rPr>
        <w:t xml:space="preserve">mployees who </w:t>
      </w:r>
      <w:r w:rsidR="00B41106" w:rsidRPr="00FE4B17">
        <w:rPr>
          <w:lang w:val="en-US"/>
        </w:rPr>
        <w:t>wish to</w:t>
      </w:r>
      <w:r w:rsidRPr="00FE4B17">
        <w:rPr>
          <w:lang w:val="en-US"/>
        </w:rPr>
        <w:t xml:space="preserve"> enhance their own performance</w:t>
      </w:r>
      <w:r w:rsidR="00274394" w:rsidRPr="00FE4B17">
        <w:rPr>
          <w:lang w:val="en-US"/>
        </w:rPr>
        <w:t xml:space="preserve"> and</w:t>
      </w:r>
      <w:r w:rsidR="00B41106" w:rsidRPr="00FE4B17">
        <w:rPr>
          <w:lang w:val="en-US"/>
        </w:rPr>
        <w:t xml:space="preserve"> reach their</w:t>
      </w:r>
      <w:r w:rsidR="00274394" w:rsidRPr="00FE4B17">
        <w:rPr>
          <w:lang w:val="en-US"/>
        </w:rPr>
        <w:t xml:space="preserve"> incentive</w:t>
      </w:r>
      <w:r w:rsidR="00B41106" w:rsidRPr="00FE4B17">
        <w:rPr>
          <w:lang w:val="en-US"/>
        </w:rPr>
        <w:t>-related goal</w:t>
      </w:r>
      <w:r w:rsidR="00274394" w:rsidRPr="00FE4B17">
        <w:rPr>
          <w:lang w:val="en-US"/>
        </w:rPr>
        <w:t xml:space="preserve">s may not be able to </w:t>
      </w:r>
      <w:r w:rsidR="00B41106" w:rsidRPr="00FE4B17">
        <w:rPr>
          <w:lang w:val="en-US"/>
        </w:rPr>
        <w:t>avoid</w:t>
      </w:r>
      <w:r w:rsidR="00274394" w:rsidRPr="00FE4B17">
        <w:rPr>
          <w:lang w:val="en-US"/>
        </w:rPr>
        <w:t xml:space="preserve"> engaging in knowledge exchange with other extrinsically motivated employees. </w:t>
      </w:r>
      <w:r w:rsidR="005173A2">
        <w:rPr>
          <w:lang w:val="en-US"/>
        </w:rPr>
        <w:t>T</w:t>
      </w:r>
      <w:r w:rsidR="006175AE">
        <w:rPr>
          <w:lang w:val="en-US"/>
        </w:rPr>
        <w:t xml:space="preserve">hese extrinsically motivated coworkers </w:t>
      </w:r>
      <w:r w:rsidRPr="00FE4B17">
        <w:rPr>
          <w:lang w:val="en-US"/>
        </w:rPr>
        <w:t xml:space="preserve">also </w:t>
      </w:r>
      <w:r w:rsidR="006175AE">
        <w:rPr>
          <w:lang w:val="en-US"/>
        </w:rPr>
        <w:t xml:space="preserve">strive for </w:t>
      </w:r>
      <w:r w:rsidRPr="00FE4B17">
        <w:rPr>
          <w:lang w:val="en-US"/>
        </w:rPr>
        <w:t>their own goal achievement by acqui</w:t>
      </w:r>
      <w:r w:rsidR="00B41106" w:rsidRPr="00FE4B17">
        <w:rPr>
          <w:lang w:val="en-US"/>
        </w:rPr>
        <w:t>ring</w:t>
      </w:r>
      <w:r w:rsidRPr="00FE4B17">
        <w:rPr>
          <w:lang w:val="en-US"/>
        </w:rPr>
        <w:t xml:space="preserve"> knowledge that will help them in their endeavor</w:t>
      </w:r>
      <w:r w:rsidR="00B41106" w:rsidRPr="00FE4B17">
        <w:rPr>
          <w:lang w:val="en-US"/>
        </w:rPr>
        <w:t>s</w:t>
      </w:r>
      <w:r w:rsidRPr="00FE4B17">
        <w:rPr>
          <w:lang w:val="en-US"/>
        </w:rPr>
        <w:t xml:space="preserve">. </w:t>
      </w:r>
      <w:r w:rsidR="00B41106" w:rsidRPr="00FE4B17">
        <w:rPr>
          <w:lang w:val="en-US"/>
        </w:rPr>
        <w:t xml:space="preserve">Given that </w:t>
      </w:r>
      <w:r w:rsidRPr="00FE4B17">
        <w:rPr>
          <w:lang w:val="en-US"/>
        </w:rPr>
        <w:t>both employees</w:t>
      </w:r>
      <w:r w:rsidR="00B41106" w:rsidRPr="00FE4B17">
        <w:rPr>
          <w:lang w:val="en-US"/>
        </w:rPr>
        <w:t xml:space="preserve"> are</w:t>
      </w:r>
      <w:r w:rsidRPr="00FE4B17">
        <w:rPr>
          <w:lang w:val="en-US"/>
        </w:rPr>
        <w:t xml:space="preserve"> pursui</w:t>
      </w:r>
      <w:r w:rsidR="00B41106" w:rsidRPr="00FE4B17">
        <w:rPr>
          <w:lang w:val="en-US"/>
        </w:rPr>
        <w:t>ng</w:t>
      </w:r>
      <w:r w:rsidRPr="00FE4B17">
        <w:rPr>
          <w:lang w:val="en-US"/>
        </w:rPr>
        <w:t xml:space="preserve"> their </w:t>
      </w:r>
      <w:r w:rsidR="00B41106" w:rsidRPr="00FE4B17">
        <w:rPr>
          <w:lang w:val="en-US"/>
        </w:rPr>
        <w:t xml:space="preserve">own </w:t>
      </w:r>
      <w:r w:rsidRPr="00FE4B17">
        <w:rPr>
          <w:lang w:val="en-US"/>
        </w:rPr>
        <w:t>objectives, extrinsically motivated employees</w:t>
      </w:r>
      <w:r w:rsidR="00B41106" w:rsidRPr="00FE4B17">
        <w:rPr>
          <w:lang w:val="en-US"/>
        </w:rPr>
        <w:t xml:space="preserve"> are likely to</w:t>
      </w:r>
      <w:r w:rsidRPr="00FE4B17">
        <w:rPr>
          <w:lang w:val="en-US"/>
        </w:rPr>
        <w:t xml:space="preserve"> </w:t>
      </w:r>
      <w:r w:rsidR="00B41106" w:rsidRPr="00FE4B17">
        <w:rPr>
          <w:lang w:val="en-US"/>
        </w:rPr>
        <w:t xml:space="preserve">reciprocally </w:t>
      </w:r>
      <w:r w:rsidRPr="00FE4B17">
        <w:rPr>
          <w:lang w:val="en-US"/>
        </w:rPr>
        <w:t xml:space="preserve">exchange knowledge with each other, as both partners </w:t>
      </w:r>
      <w:r w:rsidR="00AF3917" w:rsidRPr="00FE4B17">
        <w:rPr>
          <w:lang w:val="en-US"/>
        </w:rPr>
        <w:t xml:space="preserve">in </w:t>
      </w:r>
      <w:r w:rsidR="00B41106" w:rsidRPr="00FE4B17">
        <w:rPr>
          <w:lang w:val="en-US"/>
        </w:rPr>
        <w:t xml:space="preserve">the </w:t>
      </w:r>
      <w:r w:rsidR="00AF3917" w:rsidRPr="00FE4B17">
        <w:rPr>
          <w:lang w:val="en-US"/>
        </w:rPr>
        <w:t xml:space="preserve">dyad </w:t>
      </w:r>
      <w:r w:rsidRPr="00FE4B17">
        <w:rPr>
          <w:lang w:val="en-US"/>
        </w:rPr>
        <w:t xml:space="preserve">attach importance to </w:t>
      </w:r>
      <w:r w:rsidR="00B41106" w:rsidRPr="00FE4B17">
        <w:rPr>
          <w:lang w:val="en-US"/>
        </w:rPr>
        <w:t>the</w:t>
      </w:r>
      <w:r w:rsidRPr="00FE4B17">
        <w:rPr>
          <w:lang w:val="en-US"/>
        </w:rPr>
        <w:t xml:space="preserve"> balanced giving and taking of valuable knowledge resources. </w:t>
      </w:r>
      <w:r w:rsidR="00B41106" w:rsidRPr="00FE4B17">
        <w:rPr>
          <w:lang w:val="en-US"/>
        </w:rPr>
        <w:t>As such</w:t>
      </w:r>
      <w:r w:rsidRPr="00FE4B17">
        <w:rPr>
          <w:lang w:val="en-US"/>
        </w:rPr>
        <w:t xml:space="preserve">, we argue that extrinsically motivated sales employees will share their knowledge with coworkers </w:t>
      </w:r>
      <w:r w:rsidR="00B41106" w:rsidRPr="00FE4B17">
        <w:rPr>
          <w:lang w:val="en-US"/>
        </w:rPr>
        <w:t>if those knowledge-sharing</w:t>
      </w:r>
      <w:r w:rsidRPr="00FE4B17">
        <w:rPr>
          <w:lang w:val="en-US"/>
        </w:rPr>
        <w:t xml:space="preserve"> efforts are likely to pay off. </w:t>
      </w:r>
      <w:r w:rsidR="005173A2" w:rsidRPr="003034F3">
        <w:rPr>
          <w:lang w:val="en-US"/>
        </w:rPr>
        <w:t>We</w:t>
      </w:r>
      <w:r w:rsidR="0073394C">
        <w:rPr>
          <w:color w:val="FF0000"/>
          <w:lang w:val="en-US"/>
        </w:rPr>
        <w:t xml:space="preserve"> </w:t>
      </w:r>
      <w:r w:rsidRPr="00FE4B17">
        <w:rPr>
          <w:lang w:val="en-US"/>
        </w:rPr>
        <w:t xml:space="preserve">assume that the more </w:t>
      </w:r>
      <w:r w:rsidR="00B41106" w:rsidRPr="00FE4B17">
        <w:rPr>
          <w:lang w:val="en-US"/>
        </w:rPr>
        <w:t xml:space="preserve">the </w:t>
      </w:r>
      <w:r w:rsidRPr="00FE4B17">
        <w:rPr>
          <w:lang w:val="en-US"/>
        </w:rPr>
        <w:t>partners engaged in a knowledge</w:t>
      </w:r>
      <w:r w:rsidR="004E4DD1" w:rsidRPr="00FE4B17">
        <w:rPr>
          <w:lang w:val="en-US"/>
        </w:rPr>
        <w:t>-</w:t>
      </w:r>
      <w:r w:rsidRPr="00FE4B17">
        <w:rPr>
          <w:lang w:val="en-US"/>
        </w:rPr>
        <w:t>exchange relationship are extrinsically motivated, the more their exchange</w:t>
      </w:r>
      <w:r w:rsidR="00B41106" w:rsidRPr="00FE4B17">
        <w:rPr>
          <w:lang w:val="en-US"/>
        </w:rPr>
        <w:t>s</w:t>
      </w:r>
      <w:r w:rsidRPr="00FE4B17">
        <w:rPr>
          <w:lang w:val="en-US"/>
        </w:rPr>
        <w:t xml:space="preserve"> </w:t>
      </w:r>
      <w:r w:rsidR="00B41106" w:rsidRPr="00FE4B17">
        <w:rPr>
          <w:lang w:val="en-US"/>
        </w:rPr>
        <w:t xml:space="preserve">are </w:t>
      </w:r>
      <w:r w:rsidRPr="00FE4B17">
        <w:rPr>
          <w:lang w:val="en-US"/>
        </w:rPr>
        <w:t>likely to be reciprocal</w:t>
      </w:r>
      <w:r w:rsidR="00B41106" w:rsidRPr="00FE4B17">
        <w:rPr>
          <w:lang w:val="en-US"/>
        </w:rPr>
        <w:t>:</w:t>
      </w:r>
      <w:r w:rsidRPr="00FE4B17">
        <w:rPr>
          <w:lang w:val="en-US"/>
        </w:rPr>
        <w:t xml:space="preserve"> </w:t>
      </w:r>
    </w:p>
    <w:p w14:paraId="1D87C4A3" w14:textId="7BD8C894" w:rsidR="00154442" w:rsidRPr="00FE4B17" w:rsidRDefault="00E470BE" w:rsidP="00DC0CF7">
      <w:pPr>
        <w:ind w:left="426"/>
        <w:jc w:val="left"/>
        <w:rPr>
          <w:lang w:val="en-US"/>
        </w:rPr>
      </w:pPr>
      <w:r w:rsidRPr="00FE4B17">
        <w:rPr>
          <w:i/>
          <w:lang w:val="en-US"/>
        </w:rPr>
        <w:t xml:space="preserve">Hypothesis 3a. </w:t>
      </w:r>
      <w:r w:rsidRPr="00FE4B17">
        <w:rPr>
          <w:lang w:val="en-US"/>
        </w:rPr>
        <w:t>The higher the</w:t>
      </w:r>
      <w:r w:rsidR="00154442" w:rsidRPr="00FE4B17">
        <w:rPr>
          <w:lang w:val="en-US"/>
        </w:rPr>
        <w:t xml:space="preserve"> combined</w:t>
      </w:r>
      <w:r w:rsidRPr="00FE4B17">
        <w:rPr>
          <w:lang w:val="en-US"/>
        </w:rPr>
        <w:t xml:space="preserve"> level</w:t>
      </w:r>
      <w:r w:rsidR="00154442" w:rsidRPr="00FE4B17">
        <w:rPr>
          <w:lang w:val="en-US"/>
        </w:rPr>
        <w:t>s</w:t>
      </w:r>
      <w:r w:rsidRPr="00FE4B17">
        <w:rPr>
          <w:lang w:val="en-US"/>
        </w:rPr>
        <w:t xml:space="preserve"> of extrinsic motivation of </w:t>
      </w:r>
      <w:r w:rsidR="00154442" w:rsidRPr="00FE4B17">
        <w:rPr>
          <w:lang w:val="en-US"/>
        </w:rPr>
        <w:t>the members of a dyad</w:t>
      </w:r>
      <w:r w:rsidR="00B41106" w:rsidRPr="00FE4B17">
        <w:rPr>
          <w:lang w:val="en-US"/>
        </w:rPr>
        <w:t>,</w:t>
      </w:r>
      <w:r w:rsidR="00154442" w:rsidRPr="00FE4B17">
        <w:rPr>
          <w:lang w:val="en-US"/>
        </w:rPr>
        <w:t xml:space="preserve"> the more likely it is that their knowledge</w:t>
      </w:r>
      <w:r w:rsidR="00B41106" w:rsidRPr="00FE4B17">
        <w:rPr>
          <w:lang w:val="en-US"/>
        </w:rPr>
        <w:t>-</w:t>
      </w:r>
      <w:r w:rsidR="00154442" w:rsidRPr="00FE4B17">
        <w:rPr>
          <w:lang w:val="en-US"/>
        </w:rPr>
        <w:t>exchange tie is reciprocal.</w:t>
      </w:r>
    </w:p>
    <w:p w14:paraId="42C7FA87" w14:textId="3420DA5C" w:rsidR="00E470BE" w:rsidRPr="003034F3" w:rsidRDefault="005173A2" w:rsidP="00DC0CF7">
      <w:pPr>
        <w:ind w:firstLine="426"/>
        <w:jc w:val="left"/>
      </w:pPr>
      <w:r>
        <w:rPr>
          <w:lang w:val="en-US"/>
        </w:rPr>
        <w:t>This</w:t>
      </w:r>
      <w:r w:rsidR="00FB0836">
        <w:rPr>
          <w:lang w:val="en-US"/>
        </w:rPr>
        <w:t xml:space="preserve"> reciprocity hypothesis</w:t>
      </w:r>
      <w:r w:rsidR="00AF3917" w:rsidRPr="00FE4B17">
        <w:rPr>
          <w:lang w:val="en-US"/>
        </w:rPr>
        <w:t xml:space="preserve"> </w:t>
      </w:r>
      <w:r w:rsidR="009A0657">
        <w:rPr>
          <w:lang w:val="en-US"/>
        </w:rPr>
        <w:t xml:space="preserve">further </w:t>
      </w:r>
      <w:r w:rsidR="00E470BE" w:rsidRPr="00FE4B17">
        <w:rPr>
          <w:lang w:val="en-US"/>
        </w:rPr>
        <w:t xml:space="preserve">implies that reciprocal relationships are more likely </w:t>
      </w:r>
      <w:r w:rsidR="00B41106" w:rsidRPr="00FE4B17">
        <w:rPr>
          <w:lang w:val="en-US"/>
        </w:rPr>
        <w:t xml:space="preserve">in </w:t>
      </w:r>
      <w:r w:rsidR="00E470BE" w:rsidRPr="00FE4B17">
        <w:rPr>
          <w:lang w:val="en-US"/>
        </w:rPr>
        <w:t xml:space="preserve">dyads </w:t>
      </w:r>
      <w:r w:rsidR="00B41106" w:rsidRPr="00FE4B17">
        <w:rPr>
          <w:lang w:val="en-US"/>
        </w:rPr>
        <w:t xml:space="preserve">in which </w:t>
      </w:r>
      <w:r w:rsidR="00E470BE" w:rsidRPr="00FE4B17">
        <w:rPr>
          <w:lang w:val="en-US"/>
        </w:rPr>
        <w:t xml:space="preserve">both employees have similar levels of extrinsic motivation. </w:t>
      </w:r>
      <w:r>
        <w:rPr>
          <w:lang w:val="en-US"/>
        </w:rPr>
        <w:t>Conditional upon the above</w:t>
      </w:r>
      <w:r w:rsidR="00E470BE" w:rsidRPr="009B1CFD">
        <w:rPr>
          <w:lang w:val="en-US"/>
        </w:rPr>
        <w:t xml:space="preserve">, we expect </w:t>
      </w:r>
      <w:r>
        <w:rPr>
          <w:lang w:val="en-US"/>
        </w:rPr>
        <w:t>that</w:t>
      </w:r>
      <w:r w:rsidRPr="009B1CFD">
        <w:rPr>
          <w:lang w:val="en-US"/>
        </w:rPr>
        <w:t xml:space="preserve"> </w:t>
      </w:r>
      <w:r w:rsidR="00E470BE" w:rsidRPr="009B1CFD">
        <w:rPr>
          <w:lang w:val="en-US"/>
        </w:rPr>
        <w:t>similarity in goals</w:t>
      </w:r>
      <w:r>
        <w:rPr>
          <w:lang w:val="en-US"/>
        </w:rPr>
        <w:t>, and hence extrinsic motivation,</w:t>
      </w:r>
      <w:r w:rsidR="00E470BE" w:rsidRPr="009B1CFD">
        <w:rPr>
          <w:lang w:val="en-US"/>
        </w:rPr>
        <w:t xml:space="preserve"> </w:t>
      </w:r>
      <w:r>
        <w:rPr>
          <w:lang w:val="en-US"/>
        </w:rPr>
        <w:t>will</w:t>
      </w:r>
      <w:r w:rsidRPr="009B1CFD">
        <w:rPr>
          <w:lang w:val="en-US"/>
        </w:rPr>
        <w:t xml:space="preserve"> </w:t>
      </w:r>
      <w:r w:rsidR="009A0657">
        <w:rPr>
          <w:lang w:val="en-US"/>
        </w:rPr>
        <w:t>additionally</w:t>
      </w:r>
      <w:r>
        <w:rPr>
          <w:lang w:val="en-US"/>
        </w:rPr>
        <w:t xml:space="preserve"> </w:t>
      </w:r>
      <w:r w:rsidR="00E470BE" w:rsidRPr="009B1CFD">
        <w:rPr>
          <w:lang w:val="en-US"/>
        </w:rPr>
        <w:t xml:space="preserve">favor agreement between both partners </w:t>
      </w:r>
      <w:r w:rsidR="00B41106" w:rsidRPr="009B1CFD">
        <w:rPr>
          <w:lang w:val="en-US"/>
        </w:rPr>
        <w:t xml:space="preserve">on the need for </w:t>
      </w:r>
      <w:r w:rsidR="00E470BE" w:rsidRPr="009B1CFD">
        <w:rPr>
          <w:lang w:val="en-US"/>
        </w:rPr>
        <w:t>balanced knowledge contributions within the dyad</w:t>
      </w:r>
      <w:r w:rsidR="00B41106" w:rsidRPr="009B1CFD">
        <w:rPr>
          <w:lang w:val="en-US"/>
        </w:rPr>
        <w:t>:</w:t>
      </w:r>
      <w:r w:rsidR="00E470BE" w:rsidRPr="00FE4B17">
        <w:rPr>
          <w:lang w:val="en-US"/>
        </w:rPr>
        <w:t xml:space="preserve"> </w:t>
      </w:r>
    </w:p>
    <w:p w14:paraId="685206F6" w14:textId="396344A1" w:rsidR="00154442" w:rsidRPr="00FE4B17" w:rsidRDefault="00E470BE" w:rsidP="00DC0CF7">
      <w:pPr>
        <w:ind w:left="426" w:hanging="12"/>
        <w:jc w:val="left"/>
        <w:rPr>
          <w:lang w:val="en-US"/>
        </w:rPr>
      </w:pPr>
      <w:r w:rsidRPr="00FE4B17">
        <w:rPr>
          <w:i/>
          <w:lang w:val="en-US"/>
        </w:rPr>
        <w:t xml:space="preserve">Hypothesis 3b. </w:t>
      </w:r>
      <w:r w:rsidR="00154442" w:rsidRPr="00FE4B17">
        <w:rPr>
          <w:lang w:val="en-US"/>
        </w:rPr>
        <w:t xml:space="preserve">The </w:t>
      </w:r>
      <w:r w:rsidR="00ED1258">
        <w:rPr>
          <w:lang w:val="en-US"/>
        </w:rPr>
        <w:t xml:space="preserve">more similar employees within the dyad are with regard to their extrinsic motivation, the more likely </w:t>
      </w:r>
      <w:r w:rsidR="00154442" w:rsidRPr="00FE4B17">
        <w:rPr>
          <w:lang w:val="en-US"/>
        </w:rPr>
        <w:t>it is that their knowledge</w:t>
      </w:r>
      <w:r w:rsidR="004E4DD1" w:rsidRPr="00FE4B17">
        <w:rPr>
          <w:lang w:val="en-US"/>
        </w:rPr>
        <w:t>-</w:t>
      </w:r>
      <w:r w:rsidR="00154442" w:rsidRPr="00FE4B17">
        <w:rPr>
          <w:lang w:val="en-US"/>
        </w:rPr>
        <w:t>exchange tie is reciprocal (i.e., homophily reciprocity).</w:t>
      </w:r>
    </w:p>
    <w:p w14:paraId="6DCD1494" w14:textId="7A6C98D3" w:rsidR="00116D0B" w:rsidRDefault="00AF3917" w:rsidP="00DC0CF7">
      <w:pPr>
        <w:ind w:firstLine="426"/>
        <w:jc w:val="left"/>
        <w:rPr>
          <w:lang w:val="en-US"/>
        </w:rPr>
      </w:pPr>
      <w:r w:rsidRPr="00FE4B17">
        <w:rPr>
          <w:lang w:val="en-US"/>
        </w:rPr>
        <w:lastRenderedPageBreak/>
        <w:t xml:space="preserve">Finally, </w:t>
      </w:r>
      <w:r w:rsidR="00B41106" w:rsidRPr="00FE4B17">
        <w:rPr>
          <w:lang w:val="en-US"/>
        </w:rPr>
        <w:t xml:space="preserve">based on the </w:t>
      </w:r>
      <w:r w:rsidR="00E470BE" w:rsidRPr="00FE4B17">
        <w:rPr>
          <w:lang w:val="en-US"/>
        </w:rPr>
        <w:t xml:space="preserve">reasoning </w:t>
      </w:r>
      <w:r w:rsidR="004E4DD1" w:rsidRPr="00FE4B17">
        <w:rPr>
          <w:lang w:val="en-US"/>
        </w:rPr>
        <w:t xml:space="preserve">behind </w:t>
      </w:r>
      <w:r w:rsidR="00E470BE" w:rsidRPr="00FE4B17">
        <w:rPr>
          <w:lang w:val="en-US"/>
        </w:rPr>
        <w:t xml:space="preserve">the two previous hypotheses, we argue that </w:t>
      </w:r>
      <w:r w:rsidR="009A0657">
        <w:rPr>
          <w:lang w:val="en-US"/>
        </w:rPr>
        <w:t>higher</w:t>
      </w:r>
      <w:r w:rsidR="009A0657" w:rsidRPr="00FE4B17">
        <w:rPr>
          <w:lang w:val="en-US"/>
        </w:rPr>
        <w:t xml:space="preserve"> </w:t>
      </w:r>
      <w:r w:rsidR="00E470BE" w:rsidRPr="00FE4B17">
        <w:rPr>
          <w:lang w:val="en-US"/>
        </w:rPr>
        <w:t xml:space="preserve">levels of extrinsic motivation within the dyad </w:t>
      </w:r>
      <w:r w:rsidR="00B41106" w:rsidRPr="00FE4B17">
        <w:rPr>
          <w:lang w:val="en-US"/>
        </w:rPr>
        <w:t xml:space="preserve">together with </w:t>
      </w:r>
      <w:r w:rsidR="00E470BE" w:rsidRPr="00FE4B17">
        <w:rPr>
          <w:lang w:val="en-US"/>
        </w:rPr>
        <w:t>similarity in extrinsic motivation</w:t>
      </w:r>
      <w:r w:rsidR="008674B3">
        <w:rPr>
          <w:lang w:val="en-US"/>
        </w:rPr>
        <w:t xml:space="preserve"> levels</w:t>
      </w:r>
      <w:r w:rsidR="00E470BE" w:rsidRPr="00FE4B17">
        <w:rPr>
          <w:lang w:val="en-US"/>
        </w:rPr>
        <w:t xml:space="preserve"> </w:t>
      </w:r>
      <w:r w:rsidR="008674B3">
        <w:rPr>
          <w:lang w:val="en-US"/>
        </w:rPr>
        <w:t>for</w:t>
      </w:r>
      <w:r w:rsidR="009A0657" w:rsidRPr="00FE4B17">
        <w:rPr>
          <w:lang w:val="en-US"/>
        </w:rPr>
        <w:t xml:space="preserve"> </w:t>
      </w:r>
      <w:r w:rsidR="00E470BE" w:rsidRPr="00FE4B17">
        <w:rPr>
          <w:lang w:val="en-US"/>
        </w:rPr>
        <w:t>both knowledge</w:t>
      </w:r>
      <w:r w:rsidR="00B41106" w:rsidRPr="00FE4B17">
        <w:rPr>
          <w:lang w:val="en-US"/>
        </w:rPr>
        <w:t>-</w:t>
      </w:r>
      <w:r w:rsidR="00E470BE" w:rsidRPr="00FE4B17">
        <w:rPr>
          <w:lang w:val="en-US"/>
        </w:rPr>
        <w:t>exchange partners</w:t>
      </w:r>
      <w:r w:rsidR="00116D0B">
        <w:rPr>
          <w:lang w:val="en-US"/>
        </w:rPr>
        <w:t xml:space="preserve"> lead to an</w:t>
      </w:r>
      <w:r w:rsidR="00E470BE" w:rsidRPr="00FE4B17">
        <w:rPr>
          <w:lang w:val="en-US"/>
        </w:rPr>
        <w:t xml:space="preserve"> </w:t>
      </w:r>
      <w:r w:rsidR="00116D0B" w:rsidRPr="00FE4B17">
        <w:rPr>
          <w:lang w:val="en-US"/>
        </w:rPr>
        <w:t>increased propensity for reciprocal knowledge exchange</w:t>
      </w:r>
      <w:r w:rsidR="00116D0B">
        <w:rPr>
          <w:lang w:val="en-US"/>
        </w:rPr>
        <w:t xml:space="preserve"> in </w:t>
      </w:r>
      <w:r w:rsidR="00116D0B" w:rsidRPr="00FE4B17">
        <w:rPr>
          <w:lang w:val="en-US"/>
        </w:rPr>
        <w:t>dyads in which both employees have high levels of extrinsic motivation</w:t>
      </w:r>
      <w:r w:rsidR="00116D0B">
        <w:rPr>
          <w:lang w:val="en-US"/>
        </w:rPr>
        <w:t>:</w:t>
      </w:r>
    </w:p>
    <w:p w14:paraId="6FBB3052" w14:textId="27F6526F" w:rsidR="00154442" w:rsidRPr="00FE4B17" w:rsidRDefault="00E470BE" w:rsidP="00DC0CF7">
      <w:pPr>
        <w:ind w:left="426"/>
        <w:jc w:val="left"/>
        <w:rPr>
          <w:lang w:val="en-US"/>
        </w:rPr>
      </w:pPr>
      <w:r w:rsidRPr="00FE4B17">
        <w:rPr>
          <w:i/>
          <w:lang w:val="en-US"/>
        </w:rPr>
        <w:t xml:space="preserve">Hypothesis 3c. </w:t>
      </w:r>
      <w:r w:rsidR="00154442" w:rsidRPr="00FE4B17">
        <w:rPr>
          <w:lang w:val="en-US"/>
        </w:rPr>
        <w:t>The higher the interaction between levels of extrinsic motivation of the members of a dyad</w:t>
      </w:r>
      <w:r w:rsidR="00B41106" w:rsidRPr="00FE4B17">
        <w:rPr>
          <w:lang w:val="en-US"/>
        </w:rPr>
        <w:t>,</w:t>
      </w:r>
      <w:r w:rsidR="00154442" w:rsidRPr="00FE4B17">
        <w:rPr>
          <w:lang w:val="en-US"/>
        </w:rPr>
        <w:t xml:space="preserve"> the more likely it is that their knowledge</w:t>
      </w:r>
      <w:r w:rsidR="00B41106" w:rsidRPr="00FE4B17">
        <w:rPr>
          <w:lang w:val="en-US"/>
        </w:rPr>
        <w:t>-</w:t>
      </w:r>
      <w:r w:rsidR="00154442" w:rsidRPr="00FE4B17">
        <w:rPr>
          <w:lang w:val="en-US"/>
        </w:rPr>
        <w:t>exchange tie is reciprocal.</w:t>
      </w:r>
    </w:p>
    <w:p w14:paraId="470E8CB2" w14:textId="77777777" w:rsidR="00154442" w:rsidRPr="00FE4B17" w:rsidRDefault="00154442" w:rsidP="00154442">
      <w:pPr>
        <w:rPr>
          <w:lang w:val="en-US"/>
        </w:rPr>
      </w:pPr>
    </w:p>
    <w:p w14:paraId="5CDA6522" w14:textId="2684932A" w:rsidR="00D169B2" w:rsidRPr="00FE4B17" w:rsidRDefault="00D169B2" w:rsidP="00D169B2">
      <w:pPr>
        <w:pStyle w:val="Heading1"/>
        <w:spacing w:before="0"/>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Data and Methods</w:t>
      </w:r>
    </w:p>
    <w:p w14:paraId="4166B9D2" w14:textId="184092A4" w:rsidR="00D169B2" w:rsidRPr="00FE4B17" w:rsidRDefault="00D169B2" w:rsidP="00D169B2">
      <w:pPr>
        <w:pStyle w:val="Heading2"/>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Research Site</w:t>
      </w:r>
      <w:r w:rsidR="004E4DD1" w:rsidRPr="00FE4B17">
        <w:rPr>
          <w:rFonts w:ascii="Times New Roman" w:hAnsi="Times New Roman" w:cs="Times New Roman"/>
          <w:b/>
          <w:color w:val="auto"/>
          <w:sz w:val="24"/>
          <w:szCs w:val="24"/>
          <w:lang w:val="en-US"/>
        </w:rPr>
        <w:t>s</w:t>
      </w:r>
      <w:r w:rsidRPr="00FE4B17">
        <w:rPr>
          <w:rFonts w:ascii="Times New Roman" w:hAnsi="Times New Roman" w:cs="Times New Roman"/>
          <w:b/>
          <w:color w:val="auto"/>
          <w:sz w:val="24"/>
          <w:szCs w:val="24"/>
          <w:lang w:val="en-US"/>
        </w:rPr>
        <w:t xml:space="preserve"> and Respondents</w:t>
      </w:r>
    </w:p>
    <w:p w14:paraId="1CF3796B" w14:textId="2F68AC1E" w:rsidR="00D169B2" w:rsidRPr="00FE4B17" w:rsidRDefault="00D169B2" w:rsidP="00DC0CF7">
      <w:pPr>
        <w:ind w:firstLine="426"/>
        <w:jc w:val="left"/>
        <w:rPr>
          <w:lang w:val="en-US"/>
        </w:rPr>
      </w:pPr>
      <w:r w:rsidRPr="00FE4B17">
        <w:rPr>
          <w:lang w:val="en-US"/>
        </w:rPr>
        <w:t xml:space="preserve">In line with our research question, we collected </w:t>
      </w:r>
      <w:r w:rsidR="00183784" w:rsidRPr="00FE4B17">
        <w:rPr>
          <w:lang w:val="en-US"/>
        </w:rPr>
        <w:t xml:space="preserve">our </w:t>
      </w:r>
      <w:r w:rsidRPr="00FE4B17">
        <w:rPr>
          <w:lang w:val="en-US"/>
        </w:rPr>
        <w:t xml:space="preserve">data in a sales environment. </w:t>
      </w:r>
      <w:r w:rsidR="00183784" w:rsidRPr="00FE4B17">
        <w:rPr>
          <w:lang w:val="en-US"/>
        </w:rPr>
        <w:t>More s</w:t>
      </w:r>
      <w:r w:rsidRPr="00FE4B17">
        <w:rPr>
          <w:lang w:val="en-US"/>
        </w:rPr>
        <w:t>pecifically, we collected data for entire sales teams</w:t>
      </w:r>
      <w:r w:rsidR="00CD599D" w:rsidRPr="00FE4B17">
        <w:rPr>
          <w:lang w:val="en-US"/>
        </w:rPr>
        <w:t>,</w:t>
      </w:r>
      <w:r w:rsidRPr="00FE4B17">
        <w:rPr>
          <w:lang w:val="en-US"/>
        </w:rPr>
        <w:t xml:space="preserve"> focusing on five teams in three distinct organizations in Central Europe. Each organization operate</w:t>
      </w:r>
      <w:r w:rsidR="004E4DD1" w:rsidRPr="00FE4B17">
        <w:rPr>
          <w:lang w:val="en-US"/>
        </w:rPr>
        <w:t>d</w:t>
      </w:r>
      <w:r w:rsidRPr="00FE4B17">
        <w:rPr>
          <w:lang w:val="en-US"/>
        </w:rPr>
        <w:t xml:space="preserve"> in the service sector (</w:t>
      </w:r>
      <w:r w:rsidR="00CD599D" w:rsidRPr="00FE4B17">
        <w:rPr>
          <w:lang w:val="en-US"/>
        </w:rPr>
        <w:t>i.e.</w:t>
      </w:r>
      <w:r w:rsidRPr="00FE4B17">
        <w:rPr>
          <w:lang w:val="en-US"/>
        </w:rPr>
        <w:t>, energy supply, banking</w:t>
      </w:r>
      <w:r w:rsidR="00CD599D" w:rsidRPr="00FE4B17">
        <w:rPr>
          <w:lang w:val="en-US"/>
        </w:rPr>
        <w:t>,</w:t>
      </w:r>
      <w:r w:rsidRPr="00FE4B17">
        <w:rPr>
          <w:lang w:val="en-US"/>
        </w:rPr>
        <w:t xml:space="preserve"> and postal services).</w:t>
      </w:r>
      <w:r w:rsidR="0014439F" w:rsidRPr="00FE4B17">
        <w:rPr>
          <w:lang w:val="en-US"/>
        </w:rPr>
        <w:t xml:space="preserve"> </w:t>
      </w:r>
      <w:r w:rsidR="000E1F44" w:rsidRPr="00FE4B17">
        <w:rPr>
          <w:lang w:val="en-US"/>
        </w:rPr>
        <w:t xml:space="preserve">In all teams, employees worked </w:t>
      </w:r>
      <w:r w:rsidR="00B636E5" w:rsidRPr="00FE4B17">
        <w:rPr>
          <w:lang w:val="en-US"/>
        </w:rPr>
        <w:t>mostly</w:t>
      </w:r>
      <w:r w:rsidR="000E1F44" w:rsidRPr="00FE4B17">
        <w:rPr>
          <w:lang w:val="en-US"/>
        </w:rPr>
        <w:t xml:space="preserve"> </w:t>
      </w:r>
      <w:r w:rsidR="00B636E5" w:rsidRPr="00FE4B17">
        <w:rPr>
          <w:lang w:val="en-US"/>
        </w:rPr>
        <w:t>independent</w:t>
      </w:r>
      <w:r w:rsidR="00CD599D" w:rsidRPr="00FE4B17">
        <w:rPr>
          <w:lang w:val="en-US"/>
        </w:rPr>
        <w:t>ly</w:t>
      </w:r>
      <w:r w:rsidR="00B636E5" w:rsidRPr="00FE4B17">
        <w:rPr>
          <w:lang w:val="en-US"/>
        </w:rPr>
        <w:t xml:space="preserve"> </w:t>
      </w:r>
      <w:r w:rsidR="000E1F44" w:rsidRPr="00FE4B17">
        <w:rPr>
          <w:lang w:val="en-US"/>
        </w:rPr>
        <w:t>and were subject to similar management</w:t>
      </w:r>
      <w:r w:rsidR="00CD599D" w:rsidRPr="00FE4B17">
        <w:rPr>
          <w:lang w:val="en-US"/>
        </w:rPr>
        <w:t>-</w:t>
      </w:r>
      <w:r w:rsidR="000E1F44" w:rsidRPr="00FE4B17">
        <w:rPr>
          <w:lang w:val="en-US"/>
        </w:rPr>
        <w:t>control systems</w:t>
      </w:r>
      <w:r w:rsidR="00B636E5" w:rsidRPr="00FE4B17">
        <w:rPr>
          <w:lang w:val="en-US"/>
        </w:rPr>
        <w:t xml:space="preserve"> and incentives characteristic for sale</w:t>
      </w:r>
      <w:r w:rsidR="00CD599D" w:rsidRPr="00FE4B17">
        <w:rPr>
          <w:lang w:val="en-US"/>
        </w:rPr>
        <w:t>s</w:t>
      </w:r>
      <w:r w:rsidR="000E1F44" w:rsidRPr="00FE4B17">
        <w:rPr>
          <w:lang w:val="en-US"/>
        </w:rPr>
        <w:t xml:space="preserve">. </w:t>
      </w:r>
      <w:r w:rsidR="00CD599D" w:rsidRPr="00FE4B17">
        <w:rPr>
          <w:lang w:val="en-US"/>
        </w:rPr>
        <w:t>All</w:t>
      </w:r>
      <w:r w:rsidR="00C043D5" w:rsidRPr="00FE4B17">
        <w:rPr>
          <w:lang w:val="en-US"/>
        </w:rPr>
        <w:t xml:space="preserve"> employees had individual </w:t>
      </w:r>
      <w:r w:rsidR="0059123F" w:rsidRPr="00FE4B17">
        <w:rPr>
          <w:lang w:val="en-US"/>
        </w:rPr>
        <w:t>sales</w:t>
      </w:r>
      <w:r w:rsidR="00CD599D" w:rsidRPr="00FE4B17">
        <w:rPr>
          <w:lang w:val="en-US"/>
        </w:rPr>
        <w:t>-</w:t>
      </w:r>
      <w:r w:rsidR="00C043D5" w:rsidRPr="00FE4B17">
        <w:rPr>
          <w:lang w:val="en-US"/>
        </w:rPr>
        <w:t xml:space="preserve">performance goals, which were defined during annual appraisal meetings </w:t>
      </w:r>
      <w:r w:rsidR="00CD599D" w:rsidRPr="00FE4B17">
        <w:rPr>
          <w:lang w:val="en-US"/>
        </w:rPr>
        <w:t xml:space="preserve">between </w:t>
      </w:r>
      <w:r w:rsidR="00B636E5" w:rsidRPr="00FE4B17">
        <w:rPr>
          <w:lang w:val="en-US"/>
        </w:rPr>
        <w:t xml:space="preserve">the </w:t>
      </w:r>
      <w:r w:rsidR="00C043D5" w:rsidRPr="00FE4B17">
        <w:rPr>
          <w:lang w:val="en-US"/>
        </w:rPr>
        <w:t>employees and</w:t>
      </w:r>
      <w:r w:rsidR="00B636E5" w:rsidRPr="00FE4B17">
        <w:rPr>
          <w:lang w:val="en-US"/>
        </w:rPr>
        <w:t xml:space="preserve"> their</w:t>
      </w:r>
      <w:r w:rsidR="00C043D5" w:rsidRPr="00FE4B17">
        <w:rPr>
          <w:lang w:val="en-US"/>
        </w:rPr>
        <w:t xml:space="preserve"> managers. </w:t>
      </w:r>
      <w:r w:rsidR="007B08FC" w:rsidRPr="00FE4B17">
        <w:rPr>
          <w:lang w:val="en-US"/>
        </w:rPr>
        <w:t xml:space="preserve">During these meetings, the </w:t>
      </w:r>
      <w:r w:rsidR="00CD599D" w:rsidRPr="00FE4B17">
        <w:rPr>
          <w:lang w:val="en-US"/>
        </w:rPr>
        <w:t xml:space="preserve">extent </w:t>
      </w:r>
      <w:r w:rsidR="007B08FC" w:rsidRPr="00FE4B17">
        <w:rPr>
          <w:lang w:val="en-US"/>
        </w:rPr>
        <w:t>of goal achievement realized in the previous sales year was also assessed</w:t>
      </w:r>
      <w:r w:rsidR="00EA23C5" w:rsidRPr="00FE4B17">
        <w:rPr>
          <w:lang w:val="en-US"/>
        </w:rPr>
        <w:t xml:space="preserve">. This </w:t>
      </w:r>
      <w:r w:rsidR="0059123F" w:rsidRPr="00FE4B17">
        <w:rPr>
          <w:lang w:val="en-US"/>
        </w:rPr>
        <w:t xml:space="preserve">served </w:t>
      </w:r>
      <w:r w:rsidR="007B08FC" w:rsidRPr="00FE4B17">
        <w:rPr>
          <w:lang w:val="en-US"/>
        </w:rPr>
        <w:t>as</w:t>
      </w:r>
      <w:r w:rsidR="0059123F" w:rsidRPr="00FE4B17">
        <w:rPr>
          <w:lang w:val="en-US"/>
        </w:rPr>
        <w:t xml:space="preserve"> </w:t>
      </w:r>
      <w:r w:rsidR="00EA23C5" w:rsidRPr="00FE4B17">
        <w:rPr>
          <w:lang w:val="en-US"/>
        </w:rPr>
        <w:t xml:space="preserve">a </w:t>
      </w:r>
      <w:r w:rsidR="0059123F" w:rsidRPr="00FE4B17">
        <w:rPr>
          <w:lang w:val="en-US"/>
        </w:rPr>
        <w:t xml:space="preserve">basis for </w:t>
      </w:r>
      <w:r w:rsidR="00B636E5" w:rsidRPr="00FE4B17">
        <w:rPr>
          <w:lang w:val="en-US"/>
        </w:rPr>
        <w:t xml:space="preserve">determining the incentives </w:t>
      </w:r>
      <w:r w:rsidR="00CD599D" w:rsidRPr="00FE4B17">
        <w:rPr>
          <w:lang w:val="en-US"/>
        </w:rPr>
        <w:t>employees r</w:t>
      </w:r>
      <w:r w:rsidR="00B636E5" w:rsidRPr="00FE4B17">
        <w:rPr>
          <w:lang w:val="en-US"/>
        </w:rPr>
        <w:t xml:space="preserve">eceived, </w:t>
      </w:r>
      <w:r w:rsidR="00CD599D" w:rsidRPr="00FE4B17">
        <w:rPr>
          <w:lang w:val="en-US"/>
        </w:rPr>
        <w:t xml:space="preserve">especially </w:t>
      </w:r>
      <w:r w:rsidR="00B636E5" w:rsidRPr="00FE4B17">
        <w:rPr>
          <w:lang w:val="en-US"/>
        </w:rPr>
        <w:t xml:space="preserve">their </w:t>
      </w:r>
      <w:r w:rsidR="0059123F" w:rsidRPr="00FE4B17">
        <w:rPr>
          <w:lang w:val="en-US"/>
        </w:rPr>
        <w:t xml:space="preserve">variable </w:t>
      </w:r>
      <w:r w:rsidR="00EA23C5" w:rsidRPr="00FE4B17">
        <w:rPr>
          <w:lang w:val="en-US"/>
        </w:rPr>
        <w:t>compensation, in the current year.</w:t>
      </w:r>
    </w:p>
    <w:p w14:paraId="4385C654" w14:textId="7A47B877" w:rsidR="00D169B2" w:rsidRPr="00FE4B17" w:rsidRDefault="00D169B2" w:rsidP="00032F8E">
      <w:pPr>
        <w:ind w:firstLine="426"/>
        <w:jc w:val="left"/>
        <w:rPr>
          <w:lang w:val="en-US"/>
        </w:rPr>
      </w:pPr>
      <w:r w:rsidRPr="00FE4B17">
        <w:rPr>
          <w:lang w:val="en-US"/>
        </w:rPr>
        <w:t>We relied on a survey that included items on the sales employees’ networks within the</w:t>
      </w:r>
      <w:r w:rsidR="00CD599D" w:rsidRPr="00FE4B17">
        <w:rPr>
          <w:lang w:val="en-US"/>
        </w:rPr>
        <w:t>ir</w:t>
      </w:r>
      <w:r w:rsidRPr="00FE4B17">
        <w:rPr>
          <w:lang w:val="en-US"/>
        </w:rPr>
        <w:t xml:space="preserve"> teams, their motivational orientation</w:t>
      </w:r>
      <w:r w:rsidR="00CD599D" w:rsidRPr="00FE4B17">
        <w:rPr>
          <w:lang w:val="en-US"/>
        </w:rPr>
        <w:t>s,</w:t>
      </w:r>
      <w:r w:rsidRPr="00FE4B17">
        <w:rPr>
          <w:lang w:val="en-US"/>
        </w:rPr>
        <w:t xml:space="preserve"> and </w:t>
      </w:r>
      <w:r w:rsidR="00CD599D" w:rsidRPr="00FE4B17">
        <w:rPr>
          <w:lang w:val="en-US"/>
        </w:rPr>
        <w:t xml:space="preserve">their </w:t>
      </w:r>
      <w:r w:rsidRPr="00FE4B17">
        <w:rPr>
          <w:lang w:val="en-US"/>
        </w:rPr>
        <w:t>demographic attributes. Similar to</w:t>
      </w:r>
      <w:r w:rsidR="005F0EA7">
        <w:rPr>
          <w:lang w:val="en-US"/>
        </w:rPr>
        <w:t xml:space="preserve"> Perry-Smith </w:t>
      </w:r>
      <w:sdt>
        <w:sdtPr>
          <w:rPr>
            <w:lang w:val="en-US"/>
          </w:rPr>
          <w:alias w:val="Don't edit this field"/>
          <w:tag w:val="CitaviPlaceholder#35a3c7d9-85c3-436a-80f6-f29e639d8215"/>
          <w:id w:val="-1180434606"/>
          <w:placeholder>
            <w:docPart w:val="DefaultPlaceholder_-1854013440"/>
          </w:placeholder>
        </w:sdtPr>
        <w:sdtEndPr/>
        <w:sdtContent>
          <w:r w:rsidR="005F0EA7">
            <w:rPr>
              <w:lang w:val="en-US"/>
            </w:rPr>
            <w:fldChar w:fldCharType="begin"/>
          </w:r>
          <w:r w:rsidR="00217981">
            <w:rPr>
              <w:lang w:val="en-US"/>
            </w:rPr>
            <w:instrText>ADDIN CitaviPlaceholder{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DYpIn1dfSwiVGFnIjoiQ2l0YXZpUGxhY2Vob2xkZXIjMzVhM2M3ZDktODVjMy00MzZhLTgwZjYtZjI5ZTYzOWQ4MjE1IiwiVGV4dCI6IigyMDA2KSIsIldBSVZlcnNpb24iOiI2LjMuMC4wIn0=}</w:instrText>
          </w:r>
          <w:r w:rsidR="005F0EA7">
            <w:rPr>
              <w:lang w:val="en-US"/>
            </w:rPr>
            <w:fldChar w:fldCharType="separate"/>
          </w:r>
          <w:r w:rsidR="00F11E7E">
            <w:rPr>
              <w:lang w:val="en-US"/>
            </w:rPr>
            <w:t>(2006)</w:t>
          </w:r>
          <w:r w:rsidR="005F0EA7">
            <w:rPr>
              <w:lang w:val="en-US"/>
            </w:rPr>
            <w:fldChar w:fldCharType="end"/>
          </w:r>
        </w:sdtContent>
      </w:sdt>
      <w:r w:rsidR="005F0EA7">
        <w:rPr>
          <w:lang w:val="en-US"/>
        </w:rPr>
        <w:t>,</w:t>
      </w:r>
      <w:r w:rsidRPr="00FE4B17">
        <w:rPr>
          <w:lang w:val="en-US"/>
        </w:rPr>
        <w:t xml:space="preserve"> we employed a multiple-contact strategy</w:t>
      </w:r>
      <w:r w:rsidR="008E1CAD">
        <w:rPr>
          <w:lang w:val="en-US"/>
        </w:rPr>
        <w:t xml:space="preserve"> </w:t>
      </w:r>
      <w:sdt>
        <w:sdtPr>
          <w:rPr>
            <w:lang w:val="en-US"/>
          </w:rPr>
          <w:alias w:val="Don't edit this field"/>
          <w:tag w:val="CitaviPlaceholder#1a0e33bd-bece-46eb-85f3-a69c7b24e6a4"/>
          <w:id w:val="879283734"/>
          <w:placeholder>
            <w:docPart w:val="DefaultPlaceholder_-1854013440"/>
          </w:placeholder>
        </w:sdtPr>
        <w:sdtEndPr/>
        <w:sdtContent>
          <w:r w:rsidR="008E1CAD">
            <w:rPr>
              <w:lang w:val="en-US"/>
            </w:rPr>
            <w:fldChar w:fldCharType="begin"/>
          </w:r>
          <w:r w:rsidR="00217981">
            <w:rPr>
              <w:lang w:val="en-US"/>
            </w:rPr>
            <w:instrText>ADDIN CitaviPlaceholder{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}</w:instrText>
          </w:r>
          <w:r w:rsidR="008E1CAD">
            <w:rPr>
              <w:lang w:val="en-US"/>
            </w:rPr>
            <w:fldChar w:fldCharType="separate"/>
          </w:r>
          <w:r w:rsidR="00F11E7E">
            <w:rPr>
              <w:lang w:val="en-US"/>
            </w:rPr>
            <w:t>(Dillman, 2000)</w:t>
          </w:r>
          <w:r w:rsidR="008E1CAD">
            <w:rPr>
              <w:lang w:val="en-US"/>
            </w:rPr>
            <w:fldChar w:fldCharType="end"/>
          </w:r>
        </w:sdtContent>
      </w:sdt>
      <w:r w:rsidR="008E1CAD">
        <w:rPr>
          <w:lang w:val="en-US"/>
        </w:rPr>
        <w:t xml:space="preserve"> </w:t>
      </w:r>
      <w:r w:rsidRPr="00FE4B17">
        <w:rPr>
          <w:lang w:val="en-US"/>
        </w:rPr>
        <w:t>to distribute the survey and, thereby, increase the response rate</w:t>
      </w:r>
      <w:r w:rsidR="00CD599D" w:rsidRPr="00FE4B17">
        <w:rPr>
          <w:lang w:val="en-US"/>
        </w:rPr>
        <w:t>.</w:t>
      </w:r>
      <w:r w:rsidRPr="00FE4B17">
        <w:rPr>
          <w:lang w:val="en-US"/>
        </w:rPr>
        <w:t xml:space="preserve"> First, </w:t>
      </w:r>
      <w:r w:rsidR="0059123F" w:rsidRPr="00FE4B17">
        <w:rPr>
          <w:lang w:val="en-US"/>
        </w:rPr>
        <w:t xml:space="preserve">a senior sales executive in each organization </w:t>
      </w:r>
      <w:r w:rsidRPr="00FE4B17">
        <w:rPr>
          <w:lang w:val="en-US"/>
        </w:rPr>
        <w:t xml:space="preserve">informed </w:t>
      </w:r>
      <w:r w:rsidRPr="00FE4B17">
        <w:rPr>
          <w:lang w:val="en-US"/>
        </w:rPr>
        <w:lastRenderedPageBreak/>
        <w:t xml:space="preserve">employees about the survey and encouraged </w:t>
      </w:r>
      <w:r w:rsidR="00CD599D" w:rsidRPr="00FE4B17">
        <w:rPr>
          <w:lang w:val="en-US"/>
        </w:rPr>
        <w:t xml:space="preserve">them to </w:t>
      </w:r>
      <w:r w:rsidRPr="00FE4B17">
        <w:rPr>
          <w:lang w:val="en-US"/>
        </w:rPr>
        <w:t>participat</w:t>
      </w:r>
      <w:r w:rsidR="00CD599D" w:rsidRPr="00FE4B17">
        <w:rPr>
          <w:lang w:val="en-US"/>
        </w:rPr>
        <w:t>e</w:t>
      </w:r>
      <w:r w:rsidRPr="00FE4B17">
        <w:rPr>
          <w:lang w:val="en-US"/>
        </w:rPr>
        <w:t xml:space="preserve">. </w:t>
      </w:r>
      <w:r w:rsidR="00CD599D" w:rsidRPr="00FE4B17">
        <w:rPr>
          <w:lang w:val="en-US"/>
        </w:rPr>
        <w:t>E</w:t>
      </w:r>
      <w:r w:rsidRPr="00FE4B17">
        <w:rPr>
          <w:lang w:val="en-US"/>
        </w:rPr>
        <w:t xml:space="preserve">mployees </w:t>
      </w:r>
      <w:r w:rsidR="00CD599D" w:rsidRPr="00FE4B17">
        <w:rPr>
          <w:lang w:val="en-US"/>
        </w:rPr>
        <w:t xml:space="preserve">then </w:t>
      </w:r>
      <w:r w:rsidRPr="00FE4B17">
        <w:rPr>
          <w:lang w:val="en-US"/>
        </w:rPr>
        <w:t xml:space="preserve">received the questionnaire by mail and were asked to return it directly to the research team </w:t>
      </w:r>
      <w:r w:rsidR="00CD599D" w:rsidRPr="00FE4B17">
        <w:rPr>
          <w:lang w:val="en-US"/>
        </w:rPr>
        <w:t xml:space="preserve">using </w:t>
      </w:r>
      <w:r w:rsidRPr="00FE4B17">
        <w:rPr>
          <w:lang w:val="en-US"/>
        </w:rPr>
        <w:t>an enclosed envelop</w:t>
      </w:r>
      <w:r w:rsidR="00CD599D" w:rsidRPr="00FE4B17">
        <w:rPr>
          <w:lang w:val="en-US"/>
        </w:rPr>
        <w:t>e</w:t>
      </w:r>
      <w:r w:rsidRPr="00FE4B17">
        <w:rPr>
          <w:lang w:val="en-US"/>
        </w:rPr>
        <w:t xml:space="preserve"> in order to ensure confidentiality. We sent up to three reminders</w:t>
      </w:r>
      <w:r w:rsidR="00CD599D" w:rsidRPr="00FE4B17">
        <w:rPr>
          <w:lang w:val="en-US"/>
        </w:rPr>
        <w:t xml:space="preserve"> </w:t>
      </w:r>
      <w:r w:rsidRPr="00FE4B17">
        <w:rPr>
          <w:lang w:val="en-US"/>
        </w:rPr>
        <w:t>by mail to participants who had not responded</w:t>
      </w:r>
      <w:r w:rsidR="00CD599D" w:rsidRPr="00FE4B17">
        <w:rPr>
          <w:lang w:val="en-US"/>
        </w:rPr>
        <w:t xml:space="preserve">. A new copy of </w:t>
      </w:r>
      <w:r w:rsidR="0059123F" w:rsidRPr="00FE4B17">
        <w:rPr>
          <w:lang w:val="en-US"/>
        </w:rPr>
        <w:t>the survey was provided if necessary</w:t>
      </w:r>
      <w:r w:rsidRPr="00FE4B17">
        <w:rPr>
          <w:lang w:val="en-US"/>
        </w:rPr>
        <w:t xml:space="preserve">. This procedure resulted in 138 exploitable responses, </w:t>
      </w:r>
      <w:r w:rsidR="00CD599D" w:rsidRPr="00FE4B17">
        <w:rPr>
          <w:lang w:val="en-US"/>
        </w:rPr>
        <w:t xml:space="preserve">which </w:t>
      </w:r>
      <w:r w:rsidRPr="00FE4B17">
        <w:rPr>
          <w:lang w:val="en-US"/>
        </w:rPr>
        <w:t>correspond</w:t>
      </w:r>
      <w:r w:rsidR="00CD599D" w:rsidRPr="00FE4B17">
        <w:rPr>
          <w:lang w:val="en-US"/>
        </w:rPr>
        <w:t>s</w:t>
      </w:r>
      <w:r w:rsidRPr="00FE4B17">
        <w:rPr>
          <w:lang w:val="en-US"/>
        </w:rPr>
        <w:t xml:space="preserve"> to a</w:t>
      </w:r>
      <w:r w:rsidR="00CD599D" w:rsidRPr="00FE4B17">
        <w:rPr>
          <w:lang w:val="en-US"/>
        </w:rPr>
        <w:t xml:space="preserve"> response rate of</w:t>
      </w:r>
      <w:r w:rsidRPr="00FE4B17">
        <w:rPr>
          <w:lang w:val="en-US"/>
        </w:rPr>
        <w:t xml:space="preserve"> 84%. </w:t>
      </w:r>
    </w:p>
    <w:p w14:paraId="63E13803" w14:textId="77777777" w:rsidR="00BC76DC" w:rsidRPr="00FE4B17" w:rsidRDefault="00BC76DC" w:rsidP="00D169B2">
      <w:pPr>
        <w:ind w:firstLine="708"/>
        <w:jc w:val="left"/>
        <w:rPr>
          <w:lang w:val="en-US"/>
        </w:rPr>
      </w:pPr>
    </w:p>
    <w:p w14:paraId="7E1650CA" w14:textId="77777777" w:rsidR="00D169B2" w:rsidRPr="00FE4B17" w:rsidRDefault="00D169B2" w:rsidP="00D169B2">
      <w:pPr>
        <w:pStyle w:val="Heading2"/>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Data and Measures</w:t>
      </w:r>
    </w:p>
    <w:p w14:paraId="39265224" w14:textId="6B18D2B0" w:rsidR="00D169B2" w:rsidRPr="00FE4B17" w:rsidRDefault="00D169B2" w:rsidP="00032F8E">
      <w:pPr>
        <w:ind w:firstLine="426"/>
        <w:jc w:val="left"/>
        <w:rPr>
          <w:lang w:val="en-US"/>
        </w:rPr>
      </w:pPr>
      <w:r w:rsidRPr="00FE4B17">
        <w:rPr>
          <w:b/>
          <w:i/>
          <w:lang w:val="en-US"/>
        </w:rPr>
        <w:t>Knowledge</w:t>
      </w:r>
      <w:r w:rsidR="00CD599D" w:rsidRPr="00FE4B17">
        <w:rPr>
          <w:b/>
          <w:i/>
          <w:lang w:val="en-US"/>
        </w:rPr>
        <w:t>-</w:t>
      </w:r>
      <w:r w:rsidRPr="00FE4B17">
        <w:rPr>
          <w:b/>
          <w:i/>
          <w:lang w:val="en-US"/>
        </w:rPr>
        <w:t xml:space="preserve">exchange network. </w:t>
      </w:r>
      <w:r w:rsidRPr="00FE4B17">
        <w:rPr>
          <w:lang w:val="en-US"/>
        </w:rPr>
        <w:t xml:space="preserve">In </w:t>
      </w:r>
      <w:r w:rsidR="009F669E" w:rsidRPr="008F5435">
        <w:rPr>
          <w:lang w:val="en-US"/>
        </w:rPr>
        <w:t xml:space="preserve">accordance </w:t>
      </w:r>
      <w:r w:rsidRPr="00FE4B17">
        <w:rPr>
          <w:lang w:val="en-US"/>
        </w:rPr>
        <w:t>with our research question,</w:t>
      </w:r>
      <w:r w:rsidRPr="00FE4B17">
        <w:rPr>
          <w:b/>
          <w:i/>
          <w:lang w:val="en-US"/>
        </w:rPr>
        <w:t xml:space="preserve"> </w:t>
      </w:r>
      <w:r w:rsidRPr="00FE4B17">
        <w:rPr>
          <w:lang w:val="en-US"/>
        </w:rPr>
        <w:t>we investigate</w:t>
      </w:r>
      <w:r w:rsidR="001C2C16" w:rsidRPr="00FE4B17">
        <w:rPr>
          <w:lang w:val="en-US"/>
        </w:rPr>
        <w:t xml:space="preserve"> employees’ knowledge</w:t>
      </w:r>
      <w:r w:rsidR="00854C05" w:rsidRPr="00FE4B17">
        <w:rPr>
          <w:lang w:val="en-US"/>
        </w:rPr>
        <w:t>-</w:t>
      </w:r>
      <w:r w:rsidR="001C2C16" w:rsidRPr="00FE4B17">
        <w:rPr>
          <w:lang w:val="en-US"/>
        </w:rPr>
        <w:t>exchange</w:t>
      </w:r>
      <w:r w:rsidRPr="00FE4B17">
        <w:rPr>
          <w:lang w:val="en-US"/>
        </w:rPr>
        <w:t xml:space="preserve"> behavior</w:t>
      </w:r>
      <w:r w:rsidR="00586271" w:rsidRPr="00FE4B17">
        <w:rPr>
          <w:lang w:val="en-US"/>
        </w:rPr>
        <w:t>s</w:t>
      </w:r>
      <w:r w:rsidRPr="00FE4B17">
        <w:rPr>
          <w:lang w:val="en-US"/>
        </w:rPr>
        <w:t xml:space="preserve"> in terms of their </w:t>
      </w:r>
      <w:r w:rsidR="00846F10">
        <w:rPr>
          <w:lang w:val="en-US"/>
        </w:rPr>
        <w:t>involvement</w:t>
      </w:r>
      <w:r w:rsidR="00846F10" w:rsidRPr="00FE4B17">
        <w:rPr>
          <w:lang w:val="en-US"/>
        </w:rPr>
        <w:t xml:space="preserve"> </w:t>
      </w:r>
      <w:r w:rsidRPr="00FE4B17">
        <w:rPr>
          <w:lang w:val="en-US"/>
        </w:rPr>
        <w:t>in the intra-team knowledge</w:t>
      </w:r>
      <w:r w:rsidR="00854C05" w:rsidRPr="00FE4B17">
        <w:rPr>
          <w:lang w:val="en-US"/>
        </w:rPr>
        <w:t>-</w:t>
      </w:r>
      <w:r w:rsidRPr="00FE4B17">
        <w:rPr>
          <w:lang w:val="en-US"/>
        </w:rPr>
        <w:t xml:space="preserve">exchange network. To capture the network of each team, we used rosters </w:t>
      </w:r>
      <w:r w:rsidR="00854C05" w:rsidRPr="00FE4B17">
        <w:rPr>
          <w:lang w:val="en-US"/>
        </w:rPr>
        <w:t>of</w:t>
      </w:r>
      <w:r w:rsidRPr="00FE4B17">
        <w:rPr>
          <w:lang w:val="en-US"/>
        </w:rPr>
        <w:t xml:space="preserve"> all employees of the specific sales teams</w:t>
      </w:r>
      <w:r w:rsidR="009B1CFD">
        <w:rPr>
          <w:lang w:val="en-US"/>
        </w:rPr>
        <w:t xml:space="preserve">. For a similar approach, see </w:t>
      </w:r>
      <w:r w:rsidR="006056E5">
        <w:rPr>
          <w:lang w:val="en-US"/>
        </w:rPr>
        <w:t xml:space="preserve">Soltis, Agneessens, Sasovova, </w:t>
      </w:r>
      <w:r w:rsidR="008C6D88">
        <w:rPr>
          <w:lang w:val="en-US"/>
        </w:rPr>
        <w:t>and</w:t>
      </w:r>
      <w:r w:rsidR="006056E5">
        <w:rPr>
          <w:lang w:val="en-US"/>
        </w:rPr>
        <w:t xml:space="preserve"> Labianca</w:t>
      </w:r>
      <w:r w:rsidR="00967DA8">
        <w:rPr>
          <w:lang w:val="en-US"/>
        </w:rPr>
        <w:t xml:space="preserve"> </w:t>
      </w:r>
      <w:sdt>
        <w:sdtPr>
          <w:rPr>
            <w:lang w:val="en-US"/>
          </w:rPr>
          <w:alias w:val="Don't edit this field"/>
          <w:tag w:val="CitaviPlaceholder#5f08429b-f803-4165-86de-65f69600af0a"/>
          <w:id w:val="-1888641883"/>
          <w:placeholder>
            <w:docPart w:val="DefaultPlaceholder_-1854013440"/>
          </w:placeholder>
        </w:sdtPr>
        <w:sdtEndPr/>
        <w:sdtContent>
          <w:r w:rsidR="00967DA8">
            <w:rPr>
              <w:lang w:val="en-US"/>
            </w:rPr>
            <w:fldChar w:fldCharType="begin"/>
          </w:r>
          <w:r w:rsidR="00217981">
            <w:rPr>
              <w:lang w:val="en-US"/>
            </w:rPr>
            <w:instrText>ADDIN CitaviPlaceholder{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MpIn1dfSwiVGFnIjoiQ2l0YXZpUGxhY2Vob2xkZXIjNWYwODQyOWItZjgwMy00MTY1LTg2ZGUtNjVmNjk2MDBhZjBhIiwiVGV4dCI6IigyMDEzKSIsIldBSVZlcnNpb24iOiI2LjMuMC4wIn0=}</w:instrText>
          </w:r>
          <w:r w:rsidR="00967DA8">
            <w:rPr>
              <w:lang w:val="en-US"/>
            </w:rPr>
            <w:fldChar w:fldCharType="separate"/>
          </w:r>
          <w:r w:rsidR="00F11E7E">
            <w:rPr>
              <w:lang w:val="en-US"/>
            </w:rPr>
            <w:t>(2013)</w:t>
          </w:r>
          <w:r w:rsidR="00967DA8">
            <w:rPr>
              <w:lang w:val="en-US"/>
            </w:rPr>
            <w:fldChar w:fldCharType="end"/>
          </w:r>
        </w:sdtContent>
      </w:sdt>
      <w:sdt>
        <w:sdtPr>
          <w:rPr>
            <w:lang w:val="en-US"/>
          </w:rPr>
          <w:alias w:val="Don't edit this field"/>
          <w:tag w:val="CitaviPlaceholder#c3e0121a-e28b-4a07-8ffd-3f8beab4112a"/>
          <w:id w:val="1833944801"/>
          <w:placeholder>
            <w:docPart w:val="DefaultPlaceholder_-1854013440"/>
          </w:placeholder>
        </w:sdtPr>
        <w:sdtEndPr/>
        <w:sdtContent>
          <w:r w:rsidR="009B1CFD">
            <w:rPr>
              <w:lang w:val="en-US"/>
            </w:rPr>
            <w:t xml:space="preserve"> and Carboni </w:t>
          </w:r>
          <w:r w:rsidR="008C6D88">
            <w:rPr>
              <w:lang w:val="en-US"/>
            </w:rPr>
            <w:t>and</w:t>
          </w:r>
          <w:r w:rsidR="009B1CFD">
            <w:rPr>
              <w:lang w:val="en-US"/>
            </w:rPr>
            <w:t xml:space="preserve"> Ehrlich</w:t>
          </w:r>
          <w:r w:rsidR="00967DA8">
            <w:rPr>
              <w:lang w:val="en-US"/>
            </w:rPr>
            <w:t xml:space="preserve"> </w:t>
          </w:r>
          <w:sdt>
            <w:sdtPr>
              <w:rPr>
                <w:lang w:val="en-US"/>
              </w:rPr>
              <w:alias w:val="Don't edit this field"/>
              <w:tag w:val="CitaviPlaceholder#6c41d822-5bd1-4fa0-8257-b7f458b8bcc4"/>
              <w:id w:val="-1422949437"/>
              <w:placeholder>
                <w:docPart w:val="DefaultPlaceholder_-1854013440"/>
              </w:placeholder>
            </w:sdtPr>
            <w:sdtEndPr/>
            <w:sdtContent>
              <w:r w:rsidR="00967DA8">
                <w:rPr>
                  <w:lang w:val="en-US"/>
                </w:rPr>
                <w:fldChar w:fldCharType="begin"/>
              </w:r>
              <w:r w:rsidR="00217981">
                <w:rPr>
                  <w:lang w:val="en-US"/>
                </w:rPr>
                <w:instrText>ADDIN CitaviPlaceholder{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2MzZTAxMjFhLWUyOGItNGEwNy04ZmZkLTNmOGJlYWI0MTEyYSIsIlRleHQiOiIoMjAxMykiLCJXQUlWZXJzaW9uIjoiNi4zLjAuMCJ9}</w:instrText>
              </w:r>
              <w:r w:rsidR="00967DA8">
                <w:rPr>
                  <w:lang w:val="en-US"/>
                </w:rPr>
                <w:fldChar w:fldCharType="separate"/>
              </w:r>
              <w:r w:rsidR="00F11E7E">
                <w:rPr>
                  <w:lang w:val="en-US"/>
                </w:rPr>
                <w:t>(2013)</w:t>
              </w:r>
              <w:r w:rsidR="00967DA8">
                <w:rPr>
                  <w:lang w:val="en-US"/>
                </w:rPr>
                <w:fldChar w:fldCharType="end"/>
              </w:r>
            </w:sdtContent>
          </w:sdt>
        </w:sdtContent>
      </w:sdt>
      <w:r w:rsidR="009B1CFD">
        <w:rPr>
          <w:lang w:val="en-US"/>
        </w:rPr>
        <w:t xml:space="preserve">. </w:t>
      </w:r>
      <w:r w:rsidRPr="00FE4B17">
        <w:rPr>
          <w:lang w:val="en-US"/>
        </w:rPr>
        <w:t>The roster method improve</w:t>
      </w:r>
      <w:r w:rsidR="00854C05" w:rsidRPr="00FE4B17">
        <w:rPr>
          <w:lang w:val="en-US"/>
        </w:rPr>
        <w:t>s</w:t>
      </w:r>
      <w:r w:rsidRPr="00FE4B17">
        <w:rPr>
          <w:lang w:val="en-US"/>
        </w:rPr>
        <w:t xml:space="preserve"> data reliability </w:t>
      </w:r>
      <w:r w:rsidR="00854C05" w:rsidRPr="00FE4B17">
        <w:rPr>
          <w:lang w:val="en-US"/>
        </w:rPr>
        <w:t>relative</w:t>
      </w:r>
      <w:r w:rsidRPr="00FE4B17">
        <w:rPr>
          <w:lang w:val="en-US"/>
        </w:rPr>
        <w:t xml:space="preserve"> to the free</w:t>
      </w:r>
      <w:r w:rsidR="00854C05" w:rsidRPr="00FE4B17">
        <w:rPr>
          <w:lang w:val="en-US"/>
        </w:rPr>
        <w:t>-</w:t>
      </w:r>
      <w:r w:rsidRPr="00FE4B17">
        <w:rPr>
          <w:lang w:val="en-US"/>
        </w:rPr>
        <w:t xml:space="preserve">recall method </w:t>
      </w:r>
      <w:r w:rsidR="00854C05" w:rsidRPr="00FE4B17">
        <w:rPr>
          <w:lang w:val="en-US"/>
        </w:rPr>
        <w:t xml:space="preserve">in which </w:t>
      </w:r>
      <w:r w:rsidRPr="00FE4B17">
        <w:rPr>
          <w:lang w:val="en-US"/>
        </w:rPr>
        <w:t xml:space="preserve">participants are asked to </w:t>
      </w:r>
      <w:r w:rsidR="00854C05" w:rsidRPr="00FE4B17">
        <w:rPr>
          <w:lang w:val="en-US"/>
        </w:rPr>
        <w:t>list</w:t>
      </w:r>
      <w:r w:rsidRPr="00FE4B17">
        <w:rPr>
          <w:lang w:val="en-US"/>
        </w:rPr>
        <w:t xml:space="preserve"> all </w:t>
      </w:r>
      <w:r w:rsidR="00854C05" w:rsidRPr="00FE4B17">
        <w:rPr>
          <w:lang w:val="en-US"/>
        </w:rPr>
        <w:t xml:space="preserve">of </w:t>
      </w:r>
      <w:r w:rsidRPr="00FE4B17">
        <w:rPr>
          <w:lang w:val="en-US"/>
        </w:rPr>
        <w:t>the ties they maintain with other employees</w:t>
      </w:r>
      <w:r w:rsidR="00854C05" w:rsidRPr="00FE4B17">
        <w:rPr>
          <w:lang w:val="en-US"/>
        </w:rPr>
        <w:t>, as the free-recall method entails</w:t>
      </w:r>
      <w:r w:rsidRPr="00FE4B17">
        <w:rPr>
          <w:lang w:val="en-US"/>
        </w:rPr>
        <w:t xml:space="preserve"> the risk that </w:t>
      </w:r>
      <w:r w:rsidR="00854C05" w:rsidRPr="00FE4B17">
        <w:rPr>
          <w:lang w:val="en-US"/>
        </w:rPr>
        <w:t xml:space="preserve">participants </w:t>
      </w:r>
      <w:r w:rsidRPr="00FE4B17">
        <w:rPr>
          <w:lang w:val="en-US"/>
        </w:rPr>
        <w:t xml:space="preserve">might omit certain ties </w:t>
      </w:r>
      <w:sdt>
        <w:sdtPr>
          <w:rPr>
            <w:lang w:val="en-US"/>
          </w:rPr>
          <w:alias w:val="Don’t edit this field."/>
          <w:tag w:val="CitaviPlaceholder#47467819-7196-4072-a719-875bef44993b"/>
          <w:id w:val="2127894118"/>
          <w:placeholder>
            <w:docPart w:val="ABC045345A20487799FEDCD7CE18619B"/>
          </w:placeholder>
        </w:sdtPr>
        <w:sdtEndPr/>
        <w:sdtContent>
          <w:r w:rsidRPr="00FE4B17">
            <w:rPr>
              <w:lang w:val="en-US"/>
            </w:rPr>
            <w:fldChar w:fldCharType="begin"/>
          </w:r>
          <w:r w:rsidR="00217981">
            <w:rPr>
              <w:lang w:val="en-US"/>
            </w:rPr>
            <w:instrText>ADDIN CitaviPlaceholder{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}</w:instrText>
          </w:r>
          <w:r w:rsidRPr="00FE4B17">
            <w:rPr>
              <w:lang w:val="en-US"/>
            </w:rPr>
            <w:fldChar w:fldCharType="separate"/>
          </w:r>
          <w:r w:rsidR="00F11E7E">
            <w:rPr>
              <w:lang w:val="en-US"/>
            </w:rPr>
            <w:t>(Ho &amp; Pollack, 2014; Marsden, 1990)</w:t>
          </w:r>
          <w:r w:rsidRPr="00FE4B17">
            <w:rPr>
              <w:lang w:val="en-US"/>
            </w:rPr>
            <w:fldChar w:fldCharType="end"/>
          </w:r>
        </w:sdtContent>
      </w:sdt>
      <w:r w:rsidRPr="00FE4B17">
        <w:rPr>
          <w:lang w:val="en-US"/>
        </w:rPr>
        <w:t xml:space="preserve">. </w:t>
      </w:r>
      <w:r w:rsidR="009B1CFD">
        <w:rPr>
          <w:lang w:val="en-US"/>
        </w:rPr>
        <w:t>W</w:t>
      </w:r>
      <w:r w:rsidRPr="00FE4B17">
        <w:rPr>
          <w:lang w:val="en-US"/>
        </w:rPr>
        <w:t>e used two items to capture knowledge exchange: information and advice. Moreover, employees were asked to indicate their knowledge</w:t>
      </w:r>
      <w:r w:rsidR="00854C05" w:rsidRPr="00FE4B17">
        <w:rPr>
          <w:lang w:val="en-US"/>
        </w:rPr>
        <w:t>-</w:t>
      </w:r>
      <w:r w:rsidRPr="00FE4B17">
        <w:rPr>
          <w:lang w:val="en-US"/>
        </w:rPr>
        <w:t xml:space="preserve">exchange relationships </w:t>
      </w:r>
      <w:r w:rsidR="00854C05" w:rsidRPr="00FE4B17">
        <w:rPr>
          <w:lang w:val="en-US"/>
        </w:rPr>
        <w:t>as well as</w:t>
      </w:r>
      <w:r w:rsidRPr="00FE4B17">
        <w:rPr>
          <w:lang w:val="en-US"/>
        </w:rPr>
        <w:t xml:space="preserve"> the direction of the knowledge flow (i.e., providing </w:t>
      </w:r>
      <w:r w:rsidR="00854C05" w:rsidRPr="00FE4B17">
        <w:rPr>
          <w:lang w:val="en-US"/>
        </w:rPr>
        <w:t xml:space="preserve">or </w:t>
      </w:r>
      <w:r w:rsidRPr="00FE4B17">
        <w:rPr>
          <w:lang w:val="en-US"/>
        </w:rPr>
        <w:t xml:space="preserve">seeking knowledge). </w:t>
      </w:r>
      <w:r w:rsidR="00854C05" w:rsidRPr="00FE4B17">
        <w:rPr>
          <w:lang w:val="en-US"/>
        </w:rPr>
        <w:t>More s</w:t>
      </w:r>
      <w:r w:rsidRPr="00FE4B17">
        <w:rPr>
          <w:lang w:val="en-US"/>
        </w:rPr>
        <w:t>pecifically, building on network questions used by</w:t>
      </w:r>
      <w:r w:rsidR="009B1CFD">
        <w:rPr>
          <w:lang w:val="en-US"/>
        </w:rPr>
        <w:t xml:space="preserve"> Brennecke </w:t>
      </w:r>
      <w:r w:rsidR="00FD1939">
        <w:rPr>
          <w:lang w:val="en-US"/>
        </w:rPr>
        <w:t>and</w:t>
      </w:r>
      <w:r w:rsidR="009B1CFD">
        <w:rPr>
          <w:lang w:val="en-US"/>
        </w:rPr>
        <w:t xml:space="preserve"> Rank</w:t>
      </w:r>
      <w:r w:rsidR="00967DA8">
        <w:rPr>
          <w:lang w:val="en-US"/>
        </w:rPr>
        <w:t xml:space="preserve"> </w:t>
      </w:r>
      <w:sdt>
        <w:sdtPr>
          <w:rPr>
            <w:lang w:val="en-US"/>
          </w:rPr>
          <w:alias w:val="Don't edit this field"/>
          <w:tag w:val="CitaviPlaceholder#50c0a9da-00ad-4aa5-a400-fff9f51517f1"/>
          <w:id w:val="-953471388"/>
          <w:placeholder>
            <w:docPart w:val="DefaultPlaceholder_-1854013440"/>
          </w:placeholder>
        </w:sdtPr>
        <w:sdtEndPr/>
        <w:sdtContent>
          <w:r w:rsidR="00967DA8">
            <w:rPr>
              <w:lang w:val="en-US"/>
            </w:rPr>
            <w:fldChar w:fldCharType="begin"/>
          </w:r>
          <w:r w:rsidR="00217981">
            <w:rPr>
              <w:lang w:val="en-US"/>
            </w:rPr>
            <w:instrText>ADDIN CitaviPlaceholder{eyIkaWQiOiIxIiwiRW50cmllcyI6W3siJGlkIjoiMiIsIklkIjoiZTgyMzUzMTMtM2Y0OS00MjllLTkwYWUtMWM0Y2UwY2Q2ZGY4IiwiUmFuZ2VMZW5ndGgiOjYsIlJlZmVyZW5jZUlkIjoiNTk4ZmI3MzgtMDM3ZC00ODZhLThhZGUtNjQ1NmM1ZTU5M2M0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gpIn1dfSwiVGFnIjoiQ2l0YXZpUGxhY2Vob2xkZXIjNTBjMGE5ZGEtMDBhZC00YWE1LWE0MDAtZmZmOWY1MTUxN2YxIiwiVGV4dCI6IigyMDE4KSIsIldBSVZlcnNpb24iOiI2LjMuMC4wIn0=}</w:instrText>
          </w:r>
          <w:r w:rsidR="00967DA8">
            <w:rPr>
              <w:lang w:val="en-US"/>
            </w:rPr>
            <w:fldChar w:fldCharType="separate"/>
          </w:r>
          <w:r w:rsidR="00F11E7E">
            <w:rPr>
              <w:lang w:val="en-US"/>
            </w:rPr>
            <w:t>(2018)</w:t>
          </w:r>
          <w:r w:rsidR="00967DA8">
            <w:rPr>
              <w:lang w:val="en-US"/>
            </w:rPr>
            <w:fldChar w:fldCharType="end"/>
          </w:r>
        </w:sdtContent>
      </w:sdt>
      <w:r w:rsidR="00F81555">
        <w:rPr>
          <w:lang w:val="en-US"/>
        </w:rPr>
        <w:t xml:space="preserve"> and Lomi</w:t>
      </w:r>
      <w:r w:rsidR="00FD1939">
        <w:rPr>
          <w:lang w:val="en-US"/>
        </w:rPr>
        <w:t>, Lusher, Pattison, and</w:t>
      </w:r>
      <w:r w:rsidR="00AF0CE0">
        <w:rPr>
          <w:lang w:val="en-US"/>
        </w:rPr>
        <w:t xml:space="preserve"> Robins</w:t>
      </w:r>
      <w:r w:rsidR="00967DA8">
        <w:rPr>
          <w:lang w:val="en-US"/>
        </w:rPr>
        <w:t xml:space="preserve"> </w:t>
      </w:r>
      <w:sdt>
        <w:sdtPr>
          <w:rPr>
            <w:lang w:val="en-US"/>
          </w:rPr>
          <w:alias w:val="Don't edit this field"/>
          <w:tag w:val="CitaviPlaceholder#550b8095-7703-4573-a09c-4527b1fbb1e2"/>
          <w:id w:val="1413893616"/>
          <w:placeholder>
            <w:docPart w:val="DefaultPlaceholder_-1854013440"/>
          </w:placeholder>
        </w:sdtPr>
        <w:sdtEndPr/>
        <w:sdtContent>
          <w:r w:rsidR="00967DA8">
            <w:rPr>
              <w:lang w:val="en-US"/>
            </w:rPr>
            <w:fldChar w:fldCharType="begin"/>
          </w:r>
          <w:r w:rsidR="00217981">
            <w:rPr>
              <w:lang w:val="en-US"/>
            </w:rPr>
            <w:instrText>ADDIN CitaviPlaceholder{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CkifV19LCJUYWciOiJDaXRhdmlQbGFjZWhvbGRlciM1NTBiODA5NS03NzAzLTQ1NzMtYTA5Yy00NTI3YjFmYmIxZTIiLCJUZXh0IjoiKDIwMTQpIiwiV0FJVmVyc2lvbiI6IjYuMy4wLjAifQ==}</w:instrText>
          </w:r>
          <w:r w:rsidR="00967DA8">
            <w:rPr>
              <w:lang w:val="en-US"/>
            </w:rPr>
            <w:fldChar w:fldCharType="separate"/>
          </w:r>
          <w:r w:rsidR="00F11E7E">
            <w:rPr>
              <w:lang w:val="en-US"/>
            </w:rPr>
            <w:t>(2014)</w:t>
          </w:r>
          <w:r w:rsidR="00967DA8">
            <w:rPr>
              <w:lang w:val="en-US"/>
            </w:rPr>
            <w:fldChar w:fldCharType="end"/>
          </w:r>
        </w:sdtContent>
      </w:sdt>
      <w:r w:rsidR="00967DA8">
        <w:rPr>
          <w:lang w:val="en-US"/>
        </w:rPr>
        <w:t>,</w:t>
      </w:r>
      <w:r w:rsidRPr="00FE4B17">
        <w:rPr>
          <w:lang w:val="en-US"/>
        </w:rPr>
        <w:t xml:space="preserve"> </w:t>
      </w:r>
      <w:r w:rsidR="00854C05" w:rsidRPr="00FE4B17">
        <w:rPr>
          <w:lang w:val="en-US"/>
        </w:rPr>
        <w:t xml:space="preserve">employees </w:t>
      </w:r>
      <w:r w:rsidRPr="00FE4B17">
        <w:rPr>
          <w:lang w:val="en-US"/>
        </w:rPr>
        <w:t>were asked to answer the following questions</w:t>
      </w:r>
      <w:r w:rsidR="00854C05" w:rsidRPr="00FE4B17">
        <w:rPr>
          <w:lang w:val="en-US"/>
        </w:rPr>
        <w:t xml:space="preserve"> using the list of their fellow coworkers</w:t>
      </w:r>
      <w:r w:rsidRPr="00FE4B17">
        <w:rPr>
          <w:lang w:val="en-US"/>
        </w:rPr>
        <w:t>:</w:t>
      </w:r>
    </w:p>
    <w:p w14:paraId="0E29F331" w14:textId="630D4E7D" w:rsidR="00D169B2" w:rsidRPr="00FE4B17" w:rsidRDefault="00D169B2" w:rsidP="00032F8E">
      <w:pPr>
        <w:ind w:left="426"/>
        <w:jc w:val="left"/>
        <w:rPr>
          <w:lang w:val="en-US"/>
        </w:rPr>
      </w:pPr>
      <w:r w:rsidRPr="00FE4B17">
        <w:rPr>
          <w:lang w:val="en-US"/>
        </w:rPr>
        <w:t xml:space="preserve">(a) </w:t>
      </w:r>
      <w:r w:rsidR="00854C05" w:rsidRPr="00FE4B17">
        <w:rPr>
          <w:lang w:val="en-US"/>
        </w:rPr>
        <w:t xml:space="preserve">Which of your fellow employees </w:t>
      </w:r>
      <w:r w:rsidRPr="00FE4B17">
        <w:rPr>
          <w:lang w:val="en-US"/>
        </w:rPr>
        <w:t>do you provide with important information and knowledge?</w:t>
      </w:r>
    </w:p>
    <w:p w14:paraId="7A63568B" w14:textId="55276AEB" w:rsidR="00D169B2" w:rsidRPr="00FE4B17" w:rsidRDefault="00D169B2" w:rsidP="00032F8E">
      <w:pPr>
        <w:ind w:left="426"/>
        <w:jc w:val="left"/>
        <w:rPr>
          <w:lang w:val="en-US"/>
        </w:rPr>
      </w:pPr>
      <w:r w:rsidRPr="00FE4B17">
        <w:rPr>
          <w:lang w:val="en-US"/>
        </w:rPr>
        <w:lastRenderedPageBreak/>
        <w:t xml:space="preserve">(b) </w:t>
      </w:r>
      <w:r w:rsidR="00854C05" w:rsidRPr="00FE4B17">
        <w:rPr>
          <w:lang w:val="en-US"/>
        </w:rPr>
        <w:t xml:space="preserve">Which of your fellow employees </w:t>
      </w:r>
      <w:r w:rsidRPr="00FE4B17">
        <w:rPr>
          <w:lang w:val="en-US"/>
        </w:rPr>
        <w:t xml:space="preserve">asks you for advice, help, and support </w:t>
      </w:r>
      <w:r w:rsidR="00854C05" w:rsidRPr="00FE4B17">
        <w:rPr>
          <w:lang w:val="en-US"/>
        </w:rPr>
        <w:t xml:space="preserve">that you then </w:t>
      </w:r>
      <w:r w:rsidRPr="00FE4B17">
        <w:rPr>
          <w:lang w:val="en-US"/>
        </w:rPr>
        <w:t>provide?</w:t>
      </w:r>
    </w:p>
    <w:p w14:paraId="4FFC1818" w14:textId="2515C575" w:rsidR="00D169B2" w:rsidRPr="00FE4B17" w:rsidRDefault="00D169B2" w:rsidP="00032F8E">
      <w:pPr>
        <w:ind w:left="426"/>
        <w:jc w:val="left"/>
        <w:rPr>
          <w:lang w:val="en-US"/>
        </w:rPr>
      </w:pPr>
      <w:r w:rsidRPr="00FE4B17">
        <w:rPr>
          <w:lang w:val="en-US"/>
        </w:rPr>
        <w:t>(c) From whom do you receive important information and knowledge that you use for your work in sales?</w:t>
      </w:r>
    </w:p>
    <w:p w14:paraId="15352577" w14:textId="77777777" w:rsidR="00D169B2" w:rsidRPr="00FE4B17" w:rsidRDefault="00D169B2" w:rsidP="00032F8E">
      <w:pPr>
        <w:ind w:firstLine="426"/>
        <w:jc w:val="left"/>
        <w:rPr>
          <w:lang w:val="en-US"/>
        </w:rPr>
      </w:pPr>
      <w:r w:rsidRPr="00FE4B17">
        <w:rPr>
          <w:lang w:val="en-US"/>
        </w:rPr>
        <w:t>(d) From whom do seek work-related advice, help, and support?</w:t>
      </w:r>
    </w:p>
    <w:p w14:paraId="32EB0A6B" w14:textId="3A427CD2" w:rsidR="00D169B2" w:rsidRPr="00FE4B17" w:rsidRDefault="00D169B2" w:rsidP="00032F8E">
      <w:pPr>
        <w:ind w:firstLine="426"/>
        <w:jc w:val="left"/>
        <w:rPr>
          <w:lang w:val="en-US"/>
        </w:rPr>
      </w:pPr>
      <w:r w:rsidRPr="00FE4B17">
        <w:rPr>
          <w:lang w:val="en-US"/>
        </w:rPr>
        <w:t xml:space="preserve">All ties </w:t>
      </w:r>
      <w:r w:rsidR="00854C05" w:rsidRPr="00FE4B17">
        <w:rPr>
          <w:lang w:val="en-US"/>
        </w:rPr>
        <w:t>were</w:t>
      </w:r>
      <w:r w:rsidRPr="00FE4B17">
        <w:rPr>
          <w:lang w:val="en-US"/>
        </w:rPr>
        <w:t xml:space="preserve"> recorded dichotomously</w:t>
      </w:r>
      <w:r w:rsidR="00854C05" w:rsidRPr="00FE4B17">
        <w:rPr>
          <w:lang w:val="en-US"/>
        </w:rPr>
        <w:t xml:space="preserve">. In other words, </w:t>
      </w:r>
      <w:r w:rsidRPr="00FE4B17">
        <w:rPr>
          <w:lang w:val="en-US"/>
        </w:rPr>
        <w:t xml:space="preserve">we only </w:t>
      </w:r>
      <w:r w:rsidR="00854C05" w:rsidRPr="00FE4B17">
        <w:rPr>
          <w:lang w:val="en-US"/>
        </w:rPr>
        <w:t xml:space="preserve">focus on </w:t>
      </w:r>
      <w:r w:rsidRPr="00FE4B17">
        <w:rPr>
          <w:lang w:val="en-US"/>
        </w:rPr>
        <w:t>whether a tie exists between any two team members</w:t>
      </w:r>
      <w:r w:rsidR="00854C05" w:rsidRPr="00FE4B17">
        <w:rPr>
          <w:lang w:val="en-US"/>
        </w:rPr>
        <w:t>.</w:t>
      </w:r>
      <w:r w:rsidRPr="00FE4B17">
        <w:rPr>
          <w:lang w:val="en-US"/>
        </w:rPr>
        <w:t xml:space="preserve"> We first combined the answers to questions (a) and (b)</w:t>
      </w:r>
      <w:r w:rsidR="00854C05" w:rsidRPr="00FE4B17">
        <w:rPr>
          <w:lang w:val="en-US"/>
        </w:rPr>
        <w:t xml:space="preserve">, which cover information and advice provision, </w:t>
      </w:r>
      <w:r w:rsidRPr="00FE4B17">
        <w:rPr>
          <w:lang w:val="en-US"/>
        </w:rPr>
        <w:t>into an overall knowledge</w:t>
      </w:r>
      <w:r w:rsidR="00854C05" w:rsidRPr="00FE4B17">
        <w:rPr>
          <w:lang w:val="en-US"/>
        </w:rPr>
        <w:t>-</w:t>
      </w:r>
      <w:r w:rsidRPr="00FE4B17">
        <w:rPr>
          <w:lang w:val="en-US"/>
        </w:rPr>
        <w:t>provi</w:t>
      </w:r>
      <w:r w:rsidR="00854C05" w:rsidRPr="00FE4B17">
        <w:rPr>
          <w:lang w:val="en-US"/>
        </w:rPr>
        <w:t>sion</w:t>
      </w:r>
      <w:r w:rsidRPr="00FE4B17">
        <w:rPr>
          <w:lang w:val="en-US"/>
        </w:rPr>
        <w:t xml:space="preserve"> matrix</w:t>
      </w:r>
      <w:r w:rsidR="00854C05" w:rsidRPr="00FE4B17">
        <w:rPr>
          <w:lang w:val="en-US"/>
        </w:rPr>
        <w:t xml:space="preserve">. We then </w:t>
      </w:r>
      <w:r w:rsidRPr="00FE4B17">
        <w:rPr>
          <w:lang w:val="en-US"/>
        </w:rPr>
        <w:t xml:space="preserve">aggregated questions (c) and (d) </w:t>
      </w:r>
      <w:r w:rsidR="00854C05" w:rsidRPr="00FE4B17">
        <w:rPr>
          <w:lang w:val="en-US"/>
        </w:rPr>
        <w:t xml:space="preserve">on information and advice seeking </w:t>
      </w:r>
      <w:r w:rsidRPr="00FE4B17">
        <w:rPr>
          <w:lang w:val="en-US"/>
        </w:rPr>
        <w:t>into an overall</w:t>
      </w:r>
      <w:r w:rsidR="00854C05" w:rsidRPr="00FE4B17">
        <w:rPr>
          <w:lang w:val="en-US"/>
        </w:rPr>
        <w:t xml:space="preserve"> knowledge-</w:t>
      </w:r>
      <w:r w:rsidRPr="00FE4B17">
        <w:rPr>
          <w:lang w:val="en-US"/>
        </w:rPr>
        <w:t>seeking matrix. In both cases, the answers to the network questions overlapped</w:t>
      </w:r>
      <w:r w:rsidR="00854C05" w:rsidRPr="00FE4B17">
        <w:rPr>
          <w:lang w:val="en-US"/>
        </w:rPr>
        <w:t>,</w:t>
      </w:r>
      <w:r w:rsidRPr="00FE4B17">
        <w:rPr>
          <w:lang w:val="en-US"/>
        </w:rPr>
        <w:t xml:space="preserve"> justifying their aggregation. </w:t>
      </w:r>
      <w:r w:rsidR="00854C05" w:rsidRPr="00FE4B17">
        <w:rPr>
          <w:lang w:val="en-US"/>
        </w:rPr>
        <w:t xml:space="preserve">In line with </w:t>
      </w:r>
      <w:r w:rsidRPr="00FE4B17">
        <w:rPr>
          <w:lang w:val="en-US"/>
        </w:rPr>
        <w:t>common practice</w:t>
      </w:r>
      <w:r w:rsidR="008E1CAD">
        <w:rPr>
          <w:lang w:val="en-US"/>
        </w:rPr>
        <w:t xml:space="preserve"> </w:t>
      </w:r>
      <w:sdt>
        <w:sdtPr>
          <w:rPr>
            <w:lang w:val="en-US"/>
          </w:rPr>
          <w:alias w:val="Don't edit this field"/>
          <w:tag w:val="CitaviPlaceholder#60ee0f1a-4185-4812-bc9e-3b4fb137565a"/>
          <w:id w:val="-621767535"/>
          <w:placeholder>
            <w:docPart w:val="DefaultPlaceholder_-1854013440"/>
          </w:placeholder>
        </w:sdtPr>
        <w:sdtEndPr/>
        <w:sdtContent>
          <w:r w:rsidR="008E1CAD">
            <w:rPr>
              <w:lang w:val="en-US"/>
            </w:rPr>
            <w:fldChar w:fldCharType="begin"/>
          </w:r>
          <w:r w:rsidR="00217981">
            <w:rPr>
              <w:lang w:val="en-US"/>
            </w:rPr>
            <w:instrText>ADDIN CitaviPlaceholder{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}</w:instrText>
          </w:r>
          <w:r w:rsidR="008E1CAD">
            <w:rPr>
              <w:lang w:val="en-US"/>
            </w:rPr>
            <w:fldChar w:fldCharType="separate"/>
          </w:r>
          <w:r w:rsidR="00F11E7E">
            <w:rPr>
              <w:lang w:val="en-US"/>
            </w:rPr>
            <w:t>(Krackhardt, 1990; Tortoriello, McEvily, &amp; Krackhardt, 2015)</w:t>
          </w:r>
          <w:r w:rsidR="008E1CAD">
            <w:rPr>
              <w:lang w:val="en-US"/>
            </w:rPr>
            <w:fldChar w:fldCharType="end"/>
          </w:r>
        </w:sdtContent>
      </w:sdt>
      <w:r w:rsidR="008E1CAD">
        <w:rPr>
          <w:lang w:val="en-US"/>
        </w:rPr>
        <w:t>,</w:t>
      </w:r>
      <w:r w:rsidRPr="00FE4B17">
        <w:rPr>
          <w:lang w:val="en-US"/>
        </w:rPr>
        <w:t xml:space="preserve"> we then </w:t>
      </w:r>
      <w:r w:rsidR="00854C05" w:rsidRPr="00FE4B17">
        <w:rPr>
          <w:lang w:val="en-US"/>
        </w:rPr>
        <w:t>used</w:t>
      </w:r>
      <w:r w:rsidRPr="00FE4B17">
        <w:rPr>
          <w:lang w:val="en-US"/>
        </w:rPr>
        <w:t xml:space="preserve"> this information to create a matrix of confirmed relationships</w:t>
      </w:r>
      <w:r w:rsidRPr="00FE4B17">
        <w:rPr>
          <w:rStyle w:val="FootnoteReference"/>
          <w:lang w:val="en-US"/>
        </w:rPr>
        <w:footnoteReference w:id="1"/>
      </w:r>
      <w:r w:rsidRPr="00FE4B17">
        <w:rPr>
          <w:lang w:val="en-US"/>
        </w:rPr>
        <w:t xml:space="preserve"> </w:t>
      </w:r>
      <w:r w:rsidR="00854C05" w:rsidRPr="00FE4B17">
        <w:rPr>
          <w:lang w:val="en-US"/>
        </w:rPr>
        <w:t xml:space="preserve">in which we </w:t>
      </w:r>
      <w:r w:rsidRPr="00FE4B17">
        <w:rPr>
          <w:lang w:val="en-US"/>
        </w:rPr>
        <w:t>retain</w:t>
      </w:r>
      <w:r w:rsidR="00854C05" w:rsidRPr="00FE4B17">
        <w:rPr>
          <w:lang w:val="en-US"/>
        </w:rPr>
        <w:t>ed</w:t>
      </w:r>
      <w:r w:rsidRPr="00FE4B17">
        <w:rPr>
          <w:lang w:val="en-US"/>
        </w:rPr>
        <w:t xml:space="preserve"> only those</w:t>
      </w:r>
      <w:r w:rsidRPr="00FE4B17" w:rsidDel="00513DBD">
        <w:rPr>
          <w:lang w:val="en-US"/>
        </w:rPr>
        <w:t xml:space="preserve"> ties that </w:t>
      </w:r>
      <w:r w:rsidRPr="00FE4B17">
        <w:rPr>
          <w:lang w:val="en-US"/>
        </w:rPr>
        <w:t>were</w:t>
      </w:r>
      <w:r w:rsidRPr="00FE4B17" w:rsidDel="00513DBD">
        <w:rPr>
          <w:lang w:val="en-US"/>
        </w:rPr>
        <w:t xml:space="preserve"> mutually indicated by both partners</w:t>
      </w:r>
      <w:r w:rsidRPr="00FE4B17">
        <w:rPr>
          <w:lang w:val="en-US"/>
        </w:rPr>
        <w:t xml:space="preserve">. In other words, relationships are defined </w:t>
      </w:r>
      <w:r w:rsidR="00854C05" w:rsidRPr="00FE4B17">
        <w:rPr>
          <w:lang w:val="en-US"/>
        </w:rPr>
        <w:t xml:space="preserve">as </w:t>
      </w:r>
      <w:r w:rsidRPr="00FE4B17">
        <w:rPr>
          <w:lang w:val="en-US"/>
        </w:rPr>
        <w:t>exist</w:t>
      </w:r>
      <w:r w:rsidR="00854C05" w:rsidRPr="00FE4B17">
        <w:rPr>
          <w:lang w:val="en-US"/>
        </w:rPr>
        <w:t>ing</w:t>
      </w:r>
      <w:r w:rsidRPr="00FE4B17">
        <w:rPr>
          <w:lang w:val="en-US"/>
        </w:rPr>
        <w:t xml:space="preserve"> only when both involved parties agree that they </w:t>
      </w:r>
      <w:r w:rsidR="00854C05" w:rsidRPr="00FE4B17">
        <w:rPr>
          <w:lang w:val="en-US"/>
        </w:rPr>
        <w:t>exist</w:t>
      </w:r>
      <w:r w:rsidRPr="00FE4B17" w:rsidDel="00513DBD">
        <w:rPr>
          <w:lang w:val="en-US"/>
        </w:rPr>
        <w:t xml:space="preserve">. </w:t>
      </w:r>
      <w:r w:rsidR="00854C05" w:rsidRPr="00FE4B17">
        <w:rPr>
          <w:lang w:val="en-US"/>
        </w:rPr>
        <w:t>The a</w:t>
      </w:r>
      <w:r w:rsidRPr="00FE4B17">
        <w:rPr>
          <w:lang w:val="en-US"/>
        </w:rPr>
        <w:t>ppl</w:t>
      </w:r>
      <w:r w:rsidR="00854C05" w:rsidRPr="00FE4B17">
        <w:rPr>
          <w:lang w:val="en-US"/>
        </w:rPr>
        <w:t>ication of</w:t>
      </w:r>
      <w:r w:rsidRPr="00FE4B17">
        <w:rPr>
          <w:lang w:val="en-US"/>
        </w:rPr>
        <w:t xml:space="preserve"> the confirmation technique mitigates </w:t>
      </w:r>
      <w:r w:rsidRPr="00FE4B17" w:rsidDel="00513DBD">
        <w:rPr>
          <w:lang w:val="en-US"/>
        </w:rPr>
        <w:t xml:space="preserve">possible </w:t>
      </w:r>
      <w:r w:rsidR="00854C05" w:rsidRPr="00FE4B17">
        <w:rPr>
          <w:lang w:val="en-US"/>
        </w:rPr>
        <w:t xml:space="preserve">self-reporting </w:t>
      </w:r>
      <w:r w:rsidRPr="00FE4B17" w:rsidDel="00513DBD">
        <w:rPr>
          <w:lang w:val="en-US"/>
        </w:rPr>
        <w:t xml:space="preserve">bias </w:t>
      </w:r>
      <w:r w:rsidRPr="00FE4B17">
        <w:rPr>
          <w:lang w:val="en-US"/>
        </w:rPr>
        <w:t xml:space="preserve">and increases the reliability of </w:t>
      </w:r>
      <w:r w:rsidR="00854C05" w:rsidRPr="00FE4B17">
        <w:rPr>
          <w:lang w:val="en-US"/>
        </w:rPr>
        <w:t xml:space="preserve">our </w:t>
      </w:r>
      <w:r w:rsidRPr="00FE4B17">
        <w:rPr>
          <w:lang w:val="en-US"/>
        </w:rPr>
        <w:t>network measures</w:t>
      </w:r>
      <w:r w:rsidR="008E1CAD">
        <w:rPr>
          <w:lang w:val="en-US"/>
        </w:rPr>
        <w:t xml:space="preserve"> </w:t>
      </w:r>
      <w:sdt>
        <w:sdtPr>
          <w:rPr>
            <w:lang w:val="en-US"/>
          </w:rPr>
          <w:alias w:val="Don't edit this field"/>
          <w:tag w:val="CitaviPlaceholder#aa7f2f5d-f066-4205-bc5b-933b38834504"/>
          <w:id w:val="-1860967348"/>
          <w:placeholder>
            <w:docPart w:val="DefaultPlaceholder_-1854013440"/>
          </w:placeholder>
        </w:sdtPr>
        <w:sdtEndPr/>
        <w:sdtContent>
          <w:r w:rsidR="008E1CAD">
            <w:rPr>
              <w:lang w:val="en-US"/>
            </w:rPr>
            <w:fldChar w:fldCharType="begin"/>
          </w:r>
          <w:r w:rsidR="00217981">
            <w:rPr>
              <w:lang w:val="en-US"/>
            </w:rPr>
            <w:instrText>ADDIN CitaviPlaceholder{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}</w:instrText>
          </w:r>
          <w:r w:rsidR="008E1CAD">
            <w:rPr>
              <w:lang w:val="en-US"/>
            </w:rPr>
            <w:fldChar w:fldCharType="separate"/>
          </w:r>
          <w:r w:rsidR="00F11E7E">
            <w:rPr>
              <w:lang w:val="en-US"/>
            </w:rPr>
            <w:t>(Comola &amp; Fafchamps, 2014; Krackhardt, 1990)</w:t>
          </w:r>
          <w:r w:rsidR="008E1CAD">
            <w:rPr>
              <w:lang w:val="en-US"/>
            </w:rPr>
            <w:fldChar w:fldCharType="end"/>
          </w:r>
        </w:sdtContent>
      </w:sdt>
      <w:r w:rsidR="003F6C2B">
        <w:rPr>
          <w:lang w:val="en-US"/>
        </w:rPr>
        <w:t xml:space="preserve">. </w:t>
      </w:r>
      <w:r w:rsidRPr="00FE4B17">
        <w:rPr>
          <w:lang w:val="en-US"/>
        </w:rPr>
        <w:t xml:space="preserve">The matrix of confirmed relationships captures knowledge </w:t>
      </w:r>
      <w:r w:rsidR="00BE13B8">
        <w:rPr>
          <w:lang w:val="en-US"/>
        </w:rPr>
        <w:t>exchange</w:t>
      </w:r>
      <w:r w:rsidR="00854C05" w:rsidRPr="00FE4B17">
        <w:rPr>
          <w:lang w:val="en-US"/>
        </w:rPr>
        <w:t>—</w:t>
      </w:r>
      <w:r w:rsidRPr="00FE4B17">
        <w:rPr>
          <w:lang w:val="en-US"/>
        </w:rPr>
        <w:t xml:space="preserve">employees in the rows are considered knowledge providers and employees in the columns </w:t>
      </w:r>
      <w:r w:rsidR="00854C05" w:rsidRPr="00FE4B17">
        <w:rPr>
          <w:lang w:val="en-US"/>
        </w:rPr>
        <w:t xml:space="preserve">are </w:t>
      </w:r>
      <w:r w:rsidRPr="00FE4B17">
        <w:rPr>
          <w:lang w:val="en-US"/>
        </w:rPr>
        <w:t>knowledge seekers.</w:t>
      </w:r>
    </w:p>
    <w:p w14:paraId="7DFB6995" w14:textId="70322C77" w:rsidR="00D169B2" w:rsidRPr="00FE4B17" w:rsidRDefault="00D169B2" w:rsidP="00032F8E">
      <w:pPr>
        <w:ind w:firstLine="426"/>
        <w:jc w:val="left"/>
        <w:rPr>
          <w:lang w:val="en-US"/>
        </w:rPr>
      </w:pPr>
      <w:r w:rsidRPr="00FE4B17">
        <w:rPr>
          <w:b/>
          <w:i/>
          <w:lang w:val="en-US"/>
        </w:rPr>
        <w:t xml:space="preserve">Individual attributes. </w:t>
      </w:r>
      <w:r w:rsidRPr="00FE4B17">
        <w:rPr>
          <w:lang w:val="en-US"/>
        </w:rPr>
        <w:t xml:space="preserve">In line with our focus on </w:t>
      </w:r>
      <w:r w:rsidR="00854C05" w:rsidRPr="00FE4B17">
        <w:rPr>
          <w:lang w:val="en-US"/>
        </w:rPr>
        <w:t xml:space="preserve">the </w:t>
      </w:r>
      <w:r w:rsidRPr="00FE4B17">
        <w:rPr>
          <w:lang w:val="en-US"/>
        </w:rPr>
        <w:t xml:space="preserve">sales context, we collected data on employees’ motivational orientation using the measurement instrument developed by Oliver and Anderson </w:t>
      </w:r>
      <w:sdt>
        <w:sdtPr>
          <w:rPr>
            <w:lang w:val="en-US"/>
          </w:rPr>
          <w:alias w:val="Don't edit this field"/>
          <w:tag w:val="CitaviPlaceholder#ac4d0a6a-2d05-4ab6-90ca-f25455259ca1"/>
          <w:id w:val="868811005"/>
          <w:placeholder>
            <w:docPart w:val="DefaultPlaceholder_-1854013440"/>
          </w:placeholder>
        </w:sdtPr>
        <w:sdtEndPr/>
        <w:sdtContent>
          <w:r w:rsidR="008B1B8F">
            <w:rPr>
              <w:lang w:val="en-US"/>
            </w:rPr>
            <w:fldChar w:fldCharType="begin"/>
          </w:r>
          <w:r w:rsidR="00217981">
            <w:rPr>
              <w:lang w:val="en-US"/>
            </w:rPr>
            <w:instrText>ADDIN CitaviPlaceholder{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E5OTQpIn1dfSwiVGFnIjoiQ2l0YXZpUGxhY2Vob2xkZXIjYWM0ZDBhNmEtMmQwNS00YWI2LTkwY2EtZjI1NDU1MjU5Y2ExIiwiVGV4dCI6IigxOTk0KSIsIldBSVZlcnNpb24iOiI2LjMuMC4wIn0=}</w:instrText>
          </w:r>
          <w:r w:rsidR="008B1B8F">
            <w:rPr>
              <w:lang w:val="en-US"/>
            </w:rPr>
            <w:fldChar w:fldCharType="separate"/>
          </w:r>
          <w:r w:rsidR="00F11E7E">
            <w:rPr>
              <w:lang w:val="en-US"/>
            </w:rPr>
            <w:t>(1994)</w:t>
          </w:r>
          <w:r w:rsidR="008B1B8F">
            <w:rPr>
              <w:lang w:val="en-US"/>
            </w:rPr>
            <w:fldChar w:fldCharType="end"/>
          </w:r>
        </w:sdtContent>
      </w:sdt>
      <w:r w:rsidRPr="00FE4B17">
        <w:rPr>
          <w:lang w:val="en-US"/>
        </w:rPr>
        <w:t xml:space="preserve"> for sales employees. Extrinsic motivation was measured </w:t>
      </w:r>
      <w:r w:rsidR="00854C05" w:rsidRPr="00FE4B17">
        <w:rPr>
          <w:lang w:val="en-US"/>
        </w:rPr>
        <w:t xml:space="preserve">using </w:t>
      </w:r>
      <w:r w:rsidRPr="00FE4B17">
        <w:rPr>
          <w:lang w:val="en-US"/>
        </w:rPr>
        <w:t xml:space="preserve">three items (e.g., </w:t>
      </w:r>
      <w:r w:rsidRPr="00FE4B17">
        <w:rPr>
          <w:lang w:val="en-US"/>
        </w:rPr>
        <w:lastRenderedPageBreak/>
        <w:t>“If it weren't for the money, I would not be in a selling job.”)</w:t>
      </w:r>
      <w:r w:rsidR="00854C05" w:rsidRPr="00FE4B17">
        <w:rPr>
          <w:lang w:val="en-US"/>
        </w:rPr>
        <w:t>. We measured</w:t>
      </w:r>
      <w:r w:rsidRPr="00FE4B17">
        <w:rPr>
          <w:lang w:val="en-US"/>
        </w:rPr>
        <w:t xml:space="preserve"> intrinsic motivation</w:t>
      </w:r>
      <w:r w:rsidR="00F80025" w:rsidRPr="00FE4B17">
        <w:rPr>
          <w:lang w:val="en-US"/>
        </w:rPr>
        <w:t>, which we include</w:t>
      </w:r>
      <w:r w:rsidR="00854C05" w:rsidRPr="00FE4B17">
        <w:rPr>
          <w:lang w:val="en-US"/>
        </w:rPr>
        <w:t>d</w:t>
      </w:r>
      <w:r w:rsidR="00F80025" w:rsidRPr="00FE4B17">
        <w:rPr>
          <w:lang w:val="en-US"/>
        </w:rPr>
        <w:t xml:space="preserve"> as a control variable,</w:t>
      </w:r>
      <w:r w:rsidRPr="00FE4B17">
        <w:rPr>
          <w:lang w:val="en-US"/>
        </w:rPr>
        <w:t xml:space="preserve"> </w:t>
      </w:r>
      <w:r w:rsidR="00854C05" w:rsidRPr="00FE4B17">
        <w:rPr>
          <w:lang w:val="en-US"/>
        </w:rPr>
        <w:t xml:space="preserve">using </w:t>
      </w:r>
      <w:r w:rsidRPr="00FE4B17">
        <w:rPr>
          <w:lang w:val="en-US"/>
        </w:rPr>
        <w:t>six items (e.g., “Becoming successful in sales is something that I want do for me.”)</w:t>
      </w:r>
      <w:r w:rsidR="002C0E97" w:rsidRPr="00FE4B17">
        <w:rPr>
          <w:lang w:val="en-US"/>
        </w:rPr>
        <w:t xml:space="preserve">. All items were </w:t>
      </w:r>
      <w:r w:rsidRPr="00FE4B17">
        <w:rPr>
          <w:lang w:val="en-US"/>
        </w:rPr>
        <w:t xml:space="preserve">rated on a Likert-type scale ranging from 1 (“strongly disagree”) to 7 (“strongly agree”). The properties of our measurement scales were tested </w:t>
      </w:r>
      <w:r w:rsidR="002C0E97" w:rsidRPr="00FE4B17">
        <w:rPr>
          <w:lang w:val="en-US"/>
        </w:rPr>
        <w:t xml:space="preserve">by simultaneously </w:t>
      </w:r>
      <w:r w:rsidRPr="00FE4B17">
        <w:rPr>
          <w:lang w:val="en-US"/>
        </w:rPr>
        <w:t xml:space="preserve">applying </w:t>
      </w:r>
      <w:r w:rsidR="002C0E97" w:rsidRPr="00FE4B17">
        <w:rPr>
          <w:lang w:val="en-US"/>
        </w:rPr>
        <w:t xml:space="preserve">confirmatory factor analysis </w:t>
      </w:r>
      <w:r w:rsidRPr="00FE4B17">
        <w:rPr>
          <w:lang w:val="en-US"/>
        </w:rPr>
        <w:t>for both constructs. While all three indicator variables used to measure extrinsic motivation presented satisfactory loadings on the construct, two of the six items measuring intrinsic motivation had to be removed</w:t>
      </w:r>
      <w:r w:rsidR="002C0E97" w:rsidRPr="00FE4B17">
        <w:rPr>
          <w:lang w:val="en-US"/>
        </w:rPr>
        <w:t>,</w:t>
      </w:r>
      <w:r w:rsidRPr="00FE4B17">
        <w:rPr>
          <w:lang w:val="en-US"/>
        </w:rPr>
        <w:t xml:space="preserve"> as they did not contribute significantly to the construct. The subsequent analysis for all remaining items yielded good fit indices (CMIN/DF =</w:t>
      </w:r>
      <w:r w:rsidR="002C0E97" w:rsidRPr="00FE4B17">
        <w:rPr>
          <w:lang w:val="en-US"/>
        </w:rPr>
        <w:t xml:space="preserve"> </w:t>
      </w:r>
      <w:r w:rsidRPr="00FE4B17">
        <w:rPr>
          <w:lang w:val="en-US"/>
        </w:rPr>
        <w:t>.84; GFI = .98; CFI = 1.00; RMSEA = .00</w:t>
      </w:r>
      <w:r w:rsidR="00873776">
        <w:rPr>
          <w:lang w:val="en-US"/>
        </w:rPr>
        <w:t>;</w:t>
      </w:r>
      <w:r w:rsidR="00F74A2B">
        <w:rPr>
          <w:lang w:val="en-US"/>
        </w:rPr>
        <w:t xml:space="preserve"> SRMR = .06</w:t>
      </w:r>
      <w:r w:rsidR="00653AE1">
        <w:rPr>
          <w:lang w:val="en-US"/>
        </w:rPr>
        <w:t xml:space="preserve">). </w:t>
      </w:r>
      <w:r w:rsidR="00BF0AB9">
        <w:rPr>
          <w:lang w:val="en-US"/>
        </w:rPr>
        <w:t>Average variance extracted (</w:t>
      </w:r>
      <w:r w:rsidR="00653AE1" w:rsidRPr="00ED4DD8">
        <w:rPr>
          <w:lang w:val="en-US"/>
        </w:rPr>
        <w:t>AVE</w:t>
      </w:r>
      <w:r w:rsidR="00BF0AB9">
        <w:rPr>
          <w:lang w:val="en-US"/>
        </w:rPr>
        <w:t>)</w:t>
      </w:r>
      <w:r w:rsidR="00653AE1" w:rsidRPr="00ED4DD8">
        <w:rPr>
          <w:lang w:val="en-US"/>
        </w:rPr>
        <w:t xml:space="preserve"> for </w:t>
      </w:r>
      <w:r w:rsidR="00873776" w:rsidRPr="00ED4DD8">
        <w:rPr>
          <w:lang w:val="en-US"/>
        </w:rPr>
        <w:t xml:space="preserve">intrinsic motivation </w:t>
      </w:r>
      <w:r w:rsidR="00653AE1" w:rsidRPr="00ED4DD8">
        <w:rPr>
          <w:lang w:val="en-US"/>
        </w:rPr>
        <w:t>was</w:t>
      </w:r>
      <w:r w:rsidR="00BB3C5C" w:rsidRPr="00ED4DD8">
        <w:rPr>
          <w:lang w:val="en-US"/>
        </w:rPr>
        <w:t xml:space="preserve"> </w:t>
      </w:r>
      <w:r w:rsidR="00873776" w:rsidRPr="00ED4DD8">
        <w:rPr>
          <w:lang w:val="en-US"/>
        </w:rPr>
        <w:t>.55</w:t>
      </w:r>
      <w:r w:rsidR="00BB3C5C" w:rsidRPr="00ED4DD8">
        <w:rPr>
          <w:lang w:val="en-US"/>
        </w:rPr>
        <w:t xml:space="preserve"> and </w:t>
      </w:r>
      <w:r w:rsidR="00873776" w:rsidRPr="00ED4DD8">
        <w:rPr>
          <w:lang w:val="en-US"/>
        </w:rPr>
        <w:t>.57</w:t>
      </w:r>
      <w:r w:rsidR="00BB3C5C" w:rsidRPr="00ED4DD8">
        <w:rPr>
          <w:lang w:val="en-US"/>
        </w:rPr>
        <w:t xml:space="preserve"> for extrinsic motivation, confirming the constructs’ convergent validity</w:t>
      </w:r>
      <w:r w:rsidRPr="00ED4DD8">
        <w:rPr>
          <w:lang w:val="en-US"/>
        </w:rPr>
        <w:t>.</w:t>
      </w:r>
      <w:r w:rsidR="007A2AFA">
        <w:rPr>
          <w:lang w:val="en-US"/>
        </w:rPr>
        <w:t xml:space="preserve"> Moreover, both AVE values largely exceeded </w:t>
      </w:r>
      <w:r w:rsidR="00143E98">
        <w:rPr>
          <w:lang w:val="en-US"/>
        </w:rPr>
        <w:t xml:space="preserve">the </w:t>
      </w:r>
      <w:r w:rsidR="007A2AFA">
        <w:rPr>
          <w:lang w:val="en-US"/>
        </w:rPr>
        <w:t>inter</w:t>
      </w:r>
      <w:r w:rsidR="00BF0AB9">
        <w:rPr>
          <w:lang w:val="en-US"/>
        </w:rPr>
        <w:t>-</w:t>
      </w:r>
      <w:r w:rsidR="007A2AFA">
        <w:rPr>
          <w:lang w:val="en-US"/>
        </w:rPr>
        <w:t xml:space="preserve">construct squared correlation, </w:t>
      </w:r>
      <w:r w:rsidR="00143E98">
        <w:rPr>
          <w:lang w:val="en-US"/>
        </w:rPr>
        <w:t xml:space="preserve">establishing the constructs’ discriminant validity </w:t>
      </w:r>
      <w:sdt>
        <w:sdtPr>
          <w:rPr>
            <w:lang w:val="en-US"/>
          </w:rPr>
          <w:alias w:val="Don't edit this field"/>
          <w:tag w:val="CitaviPlaceholder#e28f2f47-e4f9-4fb9-9328-d478b7b26c6c"/>
          <w:id w:val="315072469"/>
          <w:placeholder>
            <w:docPart w:val="DefaultPlaceholder_-1854013440"/>
          </w:placeholder>
        </w:sdtPr>
        <w:sdtEndPr/>
        <w:sdtContent>
          <w:r w:rsidR="00143E98">
            <w:rPr>
              <w:lang w:val="en-US"/>
            </w:rPr>
            <w:fldChar w:fldCharType="begin"/>
          </w:r>
          <w:r w:rsidR="00217981">
            <w:rPr>
              <w:lang w:val="en-US"/>
            </w:rPr>
            <w:instrText>ADDIN CitaviPlaceholder{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}</w:instrText>
          </w:r>
          <w:r w:rsidR="00143E98">
            <w:rPr>
              <w:lang w:val="en-US"/>
            </w:rPr>
            <w:fldChar w:fldCharType="separate"/>
          </w:r>
          <w:r w:rsidR="00F11E7E">
            <w:rPr>
              <w:lang w:val="en-US"/>
            </w:rPr>
            <w:t>(Fornell &amp; Larcker, 1981)</w:t>
          </w:r>
          <w:r w:rsidR="00143E98">
            <w:rPr>
              <w:lang w:val="en-US"/>
            </w:rPr>
            <w:fldChar w:fldCharType="end"/>
          </w:r>
        </w:sdtContent>
      </w:sdt>
      <w:r w:rsidR="00143E98">
        <w:rPr>
          <w:lang w:val="en-US"/>
        </w:rPr>
        <w:t>.</w:t>
      </w:r>
      <w:r w:rsidRPr="00ED4DD8">
        <w:rPr>
          <w:lang w:val="en-US"/>
        </w:rPr>
        <w:t xml:space="preserve"> </w:t>
      </w:r>
      <w:r w:rsidRPr="00FE4B17">
        <w:rPr>
          <w:lang w:val="en-US"/>
        </w:rPr>
        <w:t xml:space="preserve">For the calculation of the latent constructs, the mean value </w:t>
      </w:r>
      <w:r w:rsidR="00EA4A37" w:rsidRPr="00FE4B17">
        <w:rPr>
          <w:lang w:val="en-US"/>
        </w:rPr>
        <w:t>was</w:t>
      </w:r>
      <w:r w:rsidRPr="00FE4B17">
        <w:rPr>
          <w:lang w:val="en-US"/>
        </w:rPr>
        <w:t xml:space="preserve"> </w:t>
      </w:r>
      <w:r w:rsidR="00EA4A37" w:rsidRPr="00FE4B17">
        <w:rPr>
          <w:lang w:val="en-US"/>
        </w:rPr>
        <w:t xml:space="preserve">determined </w:t>
      </w:r>
      <w:r w:rsidRPr="00FE4B17">
        <w:rPr>
          <w:lang w:val="en-US"/>
        </w:rPr>
        <w:t xml:space="preserve">for the items associated with the factor. </w:t>
      </w:r>
    </w:p>
    <w:p w14:paraId="310E7A9B" w14:textId="0DE5D6A6" w:rsidR="00D169B2" w:rsidRPr="00FE4B17" w:rsidRDefault="00EA4A37" w:rsidP="00032F8E">
      <w:pPr>
        <w:ind w:firstLine="426"/>
        <w:jc w:val="left"/>
        <w:rPr>
          <w:lang w:val="en-US"/>
        </w:rPr>
      </w:pPr>
      <w:r w:rsidRPr="00FE4B17">
        <w:rPr>
          <w:lang w:val="en-US"/>
        </w:rPr>
        <w:t xml:space="preserve">Our analysis </w:t>
      </w:r>
      <w:r w:rsidR="00D169B2" w:rsidRPr="00FE4B17">
        <w:rPr>
          <w:lang w:val="en-US"/>
        </w:rPr>
        <w:t xml:space="preserve">included additional individual attributes as control variables that are likely to affect employees’ </w:t>
      </w:r>
      <w:r w:rsidR="00741844" w:rsidRPr="00741844">
        <w:t>engagement in knowledge-exchange ties</w:t>
      </w:r>
      <w:r w:rsidR="00D169B2" w:rsidRPr="00FE4B17">
        <w:rPr>
          <w:lang w:val="en-US"/>
        </w:rPr>
        <w:t>. First, we capture</w:t>
      </w:r>
      <w:r w:rsidRPr="00FE4B17">
        <w:rPr>
          <w:lang w:val="en-US"/>
        </w:rPr>
        <w:t>d</w:t>
      </w:r>
      <w:r w:rsidR="00D169B2" w:rsidRPr="00FE4B17">
        <w:rPr>
          <w:lang w:val="en-US"/>
        </w:rPr>
        <w:t xml:space="preserve"> leadership status </w:t>
      </w:r>
      <w:r w:rsidRPr="00FE4B17">
        <w:rPr>
          <w:lang w:val="en-US"/>
        </w:rPr>
        <w:t xml:space="preserve">by </w:t>
      </w:r>
      <w:r w:rsidR="00D169B2" w:rsidRPr="00FE4B17">
        <w:rPr>
          <w:lang w:val="en-US"/>
        </w:rPr>
        <w:t>distinguishing between sales managers (coded as 1) and sales employees (coded as 0). We assume that occupying a formal lead</w:t>
      </w:r>
      <w:r w:rsidRPr="00FE4B17">
        <w:rPr>
          <w:lang w:val="en-US"/>
        </w:rPr>
        <w:t>ership</w:t>
      </w:r>
      <w:r w:rsidR="00D169B2" w:rsidRPr="00FE4B17">
        <w:rPr>
          <w:lang w:val="en-US"/>
        </w:rPr>
        <w:t xml:space="preserve"> position may influence knowledge flows directed towards and emanating from an employee </w:t>
      </w:r>
      <w:sdt>
        <w:sdtPr>
          <w:rPr>
            <w:lang w:val="en-US"/>
          </w:rPr>
          <w:alias w:val="Don’t edit this field."/>
          <w:tag w:val="CitaviPlaceholder#e836011e-e4a0-4d1b-846a-ce4438352627"/>
          <w:id w:val="-130176843"/>
          <w:placeholder>
            <w:docPart w:val="ABC045345A20487799FEDCD7CE18619B"/>
          </w:placeholder>
        </w:sdtPr>
        <w:sdtEndPr/>
        <w:sdtContent>
          <w:r w:rsidR="00D169B2" w:rsidRPr="00FE4B17">
            <w:rPr>
              <w:lang w:val="en-US"/>
            </w:rPr>
            <w:fldChar w:fldCharType="begin"/>
          </w:r>
          <w:r w:rsidR="00217981">
            <w:rPr>
              <w:lang w:val="en-US"/>
            </w:rPr>
            <w:instrText>ADDIN CitaviPlaceholder{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}</w:instrText>
          </w:r>
          <w:r w:rsidR="00D169B2" w:rsidRPr="00FE4B17">
            <w:rPr>
              <w:lang w:val="en-US"/>
            </w:rPr>
            <w:fldChar w:fldCharType="separate"/>
          </w:r>
          <w:r w:rsidR="00F11E7E">
            <w:rPr>
              <w:lang w:val="en-US"/>
            </w:rPr>
            <w:t>(Balkundi &amp; Kilduff, 2006; Rank, 2008)</w:t>
          </w:r>
          <w:r w:rsidR="00D169B2" w:rsidRPr="00FE4B17">
            <w:rPr>
              <w:lang w:val="en-US"/>
            </w:rPr>
            <w:fldChar w:fldCharType="end"/>
          </w:r>
        </w:sdtContent>
      </w:sdt>
      <w:r w:rsidR="00D169B2" w:rsidRPr="00FE4B17">
        <w:rPr>
          <w:lang w:val="en-US"/>
        </w:rPr>
        <w:t xml:space="preserve">. Second, previous research has shown that gender may </w:t>
      </w:r>
      <w:r w:rsidRPr="00FE4B17">
        <w:rPr>
          <w:lang w:val="en-US"/>
        </w:rPr>
        <w:t>affect</w:t>
      </w:r>
      <w:r w:rsidR="00D169B2" w:rsidRPr="00FE4B17">
        <w:rPr>
          <w:lang w:val="en-US"/>
        </w:rPr>
        <w:t xml:space="preserve"> employees’ </w:t>
      </w:r>
      <w:r w:rsidR="00741844">
        <w:t xml:space="preserve">knowledge-exchange </w:t>
      </w:r>
      <w:r w:rsidR="00741844" w:rsidRPr="00741844">
        <w:t>ties</w:t>
      </w:r>
      <w:r w:rsidR="00D169B2" w:rsidRPr="00FE4B17">
        <w:rPr>
          <w:lang w:val="en-US"/>
        </w:rPr>
        <w:t xml:space="preserve">, as female employees might cooperate differently </w:t>
      </w:r>
      <w:r w:rsidRPr="00FE4B17">
        <w:rPr>
          <w:lang w:val="en-US"/>
        </w:rPr>
        <w:t xml:space="preserve">than </w:t>
      </w:r>
      <w:r w:rsidR="00D169B2" w:rsidRPr="00FE4B17">
        <w:rPr>
          <w:lang w:val="en-US"/>
        </w:rPr>
        <w:t xml:space="preserve">their male counterparts </w:t>
      </w:r>
      <w:sdt>
        <w:sdtPr>
          <w:rPr>
            <w:lang w:val="en-US"/>
          </w:rPr>
          <w:alias w:val="Don’t edit this field."/>
          <w:tag w:val="CitaviPlaceholder#37840720-f999-4d89-9ea2-f99224b29b3d"/>
          <w:id w:val="-115453743"/>
          <w:placeholder>
            <w:docPart w:val="A80A3F37FD7242F4BE83BAD987CF13D6"/>
          </w:placeholder>
        </w:sdtPr>
        <w:sdtEndPr/>
        <w:sdtContent>
          <w:r w:rsidR="00D169B2" w:rsidRPr="00FE4B17">
            <w:rPr>
              <w:lang w:val="en-US"/>
            </w:rPr>
            <w:fldChar w:fldCharType="begin"/>
          </w:r>
          <w:r w:rsidR="00217981">
            <w:rPr>
              <w:lang w:val="en-US"/>
            </w:rPr>
            <w:instrText>ADDIN CitaviPlaceholder{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}</w:instrText>
          </w:r>
          <w:r w:rsidR="00D169B2" w:rsidRPr="00FE4B17">
            <w:rPr>
              <w:lang w:val="en-US"/>
            </w:rPr>
            <w:fldChar w:fldCharType="separate"/>
          </w:r>
          <w:r w:rsidR="00F11E7E">
            <w:rPr>
              <w:lang w:val="en-US"/>
            </w:rPr>
            <w:t>(Burt, 1998; Jayawarna, Jones, &amp; Marlow, 2015)</w:t>
          </w:r>
          <w:r w:rsidR="00D169B2" w:rsidRPr="00FE4B17">
            <w:rPr>
              <w:lang w:val="en-US"/>
            </w:rPr>
            <w:fldChar w:fldCharType="end"/>
          </w:r>
        </w:sdtContent>
      </w:sdt>
      <w:r w:rsidR="00D169B2" w:rsidRPr="00FE4B17">
        <w:rPr>
          <w:lang w:val="en-US"/>
        </w:rPr>
        <w:t>. We control</w:t>
      </w:r>
      <w:r w:rsidR="004E4DD1" w:rsidRPr="00FE4B17">
        <w:rPr>
          <w:lang w:val="en-US"/>
        </w:rPr>
        <w:t>led</w:t>
      </w:r>
      <w:r w:rsidR="00D169B2" w:rsidRPr="00FE4B17">
        <w:rPr>
          <w:lang w:val="en-US"/>
        </w:rPr>
        <w:t xml:space="preserve"> for </w:t>
      </w:r>
      <w:r w:rsidRPr="00FE4B17">
        <w:rPr>
          <w:lang w:val="en-US"/>
        </w:rPr>
        <w:t xml:space="preserve">gender by </w:t>
      </w:r>
      <w:r w:rsidR="00D169B2" w:rsidRPr="00FE4B17">
        <w:rPr>
          <w:lang w:val="en-US"/>
        </w:rPr>
        <w:t>cod</w:t>
      </w:r>
      <w:r w:rsidRPr="00FE4B17">
        <w:rPr>
          <w:lang w:val="en-US"/>
        </w:rPr>
        <w:t>ing women</w:t>
      </w:r>
      <w:r w:rsidR="00D169B2" w:rsidRPr="00FE4B17">
        <w:rPr>
          <w:lang w:val="en-US"/>
        </w:rPr>
        <w:t xml:space="preserve"> as 1 and men as 0. Third, tenure may affect employees’ networks, as cooperative relationships develop over time </w:t>
      </w:r>
      <w:sdt>
        <w:sdtPr>
          <w:rPr>
            <w:lang w:val="en-US"/>
          </w:rPr>
          <w:alias w:val="Don’t edit this field."/>
          <w:tag w:val="CitaviPlaceholder#dd179009-34ae-4f78-851d-8190c7c9d29c"/>
          <w:id w:val="1614245823"/>
          <w:placeholder>
            <w:docPart w:val="ABC045345A20487799FEDCD7CE18619B"/>
          </w:placeholder>
        </w:sdtPr>
        <w:sdtEndPr/>
        <w:sdtContent>
          <w:r w:rsidR="00D169B2" w:rsidRPr="00FE4B17">
            <w:rPr>
              <w:lang w:val="en-US"/>
            </w:rPr>
            <w:fldChar w:fldCharType="begin"/>
          </w:r>
          <w:r w:rsidR="00217981">
            <w:rPr>
              <w:lang w:val="en-US"/>
            </w:rPr>
            <w:instrText>ADDIN CitaviPlaceholder{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}</w:instrText>
          </w:r>
          <w:r w:rsidR="00D169B2" w:rsidRPr="00FE4B17">
            <w:rPr>
              <w:lang w:val="en-US"/>
            </w:rPr>
            <w:fldChar w:fldCharType="separate"/>
          </w:r>
          <w:r w:rsidR="00F11E7E">
            <w:rPr>
              <w:lang w:val="en-US"/>
            </w:rPr>
            <w:t>(Kleinbaum &amp; Stuart, 2014)</w:t>
          </w:r>
          <w:r w:rsidR="00D169B2" w:rsidRPr="00FE4B17">
            <w:rPr>
              <w:lang w:val="en-US"/>
            </w:rPr>
            <w:fldChar w:fldCharType="end"/>
          </w:r>
        </w:sdtContent>
      </w:sdt>
      <w:r w:rsidR="00D169B2" w:rsidRPr="00FE4B17">
        <w:rPr>
          <w:lang w:val="en-US"/>
        </w:rPr>
        <w:t xml:space="preserve">. Therefore, employees who have worked with each other for several </w:t>
      </w:r>
      <w:r w:rsidR="00D169B2" w:rsidRPr="00FE4B17">
        <w:rPr>
          <w:lang w:val="en-US"/>
        </w:rPr>
        <w:lastRenderedPageBreak/>
        <w:t xml:space="preserve">years </w:t>
      </w:r>
      <w:r w:rsidRPr="00FE4B17">
        <w:rPr>
          <w:lang w:val="en-US"/>
        </w:rPr>
        <w:t xml:space="preserve">are likely to </w:t>
      </w:r>
      <w:r w:rsidR="00D169B2" w:rsidRPr="00FE4B17">
        <w:rPr>
          <w:lang w:val="en-US"/>
        </w:rPr>
        <w:t>have developed substantially more knowledge</w:t>
      </w:r>
      <w:r w:rsidRPr="00FE4B17">
        <w:rPr>
          <w:lang w:val="en-US"/>
        </w:rPr>
        <w:t>-</w:t>
      </w:r>
      <w:r w:rsidR="00D169B2" w:rsidRPr="00FE4B17">
        <w:rPr>
          <w:lang w:val="en-US"/>
        </w:rPr>
        <w:t xml:space="preserve">exchange ties than employees who are relative newcomers. We measured tenure in years of affiliation </w:t>
      </w:r>
      <w:r w:rsidRPr="00FE4B17">
        <w:rPr>
          <w:lang w:val="en-US"/>
        </w:rPr>
        <w:t xml:space="preserve">with </w:t>
      </w:r>
      <w:r w:rsidR="00D169B2" w:rsidRPr="00FE4B17">
        <w:rPr>
          <w:lang w:val="en-US"/>
        </w:rPr>
        <w:t>the organization. As the variable</w:t>
      </w:r>
      <w:r w:rsidRPr="00FE4B17">
        <w:rPr>
          <w:lang w:val="en-US"/>
        </w:rPr>
        <w:t>’s</w:t>
      </w:r>
      <w:r w:rsidR="00D169B2" w:rsidRPr="00FE4B17">
        <w:rPr>
          <w:lang w:val="en-US"/>
        </w:rPr>
        <w:t xml:space="preserve"> distribution was positively skewed, it </w:t>
      </w:r>
      <w:r w:rsidR="004E4DD1" w:rsidRPr="00FE4B17">
        <w:rPr>
          <w:lang w:val="en-US"/>
        </w:rPr>
        <w:t>was</w:t>
      </w:r>
      <w:r w:rsidR="00D169B2" w:rsidRPr="00FE4B17">
        <w:rPr>
          <w:lang w:val="en-US"/>
        </w:rPr>
        <w:t xml:space="preserve"> square root transformed </w:t>
      </w:r>
      <w:sdt>
        <w:sdtPr>
          <w:rPr>
            <w:lang w:val="en-US"/>
          </w:rPr>
          <w:alias w:val="Don’t edit this field."/>
          <w:tag w:val="CitaviPlaceholder#27138853-1cce-437f-b476-4b67253dcab6"/>
          <w:id w:val="1910344068"/>
          <w:placeholder>
            <w:docPart w:val="ABC045345A20487799FEDCD7CE18619B"/>
          </w:placeholder>
        </w:sdtPr>
        <w:sdtEndPr/>
        <w:sdtContent>
          <w:r w:rsidR="00D169B2" w:rsidRPr="00FE4B17">
            <w:rPr>
              <w:lang w:val="en-US"/>
            </w:rPr>
            <w:fldChar w:fldCharType="begin"/>
          </w:r>
          <w:r w:rsidR="00217981">
            <w:rPr>
              <w:lang w:val="en-US"/>
            </w:rPr>
            <w:instrText>ADDIN CitaviPlaceholder{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}</w:instrText>
          </w:r>
          <w:r w:rsidR="00D169B2" w:rsidRPr="00FE4B17">
            <w:rPr>
              <w:lang w:val="en-US"/>
            </w:rPr>
            <w:fldChar w:fldCharType="separate"/>
          </w:r>
          <w:r w:rsidR="00F11E7E">
            <w:rPr>
              <w:lang w:val="en-US"/>
            </w:rPr>
            <w:t>(Osborne, 2005)</w:t>
          </w:r>
          <w:r w:rsidR="00D169B2" w:rsidRPr="00FE4B17">
            <w:rPr>
              <w:lang w:val="en-US"/>
            </w:rPr>
            <w:fldChar w:fldCharType="end"/>
          </w:r>
        </w:sdtContent>
      </w:sdt>
      <w:r w:rsidR="00D169B2" w:rsidRPr="00FE4B17">
        <w:rPr>
          <w:lang w:val="en-US"/>
        </w:rPr>
        <w:t>. Fourth, we control</w:t>
      </w:r>
      <w:r w:rsidRPr="00FE4B17">
        <w:rPr>
          <w:lang w:val="en-US"/>
        </w:rPr>
        <w:t>led</w:t>
      </w:r>
      <w:r w:rsidR="00D169B2" w:rsidRPr="00FE4B17">
        <w:rPr>
          <w:lang w:val="en-US"/>
        </w:rPr>
        <w:t xml:space="preserve"> for employee age measured in years, as older employees may be more sought-after </w:t>
      </w:r>
      <w:r w:rsidRPr="00FE4B17">
        <w:rPr>
          <w:lang w:val="en-US"/>
        </w:rPr>
        <w:t xml:space="preserve">for </w:t>
      </w:r>
      <w:r w:rsidR="00D169B2" w:rsidRPr="00FE4B17">
        <w:rPr>
          <w:lang w:val="en-US"/>
        </w:rPr>
        <w:t>providing knowledge to others. Finally, we include</w:t>
      </w:r>
      <w:r w:rsidRPr="00FE4B17">
        <w:rPr>
          <w:lang w:val="en-US"/>
        </w:rPr>
        <w:t>d</w:t>
      </w:r>
      <w:r w:rsidR="00D169B2" w:rsidRPr="00FE4B17">
        <w:rPr>
          <w:lang w:val="en-US"/>
        </w:rPr>
        <w:t xml:space="preserve"> dummy variables that capture</w:t>
      </w:r>
      <w:r w:rsidRPr="00FE4B17">
        <w:rPr>
          <w:lang w:val="en-US"/>
        </w:rPr>
        <w:t>d</w:t>
      </w:r>
      <w:r w:rsidR="00D169B2" w:rsidRPr="00FE4B17">
        <w:rPr>
          <w:lang w:val="en-US"/>
        </w:rPr>
        <w:t xml:space="preserve"> employees’ membership in the different sales teams.</w:t>
      </w:r>
    </w:p>
    <w:p w14:paraId="1382615B" w14:textId="2C8CE22A" w:rsidR="00D169B2" w:rsidRPr="00FE4B17" w:rsidRDefault="00D169B2" w:rsidP="00032F8E">
      <w:pPr>
        <w:ind w:firstLine="426"/>
        <w:jc w:val="left"/>
        <w:rPr>
          <w:lang w:val="en-US"/>
        </w:rPr>
      </w:pPr>
      <w:r w:rsidRPr="00FE4B17">
        <w:rPr>
          <w:lang w:val="en-US"/>
        </w:rPr>
        <w:t xml:space="preserve">Table </w:t>
      </w:r>
      <w:r w:rsidR="008E2CAC" w:rsidRPr="00FE4B17">
        <w:rPr>
          <w:lang w:val="en-US"/>
        </w:rPr>
        <w:t>2</w:t>
      </w:r>
      <w:r w:rsidRPr="00FE4B17">
        <w:rPr>
          <w:lang w:val="en-US"/>
        </w:rPr>
        <w:t xml:space="preserve"> provides descriptive statistics for the network and individual attributes captured for the respondents </w:t>
      </w:r>
      <w:r w:rsidR="00EA4A37" w:rsidRPr="00FE4B17">
        <w:rPr>
          <w:lang w:val="en-US"/>
        </w:rPr>
        <w:t xml:space="preserve">from each of the </w:t>
      </w:r>
      <w:r w:rsidRPr="00FE4B17">
        <w:rPr>
          <w:lang w:val="en-US"/>
        </w:rPr>
        <w:t xml:space="preserve">five teams as well as for the overall sample. </w:t>
      </w:r>
    </w:p>
    <w:p w14:paraId="0BDD99C2" w14:textId="77777777" w:rsidR="00D169B2" w:rsidRPr="00FE4B17" w:rsidRDefault="00D169B2" w:rsidP="00D169B2">
      <w:pPr>
        <w:pStyle w:val="Default"/>
        <w:jc w:val="center"/>
        <w:rPr>
          <w:lang w:val="en-US"/>
        </w:rPr>
      </w:pPr>
      <w:r w:rsidRPr="00FE4B17">
        <w:rPr>
          <w:lang w:val="en-US"/>
        </w:rPr>
        <w:t>------------------------------------------</w:t>
      </w:r>
    </w:p>
    <w:p w14:paraId="4F6055B5" w14:textId="7E4D880B" w:rsidR="00D169B2" w:rsidRPr="00FE4B17" w:rsidRDefault="00D169B2" w:rsidP="00D169B2">
      <w:pPr>
        <w:pStyle w:val="Default"/>
        <w:jc w:val="center"/>
        <w:rPr>
          <w:lang w:val="en-US"/>
        </w:rPr>
      </w:pPr>
      <w:r w:rsidRPr="00FE4B17">
        <w:rPr>
          <w:lang w:val="en-US"/>
        </w:rPr>
        <w:t xml:space="preserve">Insert Table </w:t>
      </w:r>
      <w:r w:rsidR="008E2CAC" w:rsidRPr="00FE4B17">
        <w:rPr>
          <w:lang w:val="en-US"/>
        </w:rPr>
        <w:t>2</w:t>
      </w:r>
      <w:r w:rsidRPr="00FE4B17">
        <w:rPr>
          <w:lang w:val="en-US"/>
        </w:rPr>
        <w:t xml:space="preserve"> about here</w:t>
      </w:r>
    </w:p>
    <w:p w14:paraId="3DC4DD5E" w14:textId="77777777" w:rsidR="00D169B2" w:rsidRPr="00FE4B17" w:rsidRDefault="00D169B2" w:rsidP="00D169B2">
      <w:pPr>
        <w:jc w:val="center"/>
        <w:rPr>
          <w:lang w:val="en-US"/>
        </w:rPr>
      </w:pPr>
      <w:r w:rsidRPr="00FE4B17">
        <w:rPr>
          <w:lang w:val="en-US"/>
        </w:rPr>
        <w:t>-------------------------------------------</w:t>
      </w:r>
    </w:p>
    <w:p w14:paraId="446D261B" w14:textId="77777777" w:rsidR="00D169B2" w:rsidRPr="00FE4B17" w:rsidRDefault="00D169B2" w:rsidP="00D169B2">
      <w:pPr>
        <w:pStyle w:val="Heading2"/>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Analytical Method</w:t>
      </w:r>
    </w:p>
    <w:p w14:paraId="2A5BB42C" w14:textId="299A2AD8" w:rsidR="00D169B2" w:rsidRPr="00FE4B17" w:rsidRDefault="00D169B2" w:rsidP="00032F8E">
      <w:pPr>
        <w:ind w:firstLine="426"/>
        <w:jc w:val="left"/>
        <w:rPr>
          <w:lang w:val="en-US"/>
        </w:rPr>
      </w:pPr>
      <w:r w:rsidRPr="00FE4B17">
        <w:rPr>
          <w:lang w:val="en-US"/>
        </w:rPr>
        <w:t>We analyzed the influence of employees’ extrinsic motivation on their knowledge</w:t>
      </w:r>
      <w:r w:rsidR="009862FF" w:rsidRPr="00FE4B17">
        <w:rPr>
          <w:lang w:val="en-US"/>
        </w:rPr>
        <w:t>-</w:t>
      </w:r>
      <w:r w:rsidRPr="00FE4B17">
        <w:rPr>
          <w:lang w:val="en-US"/>
        </w:rPr>
        <w:t xml:space="preserve">exchange network </w:t>
      </w:r>
      <w:r w:rsidR="009862FF" w:rsidRPr="00FE4B17">
        <w:rPr>
          <w:lang w:val="en-US"/>
        </w:rPr>
        <w:t xml:space="preserve">by </w:t>
      </w:r>
      <w:r w:rsidRPr="00FE4B17">
        <w:rPr>
          <w:lang w:val="en-US"/>
        </w:rPr>
        <w:t>applying ERGMs. ERGMs account for tie interdependence in network data</w:t>
      </w:r>
      <w:r w:rsidR="008B1B8F">
        <w:rPr>
          <w:lang w:val="en-US"/>
        </w:rPr>
        <w:t xml:space="preserve"> </w:t>
      </w:r>
      <w:sdt>
        <w:sdtPr>
          <w:rPr>
            <w:lang w:val="en-US"/>
          </w:rPr>
          <w:alias w:val="Don't edit this field"/>
          <w:tag w:val="CitaviPlaceholder#ea9db797-515b-43ed-9fab-fdcc77ef22c3"/>
          <w:id w:val="2023586410"/>
          <w:placeholder>
            <w:docPart w:val="DefaultPlaceholder_-1854013440"/>
          </w:placeholder>
        </w:sdtPr>
        <w:sdtEndPr/>
        <w:sdtContent>
          <w:r w:rsidR="008B1B8F">
            <w:rPr>
              <w:lang w:val="en-US"/>
            </w:rPr>
            <w:fldChar w:fldCharType="begin"/>
          </w:r>
          <w:r w:rsidR="00217981">
            <w:rPr>
              <w:lang w:val="en-US"/>
            </w:rPr>
            <w:instrText>ADDIN CitaviPlaceholder{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HJlZiI6IjUifX1dLCJFdmFsdWF0aW9uQ29tcGxleGl0eSI6MCwiRXZhbHVhdGlvblNvdXJjZVRleHRGb3JtYXQiOjAsIkdyb3VwcyI6W10sIkhhc0xhYmVsMSI6ZmFsc2UsIkhhc0xhYmVsMiI6ZmFsc2UsIklzYm4iOiI5NzgwNTExODk0NzAxIiwiS2V5d29yZHMiOltdLCJMb2NhdGlvbnMiOlt7IiRpZCI6IjgiLCJBZGRyZXNzIjp7IiRpZCI6IjkiLCJMaW5rZWRSZXNvdXJjZVN0YXR1cyI6OCwiT3JpZ2luYWxTdHJpbmciOiIxMC4xMDE3L0NCTzk3ODA1MTE4OTQ3MDEiLCJMaW5rZWRSZXNvdXJjZVR5cGUiOjUsIlVyaVN0cmluZyI6Imh0dHBzOi8vZG9pLm9yZy8xMC4xMDE3L0NCTzk3ODA1MTE4OTQ3MDEiLCJQcm9wZXJ0aWVzIjp7IiRpZCI6IjEw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TE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Vc2VOdW1iZXJpbmdUeXBlT2ZQYXJlbnREb2N1bWVudCI6ZmFsc2V9XSwiRm9ybWF0dGVkVGV4dCI6eyIkaWQiOiIxMiIsIkNvdW50IjoxLCJUZXh0VW5pdHMiOlt7IiRpZCI6IjEzIiwiRm9udFN0eWxlIjp7IiRpZCI6IjE0IiwiTmV1dHJhbCI6dHJ1ZX0sIlJlYWRpbmdPcmRlciI6MSwiVGV4dCI6IihMdXNoZXIsIEtvc2tpbmVuLCAmIFJvYmlucywgMjAxMikifV19LCJUYWciOiJDaXRhdmlQbGFjZWhvbGRlciNlYTlkYjc5Ny01MTViLTQzZWQtOWZhYi1mZGNjNzdlZjIyYzMiLCJUZXh0IjoiKEx1c2hlciwgS29za2luZW4sICYgUm9iaW5zLCAyMDEyKSIsIldBSVZlcnNpb24iOiI2LjMuMC4wIn0=}</w:instrText>
          </w:r>
          <w:r w:rsidR="008B1B8F">
            <w:rPr>
              <w:lang w:val="en-US"/>
            </w:rPr>
            <w:fldChar w:fldCharType="separate"/>
          </w:r>
          <w:r w:rsidR="00F11E7E">
            <w:rPr>
              <w:lang w:val="en-US"/>
            </w:rPr>
            <w:t>(Lusher, Koskinen, &amp; Robins, 2012)</w:t>
          </w:r>
          <w:r w:rsidR="008B1B8F">
            <w:rPr>
              <w:lang w:val="en-US"/>
            </w:rPr>
            <w:fldChar w:fldCharType="end"/>
          </w:r>
        </w:sdtContent>
      </w:sdt>
      <w:r w:rsidR="008B1B8F">
        <w:rPr>
          <w:lang w:val="en-US"/>
        </w:rPr>
        <w:t>.</w:t>
      </w:r>
      <w:r w:rsidR="009862FF" w:rsidRPr="00FE4B17">
        <w:rPr>
          <w:lang w:val="en-US"/>
        </w:rPr>
        <w:t xml:space="preserve"> More specifically, t</w:t>
      </w:r>
      <w:r w:rsidRPr="00FE4B17">
        <w:rPr>
          <w:lang w:val="en-US"/>
        </w:rPr>
        <w:t xml:space="preserve">hey model a stochastic process in which network ties emerge </w:t>
      </w:r>
      <w:r w:rsidRPr="00FE4B17">
        <w:rPr>
          <w:bCs/>
          <w:lang w:val="en-US"/>
        </w:rPr>
        <w:t xml:space="preserve">as a function of two sets of effects: </w:t>
      </w:r>
      <w:r w:rsidRPr="00FE4B17">
        <w:rPr>
          <w:lang w:val="en-US"/>
        </w:rPr>
        <w:t>effects related to employee attributes (such as motivation)</w:t>
      </w:r>
      <w:r w:rsidR="009862FF" w:rsidRPr="00FE4B17">
        <w:rPr>
          <w:lang w:val="en-US"/>
        </w:rPr>
        <w:t xml:space="preserve"> and </w:t>
      </w:r>
      <w:r w:rsidRPr="00FE4B17">
        <w:rPr>
          <w:lang w:val="en-US"/>
        </w:rPr>
        <w:t xml:space="preserve">network self-organizing effects related to other ties in the network </w:t>
      </w:r>
      <w:r w:rsidRPr="00FE4B17">
        <w:rPr>
          <w:lang w:val="en-US"/>
        </w:rPr>
        <w:fldChar w:fldCharType="begin"/>
      </w:r>
      <w:r w:rsidRPr="00FE4B17">
        <w:rPr>
          <w:lang w:val="en-US"/>
        </w:rPr>
        <w:instrText>ADDIN CitaviPlaceholder{eyIkaWQiOiIxIiwiRW50cmllcyI6W3siJGlkIjoiMiIsIklkIjoiNjgwYWNjMTQtYjhlOS00ODg0LWJjNTQtY2VjYjI3NDg2YjY5IiwiUmFuZ2VMZW5ndGgiOjE5LCJSZWZlcmVuY2VJZCI6ImJiY2NhNTI3LTRjMWYtNDJjZi1iNTBkLWNjYzJiMWZmMWE2YyIsIlJlZmVyZW5jZSI6eyIkaWQiOiIzIiwiQWJzdHJhY3RDb21wbGV4aXR5IjowLCJBYnN0cmFjdFNvdXJjZVRleHRGb3JtYXQiOjAsIkF1dGhvcnMiOlt7IiRpZCI6IjQ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}</w:instrText>
      </w:r>
      <w:r w:rsidRPr="00FE4B17">
        <w:rPr>
          <w:lang w:val="en-US"/>
        </w:rPr>
        <w:fldChar w:fldCharType="separate"/>
      </w:r>
      <w:r w:rsidRPr="00FE4B17">
        <w:rPr>
          <w:lang w:val="en-US"/>
        </w:rPr>
        <w:t>(Robins et al. 2001; Robins et al. 2012)</w:t>
      </w:r>
      <w:r w:rsidRPr="00FE4B17">
        <w:rPr>
          <w:lang w:val="en-US"/>
        </w:rPr>
        <w:fldChar w:fldCharType="end"/>
      </w:r>
      <w:r w:rsidRPr="00FE4B17">
        <w:rPr>
          <w:lang w:val="en-US"/>
        </w:rPr>
        <w:t xml:space="preserve">. The inclusion of the latter set of effects enables an accurate characterization of the overall network structure in which individual ties are embedded </w:t>
      </w:r>
      <w:sdt>
        <w:sdtPr>
          <w:rPr>
            <w:lang w:val="en-US"/>
          </w:rPr>
          <w:alias w:val="Don't edit this field"/>
          <w:tag w:val="CitaviPlaceholder#a166f6de-ca2e-4a5e-9c0b-f8d244af1919"/>
          <w:id w:val="876657827"/>
          <w:placeholder>
            <w:docPart w:val="DefaultPlaceholder_-1854013440"/>
          </w:placeholder>
        </w:sdtPr>
        <w:sdtEndPr/>
        <w:sdtContent>
          <w:r w:rsidR="008B1B8F">
            <w:rPr>
              <w:lang w:val="en-US"/>
            </w:rPr>
            <w:fldChar w:fldCharType="begin"/>
          </w:r>
          <w:r w:rsidR="00217981">
            <w:rPr>
              <w:lang w:val="en-US"/>
            </w:rPr>
            <w:instrText>ADDIN CitaviPlaceholder{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HJlZiI6IjUifX1dLCJDaXRhdGlvbktleVVwZGF0ZVR5cGUiOjAsIkNvbGxhYm9yYXRvcnMiOltdLCJEb2kiOiIxMC4xMjg3L29yc2MuMjAxMy4wODUw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}</w:instrText>
          </w:r>
          <w:r w:rsidR="008B1B8F">
            <w:rPr>
              <w:lang w:val="en-US"/>
            </w:rPr>
            <w:fldChar w:fldCharType="separate"/>
          </w:r>
          <w:r w:rsidR="00F11E7E">
            <w:rPr>
              <w:lang w:val="en-US"/>
            </w:rPr>
            <w:t>(Lomi et al., 2014)</w:t>
          </w:r>
          <w:r w:rsidR="008B1B8F">
            <w:rPr>
              <w:lang w:val="en-US"/>
            </w:rPr>
            <w:fldChar w:fldCharType="end"/>
          </w:r>
        </w:sdtContent>
      </w:sdt>
      <w:r w:rsidR="008B1B8F">
        <w:rPr>
          <w:lang w:val="en-US"/>
        </w:rPr>
        <w:t>. A</w:t>
      </w:r>
      <w:r w:rsidR="009862FF" w:rsidRPr="00FE4B17">
        <w:rPr>
          <w:bCs/>
          <w:lang w:val="en-US"/>
        </w:rPr>
        <w:t xml:space="preserve"> failure </w:t>
      </w:r>
      <w:r w:rsidRPr="00FE4B17">
        <w:rPr>
          <w:bCs/>
          <w:lang w:val="en-US"/>
        </w:rPr>
        <w:t>to incorporate them can lead to spurious results regarding the drivers of network ties, such as knowledge exchange</w:t>
      </w:r>
      <w:r w:rsidR="005A4F80">
        <w:rPr>
          <w:bCs/>
          <w:lang w:val="en-US"/>
        </w:rPr>
        <w:t xml:space="preserve"> </w:t>
      </w:r>
      <w:sdt>
        <w:sdtPr>
          <w:rPr>
            <w:bCs/>
            <w:lang w:val="en-US"/>
          </w:rPr>
          <w:alias w:val="Don't edit this field"/>
          <w:tag w:val="CitaviPlaceholder#da6090db-3b6c-4f15-9a2b-ddd63d3d77a4"/>
          <w:id w:val="-1461334838"/>
          <w:placeholder>
            <w:docPart w:val="DefaultPlaceholder_-1854013440"/>
          </w:placeholder>
        </w:sdtPr>
        <w:sdtEndPr/>
        <w:sdtContent>
          <w:r w:rsidR="005A4F80">
            <w:rPr>
              <w:bCs/>
              <w:lang w:val="en-US"/>
            </w:rPr>
            <w:fldChar w:fldCharType="begin"/>
          </w:r>
          <w:r w:rsidR="00217981">
            <w:rPr>
              <w:bCs/>
              <w:lang w:val="en-US"/>
            </w:rPr>
            <w:instrText>ADDIN CitaviPlaceholder{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}</w:instrText>
          </w:r>
          <w:r w:rsidR="005A4F80">
            <w:rPr>
              <w:bCs/>
              <w:lang w:val="en-US"/>
            </w:rPr>
            <w:fldChar w:fldCharType="separate"/>
          </w:r>
          <w:r w:rsidR="00F11E7E">
            <w:rPr>
              <w:bCs/>
              <w:lang w:val="en-US"/>
            </w:rPr>
            <w:t>(Krackhardt, 1987, 1988)</w:t>
          </w:r>
          <w:r w:rsidR="005A4F80">
            <w:rPr>
              <w:bCs/>
              <w:lang w:val="en-US"/>
            </w:rPr>
            <w:fldChar w:fldCharType="end"/>
          </w:r>
        </w:sdtContent>
      </w:sdt>
      <w:r w:rsidRPr="00FE4B17">
        <w:rPr>
          <w:bCs/>
          <w:lang w:val="en-US"/>
        </w:rPr>
        <w:t xml:space="preserve">. In the following, we first describe the attribute-related and self-organizing effects included in the model before providing details on the estimation technique. </w:t>
      </w:r>
      <w:r w:rsidRPr="00FE4B17">
        <w:rPr>
          <w:lang w:val="en-US"/>
        </w:rPr>
        <w:t>All effects</w:t>
      </w:r>
      <w:r w:rsidR="008E2CAC" w:rsidRPr="00FE4B17">
        <w:rPr>
          <w:lang w:val="en-US"/>
        </w:rPr>
        <w:t xml:space="preserve"> are depicted in Table 3</w:t>
      </w:r>
      <w:r w:rsidRPr="00FE4B17">
        <w:rPr>
          <w:lang w:val="en-US"/>
        </w:rPr>
        <w:t xml:space="preserve">. </w:t>
      </w:r>
    </w:p>
    <w:p w14:paraId="1B1BD813" w14:textId="77777777" w:rsidR="00D169B2" w:rsidRPr="00FE4B17" w:rsidRDefault="00D169B2" w:rsidP="00D169B2">
      <w:pPr>
        <w:pStyle w:val="Default"/>
        <w:jc w:val="center"/>
        <w:rPr>
          <w:lang w:val="en-US"/>
        </w:rPr>
      </w:pPr>
      <w:r w:rsidRPr="00FE4B17">
        <w:rPr>
          <w:lang w:val="en-US"/>
        </w:rPr>
        <w:t>------------------------------------------</w:t>
      </w:r>
    </w:p>
    <w:p w14:paraId="163D0D73" w14:textId="734CD812" w:rsidR="00D169B2" w:rsidRPr="00FE4B17" w:rsidRDefault="008E2CAC" w:rsidP="00D169B2">
      <w:pPr>
        <w:pStyle w:val="Default"/>
        <w:jc w:val="center"/>
        <w:rPr>
          <w:lang w:val="en-US"/>
        </w:rPr>
      </w:pPr>
      <w:r w:rsidRPr="00FE4B17">
        <w:rPr>
          <w:lang w:val="en-US"/>
        </w:rPr>
        <w:t>Insert Table 3</w:t>
      </w:r>
      <w:r w:rsidR="00D169B2" w:rsidRPr="00FE4B17">
        <w:rPr>
          <w:lang w:val="en-US"/>
        </w:rPr>
        <w:t xml:space="preserve"> about here</w:t>
      </w:r>
    </w:p>
    <w:p w14:paraId="3F399F43" w14:textId="77777777" w:rsidR="00D169B2" w:rsidRPr="00FE4B17" w:rsidRDefault="00D169B2" w:rsidP="00D169B2">
      <w:pPr>
        <w:jc w:val="center"/>
        <w:rPr>
          <w:lang w:val="en-US"/>
        </w:rPr>
      </w:pPr>
      <w:r w:rsidRPr="00FE4B17">
        <w:rPr>
          <w:lang w:val="en-US"/>
        </w:rPr>
        <w:lastRenderedPageBreak/>
        <w:t>-------------------------------------------</w:t>
      </w:r>
    </w:p>
    <w:p w14:paraId="209FA6CE" w14:textId="762D01EA" w:rsidR="00D169B2" w:rsidRPr="00FE4B17" w:rsidRDefault="00D169B2" w:rsidP="00032F8E">
      <w:pPr>
        <w:ind w:firstLine="426"/>
        <w:jc w:val="left"/>
        <w:rPr>
          <w:lang w:val="en-US"/>
        </w:rPr>
      </w:pPr>
      <w:r w:rsidRPr="00FE4B17">
        <w:rPr>
          <w:b/>
          <w:bCs/>
          <w:i/>
          <w:lang w:val="en-US"/>
        </w:rPr>
        <w:t>Attribute-related effects.</w:t>
      </w:r>
      <w:r w:rsidRPr="00FE4B17">
        <w:rPr>
          <w:bCs/>
          <w:lang w:val="en-US"/>
        </w:rPr>
        <w:t xml:space="preserve"> We transformed all employee attributes described in the previous section into effects for the empirical model as follows. </w:t>
      </w:r>
      <w:r w:rsidRPr="00FE4B17">
        <w:rPr>
          <w:lang w:val="en-US"/>
        </w:rPr>
        <w:t>First, we included knowledge</w:t>
      </w:r>
      <w:r w:rsidR="00BA4EE8" w:rsidRPr="00FE4B17">
        <w:rPr>
          <w:lang w:val="en-US"/>
        </w:rPr>
        <w:t>-</w:t>
      </w:r>
      <w:r w:rsidRPr="00FE4B17">
        <w:rPr>
          <w:lang w:val="en-US"/>
        </w:rPr>
        <w:t xml:space="preserve">seeking (1) and </w:t>
      </w:r>
      <w:r w:rsidR="00BA4EE8" w:rsidRPr="00FE4B17">
        <w:rPr>
          <w:lang w:val="en-US"/>
        </w:rPr>
        <w:t>knowledge-</w:t>
      </w:r>
      <w:r w:rsidRPr="00FE4B17">
        <w:rPr>
          <w:lang w:val="en-US"/>
        </w:rPr>
        <w:t>providing (2) effects. The knowledge</w:t>
      </w:r>
      <w:r w:rsidR="00B94478" w:rsidRPr="00FE4B17">
        <w:rPr>
          <w:lang w:val="en-US"/>
        </w:rPr>
        <w:t>-</w:t>
      </w:r>
      <w:r w:rsidRPr="00FE4B17">
        <w:rPr>
          <w:lang w:val="en-US"/>
        </w:rPr>
        <w:t>seeking effect models employees’ propensit</w:t>
      </w:r>
      <w:r w:rsidR="00B94478" w:rsidRPr="00FE4B17">
        <w:rPr>
          <w:lang w:val="en-US"/>
        </w:rPr>
        <w:t>ies</w:t>
      </w:r>
      <w:r w:rsidRPr="00FE4B17">
        <w:rPr>
          <w:lang w:val="en-US"/>
        </w:rPr>
        <w:t xml:space="preserve"> to seek knowledge from others, </w:t>
      </w:r>
      <w:r w:rsidR="00B94478" w:rsidRPr="00FE4B17">
        <w:rPr>
          <w:lang w:val="en-US"/>
        </w:rPr>
        <w:t xml:space="preserve">while </w:t>
      </w:r>
      <w:r w:rsidRPr="00FE4B17">
        <w:rPr>
          <w:lang w:val="en-US"/>
        </w:rPr>
        <w:t xml:space="preserve">the </w:t>
      </w:r>
      <w:r w:rsidR="00B94478" w:rsidRPr="00FE4B17">
        <w:rPr>
          <w:lang w:val="en-US"/>
        </w:rPr>
        <w:t>knowledge-</w:t>
      </w:r>
      <w:r w:rsidRPr="00FE4B17">
        <w:rPr>
          <w:lang w:val="en-US"/>
        </w:rPr>
        <w:t>provider effect captures their propensit</w:t>
      </w:r>
      <w:r w:rsidR="00B94478" w:rsidRPr="00FE4B17">
        <w:rPr>
          <w:lang w:val="en-US"/>
        </w:rPr>
        <w:t>ies</w:t>
      </w:r>
      <w:r w:rsidRPr="00FE4B17">
        <w:rPr>
          <w:lang w:val="en-US"/>
        </w:rPr>
        <w:t xml:space="preserve"> to provide knowledge to others</w:t>
      </w:r>
      <w:r w:rsidR="00B94478" w:rsidRPr="00FE4B17">
        <w:rPr>
          <w:lang w:val="en-US"/>
        </w:rPr>
        <w:t>. I</w:t>
      </w:r>
      <w:r w:rsidRPr="00FE4B17">
        <w:rPr>
          <w:lang w:val="en-US"/>
        </w:rPr>
        <w:t>n each case</w:t>
      </w:r>
      <w:r w:rsidR="00B94478" w:rsidRPr="00FE4B17">
        <w:rPr>
          <w:lang w:val="en-US"/>
        </w:rPr>
        <w:t>, the effect</w:t>
      </w:r>
      <w:r w:rsidRPr="00FE4B17">
        <w:rPr>
          <w:lang w:val="en-US"/>
        </w:rPr>
        <w:t xml:space="preserve"> depend</w:t>
      </w:r>
      <w:r w:rsidR="00B94478" w:rsidRPr="00FE4B17">
        <w:rPr>
          <w:lang w:val="en-US"/>
        </w:rPr>
        <w:t>s</w:t>
      </w:r>
      <w:r w:rsidRPr="00FE4B17">
        <w:rPr>
          <w:lang w:val="en-US"/>
        </w:rPr>
        <w:t xml:space="preserve"> on the size of a continuous attribute (</w:t>
      </w:r>
      <w:r w:rsidR="00B94478" w:rsidRPr="00FE4B17">
        <w:rPr>
          <w:lang w:val="en-US"/>
        </w:rPr>
        <w:t>e.g.,</w:t>
      </w:r>
      <w:r w:rsidRPr="00FE4B17">
        <w:rPr>
          <w:lang w:val="en-US"/>
        </w:rPr>
        <w:t xml:space="preserve"> extrinsic and intrinsic motivation and age) or the presence of a binary attribute (</w:t>
      </w:r>
      <w:r w:rsidR="00B94478" w:rsidRPr="00FE4B17">
        <w:rPr>
          <w:lang w:val="en-US"/>
        </w:rPr>
        <w:t xml:space="preserve">e.g., </w:t>
      </w:r>
      <w:r w:rsidRPr="00FE4B17">
        <w:rPr>
          <w:lang w:val="en-US"/>
        </w:rPr>
        <w:t>leadership status and gender). We use these effects</w:t>
      </w:r>
      <w:r w:rsidR="00B94478" w:rsidRPr="00FE4B17">
        <w:rPr>
          <w:lang w:val="en-US"/>
        </w:rPr>
        <w:t xml:space="preserve"> to</w:t>
      </w:r>
      <w:r w:rsidRPr="00FE4B17">
        <w:rPr>
          <w:lang w:val="en-US"/>
        </w:rPr>
        <w:t xml:space="preserve"> test Hypotheses 1a and 1b</w:t>
      </w:r>
      <w:r w:rsidR="00B94478" w:rsidRPr="00FE4B17">
        <w:rPr>
          <w:lang w:val="en-US"/>
        </w:rPr>
        <w:t>, which</w:t>
      </w:r>
      <w:r w:rsidRPr="00FE4B17">
        <w:rPr>
          <w:lang w:val="en-US"/>
        </w:rPr>
        <w:t xml:space="preserve"> refer to the perspective of the focal individual. </w:t>
      </w:r>
    </w:p>
    <w:p w14:paraId="530CCAC9" w14:textId="75089044" w:rsidR="00B94478" w:rsidRPr="00FE4B17" w:rsidRDefault="00D169B2" w:rsidP="00032F8E">
      <w:pPr>
        <w:ind w:firstLine="426"/>
        <w:jc w:val="left"/>
        <w:rPr>
          <w:lang w:val="en-US"/>
        </w:rPr>
      </w:pPr>
      <w:r w:rsidRPr="00FE4B17">
        <w:rPr>
          <w:lang w:val="en-US"/>
        </w:rPr>
        <w:t>For the dyadic similarity</w:t>
      </w:r>
      <w:r w:rsidR="00B94478" w:rsidRPr="00FE4B17">
        <w:rPr>
          <w:lang w:val="en-US"/>
        </w:rPr>
        <w:t xml:space="preserve"> aspect covered in</w:t>
      </w:r>
      <w:r w:rsidRPr="00FE4B17">
        <w:rPr>
          <w:lang w:val="en-US"/>
        </w:rPr>
        <w:t xml:space="preserve"> Hypotheses 2a and 2b, we integrated difference (3) and product (4) effects. The difference effect captures dissimilarity</w:t>
      </w:r>
      <w:r w:rsidRPr="00FE4B17">
        <w:rPr>
          <w:color w:val="000000"/>
          <w:lang w:val="en-US"/>
        </w:rPr>
        <w:t xml:space="preserve"> </w:t>
      </w:r>
      <w:r w:rsidR="00B94478" w:rsidRPr="00FE4B17">
        <w:rPr>
          <w:color w:val="000000"/>
          <w:lang w:val="en-US"/>
        </w:rPr>
        <w:t xml:space="preserve">(i.e., </w:t>
      </w:r>
      <w:r w:rsidRPr="00FE4B17">
        <w:rPr>
          <w:color w:val="000000"/>
          <w:lang w:val="en-US"/>
        </w:rPr>
        <w:t>the difference between the values of the attribute</w:t>
      </w:r>
      <w:r w:rsidR="00B94478" w:rsidRPr="00FE4B17">
        <w:rPr>
          <w:color w:val="000000"/>
          <w:lang w:val="en-US"/>
        </w:rPr>
        <w:t>)</w:t>
      </w:r>
      <w:r w:rsidRPr="00FE4B17">
        <w:rPr>
          <w:color w:val="000000"/>
          <w:lang w:val="en-US"/>
        </w:rPr>
        <w:t xml:space="preserve"> </w:t>
      </w:r>
      <w:r w:rsidRPr="00FE4B17">
        <w:rPr>
          <w:lang w:val="en-US"/>
        </w:rPr>
        <w:t>between employees with regard to their extrinsic motivation. The product effect is a multiplicative interaction effect between two employees’ respective scores</w:t>
      </w:r>
      <w:r w:rsidR="00B94478" w:rsidRPr="00FE4B17">
        <w:rPr>
          <w:lang w:val="en-US"/>
        </w:rPr>
        <w:t>, which</w:t>
      </w:r>
      <w:r w:rsidRPr="00FE4B17">
        <w:rPr>
          <w:lang w:val="en-US"/>
        </w:rPr>
        <w:t xml:space="preserve"> allow</w:t>
      </w:r>
      <w:r w:rsidR="00B94478" w:rsidRPr="00FE4B17">
        <w:rPr>
          <w:lang w:val="en-US"/>
        </w:rPr>
        <w:t>s</w:t>
      </w:r>
      <w:r w:rsidRPr="00FE4B17">
        <w:rPr>
          <w:lang w:val="en-US"/>
        </w:rPr>
        <w:t xml:space="preserve"> us to specify the difference effect by testing whether dyads of employees with low or high extrinsic motivation are more likely to exchange knowledge. </w:t>
      </w:r>
    </w:p>
    <w:p w14:paraId="27CF0208" w14:textId="2BB34320" w:rsidR="00D169B2" w:rsidRPr="00FE4B17" w:rsidRDefault="00D169B2" w:rsidP="00032F8E">
      <w:pPr>
        <w:ind w:firstLine="426"/>
        <w:jc w:val="left"/>
        <w:rPr>
          <w:lang w:val="en-US"/>
        </w:rPr>
      </w:pPr>
      <w:r w:rsidRPr="00FE4B17">
        <w:rPr>
          <w:lang w:val="en-US"/>
        </w:rPr>
        <w:t>For the dyadic reciprocity</w:t>
      </w:r>
      <w:r w:rsidR="00B94478" w:rsidRPr="00FE4B17">
        <w:rPr>
          <w:lang w:val="en-US"/>
        </w:rPr>
        <w:t xml:space="preserve"> aspect covered in</w:t>
      </w:r>
      <w:r w:rsidRPr="00FE4B17">
        <w:rPr>
          <w:lang w:val="en-US"/>
        </w:rPr>
        <w:t xml:space="preserve"> Hypotheses 3a to 3c, we rely on different effects </w:t>
      </w:r>
      <w:r w:rsidR="00B94478" w:rsidRPr="00FE4B17">
        <w:rPr>
          <w:lang w:val="en-US"/>
        </w:rPr>
        <w:t xml:space="preserve">that </w:t>
      </w:r>
      <w:r w:rsidRPr="00FE4B17">
        <w:rPr>
          <w:lang w:val="en-US"/>
        </w:rPr>
        <w:t>captur</w:t>
      </w:r>
      <w:r w:rsidR="00B94478" w:rsidRPr="00FE4B17">
        <w:rPr>
          <w:lang w:val="en-US"/>
        </w:rPr>
        <w:t>e</w:t>
      </w:r>
      <w:r w:rsidRPr="00FE4B17">
        <w:rPr>
          <w:lang w:val="en-US"/>
        </w:rPr>
        <w:t xml:space="preserve"> the influence of extrinsic motivation on employees’ propensit</w:t>
      </w:r>
      <w:r w:rsidR="00B94478" w:rsidRPr="00FE4B17">
        <w:rPr>
          <w:lang w:val="en-US"/>
        </w:rPr>
        <w:t>ies</w:t>
      </w:r>
      <w:r w:rsidRPr="00FE4B17">
        <w:rPr>
          <w:lang w:val="en-US"/>
        </w:rPr>
        <w:t xml:space="preserve"> to reciprocate knowledge exchange. The sum reciprocity effect (5) captures the propensity for knowledge to be exchanged on a reciprocal basis between two employees given their joint extrinsic motivation values. The difference reciprocity effect (6) assesses the tendency for reciproca</w:t>
      </w:r>
      <w:r w:rsidR="00FF7F9E" w:rsidRPr="00FE4B17">
        <w:rPr>
          <w:lang w:val="en-US"/>
        </w:rPr>
        <w:t>l</w:t>
      </w:r>
      <w:r w:rsidRPr="00FE4B17">
        <w:rPr>
          <w:lang w:val="en-US"/>
        </w:rPr>
        <w:t xml:space="preserve"> knowledge exchange between two employees given the difference in their extrinsic motivation. Finally, the product reciprocity effect (7) indicates the </w:t>
      </w:r>
      <w:r w:rsidR="00B94478" w:rsidRPr="00FE4B17">
        <w:rPr>
          <w:lang w:val="en-US"/>
        </w:rPr>
        <w:t>likelihood that</w:t>
      </w:r>
      <w:r w:rsidRPr="00FE4B17">
        <w:rPr>
          <w:lang w:val="en-US"/>
        </w:rPr>
        <w:t xml:space="preserve"> a reciprocal tie </w:t>
      </w:r>
      <w:r w:rsidR="00B94478" w:rsidRPr="00FE4B17">
        <w:rPr>
          <w:lang w:val="en-US"/>
        </w:rPr>
        <w:t>is</w:t>
      </w:r>
      <w:r w:rsidRPr="00FE4B17">
        <w:rPr>
          <w:lang w:val="en-US"/>
        </w:rPr>
        <w:t xml:space="preserve"> present between two employees given the multiplicative interaction of their respective extrinsic motivation scores. Finally, we include two additional attribute-related effects as control variables</w:t>
      </w:r>
      <w:r w:rsidR="00B94478" w:rsidRPr="00FE4B17">
        <w:rPr>
          <w:lang w:val="en-US"/>
        </w:rPr>
        <w:t xml:space="preserve">: </w:t>
      </w:r>
      <w:r w:rsidRPr="00FE4B17">
        <w:rPr>
          <w:lang w:val="en-US"/>
        </w:rPr>
        <w:t xml:space="preserve">similarity effects </w:t>
      </w:r>
      <w:r w:rsidRPr="00FE4B17">
        <w:rPr>
          <w:lang w:val="en-US"/>
        </w:rPr>
        <w:lastRenderedPageBreak/>
        <w:t>(8) to control for employees’ membership in the same team and joint tenure</w:t>
      </w:r>
      <w:r w:rsidR="004E4DD1" w:rsidRPr="00FE4B17">
        <w:rPr>
          <w:lang w:val="en-US"/>
        </w:rPr>
        <w:t xml:space="preserve"> effects</w:t>
      </w:r>
      <w:r w:rsidRPr="00FE4B17">
        <w:rPr>
          <w:lang w:val="en-US"/>
        </w:rPr>
        <w:t xml:space="preserve"> </w:t>
      </w:r>
      <w:r w:rsidR="00B94478" w:rsidRPr="00FE4B17">
        <w:rPr>
          <w:lang w:val="en-US"/>
        </w:rPr>
        <w:t xml:space="preserve">(9) </w:t>
      </w:r>
      <w:r w:rsidRPr="00FE4B17">
        <w:rPr>
          <w:lang w:val="en-US"/>
        </w:rPr>
        <w:t xml:space="preserve">as a dyadic attribute that captures the number of years </w:t>
      </w:r>
      <w:r w:rsidR="00B94478" w:rsidRPr="00FE4B17">
        <w:rPr>
          <w:lang w:val="en-US"/>
        </w:rPr>
        <w:t>each pair of employees</w:t>
      </w:r>
      <w:r w:rsidR="00B94478" w:rsidRPr="00FE4B17" w:rsidDel="00B94478">
        <w:rPr>
          <w:lang w:val="en-US"/>
        </w:rPr>
        <w:t xml:space="preserve"> </w:t>
      </w:r>
      <w:r w:rsidRPr="00FE4B17">
        <w:rPr>
          <w:lang w:val="en-US"/>
        </w:rPr>
        <w:t>spent in the organization</w:t>
      </w:r>
      <w:r w:rsidR="00B94478" w:rsidRPr="00FE4B17">
        <w:rPr>
          <w:lang w:val="en-US"/>
        </w:rPr>
        <w:t xml:space="preserve"> together</w:t>
      </w:r>
      <w:r w:rsidRPr="00FE4B17">
        <w:rPr>
          <w:lang w:val="en-US"/>
        </w:rPr>
        <w:t>.</w:t>
      </w:r>
    </w:p>
    <w:p w14:paraId="4B8DB48A" w14:textId="68129C52" w:rsidR="00D169B2" w:rsidRPr="00FE4B17" w:rsidRDefault="00D169B2" w:rsidP="00032F8E">
      <w:pPr>
        <w:ind w:firstLine="426"/>
        <w:jc w:val="left"/>
        <w:rPr>
          <w:lang w:val="en-US"/>
        </w:rPr>
      </w:pPr>
      <w:r w:rsidRPr="00FE4B17">
        <w:rPr>
          <w:b/>
          <w:i/>
          <w:lang w:val="en-US"/>
        </w:rPr>
        <w:t>Network self-organizing effects.</w:t>
      </w:r>
      <w:r w:rsidRPr="00FE4B17">
        <w:rPr>
          <w:lang w:val="en-US"/>
        </w:rPr>
        <w:t xml:space="preserve"> Based on recommendations </w:t>
      </w:r>
      <w:r w:rsidR="00B94478" w:rsidRPr="00FE4B17">
        <w:rPr>
          <w:lang w:val="en-US"/>
        </w:rPr>
        <w:t xml:space="preserve">in </w:t>
      </w:r>
      <w:r w:rsidRPr="00FE4B17">
        <w:rPr>
          <w:lang w:val="en-US"/>
        </w:rPr>
        <w:t>previous studies on directed networks</w:t>
      </w:r>
      <w:r w:rsidR="002B0D8B">
        <w:rPr>
          <w:lang w:val="en-US"/>
        </w:rPr>
        <w:t xml:space="preserve"> </w:t>
      </w:r>
      <w:sdt>
        <w:sdtPr>
          <w:rPr>
            <w:lang w:val="en-US"/>
          </w:rPr>
          <w:alias w:val="Don't edit this field"/>
          <w:tag w:val="CitaviPlaceholder#ab6bab34-227a-4ede-82a0-c2a5f6ee8ca8"/>
          <w:id w:val="1446114532"/>
          <w:placeholder>
            <w:docPart w:val="DefaultPlaceholder_-1854013440"/>
          </w:placeholder>
        </w:sdtPr>
        <w:sdtEndPr/>
        <w:sdtContent>
          <w:r w:rsidR="002B0D8B">
            <w:rPr>
              <w:lang w:val="en-US"/>
            </w:rPr>
            <w:fldChar w:fldCharType="begin"/>
          </w:r>
          <w:r w:rsidR="00217981">
            <w:rPr>
              <w:lang w:val="en-US"/>
            </w:rPr>
            <w:instrText>ADDIN CitaviPlaceholder{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}</w:instrText>
          </w:r>
          <w:r w:rsidR="002B0D8B">
            <w:rPr>
              <w:lang w:val="en-US"/>
            </w:rPr>
            <w:fldChar w:fldCharType="separate"/>
          </w:r>
          <w:r w:rsidR="00F11E7E">
            <w:rPr>
              <w:lang w:val="en-US"/>
            </w:rPr>
            <w:t>(Brennecke, 2019; Lomi et al., 2014)</w:t>
          </w:r>
          <w:r w:rsidR="002B0D8B">
            <w:rPr>
              <w:lang w:val="en-US"/>
            </w:rPr>
            <w:fldChar w:fldCharType="end"/>
          </w:r>
        </w:sdtContent>
      </w:sdt>
      <w:r w:rsidR="002B0D8B">
        <w:rPr>
          <w:lang w:val="en-US"/>
        </w:rPr>
        <w:t>,</w:t>
      </w:r>
      <w:r w:rsidRPr="00FE4B17">
        <w:rPr>
          <w:lang w:val="en-US"/>
        </w:rPr>
        <w:t xml:space="preserve"> we include</w:t>
      </w:r>
      <w:r w:rsidR="00B94478" w:rsidRPr="00FE4B17">
        <w:rPr>
          <w:lang w:val="en-US"/>
        </w:rPr>
        <w:t>d</w:t>
      </w:r>
      <w:r w:rsidRPr="00FE4B17">
        <w:rPr>
          <w:lang w:val="en-US"/>
        </w:rPr>
        <w:t xml:space="preserve"> a number of effects to control for the tendency of networks to self-organize</w:t>
      </w:r>
      <w:r w:rsidR="002B0D8B">
        <w:rPr>
          <w:lang w:val="en-US"/>
        </w:rPr>
        <w:t xml:space="preserve"> </w:t>
      </w:r>
      <w:sdt>
        <w:sdtPr>
          <w:rPr>
            <w:lang w:val="en-US"/>
          </w:rPr>
          <w:alias w:val="Don't edit this field"/>
          <w:tag w:val="CitaviPlaceholder#950b8b79-cb14-4265-9f7a-0e36eb4f6f88"/>
          <w:id w:val="-2067794587"/>
          <w:placeholder>
            <w:docPart w:val="DefaultPlaceholder_-1854013440"/>
          </w:placeholder>
        </w:sdtPr>
        <w:sdtEndPr/>
        <w:sdtContent>
          <w:r w:rsidR="002B0D8B">
            <w:rPr>
              <w:lang w:val="en-US"/>
            </w:rPr>
            <w:fldChar w:fldCharType="begin"/>
          </w:r>
          <w:r w:rsidR="00217981">
            <w:rPr>
              <w:lang w:val="en-US"/>
            </w:rPr>
            <w:instrText>ADDIN CitaviPlaceholder{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}</w:instrText>
          </w:r>
          <w:r w:rsidR="002B0D8B">
            <w:rPr>
              <w:lang w:val="en-US"/>
            </w:rPr>
            <w:fldChar w:fldCharType="separate"/>
          </w:r>
          <w:r w:rsidR="00F11E7E">
            <w:rPr>
              <w:lang w:val="en-US"/>
            </w:rPr>
            <w:t>(Rank, Robins, &amp; Pattison, 2010)</w:t>
          </w:r>
          <w:r w:rsidR="002B0D8B">
            <w:rPr>
              <w:lang w:val="en-US"/>
            </w:rPr>
            <w:fldChar w:fldCharType="end"/>
          </w:r>
        </w:sdtContent>
      </w:sdt>
      <w:r w:rsidRPr="00FE4B17">
        <w:rPr>
          <w:lang w:val="en-US"/>
        </w:rPr>
        <w:t>. Specifically, we capture</w:t>
      </w:r>
      <w:r w:rsidR="00B94478" w:rsidRPr="00FE4B17">
        <w:rPr>
          <w:lang w:val="en-US"/>
        </w:rPr>
        <w:t>d</w:t>
      </w:r>
      <w:r w:rsidRPr="00FE4B17">
        <w:rPr>
          <w:lang w:val="en-US"/>
        </w:rPr>
        <w:t xml:space="preserve"> the general propensity of employees to form network ties by including the arc effect (10). This effect</w:t>
      </w:r>
      <w:r w:rsidR="00B94478" w:rsidRPr="00FE4B17">
        <w:rPr>
          <w:lang w:val="en-US"/>
        </w:rPr>
        <w:t>, which</w:t>
      </w:r>
      <w:r w:rsidRPr="00FE4B17">
        <w:rPr>
          <w:lang w:val="en-US"/>
        </w:rPr>
        <w:t xml:space="preserve"> is akin to the constant or intercept term in a regression, is often not interpreted itself</w:t>
      </w:r>
      <w:r w:rsidR="002B0D8B">
        <w:rPr>
          <w:lang w:val="en-US"/>
        </w:rPr>
        <w:t xml:space="preserve"> </w:t>
      </w:r>
      <w:sdt>
        <w:sdtPr>
          <w:rPr>
            <w:lang w:val="en-US"/>
          </w:rPr>
          <w:alias w:val="Don't edit this field"/>
          <w:tag w:val="CitaviPlaceholder#98b36f0c-5433-470d-b2bc-02e5bb45015c"/>
          <w:id w:val="-713432342"/>
          <w:placeholder>
            <w:docPart w:val="DefaultPlaceholder_-1854013440"/>
          </w:placeholder>
        </w:sdtPr>
        <w:sdtEndPr/>
        <w:sdtContent>
          <w:r w:rsidR="002B0D8B">
            <w:rPr>
              <w:lang w:val="en-US"/>
            </w:rPr>
            <w:fldChar w:fldCharType="begin"/>
          </w:r>
          <w:r w:rsidR="00217981">
            <w:rPr>
              <w:lang w:val="en-US"/>
            </w:rPr>
            <w:instrText>ADDIN CitaviPlaceholder{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}</w:instrText>
          </w:r>
          <w:r w:rsidR="002B0D8B">
            <w:rPr>
              <w:lang w:val="en-US"/>
            </w:rPr>
            <w:fldChar w:fldCharType="separate"/>
          </w:r>
          <w:r w:rsidR="00F11E7E">
            <w:rPr>
              <w:lang w:val="en-US"/>
            </w:rPr>
            <w:t>(Lusher &amp; Robins, 2012)</w:t>
          </w:r>
          <w:r w:rsidR="002B0D8B">
            <w:rPr>
              <w:lang w:val="en-US"/>
            </w:rPr>
            <w:fldChar w:fldCharType="end"/>
          </w:r>
        </w:sdtContent>
      </w:sdt>
      <w:r w:rsidRPr="00FE4B17">
        <w:rPr>
          <w:lang w:val="en-US"/>
        </w:rPr>
        <w:t xml:space="preserve">. We control for tendencies towards reciprocity (11) </w:t>
      </w:r>
      <w:r w:rsidRPr="00FE4B17">
        <w:rPr>
          <w:iCs/>
          <w:lang w:val="en-US"/>
        </w:rPr>
        <w:t xml:space="preserve">as an important principle </w:t>
      </w:r>
      <w:r w:rsidR="00B94478" w:rsidRPr="00FE4B17">
        <w:rPr>
          <w:iCs/>
          <w:lang w:val="en-US"/>
        </w:rPr>
        <w:t xml:space="preserve">that </w:t>
      </w:r>
      <w:r w:rsidRPr="00FE4B17">
        <w:rPr>
          <w:iCs/>
          <w:lang w:val="en-US"/>
        </w:rPr>
        <w:t>structur</w:t>
      </w:r>
      <w:r w:rsidR="00B94478" w:rsidRPr="00FE4B17">
        <w:rPr>
          <w:iCs/>
          <w:lang w:val="en-US"/>
        </w:rPr>
        <w:t>es</w:t>
      </w:r>
      <w:r w:rsidRPr="00FE4B17">
        <w:rPr>
          <w:iCs/>
          <w:lang w:val="en-US"/>
        </w:rPr>
        <w:t xml:space="preserve"> social networks in general</w:t>
      </w:r>
      <w:r w:rsidR="002B0D8B">
        <w:rPr>
          <w:iCs/>
          <w:lang w:val="en-US"/>
        </w:rPr>
        <w:t xml:space="preserve"> </w:t>
      </w:r>
      <w:sdt>
        <w:sdtPr>
          <w:rPr>
            <w:iCs/>
            <w:lang w:val="en-US"/>
          </w:rPr>
          <w:alias w:val="Don't edit this field"/>
          <w:tag w:val="CitaviPlaceholder#b4b0dfdd-022a-45b8-96e5-91bd24093b1d"/>
          <w:id w:val="-765610986"/>
          <w:placeholder>
            <w:docPart w:val="DefaultPlaceholder_-1854013440"/>
          </w:placeholder>
        </w:sdtPr>
        <w:sdtEndPr/>
        <w:sdtContent>
          <w:r w:rsidR="002B0D8B">
            <w:rPr>
              <w:iCs/>
              <w:lang w:val="en-US"/>
            </w:rPr>
            <w:fldChar w:fldCharType="begin"/>
          </w:r>
          <w:r w:rsidR="00217981">
            <w:rPr>
              <w:iCs/>
              <w:lang w:val="en-US"/>
            </w:rPr>
            <w:instrText>ADDIN CitaviPlaceholder{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}</w:instrText>
          </w:r>
          <w:r w:rsidR="002B0D8B">
            <w:rPr>
              <w:iCs/>
              <w:lang w:val="en-US"/>
            </w:rPr>
            <w:fldChar w:fldCharType="separate"/>
          </w:r>
          <w:r w:rsidR="00F11E7E">
            <w:rPr>
              <w:iCs/>
              <w:lang w:val="en-US"/>
            </w:rPr>
            <w:t>(Gouldner, 1960)</w:t>
          </w:r>
          <w:r w:rsidR="002B0D8B">
            <w:rPr>
              <w:iCs/>
              <w:lang w:val="en-US"/>
            </w:rPr>
            <w:fldChar w:fldCharType="end"/>
          </w:r>
        </w:sdtContent>
      </w:sdt>
      <w:r w:rsidRPr="00FE4B17">
        <w:rPr>
          <w:iCs/>
          <w:lang w:val="en-US"/>
        </w:rPr>
        <w:t xml:space="preserve"> and guid</w:t>
      </w:r>
      <w:r w:rsidR="00B94478" w:rsidRPr="00FE4B17">
        <w:rPr>
          <w:iCs/>
          <w:lang w:val="en-US"/>
        </w:rPr>
        <w:t>es</w:t>
      </w:r>
      <w:r w:rsidRPr="00FE4B17">
        <w:rPr>
          <w:iCs/>
          <w:lang w:val="en-US"/>
        </w:rPr>
        <w:t xml:space="preserve"> knowledge exchange in </w:t>
      </w:r>
      <w:r w:rsidR="00B94478" w:rsidRPr="00FE4B17">
        <w:rPr>
          <w:iCs/>
          <w:lang w:val="en-US"/>
        </w:rPr>
        <w:t xml:space="preserve">particular </w:t>
      </w:r>
      <w:sdt>
        <w:sdtPr>
          <w:rPr>
            <w:iCs/>
            <w:lang w:val="en-US"/>
          </w:rPr>
          <w:alias w:val="Don't edit this field"/>
          <w:tag w:val="CitaviPlaceholder#7ee743e5-7016-440e-ad6c-4c792808dcc4"/>
          <w:id w:val="739988358"/>
          <w:placeholder>
            <w:docPart w:val="DefaultPlaceholder_-1854013440"/>
          </w:placeholder>
        </w:sdtPr>
        <w:sdtEndPr/>
        <w:sdtContent>
          <w:r w:rsidR="002B0D8B">
            <w:rPr>
              <w:iCs/>
              <w:lang w:val="en-US"/>
            </w:rPr>
            <w:fldChar w:fldCharType="begin"/>
          </w:r>
          <w:r w:rsidR="00217981">
            <w:rPr>
              <w:iCs/>
              <w:lang w:val="en-US"/>
            </w:rPr>
            <w:instrText>ADDIN CitaviPlaceholder{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}</w:instrText>
          </w:r>
          <w:r w:rsidR="002B0D8B">
            <w:rPr>
              <w:iCs/>
              <w:lang w:val="en-US"/>
            </w:rPr>
            <w:fldChar w:fldCharType="separate"/>
          </w:r>
          <w:r w:rsidR="00F11E7E">
            <w:rPr>
              <w:iCs/>
              <w:lang w:val="en-US"/>
            </w:rPr>
            <w:t>(Caimo &amp; Lomi, 2015)</w:t>
          </w:r>
          <w:r w:rsidR="002B0D8B">
            <w:rPr>
              <w:iCs/>
              <w:lang w:val="en-US"/>
            </w:rPr>
            <w:fldChar w:fldCharType="end"/>
          </w:r>
        </w:sdtContent>
      </w:sdt>
      <w:r w:rsidRPr="00FE4B17">
        <w:rPr>
          <w:iCs/>
          <w:lang w:val="en-US"/>
        </w:rPr>
        <w:t>. The knowledge</w:t>
      </w:r>
      <w:r w:rsidR="00B94478" w:rsidRPr="00FE4B17">
        <w:rPr>
          <w:iCs/>
          <w:lang w:val="en-US"/>
        </w:rPr>
        <w:t>-</w:t>
      </w:r>
      <w:r w:rsidRPr="00FE4B17">
        <w:rPr>
          <w:iCs/>
          <w:lang w:val="en-US"/>
        </w:rPr>
        <w:t xml:space="preserve">seeking and </w:t>
      </w:r>
      <w:r w:rsidR="00B94478" w:rsidRPr="00FE4B17">
        <w:rPr>
          <w:iCs/>
          <w:lang w:val="en-US"/>
        </w:rPr>
        <w:t>knowledge-</w:t>
      </w:r>
      <w:r w:rsidRPr="00FE4B17">
        <w:rPr>
          <w:iCs/>
          <w:lang w:val="en-US"/>
        </w:rPr>
        <w:t>providing two-star</w:t>
      </w:r>
      <w:r w:rsidR="00514708">
        <w:rPr>
          <w:iCs/>
          <w:lang w:val="en-US"/>
        </w:rPr>
        <w:t xml:space="preserve"> effects</w:t>
      </w:r>
      <w:r w:rsidRPr="00FE4B17">
        <w:rPr>
          <w:iCs/>
          <w:lang w:val="en-US"/>
        </w:rPr>
        <w:t xml:space="preserve"> (12 and 13) capture employees’ tendenc</w:t>
      </w:r>
      <w:r w:rsidR="00B94478" w:rsidRPr="00FE4B17">
        <w:rPr>
          <w:iCs/>
          <w:lang w:val="en-US"/>
        </w:rPr>
        <w:t>ies</w:t>
      </w:r>
      <w:r w:rsidRPr="00FE4B17">
        <w:rPr>
          <w:iCs/>
          <w:lang w:val="en-US"/>
        </w:rPr>
        <w:t xml:space="preserve"> to seek knowledge from or provide knowledge to multiple colleagues, </w:t>
      </w:r>
      <w:r w:rsidR="00B94478" w:rsidRPr="00FE4B17">
        <w:rPr>
          <w:iCs/>
          <w:lang w:val="en-US"/>
        </w:rPr>
        <w:t xml:space="preserve">while </w:t>
      </w:r>
      <w:r w:rsidRPr="00FE4B17">
        <w:rPr>
          <w:iCs/>
          <w:lang w:val="en-US"/>
        </w:rPr>
        <w:t>the brokerage effect (14) captures the interaction between employees’ tendenc</w:t>
      </w:r>
      <w:r w:rsidR="00B94478" w:rsidRPr="00FE4B17">
        <w:rPr>
          <w:iCs/>
          <w:lang w:val="en-US"/>
        </w:rPr>
        <w:t>ies</w:t>
      </w:r>
      <w:r w:rsidRPr="00FE4B17">
        <w:rPr>
          <w:iCs/>
          <w:lang w:val="en-US"/>
        </w:rPr>
        <w:t xml:space="preserve"> to seek and </w:t>
      </w:r>
      <w:r w:rsidR="00B94478" w:rsidRPr="00FE4B17">
        <w:rPr>
          <w:iCs/>
          <w:lang w:val="en-US"/>
        </w:rPr>
        <w:t xml:space="preserve">to </w:t>
      </w:r>
      <w:r w:rsidRPr="00FE4B17">
        <w:rPr>
          <w:iCs/>
          <w:lang w:val="en-US"/>
        </w:rPr>
        <w:t>provide knowledge. The knowledge</w:t>
      </w:r>
      <w:r w:rsidR="00B94478" w:rsidRPr="00FE4B17">
        <w:rPr>
          <w:iCs/>
          <w:lang w:val="en-US"/>
        </w:rPr>
        <w:t>-</w:t>
      </w:r>
      <w:r w:rsidRPr="00FE4B17">
        <w:rPr>
          <w:iCs/>
          <w:lang w:val="en-US"/>
        </w:rPr>
        <w:t>seeking and</w:t>
      </w:r>
      <w:r w:rsidR="00B94478" w:rsidRPr="00FE4B17">
        <w:rPr>
          <w:iCs/>
          <w:lang w:val="en-US"/>
        </w:rPr>
        <w:t xml:space="preserve"> knowledge-</w:t>
      </w:r>
      <w:r w:rsidRPr="00FE4B17">
        <w:rPr>
          <w:iCs/>
          <w:lang w:val="en-US"/>
        </w:rPr>
        <w:t>providing centralization effects (15 and 16) account for variation</w:t>
      </w:r>
      <w:r w:rsidR="00B94478" w:rsidRPr="00FE4B17">
        <w:rPr>
          <w:iCs/>
          <w:lang w:val="en-US"/>
        </w:rPr>
        <w:t>s</w:t>
      </w:r>
      <w:r w:rsidRPr="00FE4B17">
        <w:rPr>
          <w:iCs/>
          <w:lang w:val="en-US"/>
        </w:rPr>
        <w:t xml:space="preserve"> in the degrees to which employees seek and provide knowledge. Finally, the indirect connectivity effect (17) captures the tendency for ties to form as part of </w:t>
      </w:r>
      <w:r w:rsidR="00B94478" w:rsidRPr="00FE4B17">
        <w:rPr>
          <w:iCs/>
          <w:lang w:val="en-US"/>
        </w:rPr>
        <w:t xml:space="preserve">configurations </w:t>
      </w:r>
      <w:r w:rsidRPr="00FE4B17">
        <w:rPr>
          <w:iCs/>
          <w:lang w:val="en-US"/>
        </w:rPr>
        <w:t>involving open paths between two employees</w:t>
      </w:r>
      <w:r w:rsidR="00B94478" w:rsidRPr="00FE4B17">
        <w:rPr>
          <w:iCs/>
          <w:lang w:val="en-US"/>
        </w:rPr>
        <w:t>,</w:t>
      </w:r>
      <w:r w:rsidRPr="00FE4B17">
        <w:rPr>
          <w:iCs/>
          <w:lang w:val="en-US"/>
        </w:rPr>
        <w:t xml:space="preserve"> while the transitivity effect (18) captures the tendencies for th</w:t>
      </w:r>
      <w:r w:rsidR="004E4DD1" w:rsidRPr="00FE4B17">
        <w:rPr>
          <w:iCs/>
          <w:lang w:val="en-US"/>
        </w:rPr>
        <w:t>o</w:t>
      </w:r>
      <w:r w:rsidRPr="00FE4B17">
        <w:rPr>
          <w:iCs/>
          <w:lang w:val="en-US"/>
        </w:rPr>
        <w:t>se paths to close based on the principle of transitive closure</w:t>
      </w:r>
      <w:r w:rsidR="002B0D8B">
        <w:rPr>
          <w:iCs/>
          <w:lang w:val="en-US"/>
        </w:rPr>
        <w:t xml:space="preserve"> </w:t>
      </w:r>
      <w:sdt>
        <w:sdtPr>
          <w:rPr>
            <w:iCs/>
            <w:lang w:val="en-US"/>
          </w:rPr>
          <w:alias w:val="Don't edit this field"/>
          <w:tag w:val="CitaviPlaceholder#2d4dd678-781c-461d-b2a1-b1543c4c1bcb"/>
          <w:id w:val="484283115"/>
          <w:placeholder>
            <w:docPart w:val="DefaultPlaceholder_-1854013440"/>
          </w:placeholder>
        </w:sdtPr>
        <w:sdtEndPr/>
        <w:sdtContent>
          <w:r w:rsidR="002B0D8B">
            <w:rPr>
              <w:iCs/>
              <w:lang w:val="en-US"/>
            </w:rPr>
            <w:fldChar w:fldCharType="begin"/>
          </w:r>
          <w:r w:rsidR="00217981">
            <w:rPr>
              <w:iCs/>
              <w:lang w:val="en-US"/>
            </w:rPr>
            <w:instrText>ADDIN CitaviPlaceholder{eyIkaWQiOiIxIiwiRW50cmllcyI6W3siJGlkIjoiMiIsIklkIjoiNGYzNzA3Y2MtNTJjYi00ZjU4LWI1MDUtZDc4NmIyYWYxMzY1IiwiUmFuZ2VMZW5ndGgiOjMyLCJSZWZlcmVuY2VJZCI6IjRiMWVhODgyLWE4MTgtNDI5Yi1iMzlkLTFhMjQwOTY4YmZmYyIsIlJlZmVyZW5jZSI6eyIkaWQiOiIzIiwiQWJzdHJhY3RDb21wbGV4aXR5IjowLCJBYnN0cmFjdFNvdXJjZVRleHRGb3JtYXQiOjAsIkF1dGhvcnMiOlt7IiRpZCI6IjQ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}</w:instrText>
          </w:r>
          <w:r w:rsidR="002B0D8B">
            <w:rPr>
              <w:iCs/>
              <w:lang w:val="en-US"/>
            </w:rPr>
            <w:fldChar w:fldCharType="separate"/>
          </w:r>
          <w:r w:rsidR="00F11E7E">
            <w:rPr>
              <w:iCs/>
              <w:lang w:val="en-US"/>
            </w:rPr>
            <w:t>(Robins, Pattison, &amp; Wang, 2009)</w:t>
          </w:r>
          <w:r w:rsidR="002B0D8B">
            <w:rPr>
              <w:iCs/>
              <w:lang w:val="en-US"/>
            </w:rPr>
            <w:fldChar w:fldCharType="end"/>
          </w:r>
        </w:sdtContent>
      </w:sdt>
      <w:r w:rsidR="002B0D8B">
        <w:rPr>
          <w:iCs/>
          <w:lang w:val="en-US"/>
        </w:rPr>
        <w:t>.</w:t>
      </w:r>
    </w:p>
    <w:p w14:paraId="1653DE7D" w14:textId="1D57F0EA" w:rsidR="00D169B2" w:rsidRPr="00FE4B17" w:rsidRDefault="00D169B2" w:rsidP="00032F8E">
      <w:pPr>
        <w:ind w:firstLine="426"/>
        <w:jc w:val="left"/>
        <w:rPr>
          <w:lang w:val="en-US"/>
        </w:rPr>
      </w:pPr>
      <w:r w:rsidRPr="00FE4B17">
        <w:rPr>
          <w:b/>
          <w:i/>
          <w:lang w:val="en-US"/>
        </w:rPr>
        <w:t>Model estimation.</w:t>
      </w:r>
      <w:r w:rsidRPr="00FE4B17">
        <w:rPr>
          <w:lang w:val="en-US"/>
        </w:rPr>
        <w:t xml:space="preserve"> All effects described above represent distinct local substructures within a network. ERGMs condition the occurrence of these substructures on the likelihood of observing the overall network and assess whether a specific substructure occurs more (or less) often in the observed network compared to </w:t>
      </w:r>
      <w:r w:rsidR="004E4DD1" w:rsidRPr="00FE4B17">
        <w:rPr>
          <w:lang w:val="en-US"/>
        </w:rPr>
        <w:t xml:space="preserve">its </w:t>
      </w:r>
      <w:r w:rsidRPr="00FE4B17">
        <w:rPr>
          <w:lang w:val="en-US"/>
        </w:rPr>
        <w:t>occurrence in random networks. There</w:t>
      </w:r>
      <w:r w:rsidR="00B94478" w:rsidRPr="00FE4B17">
        <w:rPr>
          <w:lang w:val="en-US"/>
        </w:rPr>
        <w:t>fore</w:t>
      </w:r>
      <w:r w:rsidRPr="00FE4B17">
        <w:rPr>
          <w:lang w:val="en-US"/>
        </w:rPr>
        <w:t xml:space="preserve">, </w:t>
      </w:r>
      <w:r w:rsidR="004E4DD1" w:rsidRPr="00FE4B17">
        <w:rPr>
          <w:lang w:val="en-US"/>
        </w:rPr>
        <w:t xml:space="preserve">ERGMs </w:t>
      </w:r>
      <w:r w:rsidRPr="00FE4B17">
        <w:rPr>
          <w:lang w:val="en-US"/>
        </w:rPr>
        <w:t xml:space="preserve">are able to </w:t>
      </w:r>
      <w:r w:rsidRPr="00FE4B17">
        <w:rPr>
          <w:lang w:val="en-US"/>
        </w:rPr>
        <w:lastRenderedPageBreak/>
        <w:t xml:space="preserve">estimate the relative contribution of </w:t>
      </w:r>
      <w:r w:rsidR="0038574C">
        <w:rPr>
          <w:lang w:val="en-US"/>
        </w:rPr>
        <w:t>each</w:t>
      </w:r>
      <w:r w:rsidR="0038574C" w:rsidRPr="00FE4B17">
        <w:rPr>
          <w:lang w:val="en-US"/>
        </w:rPr>
        <w:t xml:space="preserve"> </w:t>
      </w:r>
      <w:r w:rsidRPr="00FE4B17">
        <w:rPr>
          <w:lang w:val="en-US"/>
        </w:rPr>
        <w:t>local substructure to the overall shape of the observed network</w:t>
      </w:r>
      <w:r w:rsidR="0038574C">
        <w:rPr>
          <w:lang w:val="en-US"/>
        </w:rPr>
        <w:t xml:space="preserve"> – conditional on all other substructures included in the model</w:t>
      </w:r>
      <w:r w:rsidRPr="00FE4B17">
        <w:rPr>
          <w:lang w:val="en-US"/>
        </w:rPr>
        <w:t xml:space="preserve"> </w:t>
      </w:r>
      <w:sdt>
        <w:sdtPr>
          <w:rPr>
            <w:lang w:val="en-US"/>
          </w:rPr>
          <w:alias w:val="Don’t edit this field."/>
          <w:tag w:val="CitaviPlaceholder#f21059d5-afb4-4ffa-a93c-c12f9e7b95ba"/>
          <w:id w:val="-2113121021"/>
          <w:placeholder>
            <w:docPart w:val="ABC045345A20487799FEDCD7CE18619B"/>
          </w:placeholder>
        </w:sdtPr>
        <w:sdtEndPr/>
        <w:sdtContent>
          <w:r w:rsidRPr="00FE4B17">
            <w:rPr>
              <w:lang w:val="en-US"/>
            </w:rPr>
            <w:fldChar w:fldCharType="begin"/>
          </w:r>
          <w:r w:rsidR="00217981">
            <w:rPr>
              <w:lang w:val="en-US"/>
            </w:rPr>
            <w:instrText>ADDIN CitaviPlaceholder{eyIkaWQiOiIxIiwiRW50cmllcyI6W3siJGlkIjoiMiIsIklkIjoiY2VmNTQ5NmEtZTgxOC00ZmEwLThiMjgtMGE4ZDFlMGUyY2Y1IiwiUmFuZ2VTdGFydCI6MjMsIlJhbmdlTGVuZ3RoIjo0MywiUmVmZXJlbmNlSWQiOiJlZWY1NDJlYS01ZmRjLTQ4OTMtYmZjNS1kN2E0ZjZlMTc3MmUiLCJSZWZlcmVuY2UiOnsiJGlkIjoiMyIsIkFic3RyYWN0Q29tcGxleGl0eSI6MCwiQWJzdHJhY3RTb3VyY2VUZXh0Rm9ybWF0IjowLCJBY2Nlc3NEYXRlIjoiMTMuMDIuMjAxNCIsIkF1dGhvcnMiOlt7IiRpZCI6IjQ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jA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FJvYmlucyAmIEx1c2hlciwgMjAxMmI7IFJvYmlucywgUGF0dGlzb24sIEthbGlzaCwgJiBMdXNoZXIsIDIwMDcpIn1dfSwiVGFnIjoiQ2l0YXZpUGxhY2Vob2xkZXIjZjIxMDU5ZDUtYWZiNC00ZmZhLWE5M2MtYzEyZjllN2I5NWJhIiwiVGV4dCI6IihSb2JpbnMgJiBMdXNoZXIsIDIwMTJiOyBSb2JpbnMsIFBhdHRpc29uLCBLYWxpc2gsICYgTHVzaGVyLCAyMDA3KSIsIldBSVZlcnNpb24iOiI2LjMuMC4wIn0=}</w:instrText>
          </w:r>
          <w:r w:rsidRPr="00FE4B17">
            <w:rPr>
              <w:lang w:val="en-US"/>
            </w:rPr>
            <w:fldChar w:fldCharType="separate"/>
          </w:r>
          <w:r w:rsidR="00F11E7E">
            <w:rPr>
              <w:lang w:val="en-US"/>
            </w:rPr>
            <w:t>(Robins &amp; Lusher, 2012b; Robins, Pattison, Kalish, &amp; Lusher, 2007)</w:t>
          </w:r>
          <w:r w:rsidRPr="00FE4B17">
            <w:rPr>
              <w:lang w:val="en-US"/>
            </w:rPr>
            <w:fldChar w:fldCharType="end"/>
          </w:r>
        </w:sdtContent>
      </w:sdt>
      <w:r w:rsidRPr="002B0D8B">
        <w:rPr>
          <w:lang w:val="en-US"/>
        </w:rPr>
        <w:t xml:space="preserve">. </w:t>
      </w:r>
      <w:r w:rsidRPr="00FE4B17">
        <w:rPr>
          <w:lang w:val="en-US"/>
        </w:rPr>
        <w:t>We apply ERGMs to test our hypotheses</w:t>
      </w:r>
      <w:r w:rsidR="00B94478" w:rsidRPr="00FE4B17">
        <w:rPr>
          <w:lang w:val="en-US"/>
        </w:rPr>
        <w:t>,</w:t>
      </w:r>
      <w:r w:rsidRPr="00FE4B17">
        <w:rPr>
          <w:lang w:val="en-US"/>
        </w:rPr>
        <w:t xml:space="preserve"> as they allow for the estimation of the relative influenc</w:t>
      </w:r>
      <w:r w:rsidR="00B94478" w:rsidRPr="00FE4B17">
        <w:rPr>
          <w:lang w:val="en-US"/>
        </w:rPr>
        <w:t>e</w:t>
      </w:r>
      <w:r w:rsidRPr="00FE4B17">
        <w:rPr>
          <w:lang w:val="en-US"/>
        </w:rPr>
        <w:t xml:space="preserve"> of individual employees’ extrinsic motivation on knowledge seeking and </w:t>
      </w:r>
      <w:r w:rsidR="00B94478" w:rsidRPr="00FE4B17">
        <w:rPr>
          <w:lang w:val="en-US"/>
        </w:rPr>
        <w:t xml:space="preserve">knowledge </w:t>
      </w:r>
      <w:r w:rsidRPr="00FE4B17">
        <w:rPr>
          <w:lang w:val="en-US"/>
        </w:rPr>
        <w:t>providing while controlling for the influenc</w:t>
      </w:r>
      <w:r w:rsidR="00B94478" w:rsidRPr="00FE4B17">
        <w:rPr>
          <w:lang w:val="en-US"/>
        </w:rPr>
        <w:t>e</w:t>
      </w:r>
      <w:r w:rsidRPr="00FE4B17">
        <w:rPr>
          <w:lang w:val="en-US"/>
        </w:rPr>
        <w:t xml:space="preserve"> of other knowledge</w:t>
      </w:r>
      <w:r w:rsidR="00B94478" w:rsidRPr="00FE4B17">
        <w:rPr>
          <w:lang w:val="en-US"/>
        </w:rPr>
        <w:t>-</w:t>
      </w:r>
      <w:r w:rsidRPr="00FE4B17">
        <w:rPr>
          <w:lang w:val="en-US"/>
        </w:rPr>
        <w:t xml:space="preserve">exchange ties in the network. </w:t>
      </w:r>
      <w:r w:rsidR="004E4DD1" w:rsidRPr="00FE4B17">
        <w:rPr>
          <w:color w:val="000000" w:themeColor="text1"/>
          <w:lang w:val="en-US"/>
        </w:rPr>
        <w:t>In order</w:t>
      </w:r>
      <w:r w:rsidRPr="00FE4B17">
        <w:rPr>
          <w:color w:val="000000" w:themeColor="text1"/>
          <w:lang w:val="en-US"/>
        </w:rPr>
        <w:t xml:space="preserve"> to draw general conclusions</w:t>
      </w:r>
      <w:r w:rsidR="008363B0" w:rsidRPr="00FE4B17">
        <w:rPr>
          <w:color w:val="000000" w:themeColor="text1"/>
          <w:lang w:val="en-US"/>
        </w:rPr>
        <w:t xml:space="preserve"> from our analyses</w:t>
      </w:r>
      <w:r w:rsidRPr="00FE4B17">
        <w:rPr>
          <w:color w:val="000000" w:themeColor="text1"/>
          <w:lang w:val="en-US"/>
        </w:rPr>
        <w:t>, we integrate all employees from the five teams in</w:t>
      </w:r>
      <w:r w:rsidR="00B94478" w:rsidRPr="00FE4B17">
        <w:rPr>
          <w:color w:val="000000" w:themeColor="text1"/>
          <w:lang w:val="en-US"/>
        </w:rPr>
        <w:t>to</w:t>
      </w:r>
      <w:r w:rsidRPr="00FE4B17">
        <w:rPr>
          <w:color w:val="000000" w:themeColor="text1"/>
          <w:lang w:val="en-US"/>
        </w:rPr>
        <w:t xml:space="preserve"> one model instead of performing separate ERGMs for each team. </w:t>
      </w:r>
      <w:r w:rsidR="00B94478" w:rsidRPr="00FE4B17">
        <w:rPr>
          <w:color w:val="000000" w:themeColor="text1"/>
          <w:lang w:val="en-US"/>
        </w:rPr>
        <w:t>In other words</w:t>
      </w:r>
      <w:r w:rsidRPr="00FE4B17">
        <w:rPr>
          <w:color w:val="000000" w:themeColor="text1"/>
          <w:lang w:val="en-US"/>
        </w:rPr>
        <w:t>, we aggregated all five intra-team knowledge</w:t>
      </w:r>
      <w:r w:rsidR="00B94478" w:rsidRPr="00FE4B17">
        <w:rPr>
          <w:color w:val="000000" w:themeColor="text1"/>
          <w:lang w:val="en-US"/>
        </w:rPr>
        <w:t>-</w:t>
      </w:r>
      <w:r w:rsidRPr="00FE4B17">
        <w:rPr>
          <w:color w:val="000000" w:themeColor="text1"/>
          <w:lang w:val="en-US"/>
        </w:rPr>
        <w:t xml:space="preserve">exchange networks into an overall matrix comprising all 138 sales employees. To account for the fact that ties can </w:t>
      </w:r>
      <w:r w:rsidR="00B94478" w:rsidRPr="00FE4B17">
        <w:rPr>
          <w:color w:val="000000" w:themeColor="text1"/>
          <w:lang w:val="en-US"/>
        </w:rPr>
        <w:t xml:space="preserve">only </w:t>
      </w:r>
      <w:r w:rsidRPr="00FE4B17">
        <w:rPr>
          <w:color w:val="000000" w:themeColor="text1"/>
          <w:lang w:val="en-US"/>
        </w:rPr>
        <w:t>occur between members of the same team, we integrated a second matrix (</w:t>
      </w:r>
      <w:r w:rsidR="00B94478" w:rsidRPr="00FE4B17">
        <w:rPr>
          <w:color w:val="000000" w:themeColor="text1"/>
          <w:lang w:val="en-US"/>
        </w:rPr>
        <w:t xml:space="preserve">a </w:t>
      </w:r>
      <w:r w:rsidRPr="00FE4B17">
        <w:rPr>
          <w:color w:val="000000" w:themeColor="text1"/>
          <w:lang w:val="en-US"/>
        </w:rPr>
        <w:t>“structural zero file”) in</w:t>
      </w:r>
      <w:r w:rsidR="00B94478" w:rsidRPr="00FE4B17">
        <w:rPr>
          <w:color w:val="000000" w:themeColor="text1"/>
          <w:lang w:val="en-US"/>
        </w:rPr>
        <w:t>to</w:t>
      </w:r>
      <w:r w:rsidRPr="00FE4B17">
        <w:rPr>
          <w:color w:val="000000" w:themeColor="text1"/>
          <w:lang w:val="en-US"/>
        </w:rPr>
        <w:t xml:space="preserve"> the model </w:t>
      </w:r>
      <w:r w:rsidR="00B94478" w:rsidRPr="00FE4B17">
        <w:rPr>
          <w:color w:val="000000" w:themeColor="text1"/>
          <w:lang w:val="en-US"/>
        </w:rPr>
        <w:t xml:space="preserve">to </w:t>
      </w:r>
      <w:r w:rsidRPr="00FE4B17">
        <w:rPr>
          <w:color w:val="000000" w:themeColor="text1"/>
          <w:lang w:val="en-US"/>
        </w:rPr>
        <w:t>ensur</w:t>
      </w:r>
      <w:r w:rsidR="00B94478" w:rsidRPr="00FE4B17">
        <w:rPr>
          <w:color w:val="000000" w:themeColor="text1"/>
          <w:lang w:val="en-US"/>
        </w:rPr>
        <w:t>e</w:t>
      </w:r>
      <w:r w:rsidRPr="00FE4B17">
        <w:rPr>
          <w:color w:val="000000" w:themeColor="text1"/>
          <w:lang w:val="en-US"/>
        </w:rPr>
        <w:t xml:space="preserve"> that only intra-team ties were considered in the estimation process </w:t>
      </w:r>
      <w:sdt>
        <w:sdtPr>
          <w:rPr>
            <w:color w:val="000000" w:themeColor="text1"/>
            <w:lang w:val="en-US"/>
          </w:rPr>
          <w:alias w:val="Don’t edit this field."/>
          <w:tag w:val="CitaviPlaceholder#96fdf642-6ca8-47a0-88a3-ee6dccd616cc"/>
          <w:id w:val="568082483"/>
          <w:placeholder>
            <w:docPart w:val="ABC045345A20487799FEDCD7CE18619B"/>
          </w:placeholder>
        </w:sdtPr>
        <w:sdtEndPr/>
        <w:sdtContent>
          <w:r w:rsidRPr="00FE4B17">
            <w:rPr>
              <w:color w:val="000000" w:themeColor="text1"/>
              <w:lang w:val="en-US"/>
            </w:rPr>
            <w:fldChar w:fldCharType="begin"/>
          </w:r>
          <w:r w:rsidR="00217981">
            <w:rPr>
              <w:color w:val="000000" w:themeColor="text1"/>
              <w:lang w:val="en-US"/>
            </w:rPr>
            <w:instrText>ADDIN CitaviPlaceholder{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TQ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g3PC9uPlxyXG4gIDxpbj50cnVlPC9pbj5cclxuICA8b3M+ODc8L29zPlxyXG4gIDxwcz44NzwvcHM+XHJcbjwvc3A+XHJcbjxlcD5cclxuICA8bj4xMTI8L24+XHJcbiAgPGluPnRydWU8L2luPlxyXG4gIDxvcz4xMTI8L29zPlxyXG4gIDxwcz4xMTI8L3BzPlxyXG48L2VwPlxyXG48b3M+ODctMTEyPC9vcz4iLCJQYWdlUmFuZ2VOdW1iZXIiOjg3LCJQYWdlUmFuZ2VOdW1iZXJpbmdUeXBlIjoiUGFnZSIsIlBhZ2VSYW5nZU51bWVyYWxTeXN0ZW0iOiJBcmFiaWMiLCJQYXJlbnRSZWZlcmVuY2UiOnsiJGlkIjoiMT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Jhc292ICYgQnJlbm5lY2tlLCAyMDE3OyBLYWxpc2ggJiBMdXJpYSwgMjAxMikifV19LCJUYWciOiJDaXRhdmlQbGFjZWhvbGRlciM5NmZkZjY0Mi02Y2E4LTQ3YTAtODhhMy1lZTZkY2NkNjE2Y2MiLCJUZXh0IjoiKEJhc292ICYgQnJlbm5lY2tlLCAyMDE3OyBLYWxpc2ggJiBMdXJpYSwgMjAxMikiLCJXQUlWZXJzaW9uIjoiNi4zLjAuMCJ9}</w:instrText>
          </w:r>
          <w:r w:rsidRPr="00FE4B17">
            <w:rPr>
              <w:color w:val="000000" w:themeColor="text1"/>
              <w:lang w:val="en-US"/>
            </w:rPr>
            <w:fldChar w:fldCharType="separate"/>
          </w:r>
          <w:r w:rsidR="00F11E7E">
            <w:rPr>
              <w:color w:val="000000" w:themeColor="text1"/>
              <w:lang w:val="en-US"/>
            </w:rPr>
            <w:t>(Basov &amp; Brennecke, 2017; Kalish &amp; Luria, 2012)</w:t>
          </w:r>
          <w:r w:rsidRPr="00FE4B17">
            <w:rPr>
              <w:color w:val="000000" w:themeColor="text1"/>
              <w:lang w:val="en-US"/>
            </w:rPr>
            <w:fldChar w:fldCharType="end"/>
          </w:r>
        </w:sdtContent>
      </w:sdt>
      <w:r w:rsidRPr="00FE4B17">
        <w:rPr>
          <w:color w:val="000000" w:themeColor="text1"/>
          <w:lang w:val="en-US"/>
        </w:rPr>
        <w:t xml:space="preserve">.  </w:t>
      </w:r>
    </w:p>
    <w:p w14:paraId="2A8B1869" w14:textId="2A5480D3" w:rsidR="00D169B2" w:rsidRPr="00FE4B17" w:rsidRDefault="00D169B2" w:rsidP="00032F8E">
      <w:pPr>
        <w:ind w:firstLine="426"/>
        <w:jc w:val="left"/>
        <w:rPr>
          <w:lang w:val="en-US"/>
        </w:rPr>
      </w:pPr>
      <w:r w:rsidRPr="00FE4B17">
        <w:rPr>
          <w:lang w:val="en-US"/>
        </w:rPr>
        <w:t xml:space="preserve">After estimating the model, we performed goodness of fit (GOF) tests </w:t>
      </w:r>
      <w:r w:rsidR="00B94478" w:rsidRPr="00FE4B17">
        <w:rPr>
          <w:lang w:val="en-US"/>
        </w:rPr>
        <w:t xml:space="preserve">to </w:t>
      </w:r>
      <w:r w:rsidRPr="00FE4B17">
        <w:rPr>
          <w:lang w:val="en-US"/>
        </w:rPr>
        <w:t xml:space="preserve">assess how well the estimated model represents the overall features of the observed network. </w:t>
      </w:r>
      <w:r w:rsidR="00B94478" w:rsidRPr="00FE4B17">
        <w:rPr>
          <w:lang w:val="en-US"/>
        </w:rPr>
        <w:t>To do so</w:t>
      </w:r>
      <w:r w:rsidRPr="00FE4B17">
        <w:rPr>
          <w:lang w:val="en-US"/>
        </w:rPr>
        <w:t xml:space="preserve">, a large number of graphs </w:t>
      </w:r>
      <w:r w:rsidR="00B94478" w:rsidRPr="00FE4B17">
        <w:rPr>
          <w:lang w:val="en-US"/>
        </w:rPr>
        <w:t xml:space="preserve">were </w:t>
      </w:r>
      <w:r w:rsidRPr="00FE4B17">
        <w:rPr>
          <w:lang w:val="en-US"/>
        </w:rPr>
        <w:t xml:space="preserve">simulated from the fitted model. The features of the simulated graphs </w:t>
      </w:r>
      <w:r w:rsidR="00B94478" w:rsidRPr="00FE4B17">
        <w:rPr>
          <w:lang w:val="en-US"/>
        </w:rPr>
        <w:t xml:space="preserve">were </w:t>
      </w:r>
      <w:r w:rsidRPr="00FE4B17">
        <w:rPr>
          <w:lang w:val="en-US"/>
        </w:rPr>
        <w:t xml:space="preserve">then compared to the features of the observed network. The higher the congruity between the simulated graphs and the observed network, the better the fit of the estimated model </w:t>
      </w:r>
      <w:sdt>
        <w:sdtPr>
          <w:rPr>
            <w:lang w:val="en-US"/>
          </w:rPr>
          <w:alias w:val="Don’t edit this field."/>
          <w:tag w:val="CitaviPlaceholder#cc601308-a4ed-45b5-8cb6-198cc4ccc07e"/>
          <w:id w:val="1896554384"/>
          <w:placeholder>
            <w:docPart w:val="ABC045345A20487799FEDCD7CE18619B"/>
          </w:placeholder>
        </w:sdtPr>
        <w:sdtEndPr/>
        <w:sdtContent>
          <w:r w:rsidRPr="00FE4B17">
            <w:rPr>
              <w:lang w:val="en-US"/>
            </w:rPr>
            <w:fldChar w:fldCharType="begin"/>
          </w:r>
          <w:r w:rsidR="00217981">
            <w:rPr>
              <w:lang w:val="en-US"/>
            </w:rPr>
            <w:instrText>ADDIN CitaviPlaceholder{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TI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}</w:instrText>
          </w:r>
          <w:r w:rsidRPr="00FE4B17">
            <w:rPr>
              <w:lang w:val="en-US"/>
            </w:rPr>
            <w:fldChar w:fldCharType="separate"/>
          </w:r>
          <w:r w:rsidR="00F11E7E">
            <w:rPr>
              <w:lang w:val="en-US"/>
            </w:rPr>
            <w:t>(Robins &amp; Lusher, 2012a; Robins et al., 2009)</w:t>
          </w:r>
          <w:r w:rsidRPr="00FE4B17">
            <w:rPr>
              <w:lang w:val="en-US"/>
            </w:rPr>
            <w:fldChar w:fldCharType="end"/>
          </w:r>
        </w:sdtContent>
      </w:sdt>
      <w:r w:rsidRPr="00FE4B17">
        <w:rPr>
          <w:lang w:val="en-US"/>
        </w:rPr>
        <w:t xml:space="preserve">. We ran all analyses using the MPNet software package </w:t>
      </w:r>
      <w:sdt>
        <w:sdtPr>
          <w:rPr>
            <w:lang w:val="en-US"/>
          </w:rPr>
          <w:alias w:val="Don’t edit this field."/>
          <w:tag w:val="CitaviPlaceholder#adb67fd6-733a-4854-aef9-6e38aa454d4a"/>
          <w:id w:val="470480291"/>
          <w:placeholder>
            <w:docPart w:val="ABC045345A20487799FEDCD7CE18619B"/>
          </w:placeholder>
        </w:sdtPr>
        <w:sdtEndPr/>
        <w:sdtContent>
          <w:r w:rsidRPr="00FE4B17">
            <w:rPr>
              <w:lang w:val="en-US"/>
            </w:rPr>
            <w:fldChar w:fldCharType="begin"/>
          </w:r>
          <w:r w:rsidR="00217981">
            <w:rPr>
              <w:lang w:val="en-US"/>
            </w:rPr>
            <w:instrText>ADDIN CitaviPlaceholder{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}</w:instrText>
          </w:r>
          <w:r w:rsidRPr="00FE4B17">
            <w:rPr>
              <w:lang w:val="en-US"/>
            </w:rPr>
            <w:fldChar w:fldCharType="separate"/>
          </w:r>
          <w:r w:rsidR="00F11E7E">
            <w:rPr>
              <w:lang w:val="en-US"/>
            </w:rPr>
            <w:t>(P. Wang, Robins, &amp; Pattison, 2009)</w:t>
          </w:r>
          <w:r w:rsidRPr="00FE4B17">
            <w:rPr>
              <w:lang w:val="en-US"/>
            </w:rPr>
            <w:fldChar w:fldCharType="end"/>
          </w:r>
        </w:sdtContent>
      </w:sdt>
      <w:r w:rsidRPr="00FE4B17">
        <w:rPr>
          <w:lang w:val="en-US"/>
        </w:rPr>
        <w:t>.</w:t>
      </w:r>
    </w:p>
    <w:p w14:paraId="180F67F1" w14:textId="77777777" w:rsidR="001E00D7" w:rsidRPr="00FE4B17" w:rsidRDefault="001E00D7" w:rsidP="00D169B2">
      <w:pPr>
        <w:ind w:firstLine="708"/>
        <w:jc w:val="left"/>
        <w:rPr>
          <w:lang w:val="en-US"/>
        </w:rPr>
      </w:pPr>
    </w:p>
    <w:p w14:paraId="3534340F" w14:textId="77777777" w:rsidR="00D169B2" w:rsidRPr="00FE4B17" w:rsidRDefault="00D169B2" w:rsidP="00D169B2">
      <w:pPr>
        <w:pStyle w:val="Heading1"/>
        <w:spacing w:before="0"/>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Results</w:t>
      </w:r>
    </w:p>
    <w:p w14:paraId="2EBDFAF8" w14:textId="36F595A5" w:rsidR="00D169B2" w:rsidRPr="00FE4B17" w:rsidRDefault="00D169B2" w:rsidP="00032F8E">
      <w:pPr>
        <w:ind w:firstLine="426"/>
        <w:jc w:val="left"/>
        <w:rPr>
          <w:lang w:val="en-US"/>
        </w:rPr>
      </w:pPr>
      <w:r w:rsidRPr="00FE4B17">
        <w:rPr>
          <w:lang w:val="en-US"/>
        </w:rPr>
        <w:t xml:space="preserve">We present the estimated model in Table </w:t>
      </w:r>
      <w:r w:rsidR="008E2CAC" w:rsidRPr="00FE4B17">
        <w:rPr>
          <w:lang w:val="en-US"/>
        </w:rPr>
        <w:t>4</w:t>
      </w:r>
      <w:r w:rsidRPr="00FE4B17">
        <w:rPr>
          <w:lang w:val="en-US"/>
        </w:rPr>
        <w:t xml:space="preserve">. From the focal </w:t>
      </w:r>
      <w:r w:rsidR="006943B2" w:rsidRPr="00FE4B17">
        <w:rPr>
          <w:lang w:val="en-US"/>
        </w:rPr>
        <w:t xml:space="preserve">employees’ </w:t>
      </w:r>
      <w:r w:rsidRPr="00FE4B17">
        <w:rPr>
          <w:lang w:val="en-US"/>
        </w:rPr>
        <w:t xml:space="preserve">perspective, we expected employees who </w:t>
      </w:r>
      <w:r w:rsidR="00F94405" w:rsidRPr="00FE4B17">
        <w:rPr>
          <w:lang w:val="en-US"/>
        </w:rPr>
        <w:t xml:space="preserve">were </w:t>
      </w:r>
      <w:r w:rsidRPr="00FE4B17">
        <w:rPr>
          <w:lang w:val="en-US"/>
        </w:rPr>
        <w:t>extrinsically motivated to have more knowledge</w:t>
      </w:r>
      <w:r w:rsidR="00F94405" w:rsidRPr="00FE4B17">
        <w:rPr>
          <w:lang w:val="en-US"/>
        </w:rPr>
        <w:t>-</w:t>
      </w:r>
      <w:r w:rsidRPr="00FE4B17">
        <w:rPr>
          <w:lang w:val="en-US"/>
        </w:rPr>
        <w:t>seeking and fewer knowledge</w:t>
      </w:r>
      <w:r w:rsidR="00F94405" w:rsidRPr="00FE4B17">
        <w:rPr>
          <w:lang w:val="en-US"/>
        </w:rPr>
        <w:t>-</w:t>
      </w:r>
      <w:r w:rsidRPr="00FE4B17">
        <w:rPr>
          <w:lang w:val="en-US"/>
        </w:rPr>
        <w:t xml:space="preserve">providing ties than those with low levels of extrinsic motivation (Hypotheses </w:t>
      </w:r>
      <w:r w:rsidRPr="00FE4B17">
        <w:rPr>
          <w:lang w:val="en-US"/>
        </w:rPr>
        <w:lastRenderedPageBreak/>
        <w:t xml:space="preserve">1a and 1b). While the parameter estimates confirm Hypothesis 1b, Hypothesis 1a </w:t>
      </w:r>
      <w:r w:rsidR="00F94405" w:rsidRPr="00FE4B17">
        <w:rPr>
          <w:lang w:val="en-US"/>
        </w:rPr>
        <w:t>must</w:t>
      </w:r>
      <w:r w:rsidRPr="00FE4B17">
        <w:rPr>
          <w:lang w:val="en-US"/>
        </w:rPr>
        <w:t xml:space="preserve"> be rejected, as the knowledge</w:t>
      </w:r>
      <w:r w:rsidR="00F94405" w:rsidRPr="00FE4B17">
        <w:rPr>
          <w:lang w:val="en-US"/>
        </w:rPr>
        <w:t>-</w:t>
      </w:r>
      <w:r w:rsidRPr="00FE4B17">
        <w:rPr>
          <w:lang w:val="en-US"/>
        </w:rPr>
        <w:t>seeking effect for extrinsic motivation is significant but negative. Apparently, extrinsically motivated employees not only have fewer knowledge</w:t>
      </w:r>
      <w:r w:rsidR="00F94405" w:rsidRPr="00FE4B17">
        <w:rPr>
          <w:lang w:val="en-US"/>
        </w:rPr>
        <w:t>-</w:t>
      </w:r>
      <w:r w:rsidRPr="00FE4B17">
        <w:rPr>
          <w:lang w:val="en-US"/>
        </w:rPr>
        <w:t>provision ties with others</w:t>
      </w:r>
      <w:r w:rsidR="00F94405" w:rsidRPr="00FE4B17">
        <w:rPr>
          <w:lang w:val="en-US"/>
        </w:rPr>
        <w:t xml:space="preserve"> but</w:t>
      </w:r>
      <w:r w:rsidRPr="00FE4B17">
        <w:rPr>
          <w:lang w:val="en-US"/>
        </w:rPr>
        <w:t xml:space="preserve"> they also engage in less knowledge seeking. </w:t>
      </w:r>
    </w:p>
    <w:p w14:paraId="4951B590" w14:textId="2A0BEFA1" w:rsidR="00D169B2" w:rsidRPr="00FE4B17" w:rsidRDefault="00A46818" w:rsidP="00032F8E">
      <w:pPr>
        <w:ind w:firstLine="426"/>
        <w:jc w:val="left"/>
        <w:rPr>
          <w:lang w:val="en-US"/>
        </w:rPr>
      </w:pPr>
      <w:r>
        <w:rPr>
          <w:lang w:val="en-US"/>
        </w:rPr>
        <w:t>From</w:t>
      </w:r>
      <w:r w:rsidR="00D169B2" w:rsidRPr="00FE4B17">
        <w:rPr>
          <w:lang w:val="en-US"/>
        </w:rPr>
        <w:t xml:space="preserve"> the dyadic similarity perspective, we find a tendency towards heterophily with regard to extrinsic motivation, which supports Hypothesis 2a. The positive difference parameter indicates that employees prefer knowledge</w:t>
      </w:r>
      <w:r w:rsidR="00F94405" w:rsidRPr="00FE4B17">
        <w:rPr>
          <w:lang w:val="en-US"/>
        </w:rPr>
        <w:t>-</w:t>
      </w:r>
      <w:r w:rsidR="00D169B2" w:rsidRPr="00FE4B17">
        <w:rPr>
          <w:lang w:val="en-US"/>
        </w:rPr>
        <w:t xml:space="preserve">exchange ties with employees </w:t>
      </w:r>
      <w:r w:rsidR="00F94405" w:rsidRPr="00FE4B17">
        <w:rPr>
          <w:lang w:val="en-US"/>
        </w:rPr>
        <w:t xml:space="preserve">who have </w:t>
      </w:r>
      <w:r w:rsidR="00D169B2" w:rsidRPr="00FE4B17">
        <w:rPr>
          <w:lang w:val="en-US"/>
        </w:rPr>
        <w:t xml:space="preserve">different levels of extrinsic motivation. </w:t>
      </w:r>
      <w:r w:rsidR="00F94405" w:rsidRPr="00FE4B17">
        <w:rPr>
          <w:lang w:val="en-US"/>
        </w:rPr>
        <w:t>S</w:t>
      </w:r>
      <w:r w:rsidR="00D169B2" w:rsidRPr="00FE4B17">
        <w:rPr>
          <w:lang w:val="en-US"/>
        </w:rPr>
        <w:t xml:space="preserve">urprisingly, </w:t>
      </w:r>
      <w:r w:rsidR="00F94405" w:rsidRPr="00FE4B17">
        <w:rPr>
          <w:lang w:val="en-US"/>
        </w:rPr>
        <w:t xml:space="preserve">however, </w:t>
      </w:r>
      <w:r w:rsidR="00D169B2" w:rsidRPr="00FE4B17">
        <w:rPr>
          <w:lang w:val="en-US"/>
        </w:rPr>
        <w:t xml:space="preserve">this does not apply to employees with very high levels of extrinsic motivation. The positive product parameter indicates that if both </w:t>
      </w:r>
      <w:r w:rsidR="00F94405" w:rsidRPr="00FE4B17">
        <w:rPr>
          <w:lang w:val="en-US"/>
        </w:rPr>
        <w:t xml:space="preserve">of the </w:t>
      </w:r>
      <w:r w:rsidR="00D169B2" w:rsidRPr="00FE4B17">
        <w:rPr>
          <w:lang w:val="en-US"/>
        </w:rPr>
        <w:t>parties involved in a dyad are highly extrinsically motivated, they are more likely to have a knowledge</w:t>
      </w:r>
      <w:r w:rsidR="00F94405" w:rsidRPr="00FE4B17">
        <w:rPr>
          <w:lang w:val="en-US"/>
        </w:rPr>
        <w:t>-</w:t>
      </w:r>
      <w:r w:rsidR="00D169B2" w:rsidRPr="00FE4B17">
        <w:rPr>
          <w:lang w:val="en-US"/>
        </w:rPr>
        <w:t xml:space="preserve">exchange tie. We therefore reject Hypothesis 2b. </w:t>
      </w:r>
      <w:r w:rsidR="00FB0836">
        <w:rPr>
          <w:lang w:val="en-US"/>
        </w:rPr>
        <w:t>Heterophily</w:t>
      </w:r>
      <w:r w:rsidR="00D169B2" w:rsidRPr="00FE4B17">
        <w:rPr>
          <w:lang w:val="en-US"/>
        </w:rPr>
        <w:t xml:space="preserve"> only applies to employees with moderate levels of extrinsic motivation.</w:t>
      </w:r>
    </w:p>
    <w:p w14:paraId="5EAF3B5D" w14:textId="67484982" w:rsidR="00D169B2" w:rsidRPr="00FE4B17" w:rsidRDefault="004E4DD1" w:rsidP="00032F8E">
      <w:pPr>
        <w:ind w:firstLine="426"/>
        <w:jc w:val="left"/>
        <w:rPr>
          <w:lang w:val="en-US"/>
        </w:rPr>
      </w:pPr>
      <w:r w:rsidRPr="00FE4B17">
        <w:rPr>
          <w:lang w:val="en-US"/>
        </w:rPr>
        <w:t>W</w:t>
      </w:r>
      <w:r w:rsidR="00F94405" w:rsidRPr="00FE4B17">
        <w:rPr>
          <w:lang w:val="en-US"/>
        </w:rPr>
        <w:t xml:space="preserve">ith respect to </w:t>
      </w:r>
      <w:r w:rsidR="00D169B2" w:rsidRPr="00FE4B17">
        <w:rPr>
          <w:lang w:val="en-US"/>
        </w:rPr>
        <w:t xml:space="preserve">the dyadic reciprocity perspective, the positive sum reciprocity parameter indicates that the higher the </w:t>
      </w:r>
      <w:r w:rsidRPr="00FE4B17">
        <w:rPr>
          <w:lang w:val="en-US"/>
        </w:rPr>
        <w:t xml:space="preserve">total </w:t>
      </w:r>
      <w:r w:rsidR="00D169B2" w:rsidRPr="00FE4B17">
        <w:rPr>
          <w:lang w:val="en-US"/>
        </w:rPr>
        <w:t xml:space="preserve">of extrinsic motivation for both exchange partners, the more likely they are to exchange knowledge reciprocally, thereby confirming Hypothesis 3a. The negative difference reciprocity parameter reveals </w:t>
      </w:r>
      <w:r w:rsidR="00F94405" w:rsidRPr="00FE4B17">
        <w:rPr>
          <w:lang w:val="en-US"/>
        </w:rPr>
        <w:t xml:space="preserve">that </w:t>
      </w:r>
      <w:r w:rsidR="00D169B2" w:rsidRPr="00FE4B17">
        <w:rPr>
          <w:lang w:val="en-US"/>
        </w:rPr>
        <w:t xml:space="preserve">employees </w:t>
      </w:r>
      <w:r w:rsidR="00F94405" w:rsidRPr="00FE4B17">
        <w:rPr>
          <w:lang w:val="en-US"/>
        </w:rPr>
        <w:t xml:space="preserve">prefer to </w:t>
      </w:r>
      <w:r w:rsidR="00D169B2" w:rsidRPr="00FE4B17">
        <w:rPr>
          <w:lang w:val="en-US"/>
        </w:rPr>
        <w:t>maintain reciprocal relationships with employees with similar level</w:t>
      </w:r>
      <w:r w:rsidR="00F94405" w:rsidRPr="00FE4B17">
        <w:rPr>
          <w:lang w:val="en-US"/>
        </w:rPr>
        <w:t>s</w:t>
      </w:r>
      <w:r w:rsidR="00D169B2" w:rsidRPr="00FE4B17">
        <w:rPr>
          <w:lang w:val="en-US"/>
        </w:rPr>
        <w:t xml:space="preserve"> of extrinsic motivation, </w:t>
      </w:r>
      <w:r w:rsidR="00F94405" w:rsidRPr="00FE4B17">
        <w:rPr>
          <w:lang w:val="en-US"/>
        </w:rPr>
        <w:t xml:space="preserve">which </w:t>
      </w:r>
      <w:r w:rsidR="00D169B2" w:rsidRPr="00FE4B17">
        <w:rPr>
          <w:lang w:val="en-US"/>
        </w:rPr>
        <w:t>confirm</w:t>
      </w:r>
      <w:r w:rsidR="00F94405" w:rsidRPr="00FE4B17">
        <w:rPr>
          <w:lang w:val="en-US"/>
        </w:rPr>
        <w:t>s</w:t>
      </w:r>
      <w:r w:rsidR="00D169B2" w:rsidRPr="00FE4B17">
        <w:rPr>
          <w:lang w:val="en-US"/>
        </w:rPr>
        <w:t xml:space="preserve"> Hypothesis 3b. The latter effect can be seen as a specification of the heterophily effect we observe for employees with moderate levels of extrinsic motivation (</w:t>
      </w:r>
      <w:r w:rsidR="00F94405" w:rsidRPr="00FE4B17">
        <w:rPr>
          <w:lang w:val="en-US"/>
        </w:rPr>
        <w:t xml:space="preserve">the </w:t>
      </w:r>
      <w:r w:rsidR="00D169B2" w:rsidRPr="00FE4B17">
        <w:rPr>
          <w:lang w:val="en-US"/>
        </w:rPr>
        <w:t>positive difference parameter used to test Hypothesis 2a)</w:t>
      </w:r>
      <w:r w:rsidR="00F94405" w:rsidRPr="00FE4B17">
        <w:rPr>
          <w:lang w:val="en-US"/>
        </w:rPr>
        <w:t>. W</w:t>
      </w:r>
      <w:r w:rsidR="00D169B2" w:rsidRPr="00FE4B17">
        <w:rPr>
          <w:lang w:val="en-US"/>
        </w:rPr>
        <w:t xml:space="preserve">hile </w:t>
      </w:r>
      <w:r w:rsidR="00940257">
        <w:rPr>
          <w:lang w:val="en-US"/>
        </w:rPr>
        <w:t xml:space="preserve">moderately </w:t>
      </w:r>
      <w:r w:rsidR="00A0139C">
        <w:rPr>
          <w:lang w:val="en-US"/>
        </w:rPr>
        <w:t>extrinsically</w:t>
      </w:r>
      <w:r w:rsidR="00940257">
        <w:rPr>
          <w:lang w:val="en-US"/>
        </w:rPr>
        <w:t xml:space="preserve"> motivated </w:t>
      </w:r>
      <w:r w:rsidR="00D169B2" w:rsidRPr="00FE4B17">
        <w:rPr>
          <w:lang w:val="en-US"/>
        </w:rPr>
        <w:t>employees prefer knowledge</w:t>
      </w:r>
      <w:r w:rsidR="00F94405" w:rsidRPr="00FE4B17">
        <w:rPr>
          <w:lang w:val="en-US"/>
        </w:rPr>
        <w:t>-</w:t>
      </w:r>
      <w:r w:rsidR="00D169B2" w:rsidRPr="00FE4B17">
        <w:rPr>
          <w:lang w:val="en-US"/>
        </w:rPr>
        <w:t xml:space="preserve">exchange ties with employees </w:t>
      </w:r>
      <w:r w:rsidR="00F94405" w:rsidRPr="00FE4B17">
        <w:rPr>
          <w:lang w:val="en-US"/>
        </w:rPr>
        <w:t xml:space="preserve">who have </w:t>
      </w:r>
      <w:r w:rsidR="00D169B2" w:rsidRPr="00FE4B17">
        <w:rPr>
          <w:lang w:val="en-US"/>
        </w:rPr>
        <w:t xml:space="preserve">different levels of extrinsic motivation, this </w:t>
      </w:r>
      <w:r w:rsidR="00F94405" w:rsidRPr="00FE4B17">
        <w:rPr>
          <w:lang w:val="en-US"/>
        </w:rPr>
        <w:t xml:space="preserve">only </w:t>
      </w:r>
      <w:r w:rsidR="00D169B2" w:rsidRPr="00FE4B17">
        <w:rPr>
          <w:lang w:val="en-US"/>
        </w:rPr>
        <w:t xml:space="preserve">seems to be the case for one-sided relationships. When </w:t>
      </w:r>
      <w:r w:rsidR="00F94405" w:rsidRPr="00FE4B17">
        <w:rPr>
          <w:lang w:val="en-US"/>
        </w:rPr>
        <w:t xml:space="preserve">employees </w:t>
      </w:r>
      <w:r w:rsidR="00D169B2" w:rsidRPr="00FE4B17">
        <w:rPr>
          <w:lang w:val="en-US"/>
        </w:rPr>
        <w:t>engage in knowledge exchange</w:t>
      </w:r>
      <w:r w:rsidR="006943B2" w:rsidRPr="00FE4B17">
        <w:rPr>
          <w:lang w:val="en-US"/>
        </w:rPr>
        <w:t xml:space="preserve"> with other </w:t>
      </w:r>
      <w:r w:rsidR="00940257">
        <w:rPr>
          <w:lang w:val="en-US"/>
        </w:rPr>
        <w:t xml:space="preserve">(moderately) </w:t>
      </w:r>
      <w:r w:rsidR="006943B2" w:rsidRPr="00FE4B17">
        <w:rPr>
          <w:lang w:val="en-US"/>
        </w:rPr>
        <w:t>extrinsically motivated employees</w:t>
      </w:r>
      <w:r w:rsidR="00D169B2" w:rsidRPr="00FE4B17">
        <w:rPr>
          <w:lang w:val="en-US"/>
        </w:rPr>
        <w:t xml:space="preserve">, </w:t>
      </w:r>
      <w:r w:rsidR="00F94405" w:rsidRPr="00FE4B17">
        <w:rPr>
          <w:lang w:val="en-US"/>
        </w:rPr>
        <w:t>those exchanges are</w:t>
      </w:r>
      <w:r w:rsidR="006943B2" w:rsidRPr="00FE4B17">
        <w:rPr>
          <w:lang w:val="en-US"/>
        </w:rPr>
        <w:t xml:space="preserve"> reciprocal</w:t>
      </w:r>
      <w:r w:rsidR="00D169B2" w:rsidRPr="00FE4B17">
        <w:rPr>
          <w:lang w:val="en-US"/>
        </w:rPr>
        <w:t xml:space="preserve">. Finally, the results </w:t>
      </w:r>
      <w:r w:rsidR="00F94405" w:rsidRPr="00FE4B17">
        <w:rPr>
          <w:lang w:val="en-US"/>
        </w:rPr>
        <w:t>indicate</w:t>
      </w:r>
      <w:r w:rsidR="00D169B2" w:rsidRPr="00FE4B17">
        <w:rPr>
          <w:lang w:val="en-US"/>
        </w:rPr>
        <w:t xml:space="preserve"> that the propensity for reciprocal exchange between </w:t>
      </w:r>
      <w:r w:rsidR="00D169B2" w:rsidRPr="00FE4B17">
        <w:rPr>
          <w:lang w:val="en-US"/>
        </w:rPr>
        <w:lastRenderedPageBreak/>
        <w:t>employees with very high levels of extrinsic motivation eventually decreases (negative product reciprocity parameter), conditional on the general tendency for highly extrinsically motivated employees to exchange knowledge. Thus, we reject Hypothesis 3c.</w:t>
      </w:r>
    </w:p>
    <w:p w14:paraId="038547C4" w14:textId="77777777" w:rsidR="00D169B2" w:rsidRPr="00FE4B17" w:rsidRDefault="00D169B2" w:rsidP="00D169B2">
      <w:pPr>
        <w:pStyle w:val="Default"/>
        <w:jc w:val="center"/>
        <w:rPr>
          <w:lang w:val="en-US"/>
        </w:rPr>
      </w:pPr>
      <w:r w:rsidRPr="00FE4B17">
        <w:rPr>
          <w:lang w:val="en-US"/>
        </w:rPr>
        <w:t>------------------------------------------</w:t>
      </w:r>
    </w:p>
    <w:p w14:paraId="2B1EC9AD" w14:textId="56DC58BA" w:rsidR="00D169B2" w:rsidRPr="00FE4B17" w:rsidRDefault="008E2CAC" w:rsidP="00D169B2">
      <w:pPr>
        <w:pStyle w:val="Default"/>
        <w:jc w:val="center"/>
        <w:rPr>
          <w:lang w:val="en-US"/>
        </w:rPr>
      </w:pPr>
      <w:r w:rsidRPr="00FE4B17">
        <w:rPr>
          <w:lang w:val="en-US"/>
        </w:rPr>
        <w:t>Insert Table 4</w:t>
      </w:r>
      <w:r w:rsidR="00D169B2" w:rsidRPr="00FE4B17">
        <w:rPr>
          <w:lang w:val="en-US"/>
        </w:rPr>
        <w:t xml:space="preserve"> about here</w:t>
      </w:r>
    </w:p>
    <w:p w14:paraId="572BB069" w14:textId="77777777" w:rsidR="00D169B2" w:rsidRPr="00FE4B17" w:rsidRDefault="00D169B2" w:rsidP="00D169B2">
      <w:pPr>
        <w:jc w:val="center"/>
        <w:rPr>
          <w:lang w:val="en-US"/>
        </w:rPr>
      </w:pPr>
      <w:r w:rsidRPr="00FE4B17">
        <w:rPr>
          <w:lang w:val="en-US"/>
        </w:rPr>
        <w:t>-------------------------------------------</w:t>
      </w:r>
    </w:p>
    <w:p w14:paraId="421B9FAF" w14:textId="4913E752" w:rsidR="00D169B2" w:rsidRPr="00FE4B17" w:rsidRDefault="00CC7636" w:rsidP="00032F8E">
      <w:pPr>
        <w:ind w:firstLine="426"/>
        <w:jc w:val="left"/>
        <w:rPr>
          <w:lang w:val="en-US"/>
        </w:rPr>
      </w:pPr>
      <w:r>
        <w:rPr>
          <w:lang w:val="en-US"/>
        </w:rPr>
        <w:t>All</w:t>
      </w:r>
      <w:r w:rsidRPr="00FE4B17">
        <w:rPr>
          <w:lang w:val="en-US"/>
        </w:rPr>
        <w:t xml:space="preserve"> </w:t>
      </w:r>
      <w:r w:rsidR="00085281" w:rsidRPr="00FE4B17">
        <w:rPr>
          <w:lang w:val="en-US"/>
        </w:rPr>
        <w:t xml:space="preserve">results are conditional on the employees’ level of intrinsic motivation and the other control variables included in the model. </w:t>
      </w:r>
      <w:r w:rsidR="00F94405" w:rsidRPr="00FE4B17">
        <w:rPr>
          <w:lang w:val="en-US"/>
        </w:rPr>
        <w:t>More s</w:t>
      </w:r>
      <w:r w:rsidR="00667BB6" w:rsidRPr="00FE4B17">
        <w:rPr>
          <w:lang w:val="en-US"/>
        </w:rPr>
        <w:t>pecifically, t</w:t>
      </w:r>
      <w:r w:rsidR="00D169B2" w:rsidRPr="00FE4B17">
        <w:rPr>
          <w:lang w:val="en-US"/>
        </w:rPr>
        <w:t>he control effects relating to individual attributes reveal that</w:t>
      </w:r>
      <w:r w:rsidR="00F94405" w:rsidRPr="00FE4B17">
        <w:rPr>
          <w:lang w:val="en-US"/>
        </w:rPr>
        <w:t xml:space="preserve"> the</w:t>
      </w:r>
      <w:r w:rsidR="00D169B2" w:rsidRPr="00FE4B17">
        <w:rPr>
          <w:lang w:val="en-US"/>
        </w:rPr>
        <w:t xml:space="preserve"> intrinsic motivation of sales employees is positively related to knowledge</w:t>
      </w:r>
      <w:r w:rsidR="00F94405" w:rsidRPr="00FE4B17">
        <w:rPr>
          <w:lang w:val="en-US"/>
        </w:rPr>
        <w:t>-</w:t>
      </w:r>
      <w:r w:rsidR="00D169B2" w:rsidRPr="00FE4B17">
        <w:rPr>
          <w:lang w:val="en-US"/>
        </w:rPr>
        <w:t>seeking</w:t>
      </w:r>
      <w:r w:rsidR="00F94405" w:rsidRPr="00FE4B17">
        <w:rPr>
          <w:lang w:val="en-US"/>
        </w:rPr>
        <w:t xml:space="preserve"> ties</w:t>
      </w:r>
      <w:r w:rsidR="00D169B2" w:rsidRPr="00FE4B17">
        <w:rPr>
          <w:lang w:val="en-US"/>
        </w:rPr>
        <w:t xml:space="preserve"> but unrelated to knowledge</w:t>
      </w:r>
      <w:r w:rsidR="00F94405" w:rsidRPr="00FE4B17">
        <w:rPr>
          <w:lang w:val="en-US"/>
        </w:rPr>
        <w:t>-</w:t>
      </w:r>
      <w:r w:rsidR="00D169B2" w:rsidRPr="00FE4B17">
        <w:rPr>
          <w:lang w:val="en-US"/>
        </w:rPr>
        <w:t>provi</w:t>
      </w:r>
      <w:r w:rsidR="00F94405" w:rsidRPr="00FE4B17">
        <w:rPr>
          <w:lang w:val="en-US"/>
        </w:rPr>
        <w:t>ding</w:t>
      </w:r>
      <w:r w:rsidR="00D169B2" w:rsidRPr="00FE4B17">
        <w:rPr>
          <w:lang w:val="en-US"/>
        </w:rPr>
        <w:t xml:space="preserve"> ties. Furthermore, leadership status has a positive effect on knowledge provi</w:t>
      </w:r>
      <w:r w:rsidR="00F94405" w:rsidRPr="00FE4B17">
        <w:rPr>
          <w:lang w:val="en-US"/>
        </w:rPr>
        <w:t>sion,</w:t>
      </w:r>
      <w:r w:rsidR="00D169B2" w:rsidRPr="00FE4B17">
        <w:rPr>
          <w:lang w:val="en-US"/>
        </w:rPr>
        <w:t xml:space="preserve"> suggesting that employees in leading positions generally provide more knowledge to others</w:t>
      </w:r>
      <w:r w:rsidR="00F94405" w:rsidRPr="00FE4B17">
        <w:rPr>
          <w:lang w:val="en-US"/>
        </w:rPr>
        <w:t xml:space="preserve"> by</w:t>
      </w:r>
      <w:r w:rsidR="00D169B2" w:rsidRPr="00FE4B17">
        <w:rPr>
          <w:lang w:val="en-US"/>
        </w:rPr>
        <w:t xml:space="preserve"> passing on work-related information and advice to their team members. In addition, there is a negative knowledge</w:t>
      </w:r>
      <w:r w:rsidR="004E4DD1" w:rsidRPr="00FE4B17">
        <w:rPr>
          <w:lang w:val="en-US"/>
        </w:rPr>
        <w:t>-</w:t>
      </w:r>
      <w:r w:rsidR="00D169B2" w:rsidRPr="00FE4B17">
        <w:rPr>
          <w:lang w:val="en-US"/>
        </w:rPr>
        <w:t xml:space="preserve">providing effect for gender, </w:t>
      </w:r>
      <w:r w:rsidR="00F94405" w:rsidRPr="00FE4B17">
        <w:rPr>
          <w:lang w:val="en-US"/>
        </w:rPr>
        <w:t xml:space="preserve">which </w:t>
      </w:r>
      <w:r w:rsidR="00D169B2" w:rsidRPr="00FE4B17">
        <w:rPr>
          <w:lang w:val="en-US"/>
        </w:rPr>
        <w:t>reveal</w:t>
      </w:r>
      <w:r w:rsidR="00F94405" w:rsidRPr="00FE4B17">
        <w:rPr>
          <w:lang w:val="en-US"/>
        </w:rPr>
        <w:t>s</w:t>
      </w:r>
      <w:r w:rsidR="00D169B2" w:rsidRPr="00FE4B17">
        <w:rPr>
          <w:lang w:val="en-US"/>
        </w:rPr>
        <w:t xml:space="preserve"> that women tend to provide less knowledge to other</w:t>
      </w:r>
      <w:r w:rsidR="00F94405" w:rsidRPr="00FE4B17">
        <w:rPr>
          <w:lang w:val="en-US"/>
        </w:rPr>
        <w:t>s</w:t>
      </w:r>
      <w:r w:rsidR="00D169B2" w:rsidRPr="00FE4B17">
        <w:rPr>
          <w:lang w:val="en-US"/>
        </w:rPr>
        <w:t xml:space="preserve"> in the</w:t>
      </w:r>
      <w:r w:rsidR="00F94405" w:rsidRPr="00FE4B17">
        <w:rPr>
          <w:lang w:val="en-US"/>
        </w:rPr>
        <w:t>ir</w:t>
      </w:r>
      <w:r w:rsidR="00D169B2" w:rsidRPr="00FE4B17">
        <w:rPr>
          <w:lang w:val="en-US"/>
        </w:rPr>
        <w:t xml:space="preserve"> teams than their male colleagues. Age and tenure do not affect the knowledge</w:t>
      </w:r>
      <w:r w:rsidR="00F94405" w:rsidRPr="00FE4B17">
        <w:rPr>
          <w:lang w:val="en-US"/>
        </w:rPr>
        <w:t>-</w:t>
      </w:r>
      <w:r w:rsidR="00D169B2" w:rsidRPr="00FE4B17">
        <w:rPr>
          <w:lang w:val="en-US"/>
        </w:rPr>
        <w:t>exchange network.</w:t>
      </w:r>
    </w:p>
    <w:p w14:paraId="32B7AC3B" w14:textId="65BEE353" w:rsidR="00D169B2" w:rsidRPr="00FE4B17" w:rsidRDefault="00F80025" w:rsidP="00032F8E">
      <w:pPr>
        <w:ind w:firstLine="426"/>
        <w:jc w:val="left"/>
        <w:rPr>
          <w:lang w:val="en-US"/>
        </w:rPr>
      </w:pPr>
      <w:r w:rsidRPr="00FE4B17">
        <w:rPr>
          <w:lang w:val="en-US"/>
        </w:rPr>
        <w:t xml:space="preserve">With regard to network self-organizing effects, it is worth noting that the reciprocity parameter for the overall network is insignificant. This </w:t>
      </w:r>
      <w:r w:rsidR="00F94405" w:rsidRPr="00FE4B17">
        <w:rPr>
          <w:lang w:val="en-US"/>
        </w:rPr>
        <w:t xml:space="preserve">suggests </w:t>
      </w:r>
      <w:r w:rsidRPr="00FE4B17">
        <w:rPr>
          <w:lang w:val="en-US"/>
        </w:rPr>
        <w:t xml:space="preserve">that there is no tendency for </w:t>
      </w:r>
      <w:r w:rsidR="00F94405" w:rsidRPr="00FE4B17">
        <w:rPr>
          <w:lang w:val="en-US"/>
        </w:rPr>
        <w:t xml:space="preserve">the </w:t>
      </w:r>
      <w:r w:rsidRPr="00FE4B17">
        <w:rPr>
          <w:lang w:val="en-US"/>
        </w:rPr>
        <w:t>reciproca</w:t>
      </w:r>
      <w:r w:rsidR="00F94405" w:rsidRPr="00FE4B17">
        <w:rPr>
          <w:lang w:val="en-US"/>
        </w:rPr>
        <w:t>l</w:t>
      </w:r>
      <w:r w:rsidRPr="00FE4B17">
        <w:rPr>
          <w:lang w:val="en-US"/>
        </w:rPr>
        <w:t xml:space="preserve"> providing and seeking of knowledge </w:t>
      </w:r>
      <w:r w:rsidR="00F94405" w:rsidRPr="00FE4B17">
        <w:rPr>
          <w:lang w:val="en-US"/>
        </w:rPr>
        <w:t>beyond</w:t>
      </w:r>
      <w:r w:rsidRPr="00FE4B17">
        <w:rPr>
          <w:lang w:val="en-US"/>
        </w:rPr>
        <w:t xml:space="preserve"> the reciproca</w:t>
      </w:r>
      <w:r w:rsidR="00FF7F9E" w:rsidRPr="00FE4B17">
        <w:rPr>
          <w:lang w:val="en-US"/>
        </w:rPr>
        <w:t>l</w:t>
      </w:r>
      <w:r w:rsidRPr="00FE4B17">
        <w:rPr>
          <w:lang w:val="en-US"/>
        </w:rPr>
        <w:t xml:space="preserve"> exchange </w:t>
      </w:r>
      <w:r w:rsidR="00F94405" w:rsidRPr="00FE4B17">
        <w:rPr>
          <w:lang w:val="en-US"/>
        </w:rPr>
        <w:t>that is</w:t>
      </w:r>
      <w:r w:rsidRPr="00FE4B17">
        <w:rPr>
          <w:lang w:val="en-US"/>
        </w:rPr>
        <w:t xml:space="preserve"> driven by differences in extrinsic motivation. In line with the descriptive statistics for the networks, the positive knowledge</w:t>
      </w:r>
      <w:r w:rsidR="00F94405" w:rsidRPr="00FE4B17">
        <w:rPr>
          <w:lang w:val="en-US"/>
        </w:rPr>
        <w:t>-</w:t>
      </w:r>
      <w:r w:rsidRPr="00FE4B17">
        <w:rPr>
          <w:lang w:val="en-US"/>
        </w:rPr>
        <w:t xml:space="preserve">seeking and </w:t>
      </w:r>
      <w:r w:rsidR="00F94405" w:rsidRPr="00FE4B17">
        <w:rPr>
          <w:lang w:val="en-US"/>
        </w:rPr>
        <w:t>knowledge-</w:t>
      </w:r>
      <w:r w:rsidRPr="00FE4B17">
        <w:rPr>
          <w:lang w:val="en-US"/>
        </w:rPr>
        <w:t xml:space="preserve">providing two-star parameters reflect that individuals tend to seek knowledge from and provide knowledge to more than one person. That is, sales employees have multiple </w:t>
      </w:r>
      <w:r w:rsidR="004E4DD1" w:rsidRPr="00FE4B17">
        <w:rPr>
          <w:lang w:val="en-US"/>
        </w:rPr>
        <w:t>“</w:t>
      </w:r>
      <w:r w:rsidRPr="00FE4B17">
        <w:rPr>
          <w:lang w:val="en-US"/>
        </w:rPr>
        <w:t>go-to colleagues</w:t>
      </w:r>
      <w:r w:rsidR="004E4DD1" w:rsidRPr="00FE4B17">
        <w:rPr>
          <w:lang w:val="en-US"/>
        </w:rPr>
        <w:t>”</w:t>
      </w:r>
      <w:r w:rsidRPr="00FE4B17">
        <w:rPr>
          <w:lang w:val="en-US"/>
        </w:rPr>
        <w:t xml:space="preserve"> for knowledge exchange within their teams. The brokerage effect shows a negative interaction between employees’ tendenc</w:t>
      </w:r>
      <w:r w:rsidR="00C86705" w:rsidRPr="00FE4B17">
        <w:rPr>
          <w:lang w:val="en-US"/>
        </w:rPr>
        <w:t>ies</w:t>
      </w:r>
      <w:r w:rsidRPr="00FE4B17">
        <w:rPr>
          <w:lang w:val="en-US"/>
        </w:rPr>
        <w:t xml:space="preserve"> to seek and provide knowledge. In practical terms, this implies a division of roles with regard to knowledge exchange</w:t>
      </w:r>
      <w:r w:rsidR="00C86705" w:rsidRPr="00FE4B17">
        <w:rPr>
          <w:lang w:val="en-US"/>
        </w:rPr>
        <w:t>—</w:t>
      </w:r>
      <w:r w:rsidRPr="00FE4B17">
        <w:rPr>
          <w:lang w:val="en-US"/>
        </w:rPr>
        <w:t xml:space="preserve">those employees seeking knowledge from many colleagues </w:t>
      </w:r>
      <w:r w:rsidR="00C86705" w:rsidRPr="00FE4B17">
        <w:rPr>
          <w:lang w:val="en-US"/>
        </w:rPr>
        <w:t xml:space="preserve">do </w:t>
      </w:r>
      <w:r w:rsidRPr="00FE4B17">
        <w:rPr>
          <w:lang w:val="en-US"/>
        </w:rPr>
        <w:t>not provid</w:t>
      </w:r>
      <w:r w:rsidR="00C86705" w:rsidRPr="00FE4B17">
        <w:rPr>
          <w:lang w:val="en-US"/>
        </w:rPr>
        <w:t>e</w:t>
      </w:r>
      <w:r w:rsidRPr="00FE4B17">
        <w:rPr>
          <w:lang w:val="en-US"/>
        </w:rPr>
        <w:t xml:space="preserve"> </w:t>
      </w:r>
      <w:r w:rsidRPr="00FE4B17">
        <w:rPr>
          <w:lang w:val="en-US"/>
        </w:rPr>
        <w:lastRenderedPageBreak/>
        <w:t>knowledge to many others. The negative knowledge</w:t>
      </w:r>
      <w:r w:rsidR="00C86705" w:rsidRPr="00FE4B17">
        <w:rPr>
          <w:lang w:val="en-US"/>
        </w:rPr>
        <w:t>-</w:t>
      </w:r>
      <w:r w:rsidRPr="00FE4B17">
        <w:rPr>
          <w:lang w:val="en-US"/>
        </w:rPr>
        <w:t xml:space="preserve">seeking and </w:t>
      </w:r>
      <w:r w:rsidR="00C86705" w:rsidRPr="00FE4B17">
        <w:rPr>
          <w:lang w:val="en-US"/>
        </w:rPr>
        <w:t>knowledge-</w:t>
      </w:r>
      <w:r w:rsidRPr="00FE4B17">
        <w:rPr>
          <w:lang w:val="en-US"/>
        </w:rPr>
        <w:t>providing centralization parameters show that the knowledge</w:t>
      </w:r>
      <w:r w:rsidR="00C86705" w:rsidRPr="00FE4B17">
        <w:rPr>
          <w:lang w:val="en-US"/>
        </w:rPr>
        <w:t>-</w:t>
      </w:r>
      <w:r w:rsidRPr="00FE4B17">
        <w:rPr>
          <w:lang w:val="en-US"/>
        </w:rPr>
        <w:t>exchange network is decentralized</w:t>
      </w:r>
      <w:r w:rsidR="00C86705" w:rsidRPr="00FE4B17">
        <w:rPr>
          <w:lang w:val="en-US"/>
        </w:rPr>
        <w:t>. S</w:t>
      </w:r>
      <w:r w:rsidRPr="00FE4B17">
        <w:rPr>
          <w:lang w:val="en-US"/>
        </w:rPr>
        <w:t xml:space="preserve">ales employees do not differ much </w:t>
      </w:r>
      <w:r w:rsidR="00C86705" w:rsidRPr="00FE4B17">
        <w:rPr>
          <w:lang w:val="en-US"/>
        </w:rPr>
        <w:t xml:space="preserve">in terms of </w:t>
      </w:r>
      <w:r w:rsidRPr="00FE4B17">
        <w:rPr>
          <w:lang w:val="en-US"/>
        </w:rPr>
        <w:t>the number of knowledge</w:t>
      </w:r>
      <w:r w:rsidR="00C86705" w:rsidRPr="00FE4B17">
        <w:rPr>
          <w:lang w:val="en-US"/>
        </w:rPr>
        <w:t>-</w:t>
      </w:r>
      <w:r w:rsidRPr="00FE4B17">
        <w:rPr>
          <w:lang w:val="en-US"/>
        </w:rPr>
        <w:t>seeking and knowledge</w:t>
      </w:r>
      <w:r w:rsidR="00C86705" w:rsidRPr="00FE4B17">
        <w:rPr>
          <w:lang w:val="en-US"/>
        </w:rPr>
        <w:t>-</w:t>
      </w:r>
      <w:r w:rsidRPr="00FE4B17">
        <w:rPr>
          <w:lang w:val="en-US"/>
        </w:rPr>
        <w:t xml:space="preserve">providing ties that they form within their teams. </w:t>
      </w:r>
      <w:r w:rsidR="00C86705" w:rsidRPr="00FE4B17">
        <w:rPr>
          <w:lang w:val="en-US"/>
        </w:rPr>
        <w:t>T</w:t>
      </w:r>
      <w:r w:rsidRPr="00FE4B17">
        <w:rPr>
          <w:lang w:val="en-US"/>
        </w:rPr>
        <w:t>he indirect connectivity parameter is negative</w:t>
      </w:r>
      <w:r w:rsidR="00C86705" w:rsidRPr="00FE4B17">
        <w:rPr>
          <w:lang w:val="en-US"/>
        </w:rPr>
        <w:t>,</w:t>
      </w:r>
      <w:r w:rsidRPr="00FE4B17">
        <w:rPr>
          <w:lang w:val="en-US"/>
        </w:rPr>
        <w:t xml:space="preserve"> while the parameter for transitivity is positive. In the analyzed teams, there is no tendency for individual employees to intermediate knowledge flows between other employees. Instead, triads tend to close</w:t>
      </w:r>
      <w:r w:rsidR="00C86705" w:rsidRPr="00FE4B17">
        <w:rPr>
          <w:lang w:val="en-US"/>
        </w:rPr>
        <w:t>, which</w:t>
      </w:r>
      <w:r w:rsidRPr="00FE4B17">
        <w:rPr>
          <w:lang w:val="en-US"/>
        </w:rPr>
        <w:t xml:space="preserve"> reflect</w:t>
      </w:r>
      <w:r w:rsidR="00C86705" w:rsidRPr="00FE4B17">
        <w:rPr>
          <w:lang w:val="en-US"/>
        </w:rPr>
        <w:t>s</w:t>
      </w:r>
      <w:r w:rsidRPr="00FE4B17">
        <w:rPr>
          <w:lang w:val="en-US"/>
        </w:rPr>
        <w:t xml:space="preserve"> the proverbial idea that “a friend of a friend is a friend</w:t>
      </w:r>
      <w:r w:rsidR="00C86705" w:rsidRPr="00FE4B17">
        <w:rPr>
          <w:lang w:val="en-US"/>
        </w:rPr>
        <w:t>.</w:t>
      </w:r>
      <w:r w:rsidRPr="00FE4B17">
        <w:rPr>
          <w:lang w:val="en-US"/>
        </w:rPr>
        <w:t>”</w:t>
      </w:r>
      <w:r w:rsidR="00C86705" w:rsidRPr="00FE4B17">
        <w:rPr>
          <w:lang w:val="en-US"/>
        </w:rPr>
        <w:t xml:space="preserve"> I</w:t>
      </w:r>
      <w:r w:rsidR="00436961" w:rsidRPr="00FE4B17">
        <w:rPr>
          <w:lang w:val="en-US"/>
        </w:rPr>
        <w:t>n our context</w:t>
      </w:r>
      <w:r w:rsidR="00C86705" w:rsidRPr="00FE4B17">
        <w:rPr>
          <w:lang w:val="en-US"/>
        </w:rPr>
        <w:t>, this reflects the fact</w:t>
      </w:r>
      <w:r w:rsidR="00436961" w:rsidRPr="00FE4B17">
        <w:rPr>
          <w:lang w:val="en-US"/>
        </w:rPr>
        <w:t xml:space="preserve"> that a focal employee’s exchange partners also tend to exchange knowledge with each other. </w:t>
      </w:r>
      <w:r w:rsidR="00D169B2" w:rsidRPr="00FE4B17">
        <w:rPr>
          <w:lang w:val="en-US"/>
        </w:rPr>
        <w:t>Finally, the results of the GOF tests indicate very good model fit.</w:t>
      </w:r>
      <w:r w:rsidR="00C86705" w:rsidRPr="00FE4B17">
        <w:rPr>
          <w:lang w:val="en-US"/>
        </w:rPr>
        <w:t xml:space="preserve"> The</w:t>
      </w:r>
      <w:r w:rsidR="00D169B2" w:rsidRPr="00FE4B17">
        <w:rPr>
          <w:lang w:val="en-US"/>
        </w:rPr>
        <w:t xml:space="preserve"> </w:t>
      </w:r>
      <w:r w:rsidR="00C86705" w:rsidRPr="00FE4B17">
        <w:rPr>
          <w:lang w:val="en-US"/>
        </w:rPr>
        <w:t>t</w:t>
      </w:r>
      <w:r w:rsidR="00D169B2" w:rsidRPr="00FE4B17">
        <w:rPr>
          <w:lang w:val="en-US"/>
        </w:rPr>
        <w:t xml:space="preserve">-values for all effects included in the model are below the threshold of 0.1 and </w:t>
      </w:r>
      <w:r w:rsidR="00C86705" w:rsidRPr="00FE4B17">
        <w:rPr>
          <w:lang w:val="en-US"/>
        </w:rPr>
        <w:t xml:space="preserve">the </w:t>
      </w:r>
      <w:r w:rsidR="00D169B2" w:rsidRPr="00FE4B17">
        <w:rPr>
          <w:lang w:val="en-US"/>
        </w:rPr>
        <w:t>t-values for general model features (</w:t>
      </w:r>
      <w:r w:rsidR="00C86705" w:rsidRPr="00FE4B17">
        <w:rPr>
          <w:lang w:val="en-US"/>
        </w:rPr>
        <w:t>e.g.,</w:t>
      </w:r>
      <w:r w:rsidR="00D169B2" w:rsidRPr="00FE4B17">
        <w:rPr>
          <w:lang w:val="en-US"/>
        </w:rPr>
        <w:t xml:space="preserve"> clustering and degree distribution) and effects not included in the model are </w:t>
      </w:r>
      <w:r w:rsidR="00C86705" w:rsidRPr="00FE4B17">
        <w:rPr>
          <w:lang w:val="en-US"/>
        </w:rPr>
        <w:t xml:space="preserve">less </w:t>
      </w:r>
      <w:r w:rsidR="00D169B2" w:rsidRPr="00FE4B17">
        <w:rPr>
          <w:lang w:val="en-US"/>
        </w:rPr>
        <w:t xml:space="preserve">than 2 </w:t>
      </w:r>
      <w:sdt>
        <w:sdtPr>
          <w:rPr>
            <w:lang w:val="en-US"/>
          </w:rPr>
          <w:alias w:val="Don’t edit this field."/>
          <w:tag w:val="CitaviPlaceholder#ca909919-d520-458f-8530-adb6f9bb5c85"/>
          <w:id w:val="2086791237"/>
          <w:placeholder>
            <w:docPart w:val="ABC045345A20487799FEDCD7CE18619B"/>
          </w:placeholder>
        </w:sdtPr>
        <w:sdtEndPr/>
        <w:sdtContent>
          <w:r w:rsidR="00D169B2" w:rsidRPr="00FE4B17">
            <w:rPr>
              <w:lang w:val="en-US"/>
            </w:rPr>
            <w:fldChar w:fldCharType="begin"/>
          </w:r>
          <w:r w:rsidR="00217981">
            <w:rPr>
              <w:lang w:val="en-US"/>
            </w:rPr>
            <w:instrText>ADDIN CitaviPlaceholder{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}</w:instrText>
          </w:r>
          <w:r w:rsidR="00D169B2" w:rsidRPr="00FE4B17">
            <w:rPr>
              <w:lang w:val="en-US"/>
            </w:rPr>
            <w:fldChar w:fldCharType="separate"/>
          </w:r>
          <w:r w:rsidR="00F11E7E">
            <w:rPr>
              <w:lang w:val="en-US"/>
            </w:rPr>
            <w:t>(Robins &amp; Lusher, 2012a; Robins et al., 2009)</w:t>
          </w:r>
          <w:r w:rsidR="00D169B2" w:rsidRPr="00FE4B17">
            <w:rPr>
              <w:lang w:val="en-US"/>
            </w:rPr>
            <w:fldChar w:fldCharType="end"/>
          </w:r>
        </w:sdtContent>
      </w:sdt>
      <w:r w:rsidR="00D169B2" w:rsidRPr="00FE4B17">
        <w:rPr>
          <w:lang w:val="en-US"/>
        </w:rPr>
        <w:t>.</w:t>
      </w:r>
      <w:r w:rsidR="00D169B2" w:rsidRPr="00FE4B17" w:rsidDel="00DE2C33">
        <w:rPr>
          <w:rStyle w:val="FootnoteReference"/>
          <w:lang w:val="en-US"/>
        </w:rPr>
        <w:t xml:space="preserve"> </w:t>
      </w:r>
    </w:p>
    <w:p w14:paraId="1C935C56" w14:textId="77777777" w:rsidR="00216B2E" w:rsidRDefault="00216B2E" w:rsidP="00804466">
      <w:pPr>
        <w:rPr>
          <w:lang w:val="en-US"/>
        </w:rPr>
      </w:pPr>
    </w:p>
    <w:p w14:paraId="689571A4" w14:textId="6AB0D2C9" w:rsidR="007B1A11" w:rsidRPr="00FE4B17" w:rsidRDefault="007B1A11" w:rsidP="007B1A11">
      <w:pPr>
        <w:pStyle w:val="Heading1"/>
        <w:spacing w:before="0"/>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t>Discussion</w:t>
      </w:r>
    </w:p>
    <w:p w14:paraId="061A166B" w14:textId="4FA47CE6" w:rsidR="00E22C22" w:rsidRPr="00FE4B17" w:rsidRDefault="007B1A11" w:rsidP="00032F8E">
      <w:pPr>
        <w:ind w:firstLine="426"/>
        <w:jc w:val="left"/>
        <w:rPr>
          <w:lang w:val="en-US"/>
        </w:rPr>
      </w:pPr>
      <w:r w:rsidRPr="00FE4B17">
        <w:rPr>
          <w:lang w:val="en-US"/>
        </w:rPr>
        <w:t>The aim of our study was to investigate how sales employees’ extrinsic</w:t>
      </w:r>
      <w:r w:rsidR="00654411" w:rsidRPr="00FE4B17">
        <w:rPr>
          <w:lang w:val="en-US"/>
        </w:rPr>
        <w:t xml:space="preserve"> work</w:t>
      </w:r>
      <w:r w:rsidRPr="00FE4B17">
        <w:rPr>
          <w:lang w:val="en-US"/>
        </w:rPr>
        <w:t xml:space="preserve"> motivation affects their </w:t>
      </w:r>
      <w:r w:rsidR="009A63D3" w:rsidRPr="00FE4B17">
        <w:rPr>
          <w:lang w:val="en-US"/>
        </w:rPr>
        <w:t xml:space="preserve">engagement in </w:t>
      </w:r>
      <w:r w:rsidRPr="00FE4B17">
        <w:rPr>
          <w:lang w:val="en-US"/>
        </w:rPr>
        <w:t>knowledge</w:t>
      </w:r>
      <w:r w:rsidR="00073768" w:rsidRPr="00FE4B17">
        <w:rPr>
          <w:lang w:val="en-US"/>
        </w:rPr>
        <w:t>-</w:t>
      </w:r>
      <w:r w:rsidRPr="00FE4B17">
        <w:rPr>
          <w:lang w:val="en-US"/>
        </w:rPr>
        <w:t>exchange</w:t>
      </w:r>
      <w:r w:rsidR="009A63D3" w:rsidRPr="00FE4B17">
        <w:rPr>
          <w:lang w:val="en-US"/>
        </w:rPr>
        <w:t xml:space="preserve"> ties</w:t>
      </w:r>
      <w:r w:rsidRPr="00FE4B17">
        <w:rPr>
          <w:lang w:val="en-US"/>
        </w:rPr>
        <w:t xml:space="preserve"> with </w:t>
      </w:r>
      <w:r w:rsidR="00073768" w:rsidRPr="00FE4B17">
        <w:rPr>
          <w:lang w:val="en-US"/>
        </w:rPr>
        <w:t xml:space="preserve">others </w:t>
      </w:r>
      <w:r w:rsidR="009A63D3" w:rsidRPr="00FE4B17">
        <w:rPr>
          <w:lang w:val="en-US"/>
        </w:rPr>
        <w:t xml:space="preserve">in </w:t>
      </w:r>
      <w:r w:rsidRPr="00FE4B17">
        <w:rPr>
          <w:lang w:val="en-US"/>
        </w:rPr>
        <w:t>their sales team</w:t>
      </w:r>
      <w:r w:rsidR="00073768" w:rsidRPr="00FE4B17">
        <w:rPr>
          <w:lang w:val="en-US"/>
        </w:rPr>
        <w:t>s</w:t>
      </w:r>
      <w:r w:rsidRPr="00FE4B17">
        <w:rPr>
          <w:lang w:val="en-US"/>
        </w:rPr>
        <w:t xml:space="preserve">. </w:t>
      </w:r>
      <w:r w:rsidR="009A63D3" w:rsidRPr="00FE4B17">
        <w:rPr>
          <w:lang w:val="en-US"/>
        </w:rPr>
        <w:t>T</w:t>
      </w:r>
      <w:r w:rsidRPr="00FE4B17">
        <w:rPr>
          <w:lang w:val="en-US"/>
        </w:rPr>
        <w:t>he results of our analyses show that extrinsic motivation influence</w:t>
      </w:r>
      <w:r w:rsidR="00654411" w:rsidRPr="00FE4B17">
        <w:rPr>
          <w:lang w:val="en-US"/>
        </w:rPr>
        <w:t>s</w:t>
      </w:r>
      <w:r w:rsidRPr="00FE4B17">
        <w:rPr>
          <w:lang w:val="en-US"/>
        </w:rPr>
        <w:t xml:space="preserve"> knowledge</w:t>
      </w:r>
      <w:r w:rsidR="0098251A" w:rsidRPr="00FE4B17">
        <w:rPr>
          <w:lang w:val="en-US"/>
        </w:rPr>
        <w:t>-</w:t>
      </w:r>
      <w:r w:rsidRPr="00FE4B17">
        <w:rPr>
          <w:lang w:val="en-US"/>
        </w:rPr>
        <w:t>exchange behavior</w:t>
      </w:r>
      <w:r w:rsidR="009A63D3" w:rsidRPr="00FE4B17">
        <w:rPr>
          <w:lang w:val="en-US"/>
        </w:rPr>
        <w:t>s</w:t>
      </w:r>
      <w:r w:rsidRPr="00FE4B17">
        <w:rPr>
          <w:lang w:val="en-US"/>
        </w:rPr>
        <w:t xml:space="preserve"> </w:t>
      </w:r>
      <w:r w:rsidR="004E4DD1" w:rsidRPr="00FE4B17">
        <w:rPr>
          <w:lang w:val="en-US"/>
        </w:rPr>
        <w:t>not o</w:t>
      </w:r>
      <w:r w:rsidR="00FE4B17">
        <w:rPr>
          <w:lang w:val="en-US"/>
        </w:rPr>
        <w:t>n</w:t>
      </w:r>
      <w:r w:rsidR="004E4DD1" w:rsidRPr="00FE4B17">
        <w:rPr>
          <w:lang w:val="en-US"/>
        </w:rPr>
        <w:t xml:space="preserve">ly </w:t>
      </w:r>
      <w:r w:rsidR="00654411" w:rsidRPr="00FE4B17">
        <w:rPr>
          <w:lang w:val="en-US"/>
        </w:rPr>
        <w:t xml:space="preserve">with regard to </w:t>
      </w:r>
      <w:r w:rsidR="009A63D3" w:rsidRPr="00FE4B17">
        <w:rPr>
          <w:lang w:val="en-US"/>
        </w:rPr>
        <w:t>focal employees</w:t>
      </w:r>
      <w:r w:rsidR="00654411" w:rsidRPr="00FE4B17">
        <w:rPr>
          <w:lang w:val="en-US"/>
        </w:rPr>
        <w:t xml:space="preserve"> but</w:t>
      </w:r>
      <w:r w:rsidR="004E4DD1" w:rsidRPr="00FE4B17">
        <w:rPr>
          <w:lang w:val="en-US"/>
        </w:rPr>
        <w:t xml:space="preserve"> also</w:t>
      </w:r>
      <w:r w:rsidR="00654411" w:rsidRPr="00FE4B17">
        <w:rPr>
          <w:lang w:val="en-US"/>
        </w:rPr>
        <w:t xml:space="preserve"> </w:t>
      </w:r>
      <w:r w:rsidR="004E4DD1" w:rsidRPr="00FE4B17">
        <w:rPr>
          <w:lang w:val="en-US"/>
        </w:rPr>
        <w:t xml:space="preserve">with regard to </w:t>
      </w:r>
      <w:r w:rsidR="00654411" w:rsidRPr="00FE4B17">
        <w:rPr>
          <w:lang w:val="en-US"/>
        </w:rPr>
        <w:t xml:space="preserve">cooperative exchange </w:t>
      </w:r>
      <w:r w:rsidR="0098251A" w:rsidRPr="00FE4B17">
        <w:rPr>
          <w:lang w:val="en-US"/>
        </w:rPr>
        <w:t xml:space="preserve">within </w:t>
      </w:r>
      <w:r w:rsidR="00654411" w:rsidRPr="00FE4B17">
        <w:rPr>
          <w:lang w:val="en-US"/>
        </w:rPr>
        <w:t>dyads.</w:t>
      </w:r>
      <w:r w:rsidR="009A63D3" w:rsidRPr="00FE4B17">
        <w:rPr>
          <w:lang w:val="en-US"/>
        </w:rPr>
        <w:t xml:space="preserve"> </w:t>
      </w:r>
      <w:r w:rsidR="001E00D7" w:rsidRPr="00FE4B17">
        <w:rPr>
          <w:lang w:val="en-US"/>
        </w:rPr>
        <w:t>Some of our findings contradict our theorizing</w:t>
      </w:r>
      <w:r w:rsidR="0098251A" w:rsidRPr="00FE4B17">
        <w:rPr>
          <w:lang w:val="en-US"/>
        </w:rPr>
        <w:t>, which</w:t>
      </w:r>
      <w:r w:rsidR="001E00D7" w:rsidRPr="00FE4B17">
        <w:rPr>
          <w:lang w:val="en-US"/>
        </w:rPr>
        <w:t xml:space="preserve"> indicat</w:t>
      </w:r>
      <w:r w:rsidR="0098251A" w:rsidRPr="00FE4B17">
        <w:rPr>
          <w:lang w:val="en-US"/>
        </w:rPr>
        <w:t>es</w:t>
      </w:r>
      <w:r w:rsidR="001E00D7" w:rsidRPr="00FE4B17">
        <w:rPr>
          <w:lang w:val="en-US"/>
        </w:rPr>
        <w:t xml:space="preserve"> that the influence of extrinsic motivation on knowledge</w:t>
      </w:r>
      <w:r w:rsidR="0098251A" w:rsidRPr="00FE4B17">
        <w:rPr>
          <w:lang w:val="en-US"/>
        </w:rPr>
        <w:t>-</w:t>
      </w:r>
      <w:r w:rsidR="001E00D7" w:rsidRPr="00FE4B17">
        <w:rPr>
          <w:lang w:val="en-US"/>
        </w:rPr>
        <w:t xml:space="preserve">exchange ties is more complex than </w:t>
      </w:r>
      <w:r w:rsidR="0098251A" w:rsidRPr="00FE4B17">
        <w:rPr>
          <w:lang w:val="en-US"/>
        </w:rPr>
        <w:t xml:space="preserve">we </w:t>
      </w:r>
      <w:r w:rsidR="001E00D7" w:rsidRPr="00FE4B17">
        <w:rPr>
          <w:lang w:val="en-US"/>
        </w:rPr>
        <w:t xml:space="preserve">expected. </w:t>
      </w:r>
      <w:r w:rsidR="00085281" w:rsidRPr="00FE4B17">
        <w:rPr>
          <w:lang w:val="en-US"/>
        </w:rPr>
        <w:t xml:space="preserve">Table 5 </w:t>
      </w:r>
      <w:r w:rsidR="0098251A" w:rsidRPr="00FE4B17">
        <w:rPr>
          <w:lang w:val="en-US"/>
        </w:rPr>
        <w:t xml:space="preserve">offers </w:t>
      </w:r>
      <w:r w:rsidR="00085281" w:rsidRPr="00FE4B17">
        <w:rPr>
          <w:lang w:val="en-US"/>
        </w:rPr>
        <w:t xml:space="preserve">a structured summary of our findings and their interpretation, </w:t>
      </w:r>
      <w:r w:rsidR="00A46818">
        <w:rPr>
          <w:lang w:val="en-US"/>
        </w:rPr>
        <w:t xml:space="preserve">on </w:t>
      </w:r>
      <w:r w:rsidR="00085281" w:rsidRPr="00FE4B17">
        <w:rPr>
          <w:lang w:val="en-US"/>
        </w:rPr>
        <w:t xml:space="preserve">which we </w:t>
      </w:r>
      <w:r w:rsidR="000D4A11">
        <w:rPr>
          <w:lang w:val="en-US"/>
        </w:rPr>
        <w:t>elaborate</w:t>
      </w:r>
      <w:r w:rsidR="000D4A11" w:rsidRPr="00FE4B17">
        <w:rPr>
          <w:lang w:val="en-US"/>
        </w:rPr>
        <w:t xml:space="preserve"> </w:t>
      </w:r>
      <w:r w:rsidR="0098251A" w:rsidRPr="00FE4B17">
        <w:rPr>
          <w:lang w:val="en-US"/>
        </w:rPr>
        <w:t>below</w:t>
      </w:r>
      <w:r w:rsidR="00085281" w:rsidRPr="00FE4B17">
        <w:rPr>
          <w:lang w:val="en-US"/>
        </w:rPr>
        <w:t>.</w:t>
      </w:r>
    </w:p>
    <w:p w14:paraId="4502B6CD" w14:textId="77777777" w:rsidR="00085281" w:rsidRPr="00FE4B17" w:rsidRDefault="00085281" w:rsidP="00085281">
      <w:pPr>
        <w:pStyle w:val="Default"/>
        <w:jc w:val="center"/>
        <w:rPr>
          <w:lang w:val="en-US"/>
        </w:rPr>
      </w:pPr>
      <w:r w:rsidRPr="00FE4B17">
        <w:rPr>
          <w:lang w:val="en-US"/>
        </w:rPr>
        <w:t>------------------------------------------</w:t>
      </w:r>
    </w:p>
    <w:p w14:paraId="142BA141" w14:textId="2A227682" w:rsidR="00085281" w:rsidRPr="00FE4B17" w:rsidRDefault="00085281" w:rsidP="00085281">
      <w:pPr>
        <w:pStyle w:val="Default"/>
        <w:jc w:val="center"/>
        <w:rPr>
          <w:lang w:val="en-US"/>
        </w:rPr>
      </w:pPr>
      <w:r w:rsidRPr="00FE4B17">
        <w:rPr>
          <w:lang w:val="en-US"/>
        </w:rPr>
        <w:t>Insert Table 5 about here</w:t>
      </w:r>
    </w:p>
    <w:p w14:paraId="68D5F8BA" w14:textId="77777777" w:rsidR="00085281" w:rsidRPr="00FE4B17" w:rsidRDefault="00085281" w:rsidP="00085281">
      <w:pPr>
        <w:jc w:val="center"/>
        <w:rPr>
          <w:lang w:val="en-US"/>
        </w:rPr>
      </w:pPr>
      <w:r w:rsidRPr="00FE4B17">
        <w:rPr>
          <w:lang w:val="en-US"/>
        </w:rPr>
        <w:t>-------------------------------------------</w:t>
      </w:r>
    </w:p>
    <w:p w14:paraId="005CDD1B" w14:textId="2FFE08F6" w:rsidR="001E00D7" w:rsidRPr="00FE4B17" w:rsidRDefault="007B1A11" w:rsidP="00032F8E">
      <w:pPr>
        <w:ind w:firstLine="426"/>
        <w:jc w:val="left"/>
        <w:rPr>
          <w:lang w:val="en-US"/>
        </w:rPr>
      </w:pPr>
      <w:r w:rsidRPr="00FE4B17">
        <w:rPr>
          <w:lang w:val="en-US"/>
        </w:rPr>
        <w:lastRenderedPageBreak/>
        <w:t xml:space="preserve">First, we provide evidence </w:t>
      </w:r>
      <w:r w:rsidR="0098251A" w:rsidRPr="00FE4B17">
        <w:rPr>
          <w:lang w:val="en-US"/>
        </w:rPr>
        <w:t>of a reduction in</w:t>
      </w:r>
      <w:r w:rsidRPr="00FE4B17">
        <w:rPr>
          <w:lang w:val="en-US"/>
        </w:rPr>
        <w:t xml:space="preserve"> </w:t>
      </w:r>
      <w:r w:rsidR="009A63D3" w:rsidRPr="00FE4B17">
        <w:rPr>
          <w:lang w:val="en-US"/>
        </w:rPr>
        <w:t xml:space="preserve">engagement in </w:t>
      </w:r>
      <w:r w:rsidRPr="00FE4B17">
        <w:rPr>
          <w:lang w:val="en-US"/>
        </w:rPr>
        <w:t xml:space="preserve">knowledge exchange </w:t>
      </w:r>
      <w:r w:rsidR="0098251A" w:rsidRPr="00FE4B17">
        <w:rPr>
          <w:lang w:val="en-US"/>
        </w:rPr>
        <w:t xml:space="preserve">as </w:t>
      </w:r>
      <w:r w:rsidR="00C40BBC" w:rsidRPr="00FE4B17">
        <w:rPr>
          <w:lang w:val="en-US"/>
        </w:rPr>
        <w:t xml:space="preserve">the </w:t>
      </w:r>
      <w:r w:rsidR="00362EB7" w:rsidRPr="00FE4B17">
        <w:rPr>
          <w:lang w:val="en-US"/>
        </w:rPr>
        <w:t xml:space="preserve">focal </w:t>
      </w:r>
      <w:r w:rsidRPr="00FE4B17">
        <w:rPr>
          <w:lang w:val="en-US"/>
        </w:rPr>
        <w:t xml:space="preserve">sales </w:t>
      </w:r>
      <w:r w:rsidR="00C40BBC" w:rsidRPr="00FE4B17">
        <w:rPr>
          <w:lang w:val="en-US"/>
        </w:rPr>
        <w:t>employees’</w:t>
      </w:r>
      <w:r w:rsidRPr="00FE4B17">
        <w:rPr>
          <w:lang w:val="en-US"/>
        </w:rPr>
        <w:t xml:space="preserve"> levels of extrinsic motivation</w:t>
      </w:r>
      <w:r w:rsidR="0098251A" w:rsidRPr="00FE4B17">
        <w:rPr>
          <w:lang w:val="en-US"/>
        </w:rPr>
        <w:t xml:space="preserve"> rise. These employees</w:t>
      </w:r>
      <w:r w:rsidRPr="00FE4B17">
        <w:rPr>
          <w:lang w:val="en-US"/>
        </w:rPr>
        <w:t xml:space="preserve"> engage in</w:t>
      </w:r>
      <w:r w:rsidR="009A63D3" w:rsidRPr="00FE4B17">
        <w:rPr>
          <w:lang w:val="en-US"/>
        </w:rPr>
        <w:t xml:space="preserve"> fewer</w:t>
      </w:r>
      <w:r w:rsidRPr="00FE4B17">
        <w:rPr>
          <w:lang w:val="en-US"/>
        </w:rPr>
        <w:t xml:space="preserve"> </w:t>
      </w:r>
      <w:r w:rsidR="0098251A" w:rsidRPr="00FE4B17">
        <w:rPr>
          <w:lang w:val="en-US"/>
        </w:rPr>
        <w:t>knowledge-</w:t>
      </w:r>
      <w:r w:rsidRPr="00FE4B17">
        <w:rPr>
          <w:lang w:val="en-US"/>
        </w:rPr>
        <w:t xml:space="preserve">seeking and </w:t>
      </w:r>
      <w:r w:rsidR="0098251A" w:rsidRPr="00FE4B17">
        <w:rPr>
          <w:lang w:val="en-US"/>
        </w:rPr>
        <w:t>knowledge-</w:t>
      </w:r>
      <w:r w:rsidRPr="00FE4B17">
        <w:rPr>
          <w:lang w:val="en-US"/>
        </w:rPr>
        <w:t xml:space="preserve">providing </w:t>
      </w:r>
      <w:r w:rsidR="009A63D3" w:rsidRPr="00FE4B17">
        <w:rPr>
          <w:lang w:val="en-US"/>
        </w:rPr>
        <w:t xml:space="preserve">ties </w:t>
      </w:r>
      <w:r w:rsidRPr="00FE4B17">
        <w:rPr>
          <w:lang w:val="en-US"/>
        </w:rPr>
        <w:t>within their team</w:t>
      </w:r>
      <w:r w:rsidR="009A63D3" w:rsidRPr="00FE4B17">
        <w:rPr>
          <w:lang w:val="en-US"/>
        </w:rPr>
        <w:t>s</w:t>
      </w:r>
      <w:r w:rsidRPr="00FE4B17">
        <w:rPr>
          <w:lang w:val="en-US"/>
        </w:rPr>
        <w:t>. While we expected</w:t>
      </w:r>
      <w:r w:rsidR="0054584F">
        <w:rPr>
          <w:lang w:val="en-US"/>
        </w:rPr>
        <w:t xml:space="preserve"> </w:t>
      </w:r>
      <w:r w:rsidRPr="00FE4B17">
        <w:rPr>
          <w:lang w:val="en-US"/>
        </w:rPr>
        <w:t xml:space="preserve">extrinsically motivated </w:t>
      </w:r>
      <w:r w:rsidR="00580408" w:rsidRPr="00FE4B17">
        <w:rPr>
          <w:lang w:val="en-US"/>
        </w:rPr>
        <w:t>employees to provide less knowledge to their coworkers based on our theorizing</w:t>
      </w:r>
      <w:r w:rsidR="0098251A" w:rsidRPr="00FE4B17">
        <w:rPr>
          <w:lang w:val="en-US"/>
        </w:rPr>
        <w:t>,</w:t>
      </w:r>
      <w:r w:rsidR="00580408" w:rsidRPr="00FE4B17">
        <w:rPr>
          <w:lang w:val="en-US"/>
        </w:rPr>
        <w:t xml:space="preserve"> the</w:t>
      </w:r>
      <w:r w:rsidR="0098251A" w:rsidRPr="00FE4B17">
        <w:rPr>
          <w:lang w:val="en-US"/>
        </w:rPr>
        <w:t xml:space="preserve"> fact that they have fewer</w:t>
      </w:r>
      <w:r w:rsidR="00580408" w:rsidRPr="00FE4B17">
        <w:rPr>
          <w:lang w:val="en-US"/>
        </w:rPr>
        <w:t xml:space="preserve"> knowledge</w:t>
      </w:r>
      <w:r w:rsidR="0098251A" w:rsidRPr="00FE4B17">
        <w:rPr>
          <w:lang w:val="en-US"/>
        </w:rPr>
        <w:t>-</w:t>
      </w:r>
      <w:r w:rsidR="00580408" w:rsidRPr="00FE4B17">
        <w:rPr>
          <w:lang w:val="en-US"/>
        </w:rPr>
        <w:t xml:space="preserve">seeking ties </w:t>
      </w:r>
      <w:r w:rsidR="0098251A" w:rsidRPr="00FE4B17">
        <w:rPr>
          <w:lang w:val="en-US"/>
        </w:rPr>
        <w:t xml:space="preserve">was </w:t>
      </w:r>
      <w:r w:rsidR="001E00D7" w:rsidRPr="00FE4B17">
        <w:rPr>
          <w:lang w:val="en-US"/>
        </w:rPr>
        <w:t>unexpected</w:t>
      </w:r>
      <w:r w:rsidRPr="00FE4B17">
        <w:rPr>
          <w:lang w:val="en-US"/>
        </w:rPr>
        <w:t xml:space="preserve">. </w:t>
      </w:r>
      <w:r w:rsidR="00E22C22" w:rsidRPr="00FE4B17">
        <w:rPr>
          <w:lang w:val="en-US"/>
        </w:rPr>
        <w:t>Although acquiring</w:t>
      </w:r>
      <w:r w:rsidRPr="00FE4B17">
        <w:rPr>
          <w:lang w:val="en-US"/>
        </w:rPr>
        <w:t xml:space="preserve"> work-related knowledge </w:t>
      </w:r>
      <w:r w:rsidR="00E22C22" w:rsidRPr="00FE4B17">
        <w:rPr>
          <w:lang w:val="en-US"/>
        </w:rPr>
        <w:t>could</w:t>
      </w:r>
      <w:r w:rsidR="00580408" w:rsidRPr="00FE4B17">
        <w:rPr>
          <w:lang w:val="en-US"/>
        </w:rPr>
        <w:t xml:space="preserve"> </w:t>
      </w:r>
      <w:r w:rsidR="0098251A" w:rsidRPr="00FE4B17">
        <w:rPr>
          <w:lang w:val="en-US"/>
        </w:rPr>
        <w:t>help enhance</w:t>
      </w:r>
      <w:r w:rsidRPr="00FE4B17">
        <w:rPr>
          <w:lang w:val="en-US"/>
        </w:rPr>
        <w:t xml:space="preserve"> their performance </w:t>
      </w:r>
      <w:sdt>
        <w:sdtPr>
          <w:rPr>
            <w:lang w:val="en-US"/>
          </w:rPr>
          <w:alias w:val="Don’t edit this field."/>
          <w:tag w:val="CitaviPlaceholder#6463cb5a-011a-4e1a-b729-6a3fdf55e762"/>
          <w:id w:val="-575215218"/>
          <w:placeholder>
            <w:docPart w:val="6D9323A9355C4B70A9B24EB2F0CF2DAD"/>
          </w:placeholder>
        </w:sdtPr>
        <w:sdtEndPr/>
        <w:sdtContent>
          <w:r w:rsidRPr="00FE4B17">
            <w:rPr>
              <w:lang w:val="en-US"/>
            </w:rPr>
            <w:fldChar w:fldCharType="begin"/>
          </w:r>
          <w:r w:rsidR="00217981">
            <w:rPr>
              <w:lang w:val="en-US"/>
            </w:rPr>
            <w:instrText>ADDIN CitaviPlaceholder{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}</w:instrText>
          </w:r>
          <w:r w:rsidRPr="00FE4B17">
            <w:rPr>
              <w:lang w:val="en-US"/>
            </w:rPr>
            <w:fldChar w:fldCharType="separate"/>
          </w:r>
          <w:r w:rsidR="00F11E7E">
            <w:rPr>
              <w:lang w:val="en-US"/>
            </w:rPr>
            <w:t>(Brennecke &amp; Stoemmer, 2018; Cross &amp; Cummings, 2004)</w:t>
          </w:r>
          <w:r w:rsidRPr="00FE4B17">
            <w:rPr>
              <w:lang w:val="en-US"/>
            </w:rPr>
            <w:fldChar w:fldCharType="end"/>
          </w:r>
        </w:sdtContent>
      </w:sdt>
      <w:r w:rsidRPr="00FE4B17">
        <w:rPr>
          <w:lang w:val="en-US"/>
        </w:rPr>
        <w:t xml:space="preserve"> and </w:t>
      </w:r>
      <w:r w:rsidR="0098251A" w:rsidRPr="00FE4B17">
        <w:rPr>
          <w:lang w:val="en-US"/>
        </w:rPr>
        <w:t>help them to reach their goals</w:t>
      </w:r>
      <w:r w:rsidR="00A40FDB">
        <w:rPr>
          <w:lang w:val="en-US"/>
        </w:rPr>
        <w:t xml:space="preserve"> and incentives</w:t>
      </w:r>
      <w:r w:rsidRPr="00FE4B17">
        <w:rPr>
          <w:lang w:val="en-US"/>
        </w:rPr>
        <w:t xml:space="preserve"> </w:t>
      </w:r>
      <w:sdt>
        <w:sdtPr>
          <w:rPr>
            <w:lang w:val="en-US"/>
          </w:rPr>
          <w:alias w:val="Don't edit this field"/>
          <w:tag w:val="CitaviPlaceholder#57f9588f-f836-4d29-a5ac-ecfe8da0a94a"/>
          <w:id w:val="2042704496"/>
          <w:placeholder>
            <w:docPart w:val="0857925B1DE3445F96B16E84313903DE"/>
          </w:placeholder>
        </w:sdtPr>
        <w:sdtEndPr/>
        <w:sdtContent>
          <w:r w:rsidRPr="00FE4B17">
            <w:rPr>
              <w:lang w:val="en-US"/>
            </w:rPr>
            <w:fldChar w:fldCharType="begin"/>
          </w:r>
          <w:r w:rsidR="00217981">
            <w:rPr>
              <w:lang w:val="en-US"/>
            </w:rPr>
            <w:instrText>ADDIN CitaviPlaceholder{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}</w:instrText>
          </w:r>
          <w:r w:rsidRPr="00FE4B17">
            <w:rPr>
              <w:lang w:val="en-US"/>
            </w:rPr>
            <w:fldChar w:fldCharType="separate"/>
          </w:r>
          <w:r w:rsidR="00F11E7E">
            <w:rPr>
              <w:lang w:val="en-US"/>
            </w:rPr>
            <w:t>(Balkin, Roussel, &amp; Werner, 2015)</w:t>
          </w:r>
          <w:r w:rsidRPr="00FE4B17">
            <w:rPr>
              <w:lang w:val="en-US"/>
            </w:rPr>
            <w:fldChar w:fldCharType="end"/>
          </w:r>
        </w:sdtContent>
      </w:sdt>
      <w:r w:rsidR="001C2C16" w:rsidRPr="00FE4B17">
        <w:rPr>
          <w:lang w:val="en-US"/>
        </w:rPr>
        <w:t xml:space="preserve">, </w:t>
      </w:r>
      <w:r w:rsidR="004E4DD1" w:rsidRPr="00FE4B17">
        <w:rPr>
          <w:lang w:val="en-US"/>
        </w:rPr>
        <w:t xml:space="preserve">these </w:t>
      </w:r>
      <w:r w:rsidR="001C2C16" w:rsidRPr="00FE4B17">
        <w:rPr>
          <w:lang w:val="en-US"/>
        </w:rPr>
        <w:t>employees</w:t>
      </w:r>
      <w:r w:rsidRPr="00FE4B17">
        <w:rPr>
          <w:lang w:val="en-US"/>
        </w:rPr>
        <w:t xml:space="preserve"> </w:t>
      </w:r>
      <w:r w:rsidR="00E22C22" w:rsidRPr="00FE4B17">
        <w:rPr>
          <w:lang w:val="en-US"/>
        </w:rPr>
        <w:t xml:space="preserve">still </w:t>
      </w:r>
      <w:r w:rsidRPr="00FE4B17">
        <w:rPr>
          <w:lang w:val="en-US"/>
        </w:rPr>
        <w:t xml:space="preserve">refrain from </w:t>
      </w:r>
      <w:r w:rsidR="00E22C22" w:rsidRPr="00FE4B17">
        <w:rPr>
          <w:lang w:val="en-US"/>
        </w:rPr>
        <w:t xml:space="preserve">engaging in a high number of </w:t>
      </w:r>
      <w:r w:rsidRPr="00FE4B17">
        <w:rPr>
          <w:lang w:val="en-US"/>
        </w:rPr>
        <w:t>knowledge</w:t>
      </w:r>
      <w:r w:rsidR="0098251A" w:rsidRPr="00FE4B17">
        <w:rPr>
          <w:lang w:val="en-US"/>
        </w:rPr>
        <w:t>-</w:t>
      </w:r>
      <w:r w:rsidR="00E22C22" w:rsidRPr="00FE4B17">
        <w:rPr>
          <w:lang w:val="en-US"/>
        </w:rPr>
        <w:t>seeking ties</w:t>
      </w:r>
      <w:r w:rsidRPr="00FE4B17">
        <w:rPr>
          <w:lang w:val="en-US"/>
        </w:rPr>
        <w:t xml:space="preserve">. </w:t>
      </w:r>
      <w:r w:rsidR="00CE2764">
        <w:rPr>
          <w:lang w:val="en-US"/>
        </w:rPr>
        <w:t>Overall</w:t>
      </w:r>
      <w:r w:rsidR="001C2C16" w:rsidRPr="00FE4B17">
        <w:rPr>
          <w:lang w:val="en-US"/>
        </w:rPr>
        <w:t xml:space="preserve">, </w:t>
      </w:r>
      <w:r w:rsidR="001E00D7" w:rsidRPr="00FE4B17">
        <w:rPr>
          <w:lang w:val="en-US"/>
        </w:rPr>
        <w:t xml:space="preserve">extrinsically motivated employees generally devote less time to </w:t>
      </w:r>
      <w:r w:rsidR="0098251A" w:rsidRPr="00FE4B17">
        <w:rPr>
          <w:lang w:val="en-US"/>
        </w:rPr>
        <w:t xml:space="preserve">activities </w:t>
      </w:r>
      <w:r w:rsidR="001E00D7" w:rsidRPr="00FE4B17">
        <w:rPr>
          <w:lang w:val="en-US"/>
        </w:rPr>
        <w:t>not directly linked to incentives, such as seeking and providing knowledge.</w:t>
      </w:r>
    </w:p>
    <w:p w14:paraId="76CD3835" w14:textId="17A8246D" w:rsidR="00694DAB" w:rsidRPr="00FE4B17" w:rsidRDefault="001E00D7" w:rsidP="00032F8E">
      <w:pPr>
        <w:ind w:firstLine="426"/>
        <w:jc w:val="left"/>
        <w:rPr>
          <w:lang w:val="en-US"/>
        </w:rPr>
      </w:pPr>
      <w:r w:rsidRPr="00FE4B17">
        <w:rPr>
          <w:lang w:val="en-US"/>
        </w:rPr>
        <w:t>O</w:t>
      </w:r>
      <w:r w:rsidR="00E22C22" w:rsidRPr="00FE4B17">
        <w:rPr>
          <w:lang w:val="en-US"/>
        </w:rPr>
        <w:t xml:space="preserve">ur </w:t>
      </w:r>
      <w:r w:rsidR="0098251A" w:rsidRPr="00FE4B17">
        <w:rPr>
          <w:lang w:val="en-US"/>
        </w:rPr>
        <w:t xml:space="preserve">results </w:t>
      </w:r>
      <w:r w:rsidR="00E22C22" w:rsidRPr="00FE4B17">
        <w:rPr>
          <w:lang w:val="en-US"/>
        </w:rPr>
        <w:t>pertaining to the dyad perspectives</w:t>
      </w:r>
      <w:r w:rsidR="00694DAB" w:rsidRPr="00FE4B17">
        <w:rPr>
          <w:lang w:val="en-US"/>
        </w:rPr>
        <w:t xml:space="preserve"> </w:t>
      </w:r>
      <w:r w:rsidR="001C2C16" w:rsidRPr="00FE4B17">
        <w:rPr>
          <w:lang w:val="en-US"/>
        </w:rPr>
        <w:t>allow</w:t>
      </w:r>
      <w:r w:rsidR="0098251A" w:rsidRPr="00FE4B17">
        <w:rPr>
          <w:lang w:val="en-US"/>
        </w:rPr>
        <w:t xml:space="preserve"> us to</w:t>
      </w:r>
      <w:r w:rsidR="001C2C16" w:rsidRPr="00FE4B17">
        <w:rPr>
          <w:lang w:val="en-US"/>
        </w:rPr>
        <w:t xml:space="preserve"> specify and further</w:t>
      </w:r>
      <w:r w:rsidRPr="00FE4B17">
        <w:rPr>
          <w:lang w:val="en-US"/>
        </w:rPr>
        <w:t xml:space="preserve"> explain the above</w:t>
      </w:r>
      <w:r w:rsidR="0098251A" w:rsidRPr="00FE4B17">
        <w:rPr>
          <w:lang w:val="en-US"/>
        </w:rPr>
        <w:t xml:space="preserve"> finding</w:t>
      </w:r>
      <w:r w:rsidR="00E22C22" w:rsidRPr="00FE4B17">
        <w:rPr>
          <w:lang w:val="en-US"/>
        </w:rPr>
        <w:t xml:space="preserve">. </w:t>
      </w:r>
      <w:r w:rsidR="0054584F">
        <w:rPr>
          <w:lang w:val="en-US"/>
        </w:rPr>
        <w:t>E</w:t>
      </w:r>
      <w:r w:rsidR="007B1A11" w:rsidRPr="00FE4B17">
        <w:rPr>
          <w:lang w:val="en-US"/>
        </w:rPr>
        <w:t xml:space="preserve">xtrinsically motivated employees </w:t>
      </w:r>
      <w:r w:rsidR="0098251A" w:rsidRPr="00FE4B17">
        <w:rPr>
          <w:lang w:val="en-US"/>
        </w:rPr>
        <w:t xml:space="preserve">appear to </w:t>
      </w:r>
      <w:r w:rsidR="007B1A11" w:rsidRPr="00FE4B17">
        <w:rPr>
          <w:lang w:val="en-US"/>
        </w:rPr>
        <w:t xml:space="preserve">weigh </w:t>
      </w:r>
      <w:r w:rsidR="0098251A" w:rsidRPr="00FE4B17">
        <w:rPr>
          <w:lang w:val="en-US"/>
        </w:rPr>
        <w:t xml:space="preserve">the </w:t>
      </w:r>
      <w:r w:rsidR="007B1A11" w:rsidRPr="00FE4B17">
        <w:rPr>
          <w:lang w:val="en-US"/>
        </w:rPr>
        <w:t>costs</w:t>
      </w:r>
      <w:r w:rsidR="00694DAB" w:rsidRPr="00FE4B17">
        <w:rPr>
          <w:lang w:val="en-US"/>
        </w:rPr>
        <w:t xml:space="preserve"> of a large number of knowledge</w:t>
      </w:r>
      <w:r w:rsidR="0098251A" w:rsidRPr="00FE4B17">
        <w:rPr>
          <w:lang w:val="en-US"/>
        </w:rPr>
        <w:t>-</w:t>
      </w:r>
      <w:r w:rsidR="00694DAB" w:rsidRPr="00FE4B17">
        <w:rPr>
          <w:lang w:val="en-US"/>
        </w:rPr>
        <w:t>seeking ties</w:t>
      </w:r>
      <w:r w:rsidR="007B1A11" w:rsidRPr="00FE4B17">
        <w:rPr>
          <w:lang w:val="en-US"/>
        </w:rPr>
        <w:t xml:space="preserve"> against </w:t>
      </w:r>
      <w:r w:rsidR="00362EB7" w:rsidRPr="00FE4B17">
        <w:rPr>
          <w:lang w:val="en-US"/>
        </w:rPr>
        <w:t>the benefits</w:t>
      </w:r>
      <w:r w:rsidR="004E4DD1" w:rsidRPr="00FE4B17">
        <w:rPr>
          <w:lang w:val="en-US"/>
        </w:rPr>
        <w:t>,</w:t>
      </w:r>
      <w:r w:rsidR="00362EB7" w:rsidRPr="00FE4B17">
        <w:rPr>
          <w:lang w:val="en-US"/>
        </w:rPr>
        <w:t xml:space="preserve"> </w:t>
      </w:r>
      <w:r w:rsidR="007B1A11" w:rsidRPr="00FE4B17">
        <w:rPr>
          <w:lang w:val="en-US"/>
        </w:rPr>
        <w:t xml:space="preserve">and they </w:t>
      </w:r>
      <w:r w:rsidR="004E4DD1" w:rsidRPr="00FE4B17">
        <w:rPr>
          <w:lang w:val="en-US"/>
        </w:rPr>
        <w:t>appear to be</w:t>
      </w:r>
      <w:r w:rsidR="007B1A11" w:rsidRPr="00FE4B17">
        <w:rPr>
          <w:lang w:val="en-US"/>
        </w:rPr>
        <w:t xml:space="preserve"> discouraged</w:t>
      </w:r>
      <w:r w:rsidR="001C2C16" w:rsidRPr="00FE4B17">
        <w:rPr>
          <w:lang w:val="en-US"/>
        </w:rPr>
        <w:t xml:space="preserve"> from seeking knowledge</w:t>
      </w:r>
      <w:r w:rsidR="007B1A11" w:rsidRPr="00FE4B17">
        <w:rPr>
          <w:lang w:val="en-US"/>
        </w:rPr>
        <w:t xml:space="preserve"> by reciprocity obligations arising from </w:t>
      </w:r>
      <w:r w:rsidR="0098251A" w:rsidRPr="00FE4B17">
        <w:rPr>
          <w:lang w:val="en-US"/>
        </w:rPr>
        <w:t xml:space="preserve">the receipt of </w:t>
      </w:r>
      <w:r w:rsidR="007B1A11" w:rsidRPr="00FE4B17">
        <w:rPr>
          <w:lang w:val="en-US"/>
        </w:rPr>
        <w:t xml:space="preserve">knowledge </w:t>
      </w:r>
      <w:sdt>
        <w:sdtPr>
          <w:rPr>
            <w:lang w:val="en-US"/>
          </w:rPr>
          <w:alias w:val="Don’t edit this field."/>
          <w:tag w:val="CitaviPlaceholder#9dd2aae4-3256-4da6-b8eb-7dee6cefb025"/>
          <w:id w:val="-842851257"/>
          <w:placeholder>
            <w:docPart w:val="AF560A3111014A92A2870C76D01F3F30"/>
          </w:placeholder>
        </w:sdtPr>
        <w:sdtEndPr/>
        <w:sdtContent>
          <w:r w:rsidR="007B1A11" w:rsidRPr="00FE4B17">
            <w:rPr>
              <w:lang w:val="en-US"/>
            </w:rPr>
            <w:fldChar w:fldCharType="begin"/>
          </w:r>
          <w:r w:rsidR="00217981">
            <w:rPr>
              <w:lang w:val="en-US"/>
            </w:rPr>
            <w:instrText>ADDIN CitaviPlaceholder{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}</w:instrText>
          </w:r>
          <w:r w:rsidR="007B1A11" w:rsidRPr="00FE4B17">
            <w:rPr>
              <w:lang w:val="en-US"/>
            </w:rPr>
            <w:fldChar w:fldCharType="separate"/>
          </w:r>
          <w:r w:rsidR="00F11E7E">
            <w:rPr>
              <w:lang w:val="en-US"/>
            </w:rPr>
            <w:t>(Burgess, 2005; Flynn, 2003; H.-F. Lin, 2007)</w:t>
          </w:r>
          <w:r w:rsidR="007B1A11" w:rsidRPr="00FE4B17">
            <w:rPr>
              <w:lang w:val="en-US"/>
            </w:rPr>
            <w:fldChar w:fldCharType="end"/>
          </w:r>
        </w:sdtContent>
      </w:sdt>
      <w:r w:rsidR="007B1A11" w:rsidRPr="00FE4B17">
        <w:rPr>
          <w:lang w:val="en-US"/>
        </w:rPr>
        <w:t xml:space="preserve">. </w:t>
      </w:r>
      <w:r w:rsidR="0098251A" w:rsidRPr="00FE4B17">
        <w:rPr>
          <w:lang w:val="en-US"/>
        </w:rPr>
        <w:t>Moreover</w:t>
      </w:r>
      <w:r w:rsidR="007B1A11" w:rsidRPr="00FE4B17">
        <w:rPr>
          <w:lang w:val="en-US"/>
        </w:rPr>
        <w:t>,</w:t>
      </w:r>
      <w:r w:rsidR="00694DAB" w:rsidRPr="00FE4B17">
        <w:rPr>
          <w:lang w:val="en-US"/>
        </w:rPr>
        <w:t xml:space="preserve"> </w:t>
      </w:r>
      <w:r w:rsidR="0098251A" w:rsidRPr="00FE4B17">
        <w:rPr>
          <w:lang w:val="en-US"/>
        </w:rPr>
        <w:t xml:space="preserve">the </w:t>
      </w:r>
      <w:r w:rsidR="007B1A11" w:rsidRPr="00FE4B17">
        <w:rPr>
          <w:lang w:val="en-US"/>
        </w:rPr>
        <w:t>lower</w:t>
      </w:r>
      <w:r w:rsidR="00694DAB" w:rsidRPr="00FE4B17">
        <w:rPr>
          <w:lang w:val="en-US"/>
        </w:rPr>
        <w:t xml:space="preserve"> engagement in</w:t>
      </w:r>
      <w:r w:rsidR="007B1A11" w:rsidRPr="00FE4B17">
        <w:rPr>
          <w:lang w:val="en-US"/>
        </w:rPr>
        <w:t xml:space="preserve"> knowledge</w:t>
      </w:r>
      <w:r w:rsidR="0098251A" w:rsidRPr="00FE4B17">
        <w:rPr>
          <w:lang w:val="en-US"/>
        </w:rPr>
        <w:t>-</w:t>
      </w:r>
      <w:r w:rsidR="007B1A11" w:rsidRPr="00FE4B17">
        <w:rPr>
          <w:lang w:val="en-US"/>
        </w:rPr>
        <w:t xml:space="preserve">providing </w:t>
      </w:r>
      <w:r w:rsidR="00694DAB" w:rsidRPr="00FE4B17">
        <w:rPr>
          <w:lang w:val="en-US"/>
        </w:rPr>
        <w:t>ties</w:t>
      </w:r>
      <w:r w:rsidR="0098251A" w:rsidRPr="00FE4B17">
        <w:rPr>
          <w:lang w:val="en-US"/>
        </w:rPr>
        <w:t xml:space="preserve"> by</w:t>
      </w:r>
      <w:r w:rsidR="0054584F">
        <w:rPr>
          <w:lang w:val="en-US"/>
        </w:rPr>
        <w:t xml:space="preserve"> </w:t>
      </w:r>
      <w:r w:rsidR="0098251A" w:rsidRPr="00FE4B17">
        <w:rPr>
          <w:lang w:val="en-US"/>
        </w:rPr>
        <w:t xml:space="preserve">extrinsically motivated employees </w:t>
      </w:r>
      <w:r w:rsidR="007B1A11" w:rsidRPr="00FE4B17">
        <w:rPr>
          <w:lang w:val="en-US"/>
        </w:rPr>
        <w:t>may keep their coworkers from sharing their knowledge with them</w:t>
      </w:r>
      <w:r w:rsidR="00580408" w:rsidRPr="00FE4B17">
        <w:rPr>
          <w:lang w:val="en-US"/>
        </w:rPr>
        <w:t>.</w:t>
      </w:r>
    </w:p>
    <w:p w14:paraId="2D21D3B3" w14:textId="32387CE8" w:rsidR="00C13681" w:rsidRPr="007E6C60" w:rsidRDefault="00362EB7" w:rsidP="00032F8E">
      <w:pPr>
        <w:ind w:firstLine="426"/>
        <w:jc w:val="left"/>
        <w:rPr>
          <w:lang w:val="en-US"/>
        </w:rPr>
      </w:pPr>
      <w:r w:rsidRPr="00FE4B17">
        <w:rPr>
          <w:lang w:val="en-US"/>
        </w:rPr>
        <w:t>More generally, o</w:t>
      </w:r>
      <w:r w:rsidR="00580408" w:rsidRPr="00FE4B17">
        <w:rPr>
          <w:lang w:val="en-US"/>
        </w:rPr>
        <w:t xml:space="preserve">ur findings from the dyad perspectives </w:t>
      </w:r>
      <w:r w:rsidR="004E4DD1" w:rsidRPr="00FE4B17">
        <w:rPr>
          <w:lang w:val="en-US"/>
        </w:rPr>
        <w:t xml:space="preserve">demonstrate </w:t>
      </w:r>
      <w:r w:rsidR="00580408" w:rsidRPr="00FE4B17">
        <w:rPr>
          <w:lang w:val="en-US"/>
        </w:rPr>
        <w:t xml:space="preserve">that when extrinsically motivated employees exchange knowledge, </w:t>
      </w:r>
      <w:r w:rsidR="00694DAB" w:rsidRPr="00FE4B17">
        <w:rPr>
          <w:lang w:val="en-US"/>
        </w:rPr>
        <w:t xml:space="preserve">they </w:t>
      </w:r>
      <w:r w:rsidR="0098251A" w:rsidRPr="00FE4B17">
        <w:rPr>
          <w:lang w:val="en-US"/>
        </w:rPr>
        <w:t xml:space="preserve">do so </w:t>
      </w:r>
      <w:r w:rsidR="00694DAB" w:rsidRPr="00FE4B17">
        <w:rPr>
          <w:lang w:val="en-US"/>
        </w:rPr>
        <w:t xml:space="preserve">purposefully. </w:t>
      </w:r>
      <w:r w:rsidR="0098251A" w:rsidRPr="00FE4B17">
        <w:rPr>
          <w:lang w:val="en-US"/>
        </w:rPr>
        <w:t>W</w:t>
      </w:r>
      <w:r w:rsidR="007B1A11" w:rsidRPr="00FE4B17">
        <w:rPr>
          <w:lang w:val="en-US"/>
        </w:rPr>
        <w:t xml:space="preserve">e </w:t>
      </w:r>
      <w:r w:rsidR="00694DAB" w:rsidRPr="00FE4B17">
        <w:rPr>
          <w:lang w:val="en-US"/>
        </w:rPr>
        <w:t>theorized</w:t>
      </w:r>
      <w:r w:rsidR="00F37AF3" w:rsidRPr="00FE4B17">
        <w:rPr>
          <w:lang w:val="en-US"/>
        </w:rPr>
        <w:t xml:space="preserve"> from the dyadic similarity perspective</w:t>
      </w:r>
      <w:r w:rsidR="0098251A" w:rsidRPr="00FE4B17">
        <w:rPr>
          <w:lang w:val="en-US"/>
        </w:rPr>
        <w:t xml:space="preserve"> that</w:t>
      </w:r>
      <w:r w:rsidR="007B1A11" w:rsidRPr="00FE4B17">
        <w:rPr>
          <w:lang w:val="en-US"/>
        </w:rPr>
        <w:t xml:space="preserve"> </w:t>
      </w:r>
      <w:r w:rsidR="00C13681" w:rsidRPr="00FE4B17">
        <w:rPr>
          <w:lang w:val="en-US"/>
        </w:rPr>
        <w:t>h</w:t>
      </w:r>
      <w:r w:rsidR="00694DAB" w:rsidRPr="00FE4B17">
        <w:rPr>
          <w:lang w:val="en-US"/>
        </w:rPr>
        <w:t xml:space="preserve">eterophily with regard to extrinsic motivation </w:t>
      </w:r>
      <w:r w:rsidR="00C13681" w:rsidRPr="00FE4B17">
        <w:rPr>
          <w:lang w:val="en-US"/>
        </w:rPr>
        <w:t>determines</w:t>
      </w:r>
      <w:r w:rsidR="00694DAB" w:rsidRPr="00FE4B17">
        <w:rPr>
          <w:lang w:val="en-US"/>
        </w:rPr>
        <w:t xml:space="preserve"> kn</w:t>
      </w:r>
      <w:r w:rsidR="00F37AF3" w:rsidRPr="00FE4B17">
        <w:rPr>
          <w:lang w:val="en-US"/>
        </w:rPr>
        <w:t>owledge exchange in sales teams</w:t>
      </w:r>
      <w:r w:rsidR="0098251A" w:rsidRPr="00FE4B17">
        <w:rPr>
          <w:lang w:val="en-US"/>
        </w:rPr>
        <w:t>,</w:t>
      </w:r>
      <w:r w:rsidR="00F37AF3" w:rsidRPr="00FE4B17">
        <w:rPr>
          <w:lang w:val="en-US"/>
        </w:rPr>
        <w:t xml:space="preserve"> as</w:t>
      </w:r>
      <w:r w:rsidR="00694DAB" w:rsidRPr="00FE4B17">
        <w:rPr>
          <w:lang w:val="en-US"/>
        </w:rPr>
        <w:t xml:space="preserve"> </w:t>
      </w:r>
      <w:r w:rsidR="0098251A" w:rsidRPr="00FE4B17">
        <w:rPr>
          <w:lang w:val="en-US"/>
        </w:rPr>
        <w:t xml:space="preserve">we expected </w:t>
      </w:r>
      <w:r w:rsidR="00B32A38">
        <w:rPr>
          <w:lang w:val="en-US"/>
        </w:rPr>
        <w:t xml:space="preserve">extrinsically motivated employees to engage </w:t>
      </w:r>
      <w:r w:rsidR="00B32A38" w:rsidRPr="00FE4B17">
        <w:rPr>
          <w:lang w:val="en-US"/>
        </w:rPr>
        <w:t xml:space="preserve">in knowledge-exchange ties with </w:t>
      </w:r>
      <w:r w:rsidR="00B32A38">
        <w:rPr>
          <w:lang w:val="en-US"/>
        </w:rPr>
        <w:t>coworkers</w:t>
      </w:r>
      <w:r w:rsidR="00C13681" w:rsidRPr="00FE4B17">
        <w:rPr>
          <w:lang w:val="en-US"/>
        </w:rPr>
        <w:t xml:space="preserve"> with </w:t>
      </w:r>
      <w:r w:rsidR="00B32A38">
        <w:rPr>
          <w:lang w:val="en-US"/>
        </w:rPr>
        <w:t xml:space="preserve">lower levels of </w:t>
      </w:r>
      <w:r w:rsidR="00C13681" w:rsidRPr="00FE4B17">
        <w:rPr>
          <w:lang w:val="en-US"/>
        </w:rPr>
        <w:t xml:space="preserve">extrinsic motivation. Surprisingly, </w:t>
      </w:r>
      <w:r w:rsidR="00F43264">
        <w:rPr>
          <w:lang w:val="en-US"/>
        </w:rPr>
        <w:t xml:space="preserve">this </w:t>
      </w:r>
      <w:r w:rsidR="00C13681" w:rsidRPr="00FE4B17">
        <w:rPr>
          <w:lang w:val="en-US"/>
        </w:rPr>
        <w:t xml:space="preserve">does not hold for </w:t>
      </w:r>
      <w:r w:rsidR="009047E8">
        <w:rPr>
          <w:lang w:val="en-US"/>
        </w:rPr>
        <w:t xml:space="preserve">employees with very high </w:t>
      </w:r>
      <w:r w:rsidR="00C13681" w:rsidRPr="00FE4B17">
        <w:rPr>
          <w:lang w:val="en-US"/>
        </w:rPr>
        <w:t>levels of extrinsic motivation, as they have a higher propensity to engage in knowledge</w:t>
      </w:r>
      <w:r w:rsidR="0098251A" w:rsidRPr="00FE4B17">
        <w:rPr>
          <w:lang w:val="en-US"/>
        </w:rPr>
        <w:t>-</w:t>
      </w:r>
      <w:r w:rsidR="00C13681" w:rsidRPr="00FE4B17">
        <w:rPr>
          <w:lang w:val="en-US"/>
        </w:rPr>
        <w:t>exchange</w:t>
      </w:r>
      <w:r w:rsidR="001C2C16" w:rsidRPr="00FE4B17">
        <w:rPr>
          <w:lang w:val="en-US"/>
        </w:rPr>
        <w:t xml:space="preserve"> ties</w:t>
      </w:r>
      <w:r w:rsidR="009047E8">
        <w:rPr>
          <w:lang w:val="en-US"/>
        </w:rPr>
        <w:t xml:space="preserve"> with other highly </w:t>
      </w:r>
      <w:r w:rsidR="009047E8">
        <w:rPr>
          <w:lang w:val="en-US"/>
        </w:rPr>
        <w:lastRenderedPageBreak/>
        <w:t xml:space="preserve">extrinsically motivated </w:t>
      </w:r>
      <w:r w:rsidR="009047E8" w:rsidRPr="00FE4B17">
        <w:rPr>
          <w:lang w:val="en-US"/>
        </w:rPr>
        <w:t>employees</w:t>
      </w:r>
      <w:r w:rsidR="00C13681" w:rsidRPr="00FE4B17">
        <w:rPr>
          <w:lang w:val="en-US"/>
        </w:rPr>
        <w:t xml:space="preserve">. </w:t>
      </w:r>
      <w:r w:rsidR="0098251A" w:rsidRPr="00FE4B17">
        <w:rPr>
          <w:lang w:val="en-US"/>
        </w:rPr>
        <w:t>Apparently,</w:t>
      </w:r>
      <w:r w:rsidR="00C13681" w:rsidRPr="00FE4B17">
        <w:rPr>
          <w:lang w:val="en-US"/>
        </w:rPr>
        <w:t xml:space="preserve"> </w:t>
      </w:r>
      <w:r w:rsidR="004E4DD1" w:rsidRPr="00FE4B17">
        <w:rPr>
          <w:lang w:val="en-US"/>
        </w:rPr>
        <w:t xml:space="preserve">a </w:t>
      </w:r>
      <w:r w:rsidR="00C13681" w:rsidRPr="00FE4B17">
        <w:rPr>
          <w:lang w:val="en-US"/>
        </w:rPr>
        <w:t>common</w:t>
      </w:r>
      <w:r w:rsidR="001C2C16" w:rsidRPr="00FE4B17">
        <w:rPr>
          <w:lang w:val="en-US"/>
        </w:rPr>
        <w:t xml:space="preserve"> motivational orientation</w:t>
      </w:r>
      <w:r w:rsidR="00C13681" w:rsidRPr="00FE4B17">
        <w:rPr>
          <w:lang w:val="en-US"/>
        </w:rPr>
        <w:t xml:space="preserve"> allows for knowledge exchange </w:t>
      </w:r>
      <w:r w:rsidR="0098251A" w:rsidRPr="00FE4B17">
        <w:rPr>
          <w:lang w:val="en-US"/>
        </w:rPr>
        <w:t xml:space="preserve">between </w:t>
      </w:r>
      <w:r w:rsidR="004E4DD1" w:rsidRPr="00FE4B17">
        <w:rPr>
          <w:lang w:val="en-US"/>
        </w:rPr>
        <w:t xml:space="preserve">two highly extrinsically motivated employees </w:t>
      </w:r>
      <w:r w:rsidR="00C13681" w:rsidRPr="00FE4B17">
        <w:rPr>
          <w:lang w:val="en-US"/>
        </w:rPr>
        <w:t>with no strings attached</w:t>
      </w:r>
      <w:r w:rsidR="0098251A" w:rsidRPr="00FE4B17">
        <w:rPr>
          <w:lang w:val="en-US"/>
        </w:rPr>
        <w:t>—as</w:t>
      </w:r>
      <w:r w:rsidR="00C13681" w:rsidRPr="00FE4B17">
        <w:rPr>
          <w:lang w:val="en-US"/>
        </w:rPr>
        <w:t xml:space="preserve"> neither highly extrinsically motivated employee is particularly concerned with engag</w:t>
      </w:r>
      <w:r w:rsidR="0098251A" w:rsidRPr="00FE4B17">
        <w:rPr>
          <w:lang w:val="en-US"/>
        </w:rPr>
        <w:t>ing</w:t>
      </w:r>
      <w:r w:rsidR="00C13681" w:rsidRPr="00FE4B17">
        <w:rPr>
          <w:lang w:val="en-US"/>
        </w:rPr>
        <w:t xml:space="preserve"> </w:t>
      </w:r>
      <w:r w:rsidR="001C2C16" w:rsidRPr="00FE4B17">
        <w:rPr>
          <w:lang w:val="en-US"/>
        </w:rPr>
        <w:t xml:space="preserve">in tasks not directly </w:t>
      </w:r>
      <w:r w:rsidR="0098251A" w:rsidRPr="00FE4B17">
        <w:rPr>
          <w:lang w:val="en-US"/>
        </w:rPr>
        <w:t xml:space="preserve">related to their </w:t>
      </w:r>
      <w:r w:rsidR="001C2C16" w:rsidRPr="00FE4B17">
        <w:rPr>
          <w:lang w:val="en-US"/>
        </w:rPr>
        <w:t>incentive</w:t>
      </w:r>
      <w:r w:rsidR="0098251A" w:rsidRPr="00FE4B17">
        <w:rPr>
          <w:lang w:val="en-US"/>
        </w:rPr>
        <w:t>s</w:t>
      </w:r>
      <w:r w:rsidR="00C13681" w:rsidRPr="00FE4B17">
        <w:rPr>
          <w:lang w:val="en-US"/>
        </w:rPr>
        <w:t xml:space="preserve">, </w:t>
      </w:r>
      <w:r w:rsidR="0098251A" w:rsidRPr="00FE4B17">
        <w:rPr>
          <w:lang w:val="en-US"/>
        </w:rPr>
        <w:t>they have</w:t>
      </w:r>
      <w:r w:rsidR="00C13681" w:rsidRPr="00FE4B17">
        <w:rPr>
          <w:lang w:val="en-US"/>
        </w:rPr>
        <w:t xml:space="preserve"> no expectations</w:t>
      </w:r>
      <w:r w:rsidR="0098251A" w:rsidRPr="00FE4B17">
        <w:rPr>
          <w:lang w:val="en-US"/>
        </w:rPr>
        <w:t xml:space="preserve"> with regard,</w:t>
      </w:r>
      <w:r w:rsidR="001C2C16" w:rsidRPr="00FE4B17">
        <w:rPr>
          <w:lang w:val="en-US"/>
        </w:rPr>
        <w:t xml:space="preserve"> for instance</w:t>
      </w:r>
      <w:r w:rsidR="0098251A" w:rsidRPr="00FE4B17">
        <w:rPr>
          <w:lang w:val="en-US"/>
        </w:rPr>
        <w:t xml:space="preserve">, </w:t>
      </w:r>
      <w:r w:rsidR="001C2C16" w:rsidRPr="00FE4B17">
        <w:rPr>
          <w:lang w:val="en-US"/>
        </w:rPr>
        <w:t>to reciproc</w:t>
      </w:r>
      <w:r w:rsidR="004E4DD1" w:rsidRPr="00FE4B17">
        <w:rPr>
          <w:lang w:val="en-US"/>
        </w:rPr>
        <w:t>ity</w:t>
      </w:r>
      <w:r w:rsidR="00C13681" w:rsidRPr="00FE4B17">
        <w:rPr>
          <w:lang w:val="en-US"/>
        </w:rPr>
        <w:t xml:space="preserve">. </w:t>
      </w:r>
      <w:r w:rsidR="0098251A" w:rsidRPr="00FE4B17">
        <w:rPr>
          <w:lang w:val="en-US"/>
        </w:rPr>
        <w:t xml:space="preserve">As such, </w:t>
      </w:r>
      <w:r w:rsidR="0098251A" w:rsidRPr="007E6C60">
        <w:rPr>
          <w:lang w:val="en-US"/>
        </w:rPr>
        <w:t>k</w:t>
      </w:r>
      <w:r w:rsidR="00C13681" w:rsidRPr="007E6C60">
        <w:rPr>
          <w:lang w:val="en-US"/>
        </w:rPr>
        <w:t xml:space="preserve">nowledge exchange </w:t>
      </w:r>
      <w:r w:rsidR="001C2C16" w:rsidRPr="007E6C60">
        <w:rPr>
          <w:lang w:val="en-US"/>
        </w:rPr>
        <w:t xml:space="preserve">can </w:t>
      </w:r>
      <w:r w:rsidR="00C13681" w:rsidRPr="007E6C60">
        <w:rPr>
          <w:lang w:val="en-US"/>
        </w:rPr>
        <w:t>remain purely instrumental</w:t>
      </w:r>
      <w:r w:rsidR="00A40FDB" w:rsidRPr="007E6C60">
        <w:rPr>
          <w:lang w:val="en-US"/>
        </w:rPr>
        <w:t xml:space="preserve"> and take the form of one-off interactions</w:t>
      </w:r>
      <w:r w:rsidR="00C13681" w:rsidRPr="007E6C60">
        <w:rPr>
          <w:lang w:val="en-US"/>
        </w:rPr>
        <w:t xml:space="preserve">. </w:t>
      </w:r>
    </w:p>
    <w:p w14:paraId="16419D6E" w14:textId="18557FEF" w:rsidR="00A40FDB" w:rsidRDefault="0098251A" w:rsidP="00032F8E">
      <w:pPr>
        <w:ind w:firstLine="426"/>
        <w:jc w:val="left"/>
        <w:rPr>
          <w:lang w:val="en-US"/>
        </w:rPr>
      </w:pPr>
      <w:r w:rsidRPr="00EF1847">
        <w:rPr>
          <w:lang w:val="en-US"/>
        </w:rPr>
        <w:t>This</w:t>
      </w:r>
      <w:r w:rsidR="00FE23BB" w:rsidRPr="00EF1847">
        <w:rPr>
          <w:lang w:val="en-US"/>
        </w:rPr>
        <w:t xml:space="preserve"> interpretation is reinforced by our dyadic reciprocity findings. T</w:t>
      </w:r>
      <w:r w:rsidR="007B1A11" w:rsidRPr="00EF1847">
        <w:rPr>
          <w:lang w:val="en-US"/>
        </w:rPr>
        <w:t xml:space="preserve">he results of our study </w:t>
      </w:r>
      <w:r w:rsidR="00F37AF3" w:rsidRPr="00FB0836">
        <w:rPr>
          <w:lang w:val="en-US"/>
        </w:rPr>
        <w:t>demonstrate</w:t>
      </w:r>
      <w:r w:rsidR="007B1A11" w:rsidRPr="00FB0836">
        <w:rPr>
          <w:lang w:val="en-US"/>
        </w:rPr>
        <w:t xml:space="preserve"> that </w:t>
      </w:r>
      <w:r w:rsidR="00DB1B75" w:rsidRPr="00FB0836">
        <w:rPr>
          <w:lang w:val="en-US"/>
        </w:rPr>
        <w:t xml:space="preserve">engagement in </w:t>
      </w:r>
      <w:r w:rsidR="007B1A11" w:rsidRPr="007E6C60">
        <w:rPr>
          <w:lang w:val="en-US"/>
        </w:rPr>
        <w:t>reciprocal</w:t>
      </w:r>
      <w:r w:rsidR="00DB1B75" w:rsidRPr="007E6C60">
        <w:rPr>
          <w:lang w:val="en-US"/>
        </w:rPr>
        <w:t xml:space="preserve"> knowledge</w:t>
      </w:r>
      <w:r w:rsidRPr="007E6C60">
        <w:rPr>
          <w:lang w:val="en-US"/>
        </w:rPr>
        <w:t>-</w:t>
      </w:r>
      <w:r w:rsidR="007B1A11" w:rsidRPr="007E6C60">
        <w:rPr>
          <w:lang w:val="en-US"/>
        </w:rPr>
        <w:t>exchange</w:t>
      </w:r>
      <w:r w:rsidR="00DB1B75" w:rsidRPr="007E6C60">
        <w:rPr>
          <w:lang w:val="en-US"/>
        </w:rPr>
        <w:t xml:space="preserve"> ties</w:t>
      </w:r>
      <w:r w:rsidR="007B1A11" w:rsidRPr="007E6C60">
        <w:rPr>
          <w:lang w:val="en-US"/>
        </w:rPr>
        <w:t xml:space="preserve"> is more likely for dyads in which both partner</w:t>
      </w:r>
      <w:r w:rsidRPr="007E6C60">
        <w:rPr>
          <w:lang w:val="en-US"/>
        </w:rPr>
        <w:t>s</w:t>
      </w:r>
      <w:r w:rsidR="007B1A11" w:rsidRPr="007E6C60">
        <w:rPr>
          <w:lang w:val="en-US"/>
        </w:rPr>
        <w:t xml:space="preserve"> have similar levels of extrinsic motivation</w:t>
      </w:r>
      <w:r w:rsidR="009047E8">
        <w:rPr>
          <w:lang w:val="en-US"/>
        </w:rPr>
        <w:t xml:space="preserve">. </w:t>
      </w:r>
      <w:r w:rsidR="00FE23BB" w:rsidRPr="007E6C60">
        <w:rPr>
          <w:lang w:val="en-US"/>
        </w:rPr>
        <w:t>When</w:t>
      </w:r>
      <w:r w:rsidR="007B1A11" w:rsidRPr="007E6C60">
        <w:rPr>
          <w:lang w:val="en-US"/>
        </w:rPr>
        <w:t xml:space="preserve"> the </w:t>
      </w:r>
      <w:r w:rsidR="00CA4533" w:rsidRPr="007E6C60">
        <w:rPr>
          <w:lang w:val="en-US"/>
        </w:rPr>
        <w:t>incentive orientation</w:t>
      </w:r>
      <w:r w:rsidR="007B1A11" w:rsidRPr="007E6C60">
        <w:rPr>
          <w:lang w:val="en-US"/>
        </w:rPr>
        <w:t xml:space="preserve"> of both employees coincide</w:t>
      </w:r>
      <w:r w:rsidRPr="007E6C60">
        <w:rPr>
          <w:lang w:val="en-US"/>
        </w:rPr>
        <w:t>s</w:t>
      </w:r>
      <w:r w:rsidR="007B1A11" w:rsidRPr="007E6C60">
        <w:rPr>
          <w:lang w:val="en-US"/>
        </w:rPr>
        <w:t xml:space="preserve">, </w:t>
      </w:r>
      <w:r w:rsidR="00DB1B75" w:rsidRPr="007E6C60">
        <w:rPr>
          <w:lang w:val="en-US"/>
        </w:rPr>
        <w:t>equality and balanced exchanges are key</w:t>
      </w:r>
      <w:r w:rsidRPr="007E6C60">
        <w:rPr>
          <w:lang w:val="en-US"/>
        </w:rPr>
        <w:t>. I</w:t>
      </w:r>
      <w:r w:rsidR="007B1A11" w:rsidRPr="007E6C60">
        <w:rPr>
          <w:lang w:val="en-US"/>
        </w:rPr>
        <w:t>n order to s</w:t>
      </w:r>
      <w:r w:rsidR="007B1A11" w:rsidRPr="00EF1847">
        <w:rPr>
          <w:lang w:val="en-US"/>
        </w:rPr>
        <w:t xml:space="preserve">atisfy both partners’ expectations </w:t>
      </w:r>
      <w:r w:rsidRPr="00EF1847">
        <w:rPr>
          <w:lang w:val="en-US"/>
        </w:rPr>
        <w:t xml:space="preserve">for </w:t>
      </w:r>
      <w:r w:rsidR="007B1A11" w:rsidRPr="00EF1847">
        <w:rPr>
          <w:lang w:val="en-US"/>
        </w:rPr>
        <w:t>the exchange</w:t>
      </w:r>
      <w:r w:rsidRPr="00FB0836">
        <w:rPr>
          <w:lang w:val="en-US"/>
        </w:rPr>
        <w:t>,</w:t>
      </w:r>
      <w:r w:rsidR="00DB1B75" w:rsidRPr="00FB0836">
        <w:rPr>
          <w:lang w:val="en-US"/>
        </w:rPr>
        <w:t xml:space="preserve"> it </w:t>
      </w:r>
      <w:r w:rsidRPr="00FB0836">
        <w:rPr>
          <w:lang w:val="en-US"/>
        </w:rPr>
        <w:t>must</w:t>
      </w:r>
      <w:r w:rsidR="00DB1B75" w:rsidRPr="007E6C60">
        <w:rPr>
          <w:lang w:val="en-US"/>
        </w:rPr>
        <w:t xml:space="preserve"> be reciprocal</w:t>
      </w:r>
      <w:r w:rsidR="007B1A11" w:rsidRPr="007E6C60">
        <w:rPr>
          <w:lang w:val="en-US"/>
        </w:rPr>
        <w:t xml:space="preserve">. </w:t>
      </w:r>
      <w:r w:rsidR="001C2C16" w:rsidRPr="007E6C60">
        <w:rPr>
          <w:lang w:val="en-US"/>
        </w:rPr>
        <w:t>F</w:t>
      </w:r>
      <w:r w:rsidR="00FE23BB" w:rsidRPr="007E6C60">
        <w:rPr>
          <w:lang w:val="en-US"/>
        </w:rPr>
        <w:t xml:space="preserve">or </w:t>
      </w:r>
      <w:r w:rsidR="001C2C16" w:rsidRPr="007E6C60">
        <w:rPr>
          <w:lang w:val="en-US"/>
        </w:rPr>
        <w:t xml:space="preserve">two </w:t>
      </w:r>
      <w:r w:rsidR="00FE23BB" w:rsidRPr="007E6C60">
        <w:rPr>
          <w:lang w:val="en-US"/>
        </w:rPr>
        <w:t xml:space="preserve">employees with </w:t>
      </w:r>
      <w:r w:rsidR="007B1A11" w:rsidRPr="007E6C60">
        <w:rPr>
          <w:lang w:val="en-US"/>
        </w:rPr>
        <w:t>very high levels of extrinsic motivation</w:t>
      </w:r>
      <w:r w:rsidR="00613F8B" w:rsidRPr="007E6C60">
        <w:rPr>
          <w:lang w:val="en-US"/>
        </w:rPr>
        <w:t xml:space="preserve"> though</w:t>
      </w:r>
      <w:r w:rsidRPr="007E6C60">
        <w:rPr>
          <w:lang w:val="en-US"/>
        </w:rPr>
        <w:t>,</w:t>
      </w:r>
      <w:r w:rsidR="007B1A11" w:rsidRPr="007E6C60">
        <w:rPr>
          <w:lang w:val="en-US"/>
        </w:rPr>
        <w:t xml:space="preserve"> the effect o</w:t>
      </w:r>
      <w:r w:rsidR="001C2C16" w:rsidRPr="007E6C60">
        <w:rPr>
          <w:lang w:val="en-US"/>
        </w:rPr>
        <w:t>n reciprocity becomes negative</w:t>
      </w:r>
      <w:r w:rsidR="00613F8B" w:rsidRPr="007E6C60">
        <w:rPr>
          <w:lang w:val="en-US"/>
        </w:rPr>
        <w:t xml:space="preserve">. The </w:t>
      </w:r>
      <w:r w:rsidR="007B1A11" w:rsidRPr="007E6C60">
        <w:rPr>
          <w:lang w:val="en-US"/>
        </w:rPr>
        <w:t xml:space="preserve">relationship between extrinsic motivation and reciprocity </w:t>
      </w:r>
      <w:r w:rsidR="00613F8B" w:rsidRPr="007E6C60">
        <w:rPr>
          <w:lang w:val="en-US"/>
        </w:rPr>
        <w:t xml:space="preserve">seems to </w:t>
      </w:r>
      <w:r w:rsidR="007B1A11" w:rsidRPr="007E6C60">
        <w:rPr>
          <w:lang w:val="en-US"/>
        </w:rPr>
        <w:t xml:space="preserve">follow an inverted U-shaped pattern. </w:t>
      </w:r>
      <w:r w:rsidR="00FE23BB" w:rsidRPr="007E6C60">
        <w:rPr>
          <w:lang w:val="en-US"/>
        </w:rPr>
        <w:t>As indicated above, very highly extrinsically motivated employees might interact with each other with</w:t>
      </w:r>
      <w:r w:rsidR="00FE23BB" w:rsidRPr="00FE4B17">
        <w:rPr>
          <w:lang w:val="en-US"/>
        </w:rPr>
        <w:t xml:space="preserve"> no strings attached. </w:t>
      </w:r>
      <w:r w:rsidRPr="00FE4B17">
        <w:rPr>
          <w:lang w:val="en-US"/>
        </w:rPr>
        <w:t>T</w:t>
      </w:r>
      <w:r w:rsidR="00FE23BB" w:rsidRPr="00FE4B17">
        <w:rPr>
          <w:lang w:val="en-US"/>
        </w:rPr>
        <w:t xml:space="preserve">hey </w:t>
      </w:r>
      <w:r w:rsidRPr="00FE4B17">
        <w:rPr>
          <w:lang w:val="en-US"/>
        </w:rPr>
        <w:t xml:space="preserve">may </w:t>
      </w:r>
      <w:r w:rsidR="00FE23BB" w:rsidRPr="00FE4B17">
        <w:rPr>
          <w:lang w:val="en-US"/>
        </w:rPr>
        <w:t xml:space="preserve">also </w:t>
      </w:r>
      <w:r w:rsidRPr="00FE4B17">
        <w:rPr>
          <w:lang w:val="en-US"/>
        </w:rPr>
        <w:t xml:space="preserve">be </w:t>
      </w:r>
      <w:r w:rsidR="00FE23BB" w:rsidRPr="00FE4B17">
        <w:rPr>
          <w:lang w:val="en-US"/>
        </w:rPr>
        <w:t>very competitive with one another</w:t>
      </w:r>
      <w:r w:rsidRPr="00FE4B17">
        <w:rPr>
          <w:lang w:val="en-US"/>
        </w:rPr>
        <w:t xml:space="preserve"> and, consequently, </w:t>
      </w:r>
      <w:r w:rsidR="001C2C16" w:rsidRPr="00FE4B17">
        <w:rPr>
          <w:lang w:val="en-US"/>
        </w:rPr>
        <w:t xml:space="preserve">refrain from </w:t>
      </w:r>
      <w:r w:rsidRPr="00FE4B17">
        <w:rPr>
          <w:lang w:val="en-US"/>
        </w:rPr>
        <w:t xml:space="preserve">participating in </w:t>
      </w:r>
      <w:r w:rsidR="001C2C16" w:rsidRPr="00FE4B17">
        <w:rPr>
          <w:lang w:val="en-US"/>
        </w:rPr>
        <w:t>reciproca</w:t>
      </w:r>
      <w:r w:rsidRPr="00FE4B17">
        <w:rPr>
          <w:lang w:val="en-US"/>
        </w:rPr>
        <w:t xml:space="preserve">l </w:t>
      </w:r>
      <w:r w:rsidR="001C2C16" w:rsidRPr="00FE4B17">
        <w:rPr>
          <w:lang w:val="en-US"/>
        </w:rPr>
        <w:t>exchanges</w:t>
      </w:r>
      <w:r w:rsidR="00FE23BB" w:rsidRPr="00FE4B17">
        <w:rPr>
          <w:lang w:val="en-US"/>
        </w:rPr>
        <w:t xml:space="preserve">. </w:t>
      </w:r>
      <w:r w:rsidRPr="00FE4B17">
        <w:rPr>
          <w:lang w:val="en-US"/>
        </w:rPr>
        <w:t>W</w:t>
      </w:r>
      <w:r w:rsidR="00C40BBC" w:rsidRPr="00FE4B17">
        <w:rPr>
          <w:lang w:val="en-US"/>
        </w:rPr>
        <w:t xml:space="preserve">e interpret </w:t>
      </w:r>
      <w:r w:rsidRPr="00FE4B17">
        <w:rPr>
          <w:lang w:val="en-US"/>
        </w:rPr>
        <w:t xml:space="preserve">this </w:t>
      </w:r>
      <w:r w:rsidR="00C40BBC" w:rsidRPr="00FE4B17">
        <w:rPr>
          <w:lang w:val="en-US"/>
        </w:rPr>
        <w:t>latter finding with caution, as</w:t>
      </w:r>
      <w:r w:rsidR="007B1A11" w:rsidRPr="00FE4B17">
        <w:rPr>
          <w:lang w:val="en-US"/>
        </w:rPr>
        <w:t xml:space="preserve"> there </w:t>
      </w:r>
      <w:r w:rsidR="004E4DD1" w:rsidRPr="00FE4B17">
        <w:rPr>
          <w:lang w:val="en-US"/>
        </w:rPr>
        <w:t>were</w:t>
      </w:r>
      <w:r w:rsidRPr="00FE4B17">
        <w:rPr>
          <w:lang w:val="en-US"/>
        </w:rPr>
        <w:t xml:space="preserve"> few</w:t>
      </w:r>
      <w:r w:rsidR="007B1A11" w:rsidRPr="00FE4B17">
        <w:rPr>
          <w:lang w:val="en-US"/>
        </w:rPr>
        <w:t xml:space="preserve"> exchange relationships in the investigated teams </w:t>
      </w:r>
      <w:r w:rsidRPr="00FE4B17">
        <w:rPr>
          <w:lang w:val="en-US"/>
        </w:rPr>
        <w:t xml:space="preserve">in which </w:t>
      </w:r>
      <w:r w:rsidR="007B1A11" w:rsidRPr="00FE4B17">
        <w:rPr>
          <w:lang w:val="en-US"/>
        </w:rPr>
        <w:t xml:space="preserve">both employees </w:t>
      </w:r>
      <w:r w:rsidRPr="00FE4B17">
        <w:rPr>
          <w:lang w:val="en-US"/>
        </w:rPr>
        <w:t>exhibit</w:t>
      </w:r>
      <w:r w:rsidR="004E4DD1" w:rsidRPr="00FE4B17">
        <w:rPr>
          <w:lang w:val="en-US"/>
        </w:rPr>
        <w:t>ed</w:t>
      </w:r>
      <w:r w:rsidR="00A40FDB">
        <w:rPr>
          <w:lang w:val="en-US"/>
        </w:rPr>
        <w:t xml:space="preserve"> </w:t>
      </w:r>
      <w:r w:rsidR="007B1A11" w:rsidRPr="00FE4B17">
        <w:rPr>
          <w:lang w:val="en-US"/>
        </w:rPr>
        <w:t xml:space="preserve">very high levels of extrinsic motivation. We </w:t>
      </w:r>
      <w:r w:rsidR="004E4DD1" w:rsidRPr="00FE4B17">
        <w:rPr>
          <w:lang w:val="en-US"/>
        </w:rPr>
        <w:t xml:space="preserve">therefore </w:t>
      </w:r>
      <w:r w:rsidR="007B1A11" w:rsidRPr="00FE4B17">
        <w:rPr>
          <w:lang w:val="en-US"/>
        </w:rPr>
        <w:t xml:space="preserve">recommend </w:t>
      </w:r>
      <w:r w:rsidR="00DB1B75" w:rsidRPr="00FE4B17">
        <w:rPr>
          <w:lang w:val="en-US"/>
        </w:rPr>
        <w:t>further investigation across different samples</w:t>
      </w:r>
      <w:r w:rsidR="007B1A11" w:rsidRPr="00FE4B17">
        <w:rPr>
          <w:lang w:val="en-US"/>
        </w:rPr>
        <w:t xml:space="preserve">. </w:t>
      </w:r>
    </w:p>
    <w:p w14:paraId="48D99332" w14:textId="39894C17" w:rsidR="007B1A11" w:rsidRPr="00FE4B17" w:rsidRDefault="007B1A11" w:rsidP="00032F8E">
      <w:pPr>
        <w:ind w:firstLine="426"/>
        <w:jc w:val="left"/>
        <w:rPr>
          <w:lang w:val="en-US"/>
        </w:rPr>
      </w:pPr>
      <w:r w:rsidRPr="00FE4B17">
        <w:rPr>
          <w:lang w:val="en-US"/>
        </w:rPr>
        <w:t xml:space="preserve">Overall, </w:t>
      </w:r>
      <w:r w:rsidR="00DB1B75" w:rsidRPr="00FE4B17">
        <w:rPr>
          <w:lang w:val="en-US"/>
        </w:rPr>
        <w:t xml:space="preserve">the results of our investigation </w:t>
      </w:r>
      <w:r w:rsidR="00BD586D" w:rsidRPr="00FE4B17">
        <w:rPr>
          <w:lang w:val="en-US"/>
        </w:rPr>
        <w:t>provide evidence</w:t>
      </w:r>
      <w:r w:rsidRPr="00FE4B17">
        <w:rPr>
          <w:lang w:val="en-US"/>
        </w:rPr>
        <w:t xml:space="preserve"> that</w:t>
      </w:r>
      <w:r w:rsidR="00BD586D" w:rsidRPr="00FE4B17">
        <w:rPr>
          <w:lang w:val="en-US"/>
        </w:rPr>
        <w:t xml:space="preserve"> </w:t>
      </w:r>
      <w:r w:rsidRPr="00FE4B17">
        <w:rPr>
          <w:lang w:val="en-US"/>
        </w:rPr>
        <w:t>extrinsically motivated employees</w:t>
      </w:r>
      <w:r w:rsidR="00DB1B75" w:rsidRPr="00FE4B17">
        <w:rPr>
          <w:lang w:val="en-US"/>
        </w:rPr>
        <w:t xml:space="preserve"> engage in knowledge</w:t>
      </w:r>
      <w:r w:rsidR="0098251A" w:rsidRPr="00FE4B17">
        <w:rPr>
          <w:lang w:val="en-US"/>
        </w:rPr>
        <w:t>-</w:t>
      </w:r>
      <w:r w:rsidRPr="00FE4B17">
        <w:rPr>
          <w:lang w:val="en-US"/>
        </w:rPr>
        <w:t xml:space="preserve">exchange </w:t>
      </w:r>
      <w:r w:rsidR="00DB1B75" w:rsidRPr="00FE4B17">
        <w:rPr>
          <w:lang w:val="en-US"/>
        </w:rPr>
        <w:t>ties</w:t>
      </w:r>
      <w:r w:rsidRPr="00FE4B17">
        <w:rPr>
          <w:lang w:val="en-US"/>
        </w:rPr>
        <w:t xml:space="preserve"> in a </w:t>
      </w:r>
      <w:r w:rsidR="00DB1B75" w:rsidRPr="00FE4B17">
        <w:rPr>
          <w:lang w:val="en-US"/>
        </w:rPr>
        <w:t xml:space="preserve">purposeful, </w:t>
      </w:r>
      <w:r w:rsidRPr="00FE4B17">
        <w:rPr>
          <w:lang w:val="en-US"/>
        </w:rPr>
        <w:t>cautious way</w:t>
      </w:r>
      <w:r w:rsidR="0098251A" w:rsidRPr="00FE4B17">
        <w:rPr>
          <w:lang w:val="en-US"/>
        </w:rPr>
        <w:t xml:space="preserve">. They </w:t>
      </w:r>
      <w:r w:rsidR="004E4DD1" w:rsidRPr="00FE4B17">
        <w:rPr>
          <w:lang w:val="en-US"/>
        </w:rPr>
        <w:t>focus on choosing the coworkers</w:t>
      </w:r>
      <w:r w:rsidR="0098251A" w:rsidRPr="00FE4B17">
        <w:rPr>
          <w:lang w:val="en-US"/>
        </w:rPr>
        <w:t xml:space="preserve"> </w:t>
      </w:r>
      <w:r w:rsidRPr="00FE4B17">
        <w:rPr>
          <w:lang w:val="en-US"/>
        </w:rPr>
        <w:t xml:space="preserve">with whom </w:t>
      </w:r>
      <w:r w:rsidR="0098251A" w:rsidRPr="00FE4B17">
        <w:rPr>
          <w:lang w:val="en-US"/>
        </w:rPr>
        <w:t xml:space="preserve">they want to cooperate and </w:t>
      </w:r>
      <w:r w:rsidR="004E4DD1" w:rsidRPr="00FE4B17">
        <w:rPr>
          <w:lang w:val="en-US"/>
        </w:rPr>
        <w:t xml:space="preserve">on </w:t>
      </w:r>
      <w:r w:rsidR="0098251A" w:rsidRPr="00FE4B17">
        <w:rPr>
          <w:lang w:val="en-US"/>
        </w:rPr>
        <w:t>ensur</w:t>
      </w:r>
      <w:r w:rsidR="004E4DD1" w:rsidRPr="00FE4B17">
        <w:rPr>
          <w:lang w:val="en-US"/>
        </w:rPr>
        <w:t>ing</w:t>
      </w:r>
      <w:r w:rsidR="0098251A" w:rsidRPr="00FE4B17">
        <w:rPr>
          <w:lang w:val="en-US"/>
        </w:rPr>
        <w:t xml:space="preserve"> that they do </w:t>
      </w:r>
      <w:r w:rsidRPr="00FE4B17">
        <w:rPr>
          <w:lang w:val="en-US"/>
        </w:rPr>
        <w:t>not provide more knowledge than they receive.</w:t>
      </w:r>
    </w:p>
    <w:p w14:paraId="5DF0BC74" w14:textId="77777777" w:rsidR="007B1A11" w:rsidRPr="00FE4B17" w:rsidRDefault="007B1A11" w:rsidP="007B1A11">
      <w:pPr>
        <w:ind w:firstLine="708"/>
        <w:jc w:val="left"/>
        <w:rPr>
          <w:lang w:val="en-US"/>
        </w:rPr>
      </w:pPr>
    </w:p>
    <w:p w14:paraId="777A9F6E" w14:textId="77777777" w:rsidR="007B1A11" w:rsidRPr="00FE4B17" w:rsidRDefault="007B1A11" w:rsidP="007B1A11">
      <w:pPr>
        <w:pStyle w:val="Heading2"/>
        <w:rPr>
          <w:b/>
          <w:lang w:val="en-US"/>
        </w:rPr>
      </w:pPr>
      <w:r w:rsidRPr="00FE4B17">
        <w:rPr>
          <w:rFonts w:ascii="Times New Roman" w:hAnsi="Times New Roman" w:cs="Times New Roman"/>
          <w:b/>
          <w:color w:val="auto"/>
          <w:sz w:val="24"/>
          <w:szCs w:val="24"/>
          <w:lang w:val="en-US"/>
        </w:rPr>
        <w:lastRenderedPageBreak/>
        <w:t>Contributions</w:t>
      </w:r>
    </w:p>
    <w:p w14:paraId="20CC5730" w14:textId="6CBA8160" w:rsidR="00BB3C5C" w:rsidRDefault="007B1A11" w:rsidP="0050534A">
      <w:pPr>
        <w:ind w:firstLine="426"/>
        <w:jc w:val="left"/>
        <w:rPr>
          <w:lang w:val="en-US"/>
        </w:rPr>
      </w:pPr>
      <w:r w:rsidRPr="00FE4B17">
        <w:rPr>
          <w:lang w:val="en-US"/>
        </w:rPr>
        <w:t xml:space="preserve">Our study contributes to research in different ways. First, we </w:t>
      </w:r>
      <w:r w:rsidR="00C40BBC" w:rsidRPr="00FE4B17">
        <w:rPr>
          <w:lang w:val="en-US"/>
        </w:rPr>
        <w:t>add to the nascent stream of literature</w:t>
      </w:r>
      <w:r w:rsidRPr="00FE4B17">
        <w:rPr>
          <w:lang w:val="en-US"/>
        </w:rPr>
        <w:t xml:space="preserve"> on the microfoundations of </w:t>
      </w:r>
      <w:r w:rsidR="00C40BBC" w:rsidRPr="00FE4B17">
        <w:rPr>
          <w:lang w:val="en-US"/>
        </w:rPr>
        <w:t xml:space="preserve">organizational </w:t>
      </w:r>
      <w:r w:rsidRPr="00FE4B17">
        <w:rPr>
          <w:lang w:val="en-US"/>
        </w:rPr>
        <w:t>knowledge</w:t>
      </w:r>
      <w:r w:rsidR="006C286F" w:rsidRPr="00FE4B17">
        <w:rPr>
          <w:lang w:val="en-US"/>
        </w:rPr>
        <w:t>-</w:t>
      </w:r>
      <w:r w:rsidRPr="00FE4B17">
        <w:rPr>
          <w:lang w:val="en-US"/>
        </w:rPr>
        <w:t>exchange processes</w:t>
      </w:r>
      <w:r w:rsidR="006E5524" w:rsidRPr="00FE4B17">
        <w:rPr>
          <w:lang w:val="en-US"/>
        </w:rPr>
        <w:t xml:space="preserve"> and </w:t>
      </w:r>
      <w:r w:rsidR="007E57BF" w:rsidRPr="00FE4B17">
        <w:rPr>
          <w:lang w:val="en-US"/>
        </w:rPr>
        <w:t>their</w:t>
      </w:r>
      <w:r w:rsidR="006E5524" w:rsidRPr="00FE4B17">
        <w:rPr>
          <w:lang w:val="en-US"/>
        </w:rPr>
        <w:t xml:space="preserve"> relat</w:t>
      </w:r>
      <w:r w:rsidR="007E57BF" w:rsidRPr="00FE4B17">
        <w:rPr>
          <w:lang w:val="en-US"/>
        </w:rPr>
        <w:t>ion</w:t>
      </w:r>
      <w:r w:rsidRPr="00FE4B17">
        <w:rPr>
          <w:lang w:val="en-US"/>
        </w:rPr>
        <w:t xml:space="preserve"> to HRM practices</w:t>
      </w:r>
      <w:r w:rsidR="00BF078D" w:rsidRPr="00FE4B17">
        <w:rPr>
          <w:lang w:val="en-US"/>
        </w:rPr>
        <w:t xml:space="preserve"> </w:t>
      </w:r>
      <w:sdt>
        <w:sdtPr>
          <w:rPr>
            <w:lang w:val="en-US"/>
          </w:rPr>
          <w:alias w:val="Don't edit this field"/>
          <w:tag w:val="CitaviPlaceholder#c1fd76c1-a716-4d36-9615-2480da0076c2"/>
          <w:id w:val="152968628"/>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NjVmNjg0NjItODViMC00NTM1LTg4Y2UtMzQ2ZGI5NjQ2ZDg2IiwiUmFuZ2VMZW5ndGgiOjE4LCJSZWZlcmVuY2VJZCI6ImRlYmJjOGVkLTdmZTctNDk3ZS1iNGEwLTUwZGEzODE0ODU2OSIsIlJlZmVyZW5jZSI6eyIkaWQiOiIzIiwiQWJzdHJhY3RDb21wbGV4aXR5IjowLCJBYnN0cmFjdFNvdXJjZVRleHRGb3JtYXQiOjAsIkF1dGhvcnMiOlt7IiRpZCI6IjQ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}</w:instrText>
          </w:r>
          <w:r w:rsidR="00E60E8E">
            <w:rPr>
              <w:lang w:val="en-US"/>
            </w:rPr>
            <w:fldChar w:fldCharType="separate"/>
          </w:r>
          <w:r w:rsidR="00F11E7E">
            <w:rPr>
              <w:lang w:val="en-US"/>
            </w:rPr>
            <w:t>(Foss et al., 2010; Minbaeva, 2013)</w:t>
          </w:r>
          <w:r w:rsidR="00E60E8E">
            <w:rPr>
              <w:lang w:val="en-US"/>
            </w:rPr>
            <w:fldChar w:fldCharType="end"/>
          </w:r>
        </w:sdtContent>
      </w:sdt>
      <w:r w:rsidRPr="00FE4B17">
        <w:rPr>
          <w:lang w:val="en-US"/>
        </w:rPr>
        <w:t xml:space="preserve">. As </w:t>
      </w:r>
      <w:r w:rsidR="007E57BF" w:rsidRPr="00FE4B17">
        <w:rPr>
          <w:lang w:val="en-US"/>
        </w:rPr>
        <w:t>highlighted</w:t>
      </w:r>
      <w:r w:rsidRPr="00FE4B17">
        <w:rPr>
          <w:lang w:val="en-US"/>
        </w:rPr>
        <w:t xml:space="preserve"> by several authors</w:t>
      </w:r>
      <w:r w:rsidR="002810F4">
        <w:rPr>
          <w:lang w:val="en-US"/>
        </w:rPr>
        <w:t xml:space="preserve"> </w:t>
      </w:r>
      <w:sdt>
        <w:sdtPr>
          <w:rPr>
            <w:lang w:val="en-US"/>
          </w:rPr>
          <w:alias w:val="Don't edit this field"/>
          <w:tag w:val="CitaviPlaceholder#3b363f52-0eac-4ddf-ad02-384bc4eeb90f"/>
          <w:id w:val="-1736612660"/>
          <w:placeholder>
            <w:docPart w:val="DefaultPlaceholder_-1854013440"/>
          </w:placeholder>
        </w:sdtPr>
        <w:sdtEndPr/>
        <w:sdtContent>
          <w:r w:rsidR="002810F4">
            <w:rPr>
              <w:lang w:val="en-US"/>
            </w:rPr>
            <w:fldChar w:fldCharType="begin"/>
          </w:r>
          <w:r w:rsidR="00217981">
            <w:rPr>
              <w:lang w:val="en-US"/>
            </w:rPr>
            <w:instrText>ADDIN CitaviPlaceholder{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Sx7IiRpZCI6IjciLCJGaXJzdE5hbWUiOiJTY290dCIsIkxhc3ROYW1lIjoiU25lbGwiLCJQcm90ZWN0ZWQiOmZhbHNlLCJTZXgiOjIsIkNyZWF0ZWRCeSI6Il9uZCIsIkNyZWF0ZWRPbiI6IjIwMTMtMTItMDVUMTQ6NDI6MDgiLCJNb2RpZmllZEJ5IjoiX05hdGFsaWUgRGF2aWQiLCJJZCI6IjcxNGY1MzE3LTJmYzctNGYzOC1iOTVhLWY1YmIxZTk2Mzg4ZiIsIk1vZGlmaWVkT24iOiIyMDE5LTAxLTE1VDEzOjI5OjU0IiwiUHJvamVjdCI6eyIkcmVmIjoiNSJ9fV0sIkNpdGF0aW9uS2V5VXBkYXRlVHlwZSI6MCwiQ29sbGFib3JhdG9ycyI6W10sIkRvaSI6IjEwLjEwMDIvaHJtLjIwMzA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1NTU8L24+XHJcbiAgPGluPnRydWU8L2luPlxyXG4gIDxvcz41NTU8L29zPlxyXG4gIDxwcz41NTU8L3BzPlxyXG48L3NwPlxyXG48ZXA+XHJcbiAgPG4+NTcwPC9uPlxyXG4gIDxpbj50cnVlPC9pbj5cclxuICA8b3M+NTcwPC9vcz5cclxuICA8cHM+NTcwPC9wcz5cclxuPC9lcD5cclxuPG9zPjU1NS01NzA8L29zPiIsIlBhZ2VSYW5nZU51bWJlciI6NTU1LCJQYWdlUmFuZ2VOdW1iZXJpbmdUeXBlIjoiUGFnZSIsIlBhZ2VSYW5nZU51bWVyYWxTeXN0ZW0iOiJBcmFiaWMiLCJQZXJpb2RpY2FsIjp7IiRpZCI6IjE3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zg8L24+XHJcbiAgPGluPnRydWU8L2luPlxyXG4gIDxvcz4zNzg8L29zPlxyXG4gIDxwcz4zNzg8L3BzPlxyXG48L3NwPlxyXG48ZXA+XHJcbiAgPG4+MzkwPC9uPlxyXG4gIDxpbj50cnVlPC9pbj5cclxuICA8b3M+MzkwPC9vcz5cclxuICA8cHM+MzkwPC9wcz5cclxuPC9lcD5cclxuPG9zPjM3OC0zOTA8L29zPiIsIlBhZ2VSYW5nZU51bWJlciI6Mzc4LCJQYWdlUmFuZ2VOdW1iZXJpbmdUeXBlIjoiUGFnZSIsIlBhZ2VSYW5nZU51bWVyYWxTeXN0ZW0iOiJBcmFiaWMiLCJQZXJpb2RpY2FsIjp7IiRpZCI6IjIw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ZlbGluIGV0IGFsLiwgMjAwOTsgTWluYmFldmEsIDIwMTM7IE1pbmJhZXZhIGV0IGFsLiwgMjAwOSkifV19LCJUYWciOiJDaXRhdmlQbGFjZWhvbGRlciMzYjM2M2Y1Mi0wZWFjLTRkZGYtYWQwMi0zODRiYzRlZWI5MGYiLCJUZXh0IjoiKEZlbGluIGV0IGFsLiwgMjAwOTsgTWluYmFldmEsIDIwMTM7IE1pbmJhZXZhIGV0IGFsLiwgMjAwOSkiLCJXQUlWZXJzaW9uIjoiNi4zLjAuMCJ9}</w:instrText>
          </w:r>
          <w:r w:rsidR="002810F4">
            <w:rPr>
              <w:lang w:val="en-US"/>
            </w:rPr>
            <w:fldChar w:fldCharType="separate"/>
          </w:r>
          <w:r w:rsidR="00F11E7E">
            <w:rPr>
              <w:lang w:val="en-US"/>
            </w:rPr>
            <w:t>(Felin et al., 2009; Minbaeva, 2013; Minbaeva et al., 2009)</w:t>
          </w:r>
          <w:r w:rsidR="002810F4">
            <w:rPr>
              <w:lang w:val="en-US"/>
            </w:rPr>
            <w:fldChar w:fldCharType="end"/>
          </w:r>
        </w:sdtContent>
      </w:sdt>
      <w:r w:rsidR="00AC01CF">
        <w:rPr>
          <w:lang w:val="en-US"/>
        </w:rPr>
        <w:t>,</w:t>
      </w:r>
      <w:r w:rsidRPr="00FE4B17">
        <w:rPr>
          <w:lang w:val="en-US"/>
        </w:rPr>
        <w:t xml:space="preserve"> HR</w:t>
      </w:r>
      <w:r w:rsidR="002E6466">
        <w:rPr>
          <w:lang w:val="en-US"/>
        </w:rPr>
        <w:t>M</w:t>
      </w:r>
      <w:r w:rsidR="00C40BBC" w:rsidRPr="00FE4B17">
        <w:rPr>
          <w:lang w:val="en-US"/>
        </w:rPr>
        <w:t xml:space="preserve"> scholars and practitioners are</w:t>
      </w:r>
      <w:r w:rsidRPr="00FE4B17">
        <w:rPr>
          <w:lang w:val="en-US"/>
        </w:rPr>
        <w:t xml:space="preserve"> inherently concerned with knowledge exchange </w:t>
      </w:r>
      <w:r w:rsidR="002E1837" w:rsidRPr="00FE4B17">
        <w:rPr>
          <w:lang w:val="en-US"/>
        </w:rPr>
        <w:t>among employees</w:t>
      </w:r>
      <w:r w:rsidRPr="00FE4B17">
        <w:rPr>
          <w:lang w:val="en-US"/>
        </w:rPr>
        <w:t>. On the one hand, knowledge exchange contributes to the building of human capital</w:t>
      </w:r>
      <w:r w:rsidR="007E57BF" w:rsidRPr="00FE4B17">
        <w:rPr>
          <w:lang w:val="en-US"/>
        </w:rPr>
        <w:t>,</w:t>
      </w:r>
      <w:r w:rsidRPr="00FE4B17">
        <w:rPr>
          <w:lang w:val="en-US"/>
        </w:rPr>
        <w:t xml:space="preserve"> </w:t>
      </w:r>
      <w:r w:rsidR="007E57BF" w:rsidRPr="00FE4B17">
        <w:rPr>
          <w:lang w:val="en-US"/>
        </w:rPr>
        <w:t xml:space="preserve">enhancing </w:t>
      </w:r>
      <w:r w:rsidRPr="00FE4B17">
        <w:rPr>
          <w:lang w:val="en-US"/>
        </w:rPr>
        <w:t>individual competences and</w:t>
      </w:r>
      <w:r w:rsidR="006E5510">
        <w:rPr>
          <w:lang w:val="en-US"/>
        </w:rPr>
        <w:t>,</w:t>
      </w:r>
      <w:r w:rsidRPr="00FE4B17">
        <w:rPr>
          <w:lang w:val="en-US"/>
        </w:rPr>
        <w:t xml:space="preserve"> </w:t>
      </w:r>
      <w:r w:rsidR="006E5510" w:rsidRPr="00FE4B17">
        <w:rPr>
          <w:lang w:val="en-US"/>
        </w:rPr>
        <w:t>thereby</w:t>
      </w:r>
      <w:r w:rsidR="006E5510">
        <w:rPr>
          <w:lang w:val="en-US"/>
        </w:rPr>
        <w:t>,</w:t>
      </w:r>
      <w:r w:rsidR="006E5510" w:rsidRPr="00FE4B17">
        <w:rPr>
          <w:lang w:val="en-US"/>
        </w:rPr>
        <w:t xml:space="preserve"> </w:t>
      </w:r>
      <w:r w:rsidRPr="00FE4B17">
        <w:rPr>
          <w:lang w:val="en-US"/>
        </w:rPr>
        <w:t>performance</w:t>
      </w:r>
      <w:r w:rsidR="00FE5CE4">
        <w:rPr>
          <w:lang w:val="en-US"/>
        </w:rPr>
        <w:t xml:space="preserve"> </w:t>
      </w:r>
      <w:sdt>
        <w:sdtPr>
          <w:rPr>
            <w:lang w:val="en-US"/>
          </w:rPr>
          <w:alias w:val="Don't edit this field"/>
          <w:tag w:val="CitaviPlaceholder#9540592d-70c9-49b3-8bf1-b7dc1a2a231e"/>
          <w:id w:val="-566573062"/>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}</w:instrText>
          </w:r>
          <w:r w:rsidR="00E60E8E">
            <w:rPr>
              <w:lang w:val="en-US"/>
            </w:rPr>
            <w:fldChar w:fldCharType="separate"/>
          </w:r>
          <w:r w:rsidR="00F11E7E">
            <w:rPr>
              <w:lang w:val="en-US"/>
            </w:rPr>
            <w:t>(Swart &amp; Kinnie, 2013)</w:t>
          </w:r>
          <w:r w:rsidR="00E60E8E">
            <w:rPr>
              <w:lang w:val="en-US"/>
            </w:rPr>
            <w:fldChar w:fldCharType="end"/>
          </w:r>
        </w:sdtContent>
      </w:sdt>
      <w:r w:rsidRPr="00FE4B17">
        <w:rPr>
          <w:lang w:val="en-US"/>
        </w:rPr>
        <w:t>. On the other hand, through knowledge exchange, team and organizational knowledge can be built</w:t>
      </w:r>
      <w:r w:rsidR="007E57BF" w:rsidRPr="00FE4B17">
        <w:rPr>
          <w:lang w:val="en-US"/>
        </w:rPr>
        <w:t>,</w:t>
      </w:r>
      <w:r w:rsidRPr="00FE4B17">
        <w:rPr>
          <w:lang w:val="en-US"/>
        </w:rPr>
        <w:t xml:space="preserve"> which is an important source for </w:t>
      </w:r>
      <w:r w:rsidR="007E57BF" w:rsidRPr="00FE4B17">
        <w:rPr>
          <w:lang w:val="en-US"/>
        </w:rPr>
        <w:t xml:space="preserve">the </w:t>
      </w:r>
      <w:r w:rsidRPr="00FE4B17">
        <w:rPr>
          <w:lang w:val="en-US"/>
        </w:rPr>
        <w:t>competitive advantages of organizations</w:t>
      </w:r>
      <w:r w:rsidR="00E60E8E">
        <w:rPr>
          <w:lang w:val="en-US"/>
        </w:rPr>
        <w:t xml:space="preserve"> </w:t>
      </w:r>
      <w:sdt>
        <w:sdtPr>
          <w:rPr>
            <w:lang w:val="en-US"/>
          </w:rPr>
          <w:alias w:val="Don't edit this field"/>
          <w:tag w:val="CitaviPlaceholder#efe730d9-486d-4989-b0f8-c1c8c3f1ab24"/>
          <w:id w:val="1093601371"/>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}</w:instrText>
          </w:r>
          <w:r w:rsidR="00E60E8E">
            <w:rPr>
              <w:lang w:val="en-US"/>
            </w:rPr>
            <w:fldChar w:fldCharType="separate"/>
          </w:r>
          <w:r w:rsidR="00F11E7E">
            <w:rPr>
              <w:lang w:val="en-US"/>
            </w:rPr>
            <w:t>(Collins &amp; Smith, 2006; Kogut &amp; Zander, 1992)</w:t>
          </w:r>
          <w:r w:rsidR="00E60E8E">
            <w:rPr>
              <w:lang w:val="en-US"/>
            </w:rPr>
            <w:fldChar w:fldCharType="end"/>
          </w:r>
        </w:sdtContent>
      </w:sdt>
      <w:r w:rsidRPr="00FE4B17">
        <w:rPr>
          <w:lang w:val="en-US"/>
        </w:rPr>
        <w:t xml:space="preserve">. However, as previous studies have emphasized, </w:t>
      </w:r>
      <w:r w:rsidR="00613F8B">
        <w:rPr>
          <w:lang w:val="en-US"/>
        </w:rPr>
        <w:t>it remains unclear how HRM can actually influence individual employees’ engagement in knowledge exchange with their coworkers</w:t>
      </w:r>
      <w:r w:rsidRPr="00FE4B17">
        <w:rPr>
          <w:lang w:val="en-US"/>
        </w:rPr>
        <w:t>.</w:t>
      </w:r>
      <w:r w:rsidR="00065D82">
        <w:rPr>
          <w:lang w:val="en-US"/>
        </w:rPr>
        <w:t xml:space="preserve"> </w:t>
      </w:r>
      <w:r w:rsidR="00725FE8">
        <w:rPr>
          <w:lang w:val="en-US"/>
        </w:rPr>
        <w:t>Accordingly</w:t>
      </w:r>
      <w:r w:rsidR="00C02378">
        <w:rPr>
          <w:lang w:val="en-US"/>
        </w:rPr>
        <w:t xml:space="preserve">, </w:t>
      </w:r>
      <w:r w:rsidR="00C92423">
        <w:rPr>
          <w:lang w:val="en-US"/>
        </w:rPr>
        <w:t xml:space="preserve">scholars </w:t>
      </w:r>
      <w:r w:rsidR="00065D82">
        <w:rPr>
          <w:lang w:val="en-US"/>
        </w:rPr>
        <w:t xml:space="preserve">have stressed the importance for furthering our understanding of the micro-level mechanisms </w:t>
      </w:r>
      <w:r w:rsidR="00725FE8">
        <w:rPr>
          <w:lang w:val="en-US"/>
        </w:rPr>
        <w:t xml:space="preserve">underlying </w:t>
      </w:r>
      <w:r w:rsidR="00065D82">
        <w:rPr>
          <w:lang w:val="en-US"/>
        </w:rPr>
        <w:t xml:space="preserve">organizational knowledge exchange processes. </w:t>
      </w:r>
    </w:p>
    <w:p w14:paraId="619D3261" w14:textId="2E6CA656" w:rsidR="00221AB8" w:rsidRPr="0050534A" w:rsidRDefault="00065D82" w:rsidP="0050534A">
      <w:pPr>
        <w:ind w:firstLine="426"/>
        <w:jc w:val="left"/>
        <w:rPr>
          <w:lang w:val="en-US"/>
        </w:rPr>
      </w:pPr>
      <w:r>
        <w:rPr>
          <w:lang w:val="en-US"/>
        </w:rPr>
        <w:t>Indeed, Foss et al.</w:t>
      </w:r>
      <w:r w:rsidR="003A0BFB">
        <w:rPr>
          <w:lang w:val="en-US"/>
        </w:rPr>
        <w:t xml:space="preserve"> </w:t>
      </w:r>
      <w:sdt>
        <w:sdtPr>
          <w:rPr>
            <w:lang w:val="en-US"/>
          </w:rPr>
          <w:alias w:val="Don't edit this field"/>
          <w:tag w:val="CitaviPlaceholder#0cccb38f-9e8a-427e-adb4-cb201217024b"/>
          <w:id w:val="-1492240808"/>
          <w:placeholder>
            <w:docPart w:val="DefaultPlaceholder_-1854013440"/>
          </w:placeholder>
        </w:sdtPr>
        <w:sdtEndPr/>
        <w:sdtContent>
          <w:r w:rsidR="003A0BFB">
            <w:rPr>
              <w:lang w:val="en-US"/>
            </w:rPr>
            <w:fldChar w:fldCharType="begin"/>
          </w:r>
          <w:r w:rsidR="00217981">
            <w:rPr>
              <w:lang w:val="en-US"/>
            </w:rPr>
            <w:instrText>ADDIN CitaviPlaceholder{eyIkaWQiOiIxIiwiRW50cmllcyI6W3siJGlkIjoiMiIsIklkIjoiODdkOTQyODItYTdjZC00M2VjLWI1Y2EtNDhjYjAwNmVlNTA1IiwiUmFuZ2VMZW5ndGgiOjYsIlJlZmVyZW5jZUlkIjoiZGViYmM4ZWQtN2ZlNy00OTdlLWI0YTAtNTBkYTM4MTQ4NTY5IiwiUmVmZXJlbmNlIjp7IiRpZCI6IjMiLCJBYnN0cmFjdENvbXBsZXhpdHkiOjAsIkFic3RyYWN0U291cmNlVGV4dEZvcm1hdCI6MCwiQXV0aG9ycyI6W3siJGlkIjoiNC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wY2NjYjM4Zi05ZThhLTQyN2UtYWRiNC1jYjIwMTIxNzAyNGIiLCJUZXh0IjoiKDIwMTApIiwiV0FJVmVyc2lvbiI6IjYuMy4wLjAifQ==}</w:instrText>
          </w:r>
          <w:r w:rsidR="003A0BFB">
            <w:rPr>
              <w:lang w:val="en-US"/>
            </w:rPr>
            <w:fldChar w:fldCharType="separate"/>
          </w:r>
          <w:r w:rsidR="00F11E7E">
            <w:rPr>
              <w:lang w:val="en-US"/>
            </w:rPr>
            <w:t>(2010)</w:t>
          </w:r>
          <w:r w:rsidR="003A0BFB">
            <w:rPr>
              <w:lang w:val="en-US"/>
            </w:rPr>
            <w:fldChar w:fldCharType="end"/>
          </w:r>
        </w:sdtContent>
      </w:sdt>
      <w:r>
        <w:rPr>
          <w:lang w:val="en-US"/>
        </w:rPr>
        <w:t xml:space="preserve"> draw attention to the fact that the majority of research on organizational knowledge focuses on </w:t>
      </w:r>
      <w:r w:rsidR="00DD7E9E">
        <w:rPr>
          <w:lang w:val="en-US"/>
        </w:rPr>
        <w:t xml:space="preserve">the investigation of </w:t>
      </w:r>
      <w:r>
        <w:rPr>
          <w:lang w:val="en-US"/>
        </w:rPr>
        <w:t xml:space="preserve">macro-level processes, such as </w:t>
      </w:r>
      <w:r w:rsidR="00DD7E9E">
        <w:rPr>
          <w:lang w:val="en-US"/>
        </w:rPr>
        <w:t xml:space="preserve">building </w:t>
      </w:r>
      <w:r w:rsidR="005F79D6">
        <w:rPr>
          <w:lang w:val="en-US"/>
        </w:rPr>
        <w:t>absorptive capacity or dynamic capabilities</w:t>
      </w:r>
      <w:r w:rsidR="00E60E8E">
        <w:rPr>
          <w:lang w:val="en-US"/>
        </w:rPr>
        <w:t xml:space="preserve"> </w:t>
      </w:r>
      <w:sdt>
        <w:sdtPr>
          <w:rPr>
            <w:lang w:val="en-US"/>
          </w:rPr>
          <w:alias w:val="Don't edit this field"/>
          <w:tag w:val="CitaviPlaceholder#05c74a5d-2028-44be-a55c-b556fb05be21"/>
          <w:id w:val="-1892793593"/>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}</w:instrText>
          </w:r>
          <w:r w:rsidR="00E60E8E">
            <w:rPr>
              <w:lang w:val="en-US"/>
            </w:rPr>
            <w:fldChar w:fldCharType="separate"/>
          </w:r>
          <w:r w:rsidR="00F11E7E">
            <w:rPr>
              <w:lang w:val="en-US"/>
            </w:rPr>
            <w:t>(Teece, Pisano, &amp; Shuen, 1997; Tsai, 2001)</w:t>
          </w:r>
          <w:r w:rsidR="00E60E8E">
            <w:rPr>
              <w:lang w:val="en-US"/>
            </w:rPr>
            <w:fldChar w:fldCharType="end"/>
          </w:r>
        </w:sdtContent>
      </w:sdt>
      <w:r w:rsidR="00DD7E9E">
        <w:rPr>
          <w:lang w:val="en-US"/>
        </w:rPr>
        <w:t xml:space="preserve">. They highlight </w:t>
      </w:r>
      <w:r w:rsidR="00725FE8">
        <w:rPr>
          <w:lang w:val="en-US"/>
        </w:rPr>
        <w:t>the need to enhance</w:t>
      </w:r>
      <w:r w:rsidR="00DD7E9E">
        <w:rPr>
          <w:lang w:val="en-US"/>
        </w:rPr>
        <w:t xml:space="preserve"> our understanding of</w:t>
      </w:r>
      <w:r w:rsidR="00705B86">
        <w:rPr>
          <w:lang w:val="en-US"/>
        </w:rPr>
        <w:t xml:space="preserve"> the mechani</w:t>
      </w:r>
      <w:r w:rsidR="00DD7E9E">
        <w:rPr>
          <w:lang w:val="en-US"/>
        </w:rPr>
        <w:t>sm</w:t>
      </w:r>
      <w:r w:rsidR="00F91EFB">
        <w:rPr>
          <w:lang w:val="en-US"/>
        </w:rPr>
        <w:t>s</w:t>
      </w:r>
      <w:r w:rsidR="00DD7E9E">
        <w:rPr>
          <w:lang w:val="en-US"/>
        </w:rPr>
        <w:t xml:space="preserve"> at the level of individual employees and </w:t>
      </w:r>
      <w:r w:rsidR="00AF69EF">
        <w:rPr>
          <w:lang w:val="en-US"/>
        </w:rPr>
        <w:t xml:space="preserve">of </w:t>
      </w:r>
      <w:r w:rsidR="00DD7E9E">
        <w:rPr>
          <w:lang w:val="en-US"/>
        </w:rPr>
        <w:t>dyadic interactions</w:t>
      </w:r>
      <w:r w:rsidR="00725FE8">
        <w:rPr>
          <w:lang w:val="en-US"/>
        </w:rPr>
        <w:t xml:space="preserve"> between individuals, which</w:t>
      </w:r>
      <w:r w:rsidR="00DD7E9E">
        <w:rPr>
          <w:lang w:val="en-US"/>
        </w:rPr>
        <w:t xml:space="preserve"> </w:t>
      </w:r>
      <w:r w:rsidR="00AF69EF">
        <w:rPr>
          <w:lang w:val="en-US"/>
        </w:rPr>
        <w:t>is</w:t>
      </w:r>
      <w:r w:rsidR="00DD7E9E">
        <w:rPr>
          <w:lang w:val="en-US"/>
        </w:rPr>
        <w:t xml:space="preserve"> crucial to </w:t>
      </w:r>
      <w:r w:rsidR="00725FE8">
        <w:rPr>
          <w:lang w:val="en-US"/>
        </w:rPr>
        <w:t>develop a</w:t>
      </w:r>
      <w:r w:rsidR="00AF69EF">
        <w:rPr>
          <w:lang w:val="en-US"/>
        </w:rPr>
        <w:t xml:space="preserve"> competitive organizational knowledge management. Similarly, Minbaeva</w:t>
      </w:r>
      <w:r w:rsidR="00D160F2">
        <w:rPr>
          <w:lang w:val="en-US"/>
        </w:rPr>
        <w:t xml:space="preserve"> </w:t>
      </w:r>
      <w:sdt>
        <w:sdtPr>
          <w:rPr>
            <w:lang w:val="en-US"/>
          </w:rPr>
          <w:alias w:val="Don't edit this field"/>
          <w:tag w:val="CitaviPlaceholder#278dc4cc-c8ee-4f9c-9364-c3afa7ceeabc"/>
          <w:id w:val="1407030326"/>
          <w:placeholder>
            <w:docPart w:val="DefaultPlaceholder_-1854013440"/>
          </w:placeholder>
        </w:sdtPr>
        <w:sdtEndPr/>
        <w:sdtContent>
          <w:r w:rsidR="00D160F2">
            <w:rPr>
              <w:lang w:val="en-US"/>
            </w:rPr>
            <w:fldChar w:fldCharType="begin"/>
          </w:r>
          <w:r w:rsidR="00217981">
            <w:rPr>
              <w:lang w:val="en-US"/>
            </w:rPr>
            <w:instrText>ADDIN CitaviPlaceholder{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zg8L24+XHJcbiAgPGluPnRydWU8L2luPlxyXG4gIDxvcz4zNzg8L29zPlxyXG4gIDxwcz4zNzg8L3BzPlxyXG48L3NwPlxyXG48ZXA+XHJcbiAgPG4+MzkwPC9uPlxyXG4gIDxpbj50cnVlPC9pbj5cclxuICA8b3M+MzkwPC9vcz5cclxuICA8cHM+MzkwPC9wcz5cclxuPC9lcD5cclxuPG9zPjM3OC0zOTA8L29zPiIsIlBhZ2VSYW5nZU51bWJlciI6Mzc4LCJQYWdlUmFuZ2VOdW1iZXJpbmdUeXBlIjoiUGFnZSIsIlBhZ2VSYW5nZU51bWVyYWxTeXN0ZW0iOiJBcmFiaWMiLCJQZXJpb2RpY2FsIjp7IiRpZCI6IjY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TMpIn1dfSwiVGFnIjoiQ2l0YXZpUGxhY2Vob2xkZXIjMjc4ZGM0Y2MtYzhlZS00ZjljLTkzNjQtYzNhZmE3Y2VlYWJjIiwiVGV4dCI6IigyMDEzKSIsIldBSVZlcnNpb24iOiI2LjMuMC4wIn0=}</w:instrText>
          </w:r>
          <w:r w:rsidR="00D160F2">
            <w:rPr>
              <w:lang w:val="en-US"/>
            </w:rPr>
            <w:fldChar w:fldCharType="separate"/>
          </w:r>
          <w:r w:rsidR="00F11E7E">
            <w:rPr>
              <w:lang w:val="en-US"/>
            </w:rPr>
            <w:t>(2013)</w:t>
          </w:r>
          <w:r w:rsidR="00D160F2">
            <w:rPr>
              <w:lang w:val="en-US"/>
            </w:rPr>
            <w:fldChar w:fldCharType="end"/>
          </w:r>
        </w:sdtContent>
      </w:sdt>
      <w:r w:rsidR="00AF69EF">
        <w:rPr>
          <w:lang w:val="en-US"/>
        </w:rPr>
        <w:t xml:space="preserve"> underlines that individual-level factors influencing </w:t>
      </w:r>
      <w:r w:rsidR="00C02378">
        <w:rPr>
          <w:lang w:val="en-US"/>
        </w:rPr>
        <w:t xml:space="preserve">knowledge-exchange </w:t>
      </w:r>
      <w:r w:rsidR="00AF69EF">
        <w:rPr>
          <w:lang w:val="en-US"/>
        </w:rPr>
        <w:t>behavior</w:t>
      </w:r>
      <w:r w:rsidR="00C02378">
        <w:rPr>
          <w:lang w:val="en-US"/>
        </w:rPr>
        <w:t>s</w:t>
      </w:r>
      <w:r w:rsidR="00AF69EF">
        <w:rPr>
          <w:lang w:val="en-US"/>
        </w:rPr>
        <w:t xml:space="preserve">, such as motivation, as well as dyadic </w:t>
      </w:r>
      <w:r w:rsidR="00C02378">
        <w:rPr>
          <w:lang w:val="en-US"/>
        </w:rPr>
        <w:t xml:space="preserve">knowledge </w:t>
      </w:r>
      <w:r w:rsidR="00AF69EF">
        <w:rPr>
          <w:lang w:val="en-US"/>
        </w:rPr>
        <w:t>interactions n</w:t>
      </w:r>
      <w:r w:rsidR="00C02378">
        <w:rPr>
          <w:lang w:val="en-US"/>
        </w:rPr>
        <w:t>e</w:t>
      </w:r>
      <w:r w:rsidR="00AF69EF">
        <w:rPr>
          <w:lang w:val="en-US"/>
        </w:rPr>
        <w:t xml:space="preserve">ed to be </w:t>
      </w:r>
      <w:r w:rsidR="00C02378">
        <w:rPr>
          <w:lang w:val="en-US"/>
        </w:rPr>
        <w:t>better understood to be able to apply effective HRM practices</w:t>
      </w:r>
      <w:r w:rsidR="00B374D3">
        <w:rPr>
          <w:lang w:val="en-US"/>
        </w:rPr>
        <w:t xml:space="preserve"> to encourage knowledge exchange among employees</w:t>
      </w:r>
      <w:r w:rsidR="00AF69EF">
        <w:rPr>
          <w:lang w:val="en-US"/>
        </w:rPr>
        <w:t xml:space="preserve">. </w:t>
      </w:r>
      <w:r w:rsidR="00F54472">
        <w:rPr>
          <w:lang w:val="en-US"/>
        </w:rPr>
        <w:t xml:space="preserve">By </w:t>
      </w:r>
      <w:r w:rsidR="00DB2855">
        <w:rPr>
          <w:lang w:val="en-US"/>
        </w:rPr>
        <w:t>provid</w:t>
      </w:r>
      <w:r w:rsidR="00F54472">
        <w:rPr>
          <w:lang w:val="en-US"/>
        </w:rPr>
        <w:t>ing</w:t>
      </w:r>
      <w:r w:rsidR="00DB2855">
        <w:rPr>
          <w:lang w:val="en-US"/>
        </w:rPr>
        <w:t xml:space="preserve"> evidence for distinctive knowledge-exchange behaviors exhibited by extrinsically motivated </w:t>
      </w:r>
      <w:r w:rsidR="00725FE8">
        <w:rPr>
          <w:lang w:val="en-US"/>
        </w:rPr>
        <w:t xml:space="preserve">sales </w:t>
      </w:r>
      <w:r w:rsidR="00DB2855">
        <w:rPr>
          <w:lang w:val="en-US"/>
        </w:rPr>
        <w:t xml:space="preserve">employees </w:t>
      </w:r>
      <w:r w:rsidR="00F54472">
        <w:rPr>
          <w:lang w:val="en-US"/>
        </w:rPr>
        <w:lastRenderedPageBreak/>
        <w:t xml:space="preserve">from the perspective of the </w:t>
      </w:r>
      <w:r w:rsidR="00053683">
        <w:rPr>
          <w:lang w:val="en-US"/>
        </w:rPr>
        <w:t>focal e</w:t>
      </w:r>
      <w:r w:rsidR="00F54472">
        <w:rPr>
          <w:lang w:val="en-US"/>
        </w:rPr>
        <w:t>m</w:t>
      </w:r>
      <w:r w:rsidR="00053683">
        <w:rPr>
          <w:lang w:val="en-US"/>
        </w:rPr>
        <w:t>p</w:t>
      </w:r>
      <w:r w:rsidR="00F54472">
        <w:rPr>
          <w:lang w:val="en-US"/>
        </w:rPr>
        <w:t>loyee, as well as from dyadic perspective</w:t>
      </w:r>
      <w:r w:rsidR="00725FE8">
        <w:rPr>
          <w:lang w:val="en-US"/>
        </w:rPr>
        <w:t>s</w:t>
      </w:r>
      <w:r w:rsidR="00F54472">
        <w:rPr>
          <w:lang w:val="en-US"/>
        </w:rPr>
        <w:t xml:space="preserve">, our study </w:t>
      </w:r>
      <w:r w:rsidR="00725FE8">
        <w:rPr>
          <w:lang w:val="en-US"/>
        </w:rPr>
        <w:t xml:space="preserve">directly answers to the calls by </w:t>
      </w:r>
      <w:r w:rsidR="00E60E8E">
        <w:rPr>
          <w:lang w:val="en-US"/>
        </w:rPr>
        <w:t xml:space="preserve">Foss et al. </w:t>
      </w:r>
      <w:sdt>
        <w:sdtPr>
          <w:rPr>
            <w:lang w:val="en-US"/>
          </w:rPr>
          <w:alias w:val="Don't edit this field"/>
          <w:tag w:val="CitaviPlaceholder#15a43a10-10b4-48f8-baea-ff0f3629a54c"/>
          <w:id w:val="1885982574"/>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NGVhN2ZlMWYtN2ZlNy00NjJhLWEzY2ItM2IwNjcxMjcyYzYxIiwiUmFuZ2VMZW5ndGgiOjYsIlJlZmVyZW5jZUlkIjoiZGViYmM4ZWQtN2ZlNy00OTdlLWI0YTAtNTBkYTM4MTQ4NTY5IiwiUmVmZXJlbmNlIjp7IiRpZCI6IjMiLCJBYnN0cmFjdENvbXBsZXhpdHkiOjAsIkFic3RyYWN0U291cmNlVGV4dEZvcm1hdCI6MCwiQXV0aG9ycyI6W3siJGlkIjoiNC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xNWE0M2ExMC0xMGI0LTQ4ZjgtYmFlYS1mZjBmMzYyOWE1NGMiLCJUZXh0IjoiKDIwMTApIiwiV0FJVmVyc2lvbiI6IjYuMy4wLjAifQ==}</w:instrText>
          </w:r>
          <w:r w:rsidR="00E60E8E">
            <w:rPr>
              <w:lang w:val="en-US"/>
            </w:rPr>
            <w:fldChar w:fldCharType="separate"/>
          </w:r>
          <w:r w:rsidR="00F11E7E">
            <w:rPr>
              <w:lang w:val="en-US"/>
            </w:rPr>
            <w:t>(2010)</w:t>
          </w:r>
          <w:r w:rsidR="00E60E8E">
            <w:rPr>
              <w:lang w:val="en-US"/>
            </w:rPr>
            <w:fldChar w:fldCharType="end"/>
          </w:r>
        </w:sdtContent>
      </w:sdt>
      <w:r w:rsidR="00E60E8E">
        <w:rPr>
          <w:lang w:val="en-US"/>
        </w:rPr>
        <w:t xml:space="preserve"> and Minbaeva </w:t>
      </w:r>
      <w:sdt>
        <w:sdtPr>
          <w:rPr>
            <w:lang w:val="en-US"/>
          </w:rPr>
          <w:alias w:val="Don't edit this field"/>
          <w:tag w:val="CitaviPlaceholder#6bf87c97-2e45-48fc-bf3c-b015e5d56ad5"/>
          <w:id w:val="1140692169"/>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zg8L24+XHJcbiAgPGluPnRydWU8L2luPlxyXG4gIDxvcz4zNzg8L29zPlxyXG4gIDxwcz4zNzg8L3BzPlxyXG48L3NwPlxyXG48ZXA+XHJcbiAgPG4+MzkwPC9uPlxyXG4gIDxpbj50cnVlPC9pbj5cclxuICA8b3M+MzkwPC9vcz5cclxuICA8cHM+MzkwPC9wcz5cclxuPC9lcD5cclxuPG9zPjM3OC0zOTA8L29zPiIsIlBhZ2VSYW5nZU51bWJlciI6Mzc4LCJQYWdlUmFuZ2VOdW1iZXJpbmdUeXBlIjoiUGFnZSIsIlBhZ2VSYW5nZU51bWVyYWxTeXN0ZW0iOiJBcmFiaWMiLCJQZXJpb2RpY2FsIjp7IiRpZCI6IjY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TMpIn1dfSwiVGFnIjoiQ2l0YXZpUGxhY2Vob2xkZXIjNmJmODdjOTctMmU0NS00OGZjLWJmM2MtYjAxNWU1ZDU2YWQ1IiwiVGV4dCI6IigyMDEzKSIsIldBSVZlcnNpb24iOiI2LjMuMC4wIn0=}</w:instrText>
          </w:r>
          <w:r w:rsidR="00E60E8E">
            <w:rPr>
              <w:lang w:val="en-US"/>
            </w:rPr>
            <w:fldChar w:fldCharType="separate"/>
          </w:r>
          <w:r w:rsidR="00F11E7E">
            <w:rPr>
              <w:lang w:val="en-US"/>
            </w:rPr>
            <w:t>(2013)</w:t>
          </w:r>
          <w:r w:rsidR="00E60E8E">
            <w:rPr>
              <w:lang w:val="en-US"/>
            </w:rPr>
            <w:fldChar w:fldCharType="end"/>
          </w:r>
        </w:sdtContent>
      </w:sdt>
      <w:r w:rsidR="00F54472">
        <w:rPr>
          <w:lang w:val="en-US"/>
        </w:rPr>
        <w:t xml:space="preserve">. </w:t>
      </w:r>
    </w:p>
    <w:p w14:paraId="71303C8F" w14:textId="4307AF7A" w:rsidR="00FC739E" w:rsidRPr="00DD5476" w:rsidRDefault="00725FE8" w:rsidP="00032F8E">
      <w:pPr>
        <w:ind w:firstLine="426"/>
        <w:jc w:val="left"/>
        <w:rPr>
          <w:lang w:val="en-US"/>
        </w:rPr>
      </w:pPr>
      <w:r>
        <w:rPr>
          <w:lang w:val="en-US"/>
        </w:rPr>
        <w:t>First</w:t>
      </w:r>
      <w:r w:rsidR="00F54472">
        <w:rPr>
          <w:lang w:val="en-US"/>
        </w:rPr>
        <w:t xml:space="preserve">, </w:t>
      </w:r>
      <w:r>
        <w:rPr>
          <w:lang w:val="en-US"/>
        </w:rPr>
        <w:t>our</w:t>
      </w:r>
      <w:r w:rsidR="00F54472">
        <w:rPr>
          <w:lang w:val="en-US"/>
        </w:rPr>
        <w:t xml:space="preserve"> research </w:t>
      </w:r>
      <w:r w:rsidR="005C25FF">
        <w:rPr>
          <w:lang w:val="en-US"/>
        </w:rPr>
        <w:t>clarifies</w:t>
      </w:r>
      <w:r w:rsidR="00DB2855">
        <w:rPr>
          <w:lang w:val="en-US"/>
        </w:rPr>
        <w:t xml:space="preserve"> </w:t>
      </w:r>
      <w:r w:rsidR="00F54472">
        <w:rPr>
          <w:lang w:val="en-US"/>
        </w:rPr>
        <w:t>previous ambig</w:t>
      </w:r>
      <w:r w:rsidR="009C3FE1">
        <w:rPr>
          <w:lang w:val="en-US"/>
        </w:rPr>
        <w:t>u</w:t>
      </w:r>
      <w:r w:rsidR="00F54472">
        <w:rPr>
          <w:lang w:val="en-US"/>
        </w:rPr>
        <w:t>ous findings on employees’ engagement in knowledge</w:t>
      </w:r>
      <w:r>
        <w:rPr>
          <w:lang w:val="en-US"/>
        </w:rPr>
        <w:t>-</w:t>
      </w:r>
      <w:r w:rsidR="00F54472">
        <w:rPr>
          <w:lang w:val="en-US"/>
        </w:rPr>
        <w:t>exchang</w:t>
      </w:r>
      <w:r>
        <w:rPr>
          <w:lang w:val="en-US"/>
        </w:rPr>
        <w:t>e</w:t>
      </w:r>
      <w:r w:rsidR="00F54472">
        <w:rPr>
          <w:lang w:val="en-US"/>
        </w:rPr>
        <w:t xml:space="preserve"> activities by providing sup</w:t>
      </w:r>
      <w:r w:rsidR="00053683">
        <w:rPr>
          <w:lang w:val="en-US"/>
        </w:rPr>
        <w:t>p</w:t>
      </w:r>
      <w:r w:rsidR="00F54472">
        <w:rPr>
          <w:lang w:val="en-US"/>
        </w:rPr>
        <w:t xml:space="preserve">ort for a negative effect </w:t>
      </w:r>
      <w:r w:rsidR="006C1ED0" w:rsidRPr="00762B9D">
        <w:rPr>
          <w:lang w:val="en-US"/>
        </w:rPr>
        <w:t xml:space="preserve">of extrinsic motivation </w:t>
      </w:r>
      <w:r w:rsidR="00F54472">
        <w:rPr>
          <w:lang w:val="en-US"/>
        </w:rPr>
        <w:t xml:space="preserve">on employees’ knowledge providing and </w:t>
      </w:r>
      <w:r>
        <w:rPr>
          <w:lang w:val="en-US"/>
        </w:rPr>
        <w:t xml:space="preserve">knowledge </w:t>
      </w:r>
      <w:r w:rsidR="00F54472">
        <w:rPr>
          <w:lang w:val="en-US"/>
        </w:rPr>
        <w:t>seeking</w:t>
      </w:r>
      <w:r w:rsidR="00053683">
        <w:rPr>
          <w:lang w:val="en-US"/>
        </w:rPr>
        <w:t xml:space="preserve"> </w:t>
      </w:r>
      <w:sdt>
        <w:sdtPr>
          <w:rPr>
            <w:lang w:val="en-US"/>
          </w:rPr>
          <w:alias w:val="Don't edit this field"/>
          <w:tag w:val="CitaviPlaceholder#0c545d07-af92-4cda-904e-94cba1cb6a9f"/>
          <w:id w:val="835425236"/>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}</w:instrText>
          </w:r>
          <w:r w:rsidR="00E60E8E">
            <w:rPr>
              <w:lang w:val="en-US"/>
            </w:rPr>
            <w:fldChar w:fldCharType="separate"/>
          </w:r>
          <w:r w:rsidR="00F11E7E">
            <w:rPr>
              <w:lang w:val="en-US"/>
            </w:rPr>
            <w:t>(Bock et al., 2005; Foss &amp; Minbaeva, 2009)</w:t>
          </w:r>
          <w:r w:rsidR="00E60E8E">
            <w:rPr>
              <w:lang w:val="en-US"/>
            </w:rPr>
            <w:fldChar w:fldCharType="end"/>
          </w:r>
        </w:sdtContent>
      </w:sdt>
      <w:r w:rsidR="00F54472">
        <w:rPr>
          <w:lang w:val="en-US"/>
        </w:rPr>
        <w:t xml:space="preserve">. </w:t>
      </w:r>
      <w:r>
        <w:rPr>
          <w:lang w:val="en-US"/>
        </w:rPr>
        <w:t>Second</w:t>
      </w:r>
      <w:r w:rsidR="00F54472">
        <w:rPr>
          <w:lang w:val="en-US"/>
        </w:rPr>
        <w:t xml:space="preserve">, it extends existing findings by providing evidence for the </w:t>
      </w:r>
      <w:r>
        <w:rPr>
          <w:lang w:val="en-US"/>
        </w:rPr>
        <w:t>importance</w:t>
      </w:r>
      <w:r w:rsidR="00F54472">
        <w:rPr>
          <w:lang w:val="en-US"/>
        </w:rPr>
        <w:t xml:space="preserve"> of extrin</w:t>
      </w:r>
      <w:r w:rsidR="00053683">
        <w:rPr>
          <w:lang w:val="en-US"/>
        </w:rPr>
        <w:t>s</w:t>
      </w:r>
      <w:r w:rsidR="00F54472">
        <w:rPr>
          <w:lang w:val="en-US"/>
        </w:rPr>
        <w:t>ic moti</w:t>
      </w:r>
      <w:r w:rsidR="00053683">
        <w:rPr>
          <w:lang w:val="en-US"/>
        </w:rPr>
        <w:t>v</w:t>
      </w:r>
      <w:r w:rsidR="00F54472">
        <w:rPr>
          <w:lang w:val="en-US"/>
        </w:rPr>
        <w:t xml:space="preserve">ation </w:t>
      </w:r>
      <w:r>
        <w:rPr>
          <w:lang w:val="en-US"/>
        </w:rPr>
        <w:t>for</w:t>
      </w:r>
      <w:r w:rsidR="00F54472">
        <w:rPr>
          <w:lang w:val="en-US"/>
        </w:rPr>
        <w:t xml:space="preserve"> employees’ decision </w:t>
      </w:r>
      <w:r w:rsidR="00DB2855">
        <w:rPr>
          <w:lang w:val="en-US"/>
        </w:rPr>
        <w:t xml:space="preserve">with whom they preferably exchange knowledge and through what type of exchange relationship. </w:t>
      </w:r>
      <w:r w:rsidR="00F52BED">
        <w:rPr>
          <w:lang w:val="en-US"/>
        </w:rPr>
        <w:t xml:space="preserve">Our </w:t>
      </w:r>
      <w:r w:rsidR="0060648B">
        <w:rPr>
          <w:lang w:val="en-US"/>
        </w:rPr>
        <w:t xml:space="preserve">results </w:t>
      </w:r>
      <w:r w:rsidR="00525C91">
        <w:rPr>
          <w:lang w:val="en-US"/>
        </w:rPr>
        <w:t xml:space="preserve">nuance previous </w:t>
      </w:r>
      <w:r w:rsidR="0060648B">
        <w:rPr>
          <w:lang w:val="en-US"/>
        </w:rPr>
        <w:t>suggestion</w:t>
      </w:r>
      <w:r w:rsidR="00525C91">
        <w:rPr>
          <w:lang w:val="en-US"/>
        </w:rPr>
        <w:t>s</w:t>
      </w:r>
      <w:r w:rsidR="0060648B">
        <w:rPr>
          <w:lang w:val="en-US"/>
        </w:rPr>
        <w:t xml:space="preserve"> </w:t>
      </w:r>
      <w:r w:rsidR="00525C91">
        <w:rPr>
          <w:lang w:val="en-US"/>
        </w:rPr>
        <w:t xml:space="preserve">on a possible inhibitory effect of the increase of extrinsic motivation through </w:t>
      </w:r>
      <w:r w:rsidR="0060648B">
        <w:rPr>
          <w:lang w:val="en-US"/>
        </w:rPr>
        <w:t xml:space="preserve">external rewards </w:t>
      </w:r>
      <w:r w:rsidR="00525C91">
        <w:rPr>
          <w:lang w:val="en-US"/>
        </w:rPr>
        <w:t xml:space="preserve">on </w:t>
      </w:r>
      <w:r w:rsidR="0060648B">
        <w:rPr>
          <w:lang w:val="en-US"/>
        </w:rPr>
        <w:t xml:space="preserve">employees’ </w:t>
      </w:r>
      <w:r w:rsidR="009C3FE1">
        <w:rPr>
          <w:lang w:val="en-US"/>
        </w:rPr>
        <w:t xml:space="preserve">willingness to engage in </w:t>
      </w:r>
      <w:r w:rsidR="0060648B">
        <w:rPr>
          <w:lang w:val="en-US"/>
        </w:rPr>
        <w:t>cooperative knowledge exchange</w:t>
      </w:r>
      <w:r w:rsidR="00E60E8E">
        <w:rPr>
          <w:lang w:val="en-US"/>
        </w:rPr>
        <w:t xml:space="preserve"> </w:t>
      </w:r>
      <w:sdt>
        <w:sdtPr>
          <w:rPr>
            <w:lang w:val="en-US"/>
          </w:rPr>
          <w:alias w:val="Don't edit this field"/>
          <w:tag w:val="CitaviPlaceholder#c0f7eef5-b123-47f9-988f-a2f6fdfdde73"/>
          <w:id w:val="551816642"/>
          <w:placeholder>
            <w:docPart w:val="DefaultPlaceholder_-1854013440"/>
          </w:placeholder>
        </w:sdtPr>
        <w:sdtEndPr/>
        <w:sdtContent>
          <w:r w:rsidR="00E60E8E">
            <w:rPr>
              <w:lang w:val="en-US"/>
            </w:rPr>
            <w:fldChar w:fldCharType="begin"/>
          </w:r>
          <w:r w:rsidR="00217981">
            <w:rPr>
              <w:lang w:val="en-US"/>
            </w:rPr>
            <w:instrText>ADDIN CitaviPlaceholder{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}</w:instrText>
          </w:r>
          <w:r w:rsidR="00E60E8E">
            <w:rPr>
              <w:lang w:val="en-US"/>
            </w:rPr>
            <w:fldChar w:fldCharType="separate"/>
          </w:r>
          <w:r w:rsidR="00F11E7E">
            <w:rPr>
              <w:lang w:val="en-US"/>
            </w:rPr>
            <w:t>(Auh &amp; Menguc, 2013; Osterloh &amp; Frey, 2000)</w:t>
          </w:r>
          <w:r w:rsidR="00E60E8E">
            <w:rPr>
              <w:lang w:val="en-US"/>
            </w:rPr>
            <w:fldChar w:fldCharType="end"/>
          </w:r>
        </w:sdtContent>
      </w:sdt>
      <w:r w:rsidR="0060648B">
        <w:rPr>
          <w:lang w:val="en-US"/>
        </w:rPr>
        <w:t xml:space="preserve">. </w:t>
      </w:r>
      <w:r w:rsidR="005B5B33" w:rsidRPr="002D0AA5">
        <w:rPr>
          <w:lang w:val="en-US"/>
        </w:rPr>
        <w:t>Understanding th</w:t>
      </w:r>
      <w:r w:rsidR="005B5B33">
        <w:rPr>
          <w:lang w:val="en-US"/>
        </w:rPr>
        <w:t xml:space="preserve">ese micro-level processes contributes to our </w:t>
      </w:r>
      <w:r w:rsidR="005B5B33" w:rsidRPr="00DD5476">
        <w:rPr>
          <w:lang w:val="en-US"/>
        </w:rPr>
        <w:t>comprehension on how HRM practices shape employees’ knowledge-exchange behaviors with their coworkers</w:t>
      </w:r>
      <w:r w:rsidR="00267D64">
        <w:rPr>
          <w:lang w:val="en-US"/>
        </w:rPr>
        <w:t>.</w:t>
      </w:r>
    </w:p>
    <w:p w14:paraId="0EB326C6" w14:textId="00608EC8" w:rsidR="00215B00" w:rsidRPr="00DD6472" w:rsidRDefault="009549C2" w:rsidP="00A0649C">
      <w:pPr>
        <w:ind w:firstLine="426"/>
        <w:rPr>
          <w:lang w:val="en-US"/>
        </w:rPr>
      </w:pPr>
      <w:r>
        <w:rPr>
          <w:lang w:val="en-US"/>
        </w:rPr>
        <w:t>More specifically, w</w:t>
      </w:r>
      <w:r w:rsidR="00267D64">
        <w:rPr>
          <w:lang w:val="en-US"/>
        </w:rPr>
        <w:t xml:space="preserve">ith regard to the study of </w:t>
      </w:r>
      <w:r w:rsidR="002D6BD6" w:rsidRPr="00DD5476">
        <w:rPr>
          <w:lang w:val="en-US"/>
        </w:rPr>
        <w:t>sales teams, our findings provide evidence</w:t>
      </w:r>
      <w:r w:rsidR="00EB1A6F" w:rsidRPr="00DD5476">
        <w:rPr>
          <w:lang w:val="en-US"/>
        </w:rPr>
        <w:t xml:space="preserve"> </w:t>
      </w:r>
      <w:r w:rsidR="002D6BD6" w:rsidRPr="00DD5476">
        <w:rPr>
          <w:lang w:val="en-US"/>
        </w:rPr>
        <w:t xml:space="preserve">that </w:t>
      </w:r>
      <w:r w:rsidR="00EB1A6F" w:rsidRPr="00DD5476">
        <w:rPr>
          <w:lang w:val="en-US"/>
        </w:rPr>
        <w:t xml:space="preserve">the </w:t>
      </w:r>
      <w:r w:rsidR="002D6BD6" w:rsidRPr="00DD5476">
        <w:rPr>
          <w:lang w:val="en-US"/>
        </w:rPr>
        <w:t xml:space="preserve">mere focus on external rewards </w:t>
      </w:r>
      <w:r w:rsidR="00092C63">
        <w:rPr>
          <w:lang w:val="en-US"/>
        </w:rPr>
        <w:t>can</w:t>
      </w:r>
      <w:r w:rsidR="002D6BD6" w:rsidRPr="00DD5476">
        <w:rPr>
          <w:lang w:val="en-US"/>
        </w:rPr>
        <w:t xml:space="preserve"> </w:t>
      </w:r>
      <w:r>
        <w:rPr>
          <w:lang w:val="en-US"/>
        </w:rPr>
        <w:t>be</w:t>
      </w:r>
      <w:r w:rsidR="002D6BD6" w:rsidRPr="00DD5476">
        <w:rPr>
          <w:lang w:val="en-US"/>
        </w:rPr>
        <w:t xml:space="preserve"> counterproductive with regard to cooperative </w:t>
      </w:r>
      <w:r w:rsidR="00EB1A6F" w:rsidRPr="00DD5476">
        <w:rPr>
          <w:lang w:val="en-US"/>
        </w:rPr>
        <w:t>know</w:t>
      </w:r>
      <w:r w:rsidR="00921A84" w:rsidRPr="00DD5476">
        <w:rPr>
          <w:lang w:val="en-US"/>
        </w:rPr>
        <w:t>l</w:t>
      </w:r>
      <w:r w:rsidR="00EB1A6F" w:rsidRPr="00DD5476">
        <w:rPr>
          <w:lang w:val="en-US"/>
        </w:rPr>
        <w:t xml:space="preserve">edge exchange among </w:t>
      </w:r>
      <w:r w:rsidR="00092C63">
        <w:rPr>
          <w:lang w:val="en-US"/>
        </w:rPr>
        <w:t>team members</w:t>
      </w:r>
      <w:r w:rsidR="00EB1A6F" w:rsidRPr="00DD5476">
        <w:rPr>
          <w:lang w:val="en-US"/>
        </w:rPr>
        <w:t xml:space="preserve">. </w:t>
      </w:r>
      <w:r>
        <w:rPr>
          <w:lang w:val="en-US"/>
        </w:rPr>
        <w:t>W</w:t>
      </w:r>
      <w:r w:rsidR="00215B00">
        <w:rPr>
          <w:lang w:val="en-US"/>
        </w:rPr>
        <w:t>e demonstrate that t</w:t>
      </w:r>
      <w:r w:rsidR="00215B00" w:rsidRPr="00DD5476">
        <w:rPr>
          <w:lang w:val="en-US"/>
        </w:rPr>
        <w:t xml:space="preserve">here is indeed </w:t>
      </w:r>
      <w:r w:rsidR="00215B00">
        <w:rPr>
          <w:lang w:val="en-US"/>
        </w:rPr>
        <w:t>an adverse effect</w:t>
      </w:r>
      <w:r w:rsidR="00215B00" w:rsidRPr="00DD5476">
        <w:rPr>
          <w:lang w:val="en-US"/>
        </w:rPr>
        <w:t xml:space="preserve"> </w:t>
      </w:r>
      <w:r w:rsidR="00215B00">
        <w:rPr>
          <w:lang w:val="en-US"/>
        </w:rPr>
        <w:t>of fostering</w:t>
      </w:r>
      <w:r w:rsidR="00215B00" w:rsidRPr="00DD5476">
        <w:rPr>
          <w:lang w:val="en-US"/>
        </w:rPr>
        <w:t xml:space="preserve"> the extrinsic motivation of sales employees through rewards </w:t>
      </w:r>
      <w:r w:rsidR="00215B00">
        <w:rPr>
          <w:lang w:val="en-US"/>
        </w:rPr>
        <w:t>linked</w:t>
      </w:r>
      <w:r w:rsidR="00215B00" w:rsidRPr="00DD5476">
        <w:rPr>
          <w:lang w:val="en-US"/>
        </w:rPr>
        <w:t xml:space="preserve"> to individual performance </w:t>
      </w:r>
      <w:r w:rsidR="00215B00">
        <w:rPr>
          <w:lang w:val="en-US"/>
        </w:rPr>
        <w:t xml:space="preserve">on </w:t>
      </w:r>
      <w:r w:rsidR="00215B00" w:rsidRPr="00DD5476">
        <w:rPr>
          <w:lang w:val="en-US"/>
        </w:rPr>
        <w:t>the</w:t>
      </w:r>
      <w:r w:rsidR="00215B00">
        <w:rPr>
          <w:lang w:val="en-US"/>
        </w:rPr>
        <w:t>ir</w:t>
      </w:r>
      <w:r w:rsidR="00215B00" w:rsidRPr="00DD5476">
        <w:rPr>
          <w:lang w:val="en-US"/>
        </w:rPr>
        <w:t xml:space="preserve"> knowledge exchange behavior with coworkers</w:t>
      </w:r>
      <w:r w:rsidR="00215B00">
        <w:rPr>
          <w:lang w:val="en-US"/>
        </w:rPr>
        <w:t xml:space="preserve"> in their team</w:t>
      </w:r>
      <w:r w:rsidR="00215B00" w:rsidRPr="00DD5476">
        <w:rPr>
          <w:lang w:val="en-US"/>
        </w:rPr>
        <w:t>.</w:t>
      </w:r>
      <w:r w:rsidR="00215B00">
        <w:t xml:space="preserve"> </w:t>
      </w:r>
      <w:r w:rsidR="00215B00">
        <w:rPr>
          <w:lang w:val="en-US"/>
        </w:rPr>
        <w:t>In doing so, we surface t</w:t>
      </w:r>
      <w:r w:rsidR="00215B00" w:rsidRPr="00DD5476">
        <w:rPr>
          <w:lang w:val="en-US"/>
        </w:rPr>
        <w:t xml:space="preserve">he tension </w:t>
      </w:r>
      <w:r w:rsidR="00215B00">
        <w:rPr>
          <w:lang w:val="en-US"/>
        </w:rPr>
        <w:t>hinted at for instance by</w:t>
      </w:r>
      <w:r w:rsidR="002D1180">
        <w:rPr>
          <w:lang w:val="en-US"/>
        </w:rPr>
        <w:t xml:space="preserve"> Auh and Menguc </w:t>
      </w:r>
      <w:sdt>
        <w:sdtPr>
          <w:rPr>
            <w:lang w:val="en-US"/>
          </w:rPr>
          <w:alias w:val="Don't edit this field"/>
          <w:tag w:val="CitaviPlaceholder#e55ab2ce-b7ff-428f-af01-bd975861102e"/>
          <w:id w:val="837270152"/>
          <w:placeholder>
            <w:docPart w:val="DefaultPlaceholder_-1854013440"/>
          </w:placeholder>
        </w:sdtPr>
        <w:sdtEndPr/>
        <w:sdtContent>
          <w:r w:rsidR="002D1180">
            <w:rPr>
              <w:lang w:val="en-US"/>
            </w:rPr>
            <w:fldChar w:fldCharType="begin"/>
          </w:r>
          <w:r w:rsidR="00217981">
            <w:rPr>
              <w:lang w:val="en-US"/>
            </w:rPr>
            <w:instrText>ADDIN CitaviPlaceholder{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ZTU1YWIyY2UtYjdmZi00MjhmLWFmMDEtYmQ5NzU4NjExMDJlIiwiVGV4dCI6IigyMDEzKSIsIldBSVZlcnNpb24iOiI2LjMuMC4wIn0=}</w:instrText>
          </w:r>
          <w:r w:rsidR="002D1180">
            <w:rPr>
              <w:lang w:val="en-US"/>
            </w:rPr>
            <w:fldChar w:fldCharType="separate"/>
          </w:r>
          <w:r w:rsidR="00F11E7E">
            <w:rPr>
              <w:lang w:val="en-US"/>
            </w:rPr>
            <w:t>(2013)</w:t>
          </w:r>
          <w:r w:rsidR="002D1180">
            <w:rPr>
              <w:lang w:val="en-US"/>
            </w:rPr>
            <w:fldChar w:fldCharType="end"/>
          </w:r>
        </w:sdtContent>
      </w:sdt>
      <w:r w:rsidR="002D1180">
        <w:rPr>
          <w:lang w:val="en-US"/>
        </w:rPr>
        <w:t xml:space="preserve"> and Swart and Kinnie </w:t>
      </w:r>
      <w:sdt>
        <w:sdtPr>
          <w:rPr>
            <w:lang w:val="en-US"/>
          </w:rPr>
          <w:alias w:val="Don't edit this field"/>
          <w:tag w:val="CitaviPlaceholder#609936b2-bd19-4c6d-9a44-306d396799b6"/>
          <w:id w:val="-1248421986"/>
          <w:placeholder>
            <w:docPart w:val="DefaultPlaceholder_-1854013440"/>
          </w:placeholder>
        </w:sdtPr>
        <w:sdtEndPr/>
        <w:sdtContent>
          <w:r w:rsidR="002D1180">
            <w:rPr>
              <w:lang w:val="en-US"/>
            </w:rPr>
            <w:fldChar w:fldCharType="begin"/>
          </w:r>
          <w:r w:rsidR="00217981">
            <w:rPr>
              <w:lang w:val="en-US"/>
            </w:rPr>
            <w:instrText>ADDIN CitaviPlaceholder{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MykifV19LCJUYWciOiJDaXRhdmlQbGFjZWhvbGRlciM2MDk5MzZiMi1iZDE5LTRjNmQtOWE0NC0zMDZkMzk2Nzk5YjYiLCJUZXh0IjoiKDIwMTMpIiwiV0FJVmVyc2lvbiI6IjYuMy4wLjAifQ==}</w:instrText>
          </w:r>
          <w:r w:rsidR="002D1180">
            <w:rPr>
              <w:lang w:val="en-US"/>
            </w:rPr>
            <w:fldChar w:fldCharType="separate"/>
          </w:r>
          <w:r w:rsidR="00F11E7E">
            <w:rPr>
              <w:lang w:val="en-US"/>
            </w:rPr>
            <w:t>(2013)</w:t>
          </w:r>
          <w:r w:rsidR="002D1180">
            <w:rPr>
              <w:lang w:val="en-US"/>
            </w:rPr>
            <w:fldChar w:fldCharType="end"/>
          </w:r>
        </w:sdtContent>
      </w:sdt>
      <w:r w:rsidR="00215B00">
        <w:rPr>
          <w:lang w:val="en-US"/>
        </w:rPr>
        <w:t xml:space="preserve">, </w:t>
      </w:r>
      <w:r w:rsidR="00215B00" w:rsidRPr="00DD5476">
        <w:rPr>
          <w:lang w:val="en-US"/>
        </w:rPr>
        <w:t>between the focus on external rewards</w:t>
      </w:r>
      <w:r w:rsidR="00215B00">
        <w:rPr>
          <w:lang w:val="en-US"/>
        </w:rPr>
        <w:t xml:space="preserve"> for individual goal attainment</w:t>
      </w:r>
      <w:r w:rsidR="00215B00" w:rsidRPr="00DD5476">
        <w:rPr>
          <w:lang w:val="en-US"/>
        </w:rPr>
        <w:t xml:space="preserve"> and </w:t>
      </w:r>
      <w:r w:rsidR="00215B00">
        <w:rPr>
          <w:lang w:val="en-US"/>
        </w:rPr>
        <w:t xml:space="preserve">the </w:t>
      </w:r>
      <w:r w:rsidR="00215B00" w:rsidRPr="00DD5476">
        <w:rPr>
          <w:lang w:val="en-US"/>
        </w:rPr>
        <w:t>increasing importance</w:t>
      </w:r>
      <w:r w:rsidR="00215B00">
        <w:rPr>
          <w:lang w:val="en-US"/>
        </w:rPr>
        <w:t xml:space="preserve"> of knowledge </w:t>
      </w:r>
      <w:r w:rsidR="00215B00" w:rsidRPr="00DD5476">
        <w:rPr>
          <w:lang w:val="en-US"/>
        </w:rPr>
        <w:t>exchange.</w:t>
      </w:r>
    </w:p>
    <w:p w14:paraId="0ADFABDE" w14:textId="1EB8ABA1" w:rsidR="008E6576" w:rsidRDefault="009549C2">
      <w:pPr>
        <w:ind w:firstLine="426"/>
        <w:rPr>
          <w:lang w:val="en-US"/>
        </w:rPr>
      </w:pPr>
      <w:r>
        <w:rPr>
          <w:lang w:val="en-US"/>
        </w:rPr>
        <w:t xml:space="preserve">The identified tension has implications that go beyond the team focus and </w:t>
      </w:r>
      <w:r w:rsidR="009F3CAC">
        <w:rPr>
          <w:lang w:val="en-US"/>
        </w:rPr>
        <w:t>extend to</w:t>
      </w:r>
      <w:r w:rsidR="00267D64">
        <w:rPr>
          <w:lang w:val="en-US"/>
        </w:rPr>
        <w:t xml:space="preserve"> </w:t>
      </w:r>
      <w:r w:rsidR="00897416" w:rsidRPr="00DD5476">
        <w:rPr>
          <w:lang w:val="en-US"/>
        </w:rPr>
        <w:t xml:space="preserve">the organization as a whole. </w:t>
      </w:r>
      <w:r w:rsidR="00D94799">
        <w:rPr>
          <w:lang w:val="en-US"/>
        </w:rPr>
        <w:t>P</w:t>
      </w:r>
      <w:r w:rsidR="00851291" w:rsidRPr="00DD5476">
        <w:rPr>
          <w:lang w:val="en-US"/>
        </w:rPr>
        <w:t xml:space="preserve">revious research has pointed to </w:t>
      </w:r>
      <w:r w:rsidR="009F3CAC">
        <w:rPr>
          <w:lang w:val="en-US"/>
        </w:rPr>
        <w:t>the detriments</w:t>
      </w:r>
      <w:r w:rsidR="00851291" w:rsidRPr="00DD5476">
        <w:rPr>
          <w:lang w:val="en-US"/>
        </w:rPr>
        <w:t xml:space="preserve"> of </w:t>
      </w:r>
      <w:r w:rsidR="00827CF6" w:rsidRPr="00DD5476">
        <w:rPr>
          <w:lang w:val="en-US"/>
        </w:rPr>
        <w:t xml:space="preserve">a </w:t>
      </w:r>
      <w:r w:rsidR="00851291" w:rsidRPr="00DD5476">
        <w:rPr>
          <w:lang w:val="en-US"/>
        </w:rPr>
        <w:t xml:space="preserve">misalignment between </w:t>
      </w:r>
      <w:r>
        <w:rPr>
          <w:lang w:val="en-US"/>
        </w:rPr>
        <w:t xml:space="preserve">team and organization-wide </w:t>
      </w:r>
      <w:r w:rsidR="00851291" w:rsidRPr="00DD5476">
        <w:rPr>
          <w:lang w:val="en-US"/>
        </w:rPr>
        <w:t>HRM practices</w:t>
      </w:r>
      <w:r w:rsidR="009F3CAC">
        <w:rPr>
          <w:lang w:val="en-US"/>
        </w:rPr>
        <w:t xml:space="preserve"> addressing different and potentially conflicting </w:t>
      </w:r>
      <w:r w:rsidR="009F3CAC">
        <w:rPr>
          <w:lang w:val="en-US"/>
        </w:rPr>
        <w:lastRenderedPageBreak/>
        <w:t>objectives</w:t>
      </w:r>
      <w:r w:rsidR="00827CF6" w:rsidRPr="00DD5476">
        <w:rPr>
          <w:lang w:val="en-US"/>
        </w:rPr>
        <w:t xml:space="preserve"> </w:t>
      </w:r>
      <w:sdt>
        <w:sdtPr>
          <w:rPr>
            <w:lang w:val="en-US"/>
          </w:rPr>
          <w:alias w:val="Don't edit this field"/>
          <w:tag w:val="CitaviPlaceholder#b5005ac7-4f55-4dfd-85ec-fc3b0d02e7c7"/>
          <w:id w:val="1481124042"/>
          <w:placeholder>
            <w:docPart w:val="DefaultPlaceholder_-1854013440"/>
          </w:placeholder>
        </w:sdtPr>
        <w:sdtEndPr/>
        <w:sdtContent>
          <w:r w:rsidR="00260968">
            <w:rPr>
              <w:lang w:val="en-US"/>
            </w:rPr>
            <w:fldChar w:fldCharType="begin"/>
          </w:r>
          <w:r w:rsidR="00217981">
            <w:rPr>
              <w:lang w:val="en-US"/>
            </w:rPr>
            <w:instrText>ADDIN CitaviPlaceholder{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}</w:instrText>
          </w:r>
          <w:r w:rsidR="00260968">
            <w:rPr>
              <w:lang w:val="en-US"/>
            </w:rPr>
            <w:fldChar w:fldCharType="separate"/>
          </w:r>
          <w:r w:rsidR="00F11E7E">
            <w:rPr>
              <w:lang w:val="en-US"/>
            </w:rPr>
            <w:t>(Boxall, Ang, &amp; Bartram, 2011; Samnani &amp; Singh, 2014)</w:t>
          </w:r>
          <w:r w:rsidR="00260968">
            <w:rPr>
              <w:lang w:val="en-US"/>
            </w:rPr>
            <w:fldChar w:fldCharType="end"/>
          </w:r>
          <w:r>
            <w:rPr>
              <w:lang w:val="en-US"/>
            </w:rPr>
            <w:t>, such as sales performance and cooperative behavior</w:t>
          </w:r>
        </w:sdtContent>
      </w:sdt>
      <w:r w:rsidR="00827CF6" w:rsidRPr="00DD5476">
        <w:rPr>
          <w:lang w:val="en-US"/>
        </w:rPr>
        <w:t xml:space="preserve">. Indeed, </w:t>
      </w:r>
      <w:r w:rsidR="00B70865" w:rsidRPr="00DD5476">
        <w:rPr>
          <w:lang w:val="en-US"/>
        </w:rPr>
        <w:t>HRM practices such as incentives function as signals for employees about which behavior is expected and valued by the organization</w:t>
      </w:r>
      <w:r w:rsidR="00EF4E05">
        <w:rPr>
          <w:lang w:val="en-US"/>
        </w:rPr>
        <w:t xml:space="preserve"> </w:t>
      </w:r>
      <w:sdt>
        <w:sdtPr>
          <w:rPr>
            <w:lang w:val="en-US"/>
          </w:rPr>
          <w:alias w:val="Don't edit this field"/>
          <w:tag w:val="CitaviPlaceholder#3ed4cae9-4f7d-44e0-bdbd-237200453822"/>
          <w:id w:val="1457608832"/>
          <w:placeholder>
            <w:docPart w:val="DefaultPlaceholder_-1854013440"/>
          </w:placeholder>
        </w:sdtPr>
        <w:sdtEndPr/>
        <w:sdtContent>
          <w:r w:rsidR="00EF4E05">
            <w:rPr>
              <w:lang w:val="en-US"/>
            </w:rPr>
            <w:fldChar w:fldCharType="begin"/>
          </w:r>
          <w:r w:rsidR="00217981">
            <w:rPr>
              <w:lang w:val="en-US"/>
            </w:rPr>
            <w:instrText>ADDIN CitaviPlaceholder{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}</w:instrText>
          </w:r>
          <w:r w:rsidR="00EF4E05">
            <w:rPr>
              <w:lang w:val="en-US"/>
            </w:rPr>
            <w:fldChar w:fldCharType="separate"/>
          </w:r>
          <w:r w:rsidR="00F11E7E">
            <w:rPr>
              <w:lang w:val="en-US"/>
            </w:rPr>
            <w:t>(Foss, Pedersen, Reinholt Fosgaard, &amp; Stea, 2015; N. Gupta &amp; Shaw, 2014)</w:t>
          </w:r>
          <w:r w:rsidR="00EF4E05">
            <w:rPr>
              <w:lang w:val="en-US"/>
            </w:rPr>
            <w:fldChar w:fldCharType="end"/>
          </w:r>
        </w:sdtContent>
      </w:sdt>
      <w:r w:rsidR="00B70865" w:rsidRPr="00DD5476">
        <w:rPr>
          <w:lang w:val="en-US"/>
        </w:rPr>
        <w:t>. HRM practices designed to encourage one</w:t>
      </w:r>
      <w:r w:rsidR="00466DAF" w:rsidRPr="00DD5476">
        <w:rPr>
          <w:lang w:val="en-US"/>
        </w:rPr>
        <w:t xml:space="preserve"> </w:t>
      </w:r>
      <w:r w:rsidR="00B70865" w:rsidRPr="00DD5476">
        <w:rPr>
          <w:lang w:val="en-US"/>
        </w:rPr>
        <w:t xml:space="preserve">type of behavior, such as increased </w:t>
      </w:r>
      <w:r w:rsidR="00466DAF" w:rsidRPr="00DD5476">
        <w:rPr>
          <w:lang w:val="en-US"/>
        </w:rPr>
        <w:t xml:space="preserve">individual </w:t>
      </w:r>
      <w:r w:rsidR="00B70865" w:rsidRPr="00DD5476">
        <w:rPr>
          <w:lang w:val="en-US"/>
        </w:rPr>
        <w:t xml:space="preserve">effort to improve </w:t>
      </w:r>
      <w:r>
        <w:rPr>
          <w:lang w:val="en-US"/>
        </w:rPr>
        <w:t xml:space="preserve">sales </w:t>
      </w:r>
      <w:r w:rsidR="00B70865" w:rsidRPr="00DD5476">
        <w:rPr>
          <w:lang w:val="en-US"/>
        </w:rPr>
        <w:t>performance, while neglecting to reward another</w:t>
      </w:r>
      <w:r w:rsidR="00466DAF" w:rsidRPr="00DD5476">
        <w:rPr>
          <w:lang w:val="en-US"/>
        </w:rPr>
        <w:t xml:space="preserve"> </w:t>
      </w:r>
      <w:r w:rsidR="00267D64">
        <w:rPr>
          <w:lang w:val="en-US"/>
        </w:rPr>
        <w:t>desired</w:t>
      </w:r>
      <w:r w:rsidR="00466DAF" w:rsidRPr="00DD5476">
        <w:rPr>
          <w:lang w:val="en-US"/>
        </w:rPr>
        <w:t xml:space="preserve"> behavior, </w:t>
      </w:r>
      <w:r w:rsidR="00B70865" w:rsidRPr="00DD5476">
        <w:rPr>
          <w:lang w:val="en-US"/>
        </w:rPr>
        <w:t>such as c</w:t>
      </w:r>
      <w:r w:rsidR="00466DAF" w:rsidRPr="00DD5476">
        <w:rPr>
          <w:lang w:val="en-US"/>
        </w:rPr>
        <w:t>o</w:t>
      </w:r>
      <w:r w:rsidR="00B70865" w:rsidRPr="00DD5476">
        <w:rPr>
          <w:lang w:val="en-US"/>
        </w:rPr>
        <w:t xml:space="preserve">operative knowledge exchange, </w:t>
      </w:r>
      <w:r>
        <w:rPr>
          <w:lang w:val="en-US"/>
        </w:rPr>
        <w:t>are</w:t>
      </w:r>
      <w:r w:rsidR="00B70865" w:rsidRPr="00DD5476">
        <w:rPr>
          <w:lang w:val="en-US"/>
        </w:rPr>
        <w:t xml:space="preserve"> likely to produce </w:t>
      </w:r>
      <w:r w:rsidR="00851291" w:rsidRPr="00DD5476">
        <w:rPr>
          <w:lang w:val="en-US"/>
        </w:rPr>
        <w:t xml:space="preserve">overall unsatisfactory </w:t>
      </w:r>
      <w:r w:rsidR="00577162" w:rsidRPr="00DD5476">
        <w:rPr>
          <w:lang w:val="en-US"/>
        </w:rPr>
        <w:t xml:space="preserve">results as employees will likely adapt their behavior to </w:t>
      </w:r>
      <w:r w:rsidR="00827CF6" w:rsidRPr="00DD5476">
        <w:rPr>
          <w:lang w:val="en-US"/>
        </w:rPr>
        <w:t xml:space="preserve">focus </w:t>
      </w:r>
      <w:r w:rsidR="00577162" w:rsidRPr="00DD5476">
        <w:rPr>
          <w:lang w:val="en-US"/>
        </w:rPr>
        <w:t xml:space="preserve">solely </w:t>
      </w:r>
      <w:r w:rsidR="00827CF6" w:rsidRPr="00DD5476">
        <w:rPr>
          <w:lang w:val="en-US"/>
        </w:rPr>
        <w:t xml:space="preserve">on the attainment of </w:t>
      </w:r>
      <w:r w:rsidR="00577162" w:rsidRPr="00DD5476">
        <w:rPr>
          <w:lang w:val="en-US"/>
        </w:rPr>
        <w:t>the rewarded objective</w:t>
      </w:r>
      <w:r w:rsidR="00827CF6" w:rsidRPr="00DD5476">
        <w:rPr>
          <w:lang w:val="en-US"/>
        </w:rPr>
        <w:t xml:space="preserve"> </w:t>
      </w:r>
      <w:sdt>
        <w:sdtPr>
          <w:rPr>
            <w:lang w:val="en-US"/>
          </w:rPr>
          <w:alias w:val="Don't edit this field"/>
          <w:tag w:val="CitaviPlaceholder#9f545d47-586c-4faf-b6b0-8adcd9f2c419"/>
          <w:id w:val="1198662070"/>
          <w:placeholder>
            <w:docPart w:val="DefaultPlaceholder_-1854013440"/>
          </w:placeholder>
        </w:sdtPr>
        <w:sdtEndPr/>
        <w:sdtContent>
          <w:r w:rsidR="004E0121">
            <w:rPr>
              <w:lang w:val="en-US"/>
            </w:rPr>
            <w:fldChar w:fldCharType="begin"/>
          </w:r>
          <w:r w:rsidR="00217981">
            <w:rPr>
              <w:lang w:val="en-US"/>
            </w:rPr>
            <w:instrText>ADDIN CitaviPlaceholder{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}</w:instrText>
          </w:r>
          <w:r w:rsidR="004E0121">
            <w:rPr>
              <w:lang w:val="en-US"/>
            </w:rPr>
            <w:fldChar w:fldCharType="separate"/>
          </w:r>
          <w:r w:rsidR="00F11E7E">
            <w:rPr>
              <w:lang w:val="en-US"/>
            </w:rPr>
            <w:t>(Balkin et al., 2015)</w:t>
          </w:r>
          <w:r w:rsidR="004E0121">
            <w:rPr>
              <w:lang w:val="en-US"/>
            </w:rPr>
            <w:fldChar w:fldCharType="end"/>
          </w:r>
        </w:sdtContent>
      </w:sdt>
      <w:r w:rsidR="00577162" w:rsidRPr="00DD5476">
        <w:rPr>
          <w:lang w:val="en-US"/>
        </w:rPr>
        <w:t xml:space="preserve">. </w:t>
      </w:r>
      <w:r w:rsidR="003E6A69" w:rsidRPr="00DD5476">
        <w:rPr>
          <w:lang w:val="en-US"/>
        </w:rPr>
        <w:t xml:space="preserve">As Kerr </w:t>
      </w:r>
      <w:sdt>
        <w:sdtPr>
          <w:rPr>
            <w:lang w:val="en-US"/>
          </w:rPr>
          <w:alias w:val="Don't edit this field"/>
          <w:tag w:val="CitaviPlaceholder#aa500bac-961a-4291-9bb6-54b23c1abf13"/>
          <w:id w:val="829867003"/>
          <w:placeholder>
            <w:docPart w:val="B1E777494DB34CC68822B4EEA9D93A64"/>
          </w:placeholder>
        </w:sdtPr>
        <w:sdtEndPr/>
        <w:sdtContent>
          <w:r w:rsidR="003E6A69" w:rsidRPr="00DD5476">
            <w:rPr>
              <w:lang w:val="en-US"/>
            </w:rPr>
            <w:fldChar w:fldCharType="begin"/>
          </w:r>
          <w:r w:rsidR="00217981">
            <w:rPr>
              <w:lang w:val="en-US"/>
            </w:rPr>
            <w:instrText>ADDIN CitaviPlaceholder{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zY5PC9uPlxyXG4gIDxpbj50cnVlPC9pbj5cclxuICA8b3M+NzY5PC9vcz5cclxuICA8cHM+NzY5PC9wcz5cclxuPC9zcD5cclxuPGVwPlxyXG4gIDxuPjc4Mzwvbj5cclxuICA8aW4+dHJ1ZTwvaW4+XHJcbiAgPG9zPjc4Mzwvb3M+XHJcbiAgPHBzPjc4MzwvcHM+XHJcbjwvZXA+XHJcbjxvcz43NjktNzgzPC9vcz4iLCJQYWdlUmFuZ2VOdW1iZXIiOjc2OSwiUGFnZVJhbmdlTnVtYmVyaW5nVHlwZSI6IlBhZ2UiLCJQYWdlUmFuZ2VOdW1lcmFsU3lzdGVtIjoiQXJhYmljIiwiUGVyaW9kaWNhbCI6eyIkaWQiOiI5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c1LCBwLsKgNzY5KSJ9XX0sIlRhZyI6IkNpdGF2aVBsYWNlaG9sZGVyI2FhNTAwYmFjLTk2MWEtNDI5MS05YmI2LTU0YjIzYzFhYmYxMyIsIlRleHQiOiIoMTk3NSwgcC7CoDc2OSkiLCJXQUlWZXJzaW9uIjoiNi4zLjAuMCJ9}</w:instrText>
          </w:r>
          <w:r w:rsidR="003E6A69" w:rsidRPr="00DD5476">
            <w:rPr>
              <w:lang w:val="en-US"/>
            </w:rPr>
            <w:fldChar w:fldCharType="separate"/>
          </w:r>
          <w:r w:rsidR="00F11E7E">
            <w:rPr>
              <w:lang w:val="en-US"/>
            </w:rPr>
            <w:t>(1975, p. 769)</w:t>
          </w:r>
          <w:r w:rsidR="003E6A69" w:rsidRPr="00DD5476">
            <w:rPr>
              <w:lang w:val="en-US"/>
            </w:rPr>
            <w:fldChar w:fldCharType="end"/>
          </w:r>
        </w:sdtContent>
      </w:sdt>
      <w:r w:rsidR="003E6A69" w:rsidRPr="00DD5476">
        <w:rPr>
          <w:lang w:val="en-US"/>
        </w:rPr>
        <w:t xml:space="preserve"> </w:t>
      </w:r>
      <w:r w:rsidR="00383733">
        <w:rPr>
          <w:lang w:val="en-US"/>
        </w:rPr>
        <w:t xml:space="preserve">already </w:t>
      </w:r>
      <w:r w:rsidR="003E6A69" w:rsidRPr="00DD5476">
        <w:rPr>
          <w:lang w:val="en-US"/>
        </w:rPr>
        <w:t xml:space="preserve">put it, organizations should ensure not to be “rewarding A, while hoping for B”. </w:t>
      </w:r>
      <w:r w:rsidR="003E6A69" w:rsidRPr="00A0649C">
        <w:rPr>
          <w:lang w:val="en-US"/>
        </w:rPr>
        <w:t>So h</w:t>
      </w:r>
      <w:r w:rsidR="00827CF6" w:rsidRPr="00A0649C">
        <w:rPr>
          <w:lang w:val="en-US"/>
        </w:rPr>
        <w:t>ow can organizations</w:t>
      </w:r>
      <w:r w:rsidR="003E6A69" w:rsidRPr="00A0649C">
        <w:rPr>
          <w:lang w:val="en-US"/>
        </w:rPr>
        <w:t xml:space="preserve"> </w:t>
      </w:r>
      <w:r>
        <w:rPr>
          <w:lang w:val="en-US"/>
        </w:rPr>
        <w:t>select</w:t>
      </w:r>
      <w:r w:rsidR="003E6A69" w:rsidRPr="00A0649C">
        <w:rPr>
          <w:lang w:val="en-US"/>
        </w:rPr>
        <w:t xml:space="preserve"> </w:t>
      </w:r>
      <w:r>
        <w:rPr>
          <w:lang w:val="en-US"/>
        </w:rPr>
        <w:t>team and organization-wide</w:t>
      </w:r>
      <w:r w:rsidR="003E6A69" w:rsidRPr="00A0649C">
        <w:rPr>
          <w:lang w:val="en-US"/>
        </w:rPr>
        <w:t xml:space="preserve"> HRM practices to attenuate the potential conflict employees are experiencing with regard to different organizational, team, and individual objectives? We</w:t>
      </w:r>
      <w:r w:rsidR="003E6A69" w:rsidRPr="00DD5476">
        <w:rPr>
          <w:lang w:val="en-US"/>
        </w:rPr>
        <w:t xml:space="preserve"> discuss recommendations related to this important question in the section on managerial implications.</w:t>
      </w:r>
    </w:p>
    <w:p w14:paraId="4F7D806B" w14:textId="2286F1AC" w:rsidR="00D12903" w:rsidRDefault="002277CE" w:rsidP="00032F8E">
      <w:pPr>
        <w:ind w:firstLine="426"/>
        <w:jc w:val="left"/>
        <w:rPr>
          <w:lang w:val="en-US"/>
        </w:rPr>
      </w:pPr>
      <w:r w:rsidRPr="00FE4B17">
        <w:rPr>
          <w:lang w:val="en-US"/>
        </w:rPr>
        <w:t xml:space="preserve">In addition to </w:t>
      </w:r>
      <w:r w:rsidR="007E57BF" w:rsidRPr="00FE4B17">
        <w:rPr>
          <w:lang w:val="en-US"/>
        </w:rPr>
        <w:t>our</w:t>
      </w:r>
      <w:r w:rsidRPr="00FE4B17">
        <w:rPr>
          <w:lang w:val="en-US"/>
        </w:rPr>
        <w:t xml:space="preserve"> </w:t>
      </w:r>
      <w:r w:rsidR="00F3459E" w:rsidRPr="00FE4B17">
        <w:rPr>
          <w:lang w:val="en-US"/>
        </w:rPr>
        <w:t>contribution to the HRM literatu</w:t>
      </w:r>
      <w:r w:rsidRPr="00FE4B17">
        <w:rPr>
          <w:lang w:val="en-US"/>
        </w:rPr>
        <w:t>re</w:t>
      </w:r>
      <w:r w:rsidR="007B1A11" w:rsidRPr="00FE4B17">
        <w:rPr>
          <w:lang w:val="en-US"/>
        </w:rPr>
        <w:t xml:space="preserve">, our analysis </w:t>
      </w:r>
      <w:r w:rsidR="00F3459E" w:rsidRPr="00FE4B17">
        <w:rPr>
          <w:lang w:val="en-US"/>
        </w:rPr>
        <w:t>adds to</w:t>
      </w:r>
      <w:r w:rsidR="007B1A11" w:rsidRPr="00FE4B17">
        <w:rPr>
          <w:lang w:val="en-US"/>
        </w:rPr>
        <w:t xml:space="preserve"> the currently underdeveloped </w:t>
      </w:r>
      <w:r w:rsidR="007E57BF" w:rsidRPr="00FE4B17">
        <w:rPr>
          <w:lang w:val="en-US"/>
        </w:rPr>
        <w:t xml:space="preserve">stream </w:t>
      </w:r>
      <w:r w:rsidR="007B1A11" w:rsidRPr="00FE4B17">
        <w:rPr>
          <w:lang w:val="en-US"/>
        </w:rPr>
        <w:t xml:space="preserve">of research on </w:t>
      </w:r>
      <w:r w:rsidR="00F3459E" w:rsidRPr="00FE4B17">
        <w:rPr>
          <w:lang w:val="en-US"/>
        </w:rPr>
        <w:t xml:space="preserve">HR-related and </w:t>
      </w:r>
      <w:r w:rsidR="007B1A11" w:rsidRPr="00FE4B17">
        <w:rPr>
          <w:lang w:val="en-US"/>
        </w:rPr>
        <w:t xml:space="preserve">psychological factors as </w:t>
      </w:r>
      <w:r w:rsidR="00F3459E" w:rsidRPr="00FE4B17">
        <w:rPr>
          <w:lang w:val="en-US"/>
        </w:rPr>
        <w:t>determinants of</w:t>
      </w:r>
      <w:r w:rsidR="007B1A11" w:rsidRPr="00FE4B17">
        <w:rPr>
          <w:lang w:val="en-US"/>
        </w:rPr>
        <w:t xml:space="preserve"> cooperative networks</w:t>
      </w:r>
      <w:r w:rsidR="00F3459E" w:rsidRPr="00FE4B17">
        <w:rPr>
          <w:lang w:val="en-US"/>
        </w:rPr>
        <w:t xml:space="preserve"> in organizations</w:t>
      </w:r>
      <w:r w:rsidR="006A5884">
        <w:rPr>
          <w:lang w:val="en-US"/>
        </w:rPr>
        <w:t xml:space="preserve"> </w:t>
      </w:r>
      <w:sdt>
        <w:sdtPr>
          <w:rPr>
            <w:lang w:val="en-US"/>
          </w:rPr>
          <w:alias w:val="Don't edit this field"/>
          <w:tag w:val="CitaviPlaceholder#3fe3842a-fb39-4a13-872f-b813f349b7ae"/>
          <w:id w:val="-1706013193"/>
          <w:placeholder>
            <w:docPart w:val="DefaultPlaceholder_-1854013440"/>
          </w:placeholder>
        </w:sdtPr>
        <w:sdtEndPr/>
        <w:sdtContent>
          <w:r w:rsidR="006A5884">
            <w:rPr>
              <w:lang w:val="en-US"/>
            </w:rPr>
            <w:fldChar w:fldCharType="begin"/>
          </w:r>
          <w:r w:rsidR="00217981">
            <w:rPr>
              <w:lang w:val="en-US"/>
            </w:rPr>
            <w:instrText>ADDIN CitaviPlaceholder{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yZWYiOiI1In19XSwiQ2l0YXRpb25LZXlVcGRhdGVUeXBlIjowLCJDb2xsYWJvcmF0b3JzIjpbXSwiRG9pIjoiMTAuMTAwMi9ocm0uMjE1ND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}</w:instrText>
          </w:r>
          <w:r w:rsidR="006A5884">
            <w:rPr>
              <w:lang w:val="en-US"/>
            </w:rPr>
            <w:fldChar w:fldCharType="separate"/>
          </w:r>
          <w:r w:rsidR="00F11E7E">
            <w:rPr>
              <w:lang w:val="en-US"/>
            </w:rPr>
            <w:t>(Hollenbeck &amp; Jamieson, 2015; Kaše et al., 2013; Soltis, Brass, &amp; Lepak, 2018)</w:t>
          </w:r>
          <w:r w:rsidR="006A5884">
            <w:rPr>
              <w:lang w:val="en-US"/>
            </w:rPr>
            <w:fldChar w:fldCharType="end"/>
          </w:r>
        </w:sdtContent>
      </w:sdt>
      <w:r w:rsidR="006A5884">
        <w:rPr>
          <w:lang w:val="en-US"/>
        </w:rPr>
        <w:t xml:space="preserve">. </w:t>
      </w:r>
      <w:r w:rsidR="007B1A11" w:rsidRPr="00FE4B17">
        <w:rPr>
          <w:lang w:val="en-US"/>
        </w:rPr>
        <w:t>The few studies</w:t>
      </w:r>
      <w:r w:rsidR="007E57BF" w:rsidRPr="00FE4B17">
        <w:rPr>
          <w:lang w:val="en-US"/>
        </w:rPr>
        <w:t xml:space="preserve"> that</w:t>
      </w:r>
      <w:r w:rsidR="007B1A11" w:rsidRPr="00FE4B17">
        <w:rPr>
          <w:lang w:val="en-US"/>
        </w:rPr>
        <w:t xml:space="preserve"> investigat</w:t>
      </w:r>
      <w:r w:rsidR="007E57BF" w:rsidRPr="00FE4B17">
        <w:rPr>
          <w:lang w:val="en-US"/>
        </w:rPr>
        <w:t>e</w:t>
      </w:r>
      <w:r w:rsidR="007B1A11" w:rsidRPr="00FE4B17">
        <w:rPr>
          <w:lang w:val="en-US"/>
        </w:rPr>
        <w:t xml:space="preserve"> the link between motivation and knowledge</w:t>
      </w:r>
      <w:r w:rsidR="007E57BF" w:rsidRPr="00FE4B17">
        <w:rPr>
          <w:lang w:val="en-US"/>
        </w:rPr>
        <w:t>-</w:t>
      </w:r>
      <w:r w:rsidR="007B1A11" w:rsidRPr="00FE4B17">
        <w:rPr>
          <w:lang w:val="en-US"/>
        </w:rPr>
        <w:t xml:space="preserve">exchange networks examine individual positioning in the network, </w:t>
      </w:r>
      <w:r w:rsidR="007E57BF" w:rsidRPr="00FE4B17">
        <w:rPr>
          <w:lang w:val="en-US"/>
        </w:rPr>
        <w:t>while they</w:t>
      </w:r>
      <w:r w:rsidR="00205AD5">
        <w:rPr>
          <w:lang w:val="en-US"/>
        </w:rPr>
        <w:t xml:space="preserve"> neglect</w:t>
      </w:r>
      <w:r w:rsidR="007E57BF" w:rsidRPr="00FE4B17">
        <w:rPr>
          <w:lang w:val="en-US"/>
        </w:rPr>
        <w:t xml:space="preserve"> to consider</w:t>
      </w:r>
      <w:r w:rsidR="007B1A11" w:rsidRPr="00FE4B17">
        <w:rPr>
          <w:lang w:val="en-US"/>
        </w:rPr>
        <w:t xml:space="preserve"> the</w:t>
      </w:r>
      <w:r w:rsidR="00C87B45" w:rsidRPr="00FE4B17">
        <w:rPr>
          <w:lang w:val="en-US"/>
        </w:rPr>
        <w:t xml:space="preserve"> direction of the knowledge exchange (i.e., seeking or providing)</w:t>
      </w:r>
      <w:r w:rsidR="0089578D">
        <w:rPr>
          <w:lang w:val="en-US"/>
        </w:rPr>
        <w:t xml:space="preserve"> </w:t>
      </w:r>
      <w:sdt>
        <w:sdtPr>
          <w:rPr>
            <w:lang w:val="en-US"/>
          </w:rPr>
          <w:alias w:val="Don't edit this field"/>
          <w:tag w:val="CitaviPlaceholder#3f16cf66-4795-4eb4-b9e6-0e91efdf5286"/>
          <w:id w:val="1232653056"/>
          <w:placeholder>
            <w:docPart w:val="DefaultPlaceholder_-1854013440"/>
          </w:placeholder>
        </w:sdtPr>
        <w:sdtEndPr/>
        <w:sdtContent>
          <w:r w:rsidR="0089578D">
            <w:rPr>
              <w:lang w:val="en-US"/>
            </w:rPr>
            <w:fldChar w:fldCharType="begin"/>
          </w:r>
          <w:r w:rsidR="00217981">
            <w:rPr>
              <w:lang w:val="en-US"/>
            </w:rPr>
            <w:instrText>ADDIN CitaviPlaceholder{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}</w:instrText>
          </w:r>
          <w:r w:rsidR="0089578D">
            <w:rPr>
              <w:lang w:val="en-US"/>
            </w:rPr>
            <w:fldChar w:fldCharType="separate"/>
          </w:r>
          <w:r w:rsidR="00F11E7E">
            <w:rPr>
              <w:lang w:val="en-US"/>
            </w:rPr>
            <w:t>(Aalbers et al., 2013; Teigland &amp; Wasko, 2009)</w:t>
          </w:r>
          <w:r w:rsidR="0089578D">
            <w:rPr>
              <w:lang w:val="en-US"/>
            </w:rPr>
            <w:fldChar w:fldCharType="end"/>
          </w:r>
        </w:sdtContent>
      </w:sdt>
      <w:r w:rsidR="007E57BF" w:rsidRPr="00FE4B17">
        <w:rPr>
          <w:lang w:val="en-US"/>
        </w:rPr>
        <w:t xml:space="preserve"> as well as </w:t>
      </w:r>
      <w:r w:rsidR="00C87B45" w:rsidRPr="00FE4B17">
        <w:rPr>
          <w:lang w:val="en-US"/>
        </w:rPr>
        <w:t xml:space="preserve">dyadic or </w:t>
      </w:r>
      <w:r w:rsidR="007B1A11" w:rsidRPr="00FE4B17">
        <w:rPr>
          <w:lang w:val="en-US"/>
        </w:rPr>
        <w:t xml:space="preserve">network self-organizing effects </w:t>
      </w:r>
      <w:sdt>
        <w:sdtPr>
          <w:rPr>
            <w:lang w:val="en-US"/>
          </w:rPr>
          <w:alias w:val="Don’t edit this field."/>
          <w:tag w:val="CitaviPlaceholder#efd4c23f-d85f-4a20-9931-9f67061023df"/>
          <w:id w:val="232899409"/>
          <w:placeholder>
            <w:docPart w:val="0857925B1DE3445F96B16E84313903DE"/>
          </w:placeholder>
        </w:sdtPr>
        <w:sdtEndPr/>
        <w:sdtContent>
          <w:r w:rsidR="007B1A11" w:rsidRPr="00FE4B17">
            <w:rPr>
              <w:lang w:val="en-US"/>
            </w:rPr>
            <w:fldChar w:fldCharType="begin"/>
          </w:r>
          <w:r w:rsidR="00217981">
            <w:rPr>
              <w:lang w:val="en-US"/>
            </w:rPr>
            <w:instrText>ADDIN CitaviPlaceholder{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}</w:instrText>
          </w:r>
          <w:r w:rsidR="007B1A11" w:rsidRPr="00FE4B17">
            <w:rPr>
              <w:lang w:val="en-US"/>
            </w:rPr>
            <w:fldChar w:fldCharType="separate"/>
          </w:r>
          <w:r w:rsidR="00F11E7E">
            <w:rPr>
              <w:lang w:val="en-US"/>
            </w:rPr>
            <w:t>(Aalbers et al., 2013; Kaše et al., 2009; Teigland &amp; Wasko, 2009)</w:t>
          </w:r>
          <w:r w:rsidR="007B1A11" w:rsidRPr="00FE4B17">
            <w:rPr>
              <w:lang w:val="en-US"/>
            </w:rPr>
            <w:fldChar w:fldCharType="end"/>
          </w:r>
        </w:sdtContent>
      </w:sdt>
      <w:r w:rsidR="00600A44">
        <w:rPr>
          <w:lang w:val="en-US"/>
        </w:rPr>
        <w:t xml:space="preserve">. </w:t>
      </w:r>
      <w:r w:rsidR="00D12903" w:rsidRPr="00FE4B17">
        <w:rPr>
          <w:lang w:val="en-US"/>
        </w:rPr>
        <w:t xml:space="preserve">By accounting for the latter, we are able to provide more </w:t>
      </w:r>
      <w:r w:rsidR="00D12903" w:rsidRPr="00411D28">
        <w:rPr>
          <w:lang w:val="en-US"/>
        </w:rPr>
        <w:t>nuanced</w:t>
      </w:r>
      <w:r w:rsidR="00D12903" w:rsidRPr="00FE4B17">
        <w:rPr>
          <w:lang w:val="en-US"/>
        </w:rPr>
        <w:t xml:space="preserve"> insights into the role of employees’ motivational orientation as a contributor to the overall shape of knowledge-exchange networks.</w:t>
      </w:r>
    </w:p>
    <w:p w14:paraId="05E10C02" w14:textId="68451ECE" w:rsidR="007B1A11" w:rsidRPr="00FE4B17" w:rsidRDefault="00D12903" w:rsidP="00032F8E">
      <w:pPr>
        <w:ind w:firstLine="426"/>
        <w:jc w:val="left"/>
        <w:rPr>
          <w:highlight w:val="yellow"/>
          <w:lang w:val="en-US"/>
        </w:rPr>
      </w:pPr>
      <w:r>
        <w:rPr>
          <w:lang w:val="en-US"/>
        </w:rPr>
        <w:lastRenderedPageBreak/>
        <w:t>Related to the previous point, our study makes a methodological contribution to the HRM literature. We demonstrate the usefulness of ERGMs</w:t>
      </w:r>
      <w:r w:rsidR="00EE09F7">
        <w:rPr>
          <w:lang w:val="en-US"/>
        </w:rPr>
        <w:t xml:space="preserve"> as </w:t>
      </w:r>
      <w:r w:rsidRPr="00D12903">
        <w:rPr>
          <w:lang w:val="en-US"/>
        </w:rPr>
        <w:t>powerful network</w:t>
      </w:r>
      <w:r w:rsidR="00EE09F7">
        <w:rPr>
          <w:lang w:val="en-US"/>
        </w:rPr>
        <w:t xml:space="preserve"> </w:t>
      </w:r>
      <w:r w:rsidRPr="00D12903">
        <w:rPr>
          <w:lang w:val="en-US"/>
        </w:rPr>
        <w:t>modeling tool</w:t>
      </w:r>
      <w:r w:rsidR="00EE09F7">
        <w:rPr>
          <w:lang w:val="en-US"/>
        </w:rPr>
        <w:t xml:space="preserve"> </w:t>
      </w:r>
      <w:r w:rsidRPr="00D12903">
        <w:rPr>
          <w:lang w:val="en-US"/>
        </w:rPr>
        <w:t xml:space="preserve">that </w:t>
      </w:r>
      <w:r w:rsidR="00EE09F7">
        <w:rPr>
          <w:lang w:val="en-US"/>
        </w:rPr>
        <w:t>can “</w:t>
      </w:r>
      <w:r w:rsidR="00EE09F7" w:rsidRPr="00EE09F7">
        <w:rPr>
          <w:lang w:val="en-US"/>
        </w:rPr>
        <w:t>help HRM researchers address</w:t>
      </w:r>
      <w:r w:rsidR="00EE09F7">
        <w:rPr>
          <w:lang w:val="en-US"/>
        </w:rPr>
        <w:t xml:space="preserve"> </w:t>
      </w:r>
      <w:r w:rsidR="00EE09F7" w:rsidRPr="00EE09F7">
        <w:rPr>
          <w:lang w:val="en-US"/>
        </w:rPr>
        <w:t>the research questions that they have been</w:t>
      </w:r>
      <w:r w:rsidR="00EE09F7">
        <w:rPr>
          <w:lang w:val="en-US"/>
        </w:rPr>
        <w:t xml:space="preserve"> </w:t>
      </w:r>
      <w:r w:rsidR="00EE09F7" w:rsidRPr="00EE09F7">
        <w:rPr>
          <w:lang w:val="en-US"/>
        </w:rPr>
        <w:t>unable to explore</w:t>
      </w:r>
      <w:r w:rsidR="00EE09F7">
        <w:rPr>
          <w:lang w:val="en-US"/>
        </w:rPr>
        <w:t>”</w:t>
      </w:r>
      <w:r w:rsidR="00546F36">
        <w:rPr>
          <w:lang w:val="en-US"/>
        </w:rPr>
        <w:t xml:space="preserve"> </w:t>
      </w:r>
      <w:sdt>
        <w:sdtPr>
          <w:rPr>
            <w:lang w:val="en-US"/>
          </w:rPr>
          <w:alias w:val="Don't edit this field"/>
          <w:tag w:val="CitaviPlaceholder#6dba9666-2d2e-4784-b985-d7146f6d137e"/>
          <w:id w:val="-240027021"/>
          <w:placeholder>
            <w:docPart w:val="DefaultPlaceholder_-1854013440"/>
          </w:placeholder>
        </w:sdtPr>
        <w:sdtEndPr/>
        <w:sdtContent>
          <w:r w:rsidR="00546F36">
            <w:rPr>
              <w:lang w:val="en-US"/>
            </w:rPr>
            <w:fldChar w:fldCharType="begin"/>
          </w:r>
          <w:r w:rsidR="00217981">
            <w:rPr>
              <w:lang w:val="en-US"/>
            </w:rPr>
            <w:instrText>ADDIN CitaviPlaceholder{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yZWYiOiI4In19XSwiQ2l0YXRpb25LZXlVcGRhdGVUeXBlIjowLCJDb2xsYWJvcmF0b3JzIjpbXSwiRG9pIjoiMTAuMTAwMi9ocm0uMjE1NDY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}</w:instrText>
          </w:r>
          <w:r w:rsidR="00546F36">
            <w:rPr>
              <w:lang w:val="en-US"/>
            </w:rPr>
            <w:fldChar w:fldCharType="separate"/>
          </w:r>
          <w:r w:rsidR="00F11E7E">
            <w:rPr>
              <w:lang w:val="en-US"/>
            </w:rPr>
            <w:t>(Kaše et al., 2013, p. 479)</w:t>
          </w:r>
          <w:r w:rsidR="00546F36">
            <w:rPr>
              <w:lang w:val="en-US"/>
            </w:rPr>
            <w:fldChar w:fldCharType="end"/>
          </w:r>
        </w:sdtContent>
      </w:sdt>
      <w:r w:rsidR="00546F36">
        <w:rPr>
          <w:lang w:val="en-US"/>
        </w:rPr>
        <w:t>.</w:t>
      </w:r>
      <w:r w:rsidR="00EE09F7">
        <w:rPr>
          <w:lang w:val="en-US"/>
        </w:rPr>
        <w:t xml:space="preserve"> ERGMs are </w:t>
      </w:r>
      <w:r w:rsidRPr="00D12903">
        <w:rPr>
          <w:lang w:val="en-US"/>
        </w:rPr>
        <w:t>uniquely</w:t>
      </w:r>
      <w:r w:rsidR="00EE09F7">
        <w:rPr>
          <w:lang w:val="en-US"/>
        </w:rPr>
        <w:t xml:space="preserve"> </w:t>
      </w:r>
      <w:r w:rsidRPr="00D12903">
        <w:rPr>
          <w:lang w:val="en-US"/>
        </w:rPr>
        <w:t xml:space="preserve">capable of </w:t>
      </w:r>
      <w:r w:rsidR="00EE09F7">
        <w:rPr>
          <w:lang w:val="en-US"/>
        </w:rPr>
        <w:t xml:space="preserve">translating our dual focus on the </w:t>
      </w:r>
      <w:r w:rsidR="00EE09F7" w:rsidRPr="00FE4B17">
        <w:rPr>
          <w:lang w:val="en-US"/>
        </w:rPr>
        <w:t>perspective of the focal employee and the dyad</w:t>
      </w:r>
      <w:r w:rsidR="00EE09F7">
        <w:rPr>
          <w:lang w:val="en-US"/>
        </w:rPr>
        <w:t xml:space="preserve"> to an appropriate statistical representation</w:t>
      </w:r>
      <w:r w:rsidR="008270BE">
        <w:rPr>
          <w:lang w:val="en-US"/>
        </w:rPr>
        <w:t xml:space="preserve"> and, thereby, advance the HRM literature</w:t>
      </w:r>
      <w:r w:rsidR="00EE09F7">
        <w:rPr>
          <w:lang w:val="en-US"/>
        </w:rPr>
        <w:t>.</w:t>
      </w:r>
    </w:p>
    <w:p w14:paraId="4BAA9B7F" w14:textId="77777777" w:rsidR="00A02DF9" w:rsidRPr="00FE4B17" w:rsidRDefault="00A02DF9" w:rsidP="007B1A11">
      <w:pPr>
        <w:ind w:firstLine="708"/>
        <w:jc w:val="left"/>
        <w:rPr>
          <w:lang w:val="en-US"/>
        </w:rPr>
      </w:pPr>
    </w:p>
    <w:p w14:paraId="25964A4C" w14:textId="77777777" w:rsidR="007B1A11" w:rsidRPr="00FE4B17" w:rsidRDefault="007B1A11" w:rsidP="007B1A11">
      <w:pPr>
        <w:pStyle w:val="Heading2"/>
        <w:rPr>
          <w:b/>
          <w:lang w:val="en-US"/>
        </w:rPr>
      </w:pPr>
      <w:r w:rsidRPr="00FE4B17">
        <w:rPr>
          <w:rFonts w:ascii="Times New Roman" w:hAnsi="Times New Roman" w:cs="Times New Roman"/>
          <w:b/>
          <w:color w:val="auto"/>
          <w:sz w:val="24"/>
          <w:szCs w:val="24"/>
          <w:lang w:val="en-US"/>
        </w:rPr>
        <w:t>Managerial Implications</w:t>
      </w:r>
    </w:p>
    <w:p w14:paraId="0434B0E1" w14:textId="77777777" w:rsidR="007C7093" w:rsidRDefault="007C7093" w:rsidP="007C7093">
      <w:pPr>
        <w:ind w:firstLine="426"/>
        <w:jc w:val="left"/>
        <w:rPr>
          <w:lang w:val="en-US"/>
        </w:rPr>
      </w:pPr>
      <w:r w:rsidRPr="00013366">
        <w:rPr>
          <w:lang w:val="en-US"/>
        </w:rPr>
        <w:t>The results of our analyses have numerous managerial implications. Most notably, by</w:t>
      </w:r>
      <w:r>
        <w:rPr>
          <w:lang w:val="en-US"/>
        </w:rPr>
        <w:t xml:space="preserve"> </w:t>
      </w:r>
      <w:r w:rsidRPr="00013366">
        <w:rPr>
          <w:lang w:val="en-US"/>
        </w:rPr>
        <w:t>enhancing our understanding of the influence of extrinsic motivation on sales employees’ knowledge-exchange behaviors, our study provides an opportunity to critically assess and potentially adapt HRM practices, specifically the use of incentives to foster</w:t>
      </w:r>
      <w:r>
        <w:rPr>
          <w:lang w:val="en-US"/>
        </w:rPr>
        <w:t xml:space="preserve"> extrinsic motivation and</w:t>
      </w:r>
      <w:r w:rsidRPr="00013366">
        <w:rPr>
          <w:lang w:val="en-US"/>
        </w:rPr>
        <w:t xml:space="preserve"> knowledge exchange behavior. The clear definition of organizational</w:t>
      </w:r>
      <w:r>
        <w:rPr>
          <w:lang w:val="en-US"/>
        </w:rPr>
        <w:t>, team, and individual</w:t>
      </w:r>
      <w:r w:rsidRPr="00013366">
        <w:rPr>
          <w:lang w:val="en-US"/>
        </w:rPr>
        <w:t xml:space="preserve"> priorities with regard to desired behaviors is key for the establishment of an effective</w:t>
      </w:r>
      <w:r>
        <w:rPr>
          <w:lang w:val="en-US"/>
        </w:rPr>
        <w:t xml:space="preserve"> and aligned</w:t>
      </w:r>
      <w:r w:rsidRPr="00013366">
        <w:rPr>
          <w:lang w:val="en-US"/>
        </w:rPr>
        <w:t xml:space="preserve"> incentive system. Although this might seem self-evident, it is likely to be a difficult undertaking, as HR and sales managers face the aforementioned tension between divergent objectives </w:t>
      </w:r>
      <w:r>
        <w:rPr>
          <w:lang w:val="en-US"/>
        </w:rPr>
        <w:t>that is particularly salient in sales</w:t>
      </w:r>
      <w:r w:rsidRPr="00013366">
        <w:rPr>
          <w:lang w:val="en-US"/>
        </w:rPr>
        <w:t xml:space="preserve">: enhancing individual performance on the one hand and encouraging cooperative knowledge exchange on the other. </w:t>
      </w:r>
    </w:p>
    <w:p w14:paraId="74726D0B" w14:textId="6AA17B33" w:rsidR="007C7093" w:rsidRPr="00E55811" w:rsidRDefault="007C7093" w:rsidP="007C7093">
      <w:pPr>
        <w:ind w:firstLine="426"/>
        <w:jc w:val="left"/>
        <w:rPr>
          <w:lang w:val="en-US"/>
        </w:rPr>
      </w:pPr>
      <w:r w:rsidRPr="00013366">
        <w:rPr>
          <w:lang w:val="en-US"/>
        </w:rPr>
        <w:t>HRM efforts focused on developing an appropriate incentive policy should</w:t>
      </w:r>
      <w:r>
        <w:rPr>
          <w:lang w:val="en-US"/>
        </w:rPr>
        <w:t>,</w:t>
      </w:r>
      <w:r w:rsidRPr="00013366">
        <w:rPr>
          <w:lang w:val="en-US"/>
        </w:rPr>
        <w:t xml:space="preserve"> therefore</w:t>
      </w:r>
      <w:r>
        <w:rPr>
          <w:lang w:val="en-US"/>
        </w:rPr>
        <w:t>,</w:t>
      </w:r>
      <w:r w:rsidRPr="00013366">
        <w:rPr>
          <w:lang w:val="en-US"/>
        </w:rPr>
        <w:t xml:space="preserve"> be directed at reconciling </w:t>
      </w:r>
      <w:r>
        <w:rPr>
          <w:lang w:val="en-US"/>
        </w:rPr>
        <w:t xml:space="preserve">the distinct requirements of the sales context, such as </w:t>
      </w:r>
      <w:r w:rsidRPr="00013366">
        <w:rPr>
          <w:lang w:val="en-US"/>
        </w:rPr>
        <w:t>individual performance objectives</w:t>
      </w:r>
      <w:r>
        <w:rPr>
          <w:lang w:val="en-US"/>
        </w:rPr>
        <w:t>,</w:t>
      </w:r>
      <w:r w:rsidRPr="00013366">
        <w:rPr>
          <w:lang w:val="en-US"/>
        </w:rPr>
        <w:t xml:space="preserve"> with the encouragement of knowledge exchange</w:t>
      </w:r>
      <w:r>
        <w:rPr>
          <w:lang w:val="en-US"/>
        </w:rPr>
        <w:t xml:space="preserve">. Moreover, they need to keep an eye on the alignment of HRM </w:t>
      </w:r>
      <w:r w:rsidRPr="00E55811">
        <w:rPr>
          <w:lang w:val="en-US"/>
        </w:rPr>
        <w:t xml:space="preserve">practices and incentives applied </w:t>
      </w:r>
      <w:r>
        <w:rPr>
          <w:lang w:val="en-US"/>
        </w:rPr>
        <w:t>to</w:t>
      </w:r>
      <w:r w:rsidRPr="00E55811">
        <w:rPr>
          <w:lang w:val="en-US"/>
        </w:rPr>
        <w:t xml:space="preserve"> the organization </w:t>
      </w:r>
      <w:r>
        <w:rPr>
          <w:lang w:val="en-US"/>
        </w:rPr>
        <w:t xml:space="preserve">as a whole, employees in specific functions, and </w:t>
      </w:r>
      <w:r w:rsidRPr="00E55811">
        <w:rPr>
          <w:lang w:val="en-US"/>
        </w:rPr>
        <w:t>team</w:t>
      </w:r>
      <w:r>
        <w:rPr>
          <w:lang w:val="en-US"/>
        </w:rPr>
        <w:t>s</w:t>
      </w:r>
      <w:r w:rsidRPr="00E55811">
        <w:rPr>
          <w:lang w:val="en-US"/>
        </w:rPr>
        <w:t>. At the level of the overall organization,</w:t>
      </w:r>
      <w:r w:rsidRPr="00E55811">
        <w:t xml:space="preserve"> </w:t>
      </w:r>
      <w:r w:rsidRPr="00E55811">
        <w:lastRenderedPageBreak/>
        <w:t>commitment-based HRM practices, such as incentives linked to common goal attainment and organizational performance, contribute to a climate of trust, cooperation and shared language</w:t>
      </w:r>
      <w:r>
        <w:t xml:space="preserve"> </w:t>
      </w:r>
      <w:sdt>
        <w:sdtPr>
          <w:alias w:val="Don't edit this field"/>
          <w:tag w:val="CitaviPlaceholder#4c78b4bc-57d9-4154-841f-ceade5ddc96b"/>
          <w:id w:val="-1171250615"/>
          <w:placeholder>
            <w:docPart w:val="CE1243050B0E459B94CFD98BAB473DC9"/>
          </w:placeholder>
        </w:sdtPr>
        <w:sdtEndPr/>
        <w:sdtContent>
          <w:r>
            <w:fldChar w:fldCharType="begin"/>
          </w:r>
          <w:r w:rsidR="00217981">
            <w:instrText>ADDIN CitaviPlaceholder{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}</w:instrText>
          </w:r>
          <w:r>
            <w:fldChar w:fldCharType="separate"/>
          </w:r>
          <w:r>
            <w:t>(Collins &amp; Smith, 2006)</w:t>
          </w:r>
          <w:r>
            <w:fldChar w:fldCharType="end"/>
          </w:r>
        </w:sdtContent>
      </w:sdt>
      <w:r w:rsidRPr="00E55811">
        <w:t>, which in turn fosters a favorable organizational climate for cooperative behavior, such as knowledge exchange</w:t>
      </w:r>
      <w:r>
        <w:t xml:space="preserve"> </w:t>
      </w:r>
      <w:sdt>
        <w:sdtPr>
          <w:alias w:val="Don't edit this field"/>
          <w:tag w:val="CitaviPlaceholder#34973407-0236-4b97-8d0b-d28f66d9c7f5"/>
          <w:id w:val="521295257"/>
          <w:placeholder>
            <w:docPart w:val="CE1243050B0E459B94CFD98BAB473DC9"/>
          </w:placeholder>
        </w:sdtPr>
        <w:sdtEndPr/>
        <w:sdtContent>
          <w:r>
            <w:fldChar w:fldCharType="begin"/>
          </w:r>
          <w:r w:rsidR="00217981">
            <w:instrText>ADDIN CitaviPlaceholder{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}</w:instrText>
          </w:r>
          <w:r>
            <w:fldChar w:fldCharType="separate"/>
          </w:r>
          <w:r>
            <w:t>(Zárraga &amp; Bonache, 2003)</w:t>
          </w:r>
          <w:r>
            <w:fldChar w:fldCharType="end"/>
          </w:r>
        </w:sdtContent>
      </w:sdt>
      <w:r w:rsidRPr="00E55811">
        <w:t xml:space="preserve">. </w:t>
      </w:r>
    </w:p>
    <w:p w14:paraId="64CE3FDF" w14:textId="0BB55D65" w:rsidR="007C7093" w:rsidRPr="00FE4B17" w:rsidRDefault="007C7093" w:rsidP="007C7093">
      <w:pPr>
        <w:ind w:firstLine="426"/>
        <w:jc w:val="left"/>
        <w:rPr>
          <w:lang w:val="en-US"/>
        </w:rPr>
      </w:pPr>
      <w:r w:rsidRPr="00E55811">
        <w:t xml:space="preserve">These overall organizational efforts to foster knowledge exchange </w:t>
      </w:r>
      <w:r>
        <w:t>should</w:t>
      </w:r>
      <w:r w:rsidRPr="00E55811">
        <w:t xml:space="preserve"> be complemented with HRM practices that are specific to certain functions, such as sales, </w:t>
      </w:r>
      <w:r w:rsidRPr="0080144F">
        <w:t>or to teams</w:t>
      </w:r>
      <w:r w:rsidRPr="00E55811">
        <w:t xml:space="preserve">. </w:t>
      </w:r>
      <w:r w:rsidRPr="00E55811">
        <w:rPr>
          <w:lang w:val="en-US"/>
        </w:rPr>
        <w:t>While</w:t>
      </w:r>
      <w:r w:rsidRPr="00E55811">
        <w:t xml:space="preserve"> for some functions, such as R&amp;D or marketing, knowledge exchange among coworkers is an inherent part of the daily routine </w:t>
      </w:r>
      <w:r w:rsidRPr="00E55811">
        <w:fldChar w:fldCharType="begin"/>
      </w:r>
      <w:r w:rsidRPr="00E55811">
        <w:instrText>ADDIN CitaviPlaceholder{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}</w:instrText>
      </w:r>
      <w:r w:rsidRPr="00E55811">
        <w:fldChar w:fldCharType="separate"/>
      </w:r>
      <w:r w:rsidRPr="00E55811">
        <w:t>(Brennecke &amp; Rank, 2017; Shin-Yuan Hung, Hui-Min Lai, &amp; Wen-Wen Chang, 2011)</w:t>
      </w:r>
      <w:r w:rsidRPr="00E55811">
        <w:fldChar w:fldCharType="end"/>
      </w:r>
      <w:r w:rsidRPr="00E55811">
        <w:t xml:space="preserve">, this is often not the case for sales and comparable functions in which employees work mainly autonomously. For employees in these functions, </w:t>
      </w:r>
      <w:r w:rsidRPr="00E55811">
        <w:rPr>
          <w:lang w:val="en-US"/>
        </w:rPr>
        <w:t xml:space="preserve">HRM practices should explicitly specify the cooperative exchange of knowledge between employees as an objective in the annual goal agreement and, thereby, acknowledge </w:t>
      </w:r>
      <w:r>
        <w:rPr>
          <w:lang w:val="en-US"/>
        </w:rPr>
        <w:t xml:space="preserve">the importance of </w:t>
      </w:r>
      <w:r w:rsidRPr="00E55811">
        <w:rPr>
          <w:lang w:val="en-US"/>
        </w:rPr>
        <w:t>cooperative knowledge exchange</w:t>
      </w:r>
      <w:r w:rsidRPr="00FE4B17">
        <w:rPr>
          <w:lang w:val="en-US"/>
        </w:rPr>
        <w:t>—</w:t>
      </w:r>
      <w:r>
        <w:rPr>
          <w:lang w:val="en-US"/>
        </w:rPr>
        <w:t>in addition to individual performance</w:t>
      </w:r>
      <w:r w:rsidRPr="00FE4B17">
        <w:rPr>
          <w:lang w:val="en-US"/>
        </w:rPr>
        <w:t>—</w:t>
      </w:r>
      <w:r w:rsidRPr="00E55811">
        <w:rPr>
          <w:lang w:val="en-US"/>
        </w:rPr>
        <w:t xml:space="preserve">as an object of external incentives </w:t>
      </w:r>
      <w:sdt>
        <w:sdtPr>
          <w:rPr>
            <w:lang w:val="en-US"/>
          </w:rPr>
          <w:alias w:val="Don't edit this field"/>
          <w:tag w:val="CitaviPlaceholder#35ef8013-3b3b-426f-a86a-65144644aed6"/>
          <w:id w:val="1206370475"/>
          <w:placeholder>
            <w:docPart w:val="015D35FEB4914085BE568E94886EEC16"/>
          </w:placeholder>
        </w:sdtPr>
        <w:sdtEndPr/>
        <w:sdtContent>
          <w:r w:rsidRPr="00E55811">
            <w:rPr>
              <w:lang w:val="en-US"/>
            </w:rPr>
            <w:fldChar w:fldCharType="begin"/>
          </w:r>
          <w:r w:rsidR="00217981">
            <w:rPr>
              <w:lang w:val="en-US"/>
            </w:rPr>
            <w:instrText>ADDIN CitaviPlaceholder{eyIkaWQiOiIxIiwiRW50cmllcyI6W3siJGlkIjoiMiIsIklkIjoiYjI3OTJlODgtYWU2OS00NTdjLTk4ZDQtYmVmZmJkM2ExNGQ2IiwiUmFuZ2VMZW5ndGgiOjE2LCJSZWZlcmVuY2VJZCI6IjJhNGVmZTJlLTU4ODUtNGRmZC05ZTUxLTYxOGNhZDIyMDRkZiIsIlJlZmVyZW5jZSI6eyIkaWQiOiIzIiwiQWJzdHJhY3RDb21wbGV4aXR5IjowLCJBYnN0cmFjdFNvdXJjZVRleHRGb3JtYXQiOjAsIkF1dGhvcnMiOlt7IiRpZCI6IjQ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zc4PC9uPlxyXG4gIDxpbj50cnVlPC9pbj5cclxuICA8b3M+Mzc4PC9vcz5cclxuICA8cHM+Mzc4PC9wcz5cclxuPC9zcD5cclxuPGVwPlxyXG4gIDxuPjM5MDwvbj5cclxuICA8aW4+dHJ1ZTwvaW4+XHJcbiAgPG9zPjM5MDwvb3M+XHJcbiAgPHBzPjM5MDwvcHM+XHJcbjwvZXA+XHJcbjxvcz4zNzgtMzkwPC9vcz4iLCJQYWdlUmFuZ2VOdW1iZXIiOjM3OCwiUGFnZVJhbmdlTnVtYmVyaW5nVHlwZSI6IlBhZ2UiLCJQYWdlUmFuZ2VOdW1lcmFsU3lzdGVtIjoiQXJhYmljIiwiUGVyaW9kaWNhbCI6eyIkaWQiOiI2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}</w:instrText>
          </w:r>
          <w:r w:rsidRPr="00E55811">
            <w:rPr>
              <w:lang w:val="en-US"/>
            </w:rPr>
            <w:fldChar w:fldCharType="separate"/>
          </w:r>
          <w:r>
            <w:rPr>
              <w:lang w:val="en-US"/>
            </w:rPr>
            <w:t>(Minbaeva, 2013)</w:t>
          </w:r>
          <w:r w:rsidRPr="00E55811">
            <w:rPr>
              <w:lang w:val="en-US"/>
            </w:rPr>
            <w:fldChar w:fldCharType="end"/>
          </w:r>
        </w:sdtContent>
      </w:sdt>
      <w:r w:rsidRPr="00E55811">
        <w:rPr>
          <w:lang w:val="en-US"/>
        </w:rPr>
        <w:t xml:space="preserve">. </w:t>
      </w:r>
      <w:r>
        <w:rPr>
          <w:lang w:val="en-US"/>
        </w:rPr>
        <w:t xml:space="preserve">With regard to teams, HR managers should combine individual goal setting and assessment of incentives with goals for team performance </w:t>
      </w:r>
      <w:sdt>
        <w:sdtPr>
          <w:rPr>
            <w:lang w:val="en-US"/>
          </w:rPr>
          <w:alias w:val="Don't edit this field"/>
          <w:tag w:val="CitaviPlaceholder#d13979d4-e5ce-461c-91db-684d476922a7"/>
          <w:id w:val="-237550197"/>
          <w:placeholder>
            <w:docPart w:val="C9706E5DC30A41758C0966C6EF2BBA38"/>
          </w:placeholder>
        </w:sdtPr>
        <w:sdtEndPr/>
        <w:sdtContent>
          <w:r>
            <w:rPr>
              <w:lang w:val="en-US"/>
            </w:rPr>
            <w:fldChar w:fldCharType="begin"/>
          </w:r>
          <w:r w:rsidR="00217981">
            <w:rPr>
              <w:lang w:val="en-US"/>
            </w:rPr>
            <w:instrText>ADDIN CitaviPlaceholder{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}</w:instrText>
          </w:r>
          <w:r>
            <w:rPr>
              <w:lang w:val="en-US"/>
            </w:rPr>
            <w:fldChar w:fldCharType="separate"/>
          </w:r>
          <w:r>
            <w:rPr>
              <w:lang w:val="en-US"/>
            </w:rPr>
            <w:t>(Quigley, Tesluk, Locke, &amp; Bartol, 2007)</w:t>
          </w:r>
          <w:r>
            <w:rPr>
              <w:lang w:val="en-US"/>
            </w:rPr>
            <w:fldChar w:fldCharType="end"/>
          </w:r>
        </w:sdtContent>
      </w:sdt>
      <w:r>
        <w:rPr>
          <w:lang w:val="en-US"/>
        </w:rPr>
        <w:t xml:space="preserve">. This ensures that employees are not only after the increase of their own performance, but also concerned with the overall performance of their team. As previous authors have suggested, combined individual and team goal setting is likely to encourage employees to help others by providing work-related information and advice to them more openly </w:t>
      </w:r>
      <w:sdt>
        <w:sdtPr>
          <w:rPr>
            <w:lang w:val="en-US"/>
          </w:rPr>
          <w:alias w:val="Don't edit this field"/>
          <w:tag w:val="CitaviPlaceholder#ee3d6994-704f-40ae-aab9-bc9f6b626eef"/>
          <w:id w:val="652646767"/>
          <w:placeholder>
            <w:docPart w:val="C0C9634F67414D7E8DE2B5D1A6383819"/>
          </w:placeholder>
        </w:sdtPr>
        <w:sdtEndPr/>
        <w:sdtContent>
          <w:r>
            <w:rPr>
              <w:lang w:val="en-US"/>
            </w:rPr>
            <w:fldChar w:fldCharType="begin"/>
          </w:r>
          <w:r w:rsidR="00217981">
            <w:rPr>
              <w:lang w:val="en-US"/>
            </w:rPr>
            <w:instrText>ADDIN CitaviPlaceholder{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}</w:instrText>
          </w:r>
          <w:r>
            <w:rPr>
              <w:lang w:val="en-US"/>
            </w:rPr>
            <w:fldChar w:fldCharType="separate"/>
          </w:r>
          <w:r>
            <w:rPr>
              <w:lang w:val="en-US"/>
            </w:rPr>
            <w:t>(Zárraga &amp; Bonache, 2003)</w:t>
          </w:r>
          <w:r>
            <w:rPr>
              <w:lang w:val="en-US"/>
            </w:rPr>
            <w:fldChar w:fldCharType="end"/>
          </w:r>
          <w:r>
            <w:rPr>
              <w:lang w:val="en-US"/>
            </w:rPr>
            <w:t>, as these efforts are likely to result in higher overall performance for the team, which in return benefits individual team members.</w:t>
          </w:r>
        </w:sdtContent>
      </w:sdt>
    </w:p>
    <w:p w14:paraId="57753809" w14:textId="4FEA56A5" w:rsidR="007C7093" w:rsidRDefault="007C7093" w:rsidP="007C7093">
      <w:pPr>
        <w:ind w:firstLine="426"/>
        <w:jc w:val="left"/>
        <w:rPr>
          <w:lang w:val="en-US"/>
        </w:rPr>
      </w:pPr>
      <w:r>
        <w:rPr>
          <w:lang w:val="en-US"/>
        </w:rPr>
        <w:t xml:space="preserve">Moving beyond incentives, </w:t>
      </w:r>
      <w:r w:rsidRPr="00DD5476">
        <w:rPr>
          <w:lang w:val="en-US"/>
        </w:rPr>
        <w:t>organizations should support the</w:t>
      </w:r>
      <w:r>
        <w:rPr>
          <w:lang w:val="en-US"/>
        </w:rPr>
        <w:t xml:space="preserve"> above discussed practices</w:t>
      </w:r>
      <w:r w:rsidRPr="00DD5476">
        <w:rPr>
          <w:lang w:val="en-US"/>
        </w:rPr>
        <w:t xml:space="preserve"> by providing sufficient occasions for knowledge exchange among their employees. This implies specific organizational arrangements, </w:t>
      </w:r>
      <w:r w:rsidRPr="00DD5476">
        <w:t xml:space="preserve">especially for teams in which individual employees work </w:t>
      </w:r>
      <w:r w:rsidRPr="00DD5476">
        <w:lastRenderedPageBreak/>
        <w:t>autonomously</w:t>
      </w:r>
      <w:r>
        <w:t>, such as sales</w:t>
      </w:r>
      <w:r w:rsidRPr="00DD5476">
        <w:t>. Periodic gatherings during which employees have an opportunity to exchange information on their work and share their experiences might be useful and necessary to overcome impediments for knowledge exchange.</w:t>
      </w:r>
      <w:r>
        <w:t xml:space="preserve"> </w:t>
      </w:r>
      <w:r w:rsidRPr="00DD5476">
        <w:t xml:space="preserve">As suggested by other authors, the HRM function could go even further by transforming job designs to encourage cooperative behavior </w:t>
      </w:r>
      <w:sdt>
        <w:sdtPr>
          <w:rPr>
            <w:lang w:val="en-US"/>
          </w:rPr>
          <w:alias w:val="Don't edit this field"/>
          <w:tag w:val="CitaviPlaceholder#5497f1d0-c9cd-4dd9-aa8c-def205bd0452"/>
          <w:id w:val="1828866994"/>
          <w:placeholder>
            <w:docPart w:val="1137CE7D0AD54DFB83BE520EDDD21EE4"/>
          </w:placeholder>
        </w:sdtPr>
        <w:sdtEndPr/>
        <w:sdtContent>
          <w:r w:rsidRPr="00DD5476">
            <w:rPr>
              <w:lang w:val="en-US"/>
            </w:rPr>
            <w:fldChar w:fldCharType="begin"/>
          </w:r>
          <w:r w:rsidR="00217981">
            <w:rPr>
              <w:lang w:val="en-US"/>
            </w:rPr>
            <w:instrText>ADDIN CitaviPlaceholder{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}</w:instrText>
          </w:r>
          <w:r w:rsidRPr="00DD5476">
            <w:rPr>
              <w:lang w:val="en-US"/>
            </w:rPr>
            <w:fldChar w:fldCharType="separate"/>
          </w:r>
          <w:r>
            <w:rPr>
              <w:lang w:val="en-US"/>
            </w:rPr>
            <w:t>(E. Cabrera &amp; A. Cabrera, 2005)</w:t>
          </w:r>
          <w:r w:rsidRPr="00DD5476">
            <w:rPr>
              <w:lang w:val="en-US"/>
            </w:rPr>
            <w:fldChar w:fldCharType="end"/>
          </w:r>
        </w:sdtContent>
      </w:sdt>
      <w:r w:rsidRPr="00DD5476">
        <w:rPr>
          <w:lang w:val="en-US"/>
        </w:rPr>
        <w:t xml:space="preserve">. For instance, instead of dividing the overall field of activity for specific functions into individual responsibility areas, positions in which employees work in pairs with extended competences could be created to encourage intensive knowledge exchange and mutual learning within dyads. </w:t>
      </w:r>
      <w:r>
        <w:rPr>
          <w:lang w:val="en-US"/>
        </w:rPr>
        <w:t>Finally, the above recommendations imply</w:t>
      </w:r>
      <w:r w:rsidRPr="0080144F">
        <w:rPr>
          <w:lang w:val="en-US"/>
        </w:rPr>
        <w:t xml:space="preserve"> that knowledge exchange among sales employees must be monitored and evaluated. In this regard, the social network approach applied in this study for scholarly purposes can be utilized for HR purposes and “people analytics,” as suggested by Hollenbeck and Jamieson </w:t>
      </w:r>
      <w:sdt>
        <w:sdtPr>
          <w:rPr>
            <w:lang w:val="en-US"/>
          </w:rPr>
          <w:alias w:val="Don't edit this field"/>
          <w:tag w:val="CitaviPlaceholder#c6614453-a2f0-4fcb-854f-fd5a6e4e3364"/>
          <w:id w:val="-390271408"/>
          <w:placeholder>
            <w:docPart w:val="B98FBE1BE9A345A88715D623D8EBEEE4"/>
          </w:placeholder>
        </w:sdtPr>
        <w:sdtEndPr/>
        <w:sdtContent>
          <w:r w:rsidRPr="0080144F">
            <w:rPr>
              <w:lang w:val="en-US"/>
            </w:rPr>
            <w:fldChar w:fldCharType="begin"/>
          </w:r>
          <w:r w:rsidR="00217981">
            <w:rPr>
              <w:lang w:val="en-US"/>
            </w:rPr>
            <w:instrText>ADDIN CitaviPlaceholder{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UpIn1dfSwiVGFnIjoiQ2l0YXZpUGxhY2Vob2xkZXIjYzY2MTQ0NTMtYTJmMC00ZmNiLTg1NGYtZmQ1YTZlNGUzMzY0IiwiVGV4dCI6IigyMDE1KSIsIldBSVZlcnNpb24iOiI2LjMuMC4wIn0=}</w:instrText>
          </w:r>
          <w:r w:rsidRPr="0080144F">
            <w:rPr>
              <w:lang w:val="en-US"/>
            </w:rPr>
            <w:fldChar w:fldCharType="separate"/>
          </w:r>
          <w:r>
            <w:rPr>
              <w:lang w:val="en-US"/>
            </w:rPr>
            <w:t>(2015)</w:t>
          </w:r>
          <w:r w:rsidRPr="0080144F">
            <w:rPr>
              <w:lang w:val="en-US"/>
            </w:rPr>
            <w:fldChar w:fldCharType="end"/>
          </w:r>
          <w:r w:rsidRPr="0080144F">
            <w:rPr>
              <w:lang w:val="en-US"/>
            </w:rPr>
            <w:t xml:space="preserve">, as well as Brennecke and Stoemmer </w:t>
          </w:r>
          <w:sdt>
            <w:sdtPr>
              <w:rPr>
                <w:lang w:val="en-US"/>
              </w:rPr>
              <w:alias w:val="Don't edit this field"/>
              <w:tag w:val="CitaviPlaceholder#9ba52462-b660-4829-ae8b-bf6e9101b403"/>
              <w:id w:val="-707635995"/>
              <w:placeholder>
                <w:docPart w:val="B98FBE1BE9A345A88715D623D8EBEEE4"/>
              </w:placeholder>
            </w:sdtPr>
            <w:sdtEndPr/>
            <w:sdtContent>
              <w:r w:rsidRPr="0080144F">
                <w:rPr>
                  <w:lang w:val="en-US"/>
                </w:rPr>
                <w:fldChar w:fldCharType="begin"/>
              </w:r>
              <w:r w:rsidR="00217981">
                <w:rPr>
                  <w:lang w:val="en-US"/>
                </w:rPr>
                <w:instrText>ADDIN CitaviPlaceholder{eyIkaWQiOiIxIiwiRW50cmllcyI6W3siJGlkIjoiMiIsIklkIjoiMDg4ZTMwMWYtYzc3Yy00MWJjLThkZDYtNzBkZjZjMTY1N2Y4IiwiUmFuZ2VMZW5ndGgiOjYsIlJlZmVyZW5jZUlkIjoiNTk4ZmI3MzgtMDM3ZC00ODZhLThhZGUtNjQ1NmM1ZTU5M2M0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gpIn1dfSwiVGFnIjoiQ2l0YXZpUGxhY2Vob2xkZXIjOWJhNTI0NjItYjY2MC00ODI5LWFlOGItYmY2ZTkxMDFiNDAzIiwiVGV4dCI6IigyMDE4KSIsIldBSVZlcnNpb24iOiI2LjMuMC4wIn0=}</w:instrText>
              </w:r>
              <w:r w:rsidRPr="0080144F">
                <w:rPr>
                  <w:lang w:val="en-US"/>
                </w:rPr>
                <w:fldChar w:fldCharType="separate"/>
              </w:r>
              <w:r>
                <w:rPr>
                  <w:lang w:val="en-US"/>
                </w:rPr>
                <w:t>(2018)</w:t>
              </w:r>
              <w:r w:rsidRPr="0080144F">
                <w:rPr>
                  <w:lang w:val="en-US"/>
                </w:rPr>
                <w:fldChar w:fldCharType="end"/>
              </w:r>
            </w:sdtContent>
          </w:sdt>
        </w:sdtContent>
      </w:sdt>
      <w:r w:rsidRPr="0080144F">
        <w:rPr>
          <w:lang w:val="en-US"/>
        </w:rPr>
        <w:t xml:space="preserve">. Employees who stand out in the network owing to their engagement in knowledge-providing ties with coworkers can be rewarded. </w:t>
      </w:r>
    </w:p>
    <w:p w14:paraId="1F856FF7" w14:textId="08F2C2CD" w:rsidR="007B1A11" w:rsidRPr="00FE4B17" w:rsidRDefault="007B1A11" w:rsidP="007C7093">
      <w:pPr>
        <w:ind w:firstLine="708"/>
        <w:jc w:val="left"/>
        <w:rPr>
          <w:lang w:val="en-US"/>
        </w:rPr>
      </w:pPr>
      <w:r w:rsidRPr="00FE4B17">
        <w:rPr>
          <w:lang w:val="en-US"/>
        </w:rPr>
        <w:t xml:space="preserve">             </w:t>
      </w:r>
    </w:p>
    <w:p w14:paraId="5D250A81" w14:textId="77777777" w:rsidR="007B1A11" w:rsidRPr="00FE4B17" w:rsidRDefault="007B1A11" w:rsidP="007B1A11">
      <w:pPr>
        <w:pStyle w:val="Heading2"/>
        <w:rPr>
          <w:lang w:val="en-US"/>
        </w:rPr>
      </w:pPr>
      <w:r w:rsidRPr="00FE4B17">
        <w:rPr>
          <w:rFonts w:ascii="Times New Roman" w:hAnsi="Times New Roman" w:cs="Times New Roman"/>
          <w:b/>
          <w:color w:val="auto"/>
          <w:sz w:val="24"/>
          <w:szCs w:val="24"/>
          <w:lang w:val="en-US"/>
        </w:rPr>
        <w:t>Limitations and Future Research</w:t>
      </w:r>
    </w:p>
    <w:p w14:paraId="4C01DEC9" w14:textId="7BED79CA" w:rsidR="001B2CEF" w:rsidRDefault="007B1A11" w:rsidP="00032F8E">
      <w:pPr>
        <w:ind w:firstLine="426"/>
        <w:jc w:val="left"/>
        <w:rPr>
          <w:lang w:val="en-US"/>
        </w:rPr>
      </w:pPr>
      <w:r w:rsidRPr="00FE4B17">
        <w:rPr>
          <w:lang w:val="en-US"/>
        </w:rPr>
        <w:t xml:space="preserve">Our study has several limitations that </w:t>
      </w:r>
      <w:r w:rsidR="00481560" w:rsidRPr="00FE4B17">
        <w:rPr>
          <w:lang w:val="en-US"/>
        </w:rPr>
        <w:t>point to</w:t>
      </w:r>
      <w:r w:rsidRPr="00FE4B17">
        <w:rPr>
          <w:lang w:val="en-US"/>
        </w:rPr>
        <w:t xml:space="preserve"> opportunities for future research. </w:t>
      </w:r>
      <w:r w:rsidR="00AD2081">
        <w:rPr>
          <w:lang w:val="en-US"/>
        </w:rPr>
        <w:t xml:space="preserve">First, </w:t>
      </w:r>
      <w:r w:rsidR="0079038D">
        <w:rPr>
          <w:lang w:val="en-US"/>
        </w:rPr>
        <w:t>we assume</w:t>
      </w:r>
      <w:r w:rsidR="00AD2081">
        <w:rPr>
          <w:lang w:val="en-US"/>
        </w:rPr>
        <w:t xml:space="preserve"> that employees’ </w:t>
      </w:r>
      <w:r w:rsidR="0079038D">
        <w:rPr>
          <w:lang w:val="en-US"/>
        </w:rPr>
        <w:t xml:space="preserve">work </w:t>
      </w:r>
      <w:r w:rsidR="00AD2081">
        <w:rPr>
          <w:lang w:val="en-US"/>
        </w:rPr>
        <w:t xml:space="preserve">motivation is a determinant </w:t>
      </w:r>
      <w:r w:rsidR="0079038D">
        <w:rPr>
          <w:lang w:val="en-US"/>
        </w:rPr>
        <w:t>of</w:t>
      </w:r>
      <w:r w:rsidR="00AD2081">
        <w:rPr>
          <w:lang w:val="en-US"/>
        </w:rPr>
        <w:t xml:space="preserve"> </w:t>
      </w:r>
      <w:r w:rsidR="00067067">
        <w:rPr>
          <w:lang w:val="en-US"/>
        </w:rPr>
        <w:t xml:space="preserve">their </w:t>
      </w:r>
      <w:r w:rsidR="00AD2081">
        <w:rPr>
          <w:lang w:val="en-US"/>
        </w:rPr>
        <w:t xml:space="preserve">knowledge-exchange behavior. </w:t>
      </w:r>
      <w:r w:rsidR="001B2CEF">
        <w:rPr>
          <w:lang w:val="en-US"/>
        </w:rPr>
        <w:t>More specifically, we suggest</w:t>
      </w:r>
      <w:r w:rsidR="001B2CEF" w:rsidRPr="00FE4B17">
        <w:rPr>
          <w:lang w:val="en-US"/>
        </w:rPr>
        <w:t xml:space="preserve"> that </w:t>
      </w:r>
      <w:r w:rsidR="001B2CEF">
        <w:rPr>
          <w:lang w:val="en-US"/>
        </w:rPr>
        <w:t xml:space="preserve">extrinsic </w:t>
      </w:r>
      <w:r w:rsidR="001B2CEF" w:rsidRPr="00FE4B17">
        <w:rPr>
          <w:lang w:val="en-US"/>
        </w:rPr>
        <w:t>mo</w:t>
      </w:r>
      <w:r w:rsidR="001B2CEF">
        <w:rPr>
          <w:lang w:val="en-US"/>
        </w:rPr>
        <w:t>tivational orientation towards</w:t>
      </w:r>
      <w:r w:rsidR="001B2CEF" w:rsidRPr="00FE4B17">
        <w:rPr>
          <w:lang w:val="en-US"/>
        </w:rPr>
        <w:t xml:space="preserve"> work is rather stable and can, therefore, be considered as a determinant of </w:t>
      </w:r>
      <w:r w:rsidR="001B2CEF">
        <w:rPr>
          <w:lang w:val="en-US"/>
        </w:rPr>
        <w:t xml:space="preserve">knowledge exchange. </w:t>
      </w:r>
      <w:r w:rsidR="0079038D">
        <w:rPr>
          <w:lang w:val="en-US"/>
        </w:rPr>
        <w:t>In doing so,</w:t>
      </w:r>
      <w:r w:rsidR="00052AD0">
        <w:rPr>
          <w:lang w:val="en-US"/>
        </w:rPr>
        <w:t xml:space="preserve"> </w:t>
      </w:r>
      <w:r w:rsidR="0079038D">
        <w:rPr>
          <w:lang w:val="en-US"/>
        </w:rPr>
        <w:t xml:space="preserve">we </w:t>
      </w:r>
      <w:r w:rsidR="00052AD0">
        <w:rPr>
          <w:lang w:val="en-US"/>
        </w:rPr>
        <w:t xml:space="preserve">follow </w:t>
      </w:r>
      <w:r w:rsidR="0079038D">
        <w:rPr>
          <w:lang w:val="en-US"/>
        </w:rPr>
        <w:t>existing</w:t>
      </w:r>
      <w:r w:rsidR="00917805">
        <w:rPr>
          <w:lang w:val="en-US"/>
        </w:rPr>
        <w:t xml:space="preserve"> </w:t>
      </w:r>
      <w:r w:rsidR="00052AD0">
        <w:rPr>
          <w:lang w:val="en-US"/>
        </w:rPr>
        <w:t>literatur</w:t>
      </w:r>
      <w:r w:rsidR="00917805">
        <w:rPr>
          <w:lang w:val="en-US"/>
        </w:rPr>
        <w:t>e</w:t>
      </w:r>
      <w:r w:rsidR="00052AD0">
        <w:rPr>
          <w:lang w:val="en-US"/>
        </w:rPr>
        <w:t xml:space="preserve"> on the microfoundations of knowledge exchange</w:t>
      </w:r>
      <w:r w:rsidR="0079038D">
        <w:rPr>
          <w:lang w:val="en-US"/>
        </w:rPr>
        <w:t>,</w:t>
      </w:r>
      <w:r w:rsidR="00052AD0">
        <w:rPr>
          <w:lang w:val="en-US"/>
        </w:rPr>
        <w:t xml:space="preserve"> </w:t>
      </w:r>
      <w:r w:rsidR="0079038D">
        <w:rPr>
          <w:lang w:val="en-US"/>
        </w:rPr>
        <w:t>discussing various individual-level psychological factors of interest from an HR perspective</w:t>
      </w:r>
      <w:r w:rsidR="0079038D" w:rsidRPr="00FE4B17">
        <w:rPr>
          <w:lang w:val="en-US"/>
        </w:rPr>
        <w:t>—</w:t>
      </w:r>
      <w:r w:rsidR="0079038D">
        <w:rPr>
          <w:lang w:val="en-US"/>
        </w:rPr>
        <w:t>such as motivation</w:t>
      </w:r>
      <w:r w:rsidR="0079038D" w:rsidRPr="00FE4B17">
        <w:rPr>
          <w:lang w:val="en-US"/>
        </w:rPr>
        <w:t>—</w:t>
      </w:r>
      <w:r w:rsidR="0079038D">
        <w:rPr>
          <w:lang w:val="en-US"/>
        </w:rPr>
        <w:t>as drivers of knowledge exchange</w:t>
      </w:r>
      <w:r w:rsidR="00005D34">
        <w:rPr>
          <w:lang w:val="en-US"/>
        </w:rPr>
        <w:t xml:space="preserve"> </w:t>
      </w:r>
      <w:sdt>
        <w:sdtPr>
          <w:rPr>
            <w:lang w:val="en-US"/>
          </w:rPr>
          <w:alias w:val="Don't edit this field"/>
          <w:tag w:val="CitaviPlaceholder#f73536a6-588f-48ae-a1b4-7acc0144a95a"/>
          <w:id w:val="1261721299"/>
          <w:placeholder>
            <w:docPart w:val="DefaultPlaceholder_-1854013440"/>
          </w:placeholder>
        </w:sdtPr>
        <w:sdtEndPr/>
        <w:sdtContent>
          <w:r w:rsidR="00005D34">
            <w:rPr>
              <w:lang w:val="en-US"/>
            </w:rPr>
            <w:fldChar w:fldCharType="begin"/>
          </w:r>
          <w:r w:rsidR="00217981">
            <w:rPr>
              <w:lang w:val="en-US"/>
            </w:rPr>
            <w:instrText>ADDIN CitaviPlaceholder{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}</w:instrText>
          </w:r>
          <w:r w:rsidR="00005D34">
            <w:rPr>
              <w:lang w:val="en-US"/>
            </w:rPr>
            <w:fldChar w:fldCharType="separate"/>
          </w:r>
          <w:r w:rsidR="00F11E7E">
            <w:rPr>
              <w:lang w:val="en-US"/>
            </w:rPr>
            <w:t>(Minbaeva, 2013; S. Wang &amp; Noe, 2010)</w:t>
          </w:r>
          <w:r w:rsidR="00005D34">
            <w:rPr>
              <w:lang w:val="en-US"/>
            </w:rPr>
            <w:fldChar w:fldCharType="end"/>
          </w:r>
        </w:sdtContent>
      </w:sdt>
      <w:r w:rsidR="0079038D">
        <w:rPr>
          <w:lang w:val="en-US"/>
        </w:rPr>
        <w:t xml:space="preserve">. </w:t>
      </w:r>
      <w:r w:rsidR="001B2CEF">
        <w:rPr>
          <w:lang w:val="en-US"/>
        </w:rPr>
        <w:t xml:space="preserve">Yet, </w:t>
      </w:r>
      <w:r w:rsidR="001B2CEF" w:rsidRPr="00FE4B17">
        <w:rPr>
          <w:lang w:val="en-US"/>
        </w:rPr>
        <w:t>we cannot exclude the possibility of a causal effect in the opposite direction.</w:t>
      </w:r>
      <w:r w:rsidR="001B2CEF">
        <w:rPr>
          <w:lang w:val="en-US"/>
        </w:rPr>
        <w:t xml:space="preserve"> For instance, </w:t>
      </w:r>
      <w:r w:rsidR="00685379">
        <w:rPr>
          <w:lang w:val="en-US"/>
        </w:rPr>
        <w:t xml:space="preserve">employees’ </w:t>
      </w:r>
      <w:r w:rsidR="00685379">
        <w:rPr>
          <w:lang w:val="en-US"/>
        </w:rPr>
        <w:lastRenderedPageBreak/>
        <w:t>motiv</w:t>
      </w:r>
      <w:r w:rsidR="00591C5B">
        <w:rPr>
          <w:lang w:val="en-US"/>
        </w:rPr>
        <w:t>a</w:t>
      </w:r>
      <w:r w:rsidR="00685379">
        <w:rPr>
          <w:lang w:val="en-US"/>
        </w:rPr>
        <w:t xml:space="preserve">tion is </w:t>
      </w:r>
      <w:r w:rsidR="0079038D">
        <w:rPr>
          <w:lang w:val="en-US"/>
        </w:rPr>
        <w:t>partly</w:t>
      </w:r>
      <w:r w:rsidR="00685379">
        <w:rPr>
          <w:lang w:val="en-US"/>
        </w:rPr>
        <w:t xml:space="preserve"> influenced by the larger organizational context in which </w:t>
      </w:r>
      <w:r w:rsidR="001B2CEF">
        <w:rPr>
          <w:lang w:val="en-US"/>
        </w:rPr>
        <w:t>they</w:t>
      </w:r>
      <w:r w:rsidR="00685379">
        <w:rPr>
          <w:lang w:val="en-US"/>
        </w:rPr>
        <w:t xml:space="preserve"> are embedded</w:t>
      </w:r>
      <w:r w:rsidR="00005D34">
        <w:rPr>
          <w:lang w:val="en-US"/>
        </w:rPr>
        <w:t xml:space="preserve"> </w:t>
      </w:r>
      <w:sdt>
        <w:sdtPr>
          <w:rPr>
            <w:lang w:val="en-US"/>
          </w:rPr>
          <w:alias w:val="Don't edit this field"/>
          <w:tag w:val="CitaviPlaceholder#21d2de93-d0f2-4ae9-afe3-fabefe9ae1ee"/>
          <w:id w:val="1220782850"/>
          <w:placeholder>
            <w:docPart w:val="DefaultPlaceholder_-1854013440"/>
          </w:placeholder>
        </w:sdtPr>
        <w:sdtEndPr/>
        <w:sdtContent>
          <w:r w:rsidR="00005D34">
            <w:rPr>
              <w:lang w:val="en-US"/>
            </w:rPr>
            <w:fldChar w:fldCharType="begin"/>
          </w:r>
          <w:r w:rsidR="00217981">
            <w:rPr>
              <w:lang w:val="en-US"/>
            </w:rPr>
            <w:instrText>ADDIN CitaviPlaceholder{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}</w:instrText>
          </w:r>
          <w:r w:rsidR="00005D34">
            <w:rPr>
              <w:lang w:val="en-US"/>
            </w:rPr>
            <w:fldChar w:fldCharType="separate"/>
          </w:r>
          <w:r w:rsidR="00F11E7E">
            <w:rPr>
              <w:lang w:val="en-US"/>
            </w:rPr>
            <w:t>(Foss &amp; Lindenberg, 2013; Lindenberg &amp; Foss, 2011)</w:t>
          </w:r>
          <w:r w:rsidR="00005D34">
            <w:rPr>
              <w:lang w:val="en-US"/>
            </w:rPr>
            <w:fldChar w:fldCharType="end"/>
          </w:r>
        </w:sdtContent>
      </w:sdt>
      <w:r w:rsidR="001B2CEF">
        <w:rPr>
          <w:lang w:val="en-US"/>
        </w:rPr>
        <w:t>,</w:t>
      </w:r>
      <w:r w:rsidR="0079038D">
        <w:rPr>
          <w:lang w:val="en-US"/>
        </w:rPr>
        <w:t xml:space="preserve"> and organizational networks are an important part of this context</w:t>
      </w:r>
      <w:r w:rsidR="00685379">
        <w:rPr>
          <w:lang w:val="en-US"/>
        </w:rPr>
        <w:t xml:space="preserve">. </w:t>
      </w:r>
      <w:r w:rsidR="0079038D">
        <w:rPr>
          <w:lang w:val="en-US"/>
        </w:rPr>
        <w:t>While our study is concerned with</w:t>
      </w:r>
      <w:r w:rsidR="00685379">
        <w:rPr>
          <w:lang w:val="en-US"/>
        </w:rPr>
        <w:t xml:space="preserve"> the mic</w:t>
      </w:r>
      <w:r w:rsidR="00591C5B">
        <w:rPr>
          <w:lang w:val="en-US"/>
        </w:rPr>
        <w:t>r</w:t>
      </w:r>
      <w:r w:rsidR="00685379">
        <w:rPr>
          <w:lang w:val="en-US"/>
        </w:rPr>
        <w:t>o-process</w:t>
      </w:r>
      <w:r w:rsidR="00591C5B">
        <w:rPr>
          <w:lang w:val="en-US"/>
        </w:rPr>
        <w:t>es</w:t>
      </w:r>
      <w:r w:rsidR="00685379">
        <w:rPr>
          <w:lang w:val="en-US"/>
        </w:rPr>
        <w:t xml:space="preserve"> linking </w:t>
      </w:r>
      <w:r w:rsidR="00591C5B">
        <w:rPr>
          <w:lang w:val="en-US"/>
        </w:rPr>
        <w:t xml:space="preserve">extrinsic work </w:t>
      </w:r>
      <w:r w:rsidR="00685379">
        <w:rPr>
          <w:lang w:val="en-US"/>
        </w:rPr>
        <w:t xml:space="preserve">motivation </w:t>
      </w:r>
      <w:r w:rsidR="001B2CEF">
        <w:rPr>
          <w:lang w:val="en-US"/>
        </w:rPr>
        <w:t xml:space="preserve">specifically </w:t>
      </w:r>
      <w:r w:rsidR="00685379">
        <w:rPr>
          <w:lang w:val="en-US"/>
        </w:rPr>
        <w:t>to knowledge</w:t>
      </w:r>
      <w:r w:rsidR="001B2CEF">
        <w:rPr>
          <w:lang w:val="en-US"/>
        </w:rPr>
        <w:t>-</w:t>
      </w:r>
      <w:r w:rsidR="00685379">
        <w:rPr>
          <w:lang w:val="en-US"/>
        </w:rPr>
        <w:t>exchange</w:t>
      </w:r>
      <w:r w:rsidR="001B2CEF">
        <w:rPr>
          <w:lang w:val="en-US"/>
        </w:rPr>
        <w:t xml:space="preserve"> networks</w:t>
      </w:r>
      <w:r w:rsidR="00591C5B">
        <w:rPr>
          <w:lang w:val="en-US"/>
        </w:rPr>
        <w:t xml:space="preserve"> at the individual and dyadic level</w:t>
      </w:r>
      <w:r w:rsidR="00685379">
        <w:rPr>
          <w:lang w:val="en-US"/>
        </w:rPr>
        <w:t xml:space="preserve">, future research should </w:t>
      </w:r>
      <w:r w:rsidR="001B2CEF">
        <w:rPr>
          <w:lang w:val="en-US"/>
        </w:rPr>
        <w:t>explore</w:t>
      </w:r>
      <w:r w:rsidR="00685379">
        <w:rPr>
          <w:lang w:val="en-US"/>
        </w:rPr>
        <w:t xml:space="preserve"> to what extent employees’ motivation </w:t>
      </w:r>
      <w:r w:rsidR="001B2CEF">
        <w:rPr>
          <w:lang w:val="en-US"/>
        </w:rPr>
        <w:t>is</w:t>
      </w:r>
      <w:r w:rsidR="00685379">
        <w:rPr>
          <w:lang w:val="en-US"/>
        </w:rPr>
        <w:t xml:space="preserve"> influenced by </w:t>
      </w:r>
      <w:r w:rsidR="001B2CEF">
        <w:rPr>
          <w:lang w:val="en-US"/>
        </w:rPr>
        <w:t>employees’ embeddedness in general organizational structures as well</w:t>
      </w:r>
      <w:r w:rsidR="00591C5B">
        <w:rPr>
          <w:lang w:val="en-US"/>
        </w:rPr>
        <w:t>.</w:t>
      </w:r>
      <w:r w:rsidR="00475420">
        <w:rPr>
          <w:lang w:val="en-US"/>
        </w:rPr>
        <w:t xml:space="preserve"> </w:t>
      </w:r>
      <w:r w:rsidR="001B2CEF">
        <w:rPr>
          <w:lang w:val="en-US"/>
        </w:rPr>
        <w:t xml:space="preserve">Ultimately, determining </w:t>
      </w:r>
      <w:r w:rsidR="001B2CEF" w:rsidRPr="00FE4B17">
        <w:rPr>
          <w:lang w:val="en-US"/>
        </w:rPr>
        <w:t>the direction of causality</w:t>
      </w:r>
      <w:r w:rsidR="001B2CEF">
        <w:rPr>
          <w:lang w:val="en-US"/>
        </w:rPr>
        <w:t xml:space="preserve"> is an empirical question requiring a longitudinal or experimental research design. </w:t>
      </w:r>
    </w:p>
    <w:p w14:paraId="7110E468" w14:textId="3C5E62A5" w:rsidR="007B1A11" w:rsidRPr="00FE4B17" w:rsidRDefault="00475420" w:rsidP="00032F8E">
      <w:pPr>
        <w:ind w:firstLine="426"/>
        <w:jc w:val="left"/>
        <w:rPr>
          <w:lang w:val="en-US"/>
        </w:rPr>
      </w:pPr>
      <w:r>
        <w:rPr>
          <w:lang w:val="en-US"/>
        </w:rPr>
        <w:t xml:space="preserve">Second, </w:t>
      </w:r>
      <w:r w:rsidR="007B1A11" w:rsidRPr="00FE4B17">
        <w:rPr>
          <w:lang w:val="en-US"/>
        </w:rPr>
        <w:t xml:space="preserve">we situated our empirical analysis in a sales context. </w:t>
      </w:r>
      <w:r w:rsidR="001E2A9C">
        <w:rPr>
          <w:lang w:val="en-US"/>
        </w:rPr>
        <w:t>T</w:t>
      </w:r>
      <w:r w:rsidR="00EF0DEB" w:rsidRPr="00FE4B17">
        <w:rPr>
          <w:lang w:val="en-US"/>
        </w:rPr>
        <w:t>his f</w:t>
      </w:r>
      <w:r w:rsidR="007B1A11" w:rsidRPr="00FE4B17">
        <w:rPr>
          <w:lang w:val="en-US"/>
        </w:rPr>
        <w:t>ocus</w:t>
      </w:r>
      <w:r w:rsidR="00EF0DEB" w:rsidRPr="00FE4B17">
        <w:rPr>
          <w:lang w:val="en-US"/>
        </w:rPr>
        <w:t xml:space="preserve"> </w:t>
      </w:r>
      <w:r w:rsidR="007B1A11" w:rsidRPr="00FE4B17">
        <w:rPr>
          <w:lang w:val="en-US"/>
        </w:rPr>
        <w:t>may</w:t>
      </w:r>
      <w:r w:rsidR="00EF0DEB" w:rsidRPr="00FE4B17">
        <w:rPr>
          <w:lang w:val="en-US"/>
        </w:rPr>
        <w:t xml:space="preserve"> </w:t>
      </w:r>
      <w:r w:rsidR="007B1A11" w:rsidRPr="00FE4B17">
        <w:rPr>
          <w:lang w:val="en-US"/>
        </w:rPr>
        <w:t xml:space="preserve">limit the generalizability of our findings. As we argue, extrinsic motivation plays a particularly important role for sales employees and, as such, some of our results </w:t>
      </w:r>
      <w:r w:rsidR="00AD4843" w:rsidRPr="00FE4B17">
        <w:rPr>
          <w:lang w:val="en-US"/>
        </w:rPr>
        <w:t xml:space="preserve">may </w:t>
      </w:r>
      <w:r w:rsidR="007B1A11" w:rsidRPr="00FE4B17">
        <w:rPr>
          <w:lang w:val="en-US"/>
        </w:rPr>
        <w:t xml:space="preserve">possibly </w:t>
      </w:r>
      <w:r w:rsidR="00AD4843" w:rsidRPr="00FE4B17">
        <w:rPr>
          <w:lang w:val="en-US"/>
        </w:rPr>
        <w:t xml:space="preserve">be driven by specifics </w:t>
      </w:r>
      <w:r w:rsidR="007B1A11" w:rsidRPr="00FE4B17">
        <w:rPr>
          <w:lang w:val="en-US"/>
        </w:rPr>
        <w:t xml:space="preserve">of the sales function. We </w:t>
      </w:r>
      <w:r w:rsidR="00EF0DEB" w:rsidRPr="00FE4B17">
        <w:rPr>
          <w:lang w:val="en-US"/>
        </w:rPr>
        <w:t xml:space="preserve">therefore </w:t>
      </w:r>
      <w:r w:rsidR="007B1A11" w:rsidRPr="00FE4B17">
        <w:rPr>
          <w:lang w:val="en-US"/>
        </w:rPr>
        <w:t>encourage research</w:t>
      </w:r>
      <w:r w:rsidR="00EF0DEB" w:rsidRPr="00FE4B17">
        <w:rPr>
          <w:lang w:val="en-US"/>
        </w:rPr>
        <w:t>ers</w:t>
      </w:r>
      <w:r w:rsidR="007B1A11" w:rsidRPr="00FE4B17">
        <w:rPr>
          <w:lang w:val="en-US"/>
        </w:rPr>
        <w:t xml:space="preserve"> to investigate the influence of extrinsic motivation on employees’ knowledge</w:t>
      </w:r>
      <w:r w:rsidR="00EF0DEB" w:rsidRPr="00FE4B17">
        <w:rPr>
          <w:lang w:val="en-US"/>
        </w:rPr>
        <w:t>-</w:t>
      </w:r>
      <w:r w:rsidR="007B1A11" w:rsidRPr="00FE4B17">
        <w:rPr>
          <w:lang w:val="en-US"/>
        </w:rPr>
        <w:t>exchange networks in other contexts where</w:t>
      </w:r>
      <w:r w:rsidR="00254583">
        <w:rPr>
          <w:lang w:val="en-US"/>
        </w:rPr>
        <w:t xml:space="preserve"> incentive-structures are less focused on</w:t>
      </w:r>
      <w:r w:rsidR="007B1A11" w:rsidRPr="00FE4B17">
        <w:rPr>
          <w:lang w:val="en-US"/>
        </w:rPr>
        <w:t xml:space="preserve"> extrinsic motivation</w:t>
      </w:r>
      <w:r w:rsidR="00481560" w:rsidRPr="00FE4B17">
        <w:rPr>
          <w:lang w:val="en-US"/>
        </w:rPr>
        <w:t>, such as R&amp;D</w:t>
      </w:r>
      <w:r w:rsidR="007B1A11" w:rsidRPr="00FE4B17">
        <w:rPr>
          <w:lang w:val="en-US"/>
        </w:rPr>
        <w:t>.</w:t>
      </w:r>
    </w:p>
    <w:p w14:paraId="3017590D" w14:textId="6116A50F" w:rsidR="007B1A11" w:rsidRPr="00FE4B17" w:rsidRDefault="00475420" w:rsidP="00032F8E">
      <w:pPr>
        <w:ind w:firstLine="426"/>
        <w:jc w:val="left"/>
        <w:rPr>
          <w:lang w:val="en-US"/>
        </w:rPr>
      </w:pPr>
      <w:r>
        <w:rPr>
          <w:lang w:val="en-US"/>
        </w:rPr>
        <w:t>Third</w:t>
      </w:r>
      <w:r w:rsidR="007B1A11" w:rsidRPr="00FE4B17">
        <w:rPr>
          <w:lang w:val="en-US"/>
        </w:rPr>
        <w:t>, we study the influence of extrinsic motivation on knowledge</w:t>
      </w:r>
      <w:r w:rsidR="00EF0DEB" w:rsidRPr="00FE4B17">
        <w:rPr>
          <w:lang w:val="en-US"/>
        </w:rPr>
        <w:t>-</w:t>
      </w:r>
      <w:r w:rsidR="007B1A11" w:rsidRPr="00FE4B17">
        <w:rPr>
          <w:lang w:val="en-US"/>
        </w:rPr>
        <w:t xml:space="preserve">exchange networks within </w:t>
      </w:r>
      <w:r w:rsidR="00EF0DEB" w:rsidRPr="00FE4B17">
        <w:rPr>
          <w:lang w:val="en-US"/>
        </w:rPr>
        <w:t xml:space="preserve">sales </w:t>
      </w:r>
      <w:r w:rsidR="007B1A11" w:rsidRPr="00FE4B17">
        <w:rPr>
          <w:lang w:val="en-US"/>
        </w:rPr>
        <w:t xml:space="preserve">teams. </w:t>
      </w:r>
      <w:r w:rsidR="00EF0DEB" w:rsidRPr="00FE4B17">
        <w:rPr>
          <w:lang w:val="en-US"/>
        </w:rPr>
        <w:t>This</w:t>
      </w:r>
      <w:r w:rsidR="007B1A11" w:rsidRPr="00FE4B17">
        <w:rPr>
          <w:lang w:val="en-US"/>
        </w:rPr>
        <w:t xml:space="preserve"> implies that we do not take boundary-spanning network ties </w:t>
      </w:r>
      <w:r w:rsidR="00481560" w:rsidRPr="00FE4B17">
        <w:rPr>
          <w:lang w:val="en-US"/>
        </w:rPr>
        <w:t xml:space="preserve">with </w:t>
      </w:r>
      <w:r w:rsidR="007B1A11" w:rsidRPr="00FE4B17">
        <w:rPr>
          <w:lang w:val="en-US"/>
        </w:rPr>
        <w:t>employees outside the team</w:t>
      </w:r>
      <w:r w:rsidR="00EF0DEB" w:rsidRPr="00FE4B17">
        <w:rPr>
          <w:lang w:val="en-US"/>
        </w:rPr>
        <w:t xml:space="preserve"> into account</w:t>
      </w:r>
      <w:r w:rsidR="007B1A11" w:rsidRPr="00FE4B17">
        <w:rPr>
          <w:lang w:val="en-US"/>
        </w:rPr>
        <w:t>. Yet, boundary-spanning tie formation has repeatedly attracted the attention of management scholars</w:t>
      </w:r>
      <w:r w:rsidR="00005D34">
        <w:rPr>
          <w:lang w:val="en-US"/>
        </w:rPr>
        <w:t xml:space="preserve"> </w:t>
      </w:r>
      <w:sdt>
        <w:sdtPr>
          <w:rPr>
            <w:lang w:val="en-US"/>
          </w:rPr>
          <w:alias w:val="Don't edit this field"/>
          <w:tag w:val="CitaviPlaceholder#79f44194-67e1-45b7-b0e6-d1f0f2b89654"/>
          <w:id w:val="1618476699"/>
          <w:placeholder>
            <w:docPart w:val="DefaultPlaceholder_-1854013440"/>
          </w:placeholder>
        </w:sdtPr>
        <w:sdtEndPr/>
        <w:sdtContent>
          <w:r w:rsidR="00005D34">
            <w:rPr>
              <w:lang w:val="en-US"/>
            </w:rPr>
            <w:fldChar w:fldCharType="begin"/>
          </w:r>
          <w:r w:rsidR="00217981">
            <w:rPr>
              <w:lang w:val="en-US"/>
            </w:rPr>
            <w:instrText>ADDIN CitaviPlaceholder{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}</w:instrText>
          </w:r>
          <w:r w:rsidR="00005D34">
            <w:rPr>
              <w:lang w:val="en-US"/>
            </w:rPr>
            <w:fldChar w:fldCharType="separate"/>
          </w:r>
          <w:r w:rsidR="00F11E7E">
            <w:rPr>
              <w:lang w:val="en-US"/>
            </w:rPr>
            <w:t>(Allen, Gloor, Fronzetti Colladon, Woerner, &amp; Raz, 2016; Lomi et al., 2014; Marrone, 2010)</w:t>
          </w:r>
          <w:r w:rsidR="00005D34">
            <w:rPr>
              <w:lang w:val="en-US"/>
            </w:rPr>
            <w:fldChar w:fldCharType="end"/>
          </w:r>
        </w:sdtContent>
      </w:sdt>
      <w:r w:rsidR="007B1A11" w:rsidRPr="00FE4B17">
        <w:rPr>
          <w:lang w:val="en-US"/>
        </w:rPr>
        <w:t>. Building on our findings, future research should look into the relationship between employees’ motivational orientation and their tendenc</w:t>
      </w:r>
      <w:r w:rsidR="00EF0DEB" w:rsidRPr="00FE4B17">
        <w:rPr>
          <w:lang w:val="en-US"/>
        </w:rPr>
        <w:t>ies</w:t>
      </w:r>
      <w:r w:rsidR="007B1A11" w:rsidRPr="00FE4B17">
        <w:rPr>
          <w:lang w:val="en-US"/>
        </w:rPr>
        <w:t xml:space="preserve"> to engage in boundary-spanning knowledge exchange. Similarly, we focus on the presence or absence of knowledge</w:t>
      </w:r>
      <w:r w:rsidR="00481560" w:rsidRPr="00FE4B17">
        <w:rPr>
          <w:lang w:val="en-US"/>
        </w:rPr>
        <w:t>-</w:t>
      </w:r>
      <w:r w:rsidR="007B1A11" w:rsidRPr="00FE4B17">
        <w:rPr>
          <w:lang w:val="en-US"/>
        </w:rPr>
        <w:t xml:space="preserve">network ties among sales employees. Following </w:t>
      </w:r>
      <w:r w:rsidR="00EF0DEB" w:rsidRPr="00FE4B17">
        <w:rPr>
          <w:lang w:val="en-US"/>
        </w:rPr>
        <w:t xml:space="preserve">the </w:t>
      </w:r>
      <w:r w:rsidR="007B1A11" w:rsidRPr="00FE4B17">
        <w:rPr>
          <w:lang w:val="en-US"/>
        </w:rPr>
        <w:t xml:space="preserve">tradition in organizational network research, future research </w:t>
      </w:r>
      <w:r w:rsidR="00EF0DEB" w:rsidRPr="00FE4B17">
        <w:rPr>
          <w:lang w:val="en-US"/>
        </w:rPr>
        <w:t>can also</w:t>
      </w:r>
      <w:r w:rsidR="007B1A11" w:rsidRPr="00FE4B17">
        <w:rPr>
          <w:lang w:val="en-US"/>
        </w:rPr>
        <w:t xml:space="preserve"> account for the strength of ties, thereby </w:t>
      </w:r>
      <w:r w:rsidR="007B1A11" w:rsidRPr="00FE4B17">
        <w:rPr>
          <w:lang w:val="en-US"/>
        </w:rPr>
        <w:lastRenderedPageBreak/>
        <w:t xml:space="preserve">deepening our understanding of how extrinsic motivation affects the frequency of knowledge exchange or </w:t>
      </w:r>
      <w:r w:rsidR="00EF0DEB" w:rsidRPr="00FE4B17">
        <w:rPr>
          <w:lang w:val="en-US"/>
        </w:rPr>
        <w:t xml:space="preserve">the level of </w:t>
      </w:r>
      <w:r w:rsidR="007B1A11" w:rsidRPr="00FE4B17">
        <w:rPr>
          <w:lang w:val="en-US"/>
        </w:rPr>
        <w:t>competence-based and affective trust ascribed to exchange ties.</w:t>
      </w:r>
    </w:p>
    <w:p w14:paraId="06533451" w14:textId="2DDEE09D" w:rsidR="007B1A11" w:rsidRPr="00FE4B17" w:rsidRDefault="007B1A11" w:rsidP="00032F8E">
      <w:pPr>
        <w:ind w:firstLine="426"/>
        <w:jc w:val="left"/>
        <w:rPr>
          <w:lang w:val="en-US"/>
        </w:rPr>
      </w:pPr>
      <w:r w:rsidRPr="00FE4B17">
        <w:rPr>
          <w:lang w:val="en-US"/>
        </w:rPr>
        <w:t xml:space="preserve">Finally, our survey measures reflect some idiosyncratic choices. In line with our contextual focus, we measured extrinsic motivation </w:t>
      </w:r>
      <w:r w:rsidR="00BC589F" w:rsidRPr="00FE4B17">
        <w:rPr>
          <w:lang w:val="en-US"/>
        </w:rPr>
        <w:t xml:space="preserve">among sales employees </w:t>
      </w:r>
      <w:r w:rsidRPr="00FE4B17">
        <w:rPr>
          <w:lang w:val="en-US"/>
        </w:rPr>
        <w:t xml:space="preserve">as a unidimensional construct following the operationalization provided by </w:t>
      </w:r>
      <w:sdt>
        <w:sdtPr>
          <w:rPr>
            <w:lang w:val="en-US"/>
          </w:rPr>
          <w:alias w:val="Don’t edit this field."/>
          <w:tag w:val="CitaviPlaceholder#a51572e2-685f-4f4f-b134-3f941a228fd7"/>
          <w:id w:val="-1943060521"/>
          <w:placeholder>
            <w:docPart w:val="0857925B1DE3445F96B16E84313903DE"/>
          </w:placeholder>
        </w:sdtPr>
        <w:sdtEndPr/>
        <w:sdtContent>
          <w:r w:rsidR="003A7984">
            <w:rPr>
              <w:lang w:val="en-US"/>
            </w:rPr>
            <w:t>Oliver and Anderson</w:t>
          </w:r>
          <w:r w:rsidR="00A86761">
            <w:rPr>
              <w:lang w:val="en-US"/>
            </w:rPr>
            <w:t xml:space="preserve"> </w:t>
          </w:r>
          <w:sdt>
            <w:sdtPr>
              <w:rPr>
                <w:lang w:val="en-US"/>
              </w:rPr>
              <w:alias w:val="Don't edit this field"/>
              <w:tag w:val="CitaviPlaceholder#1d9c30f1-aaec-47c7-83e3-f889aa4291b1"/>
              <w:id w:val="-1874520156"/>
              <w:placeholder>
                <w:docPart w:val="DefaultPlaceholder_-1854013440"/>
              </w:placeholder>
            </w:sdtPr>
            <w:sdtEndPr/>
            <w:sdtContent>
              <w:r w:rsidR="00A86761">
                <w:rPr>
                  <w:lang w:val="en-US"/>
                </w:rPr>
                <w:fldChar w:fldCharType="begin"/>
              </w:r>
              <w:r w:rsidR="00217981">
                <w:rPr>
                  <w:lang w:val="en-US"/>
                </w:rPr>
                <w:instrText>ADDIN CitaviPlaceholder{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E5OTQpIn1dfSwiVGFnIjoiQ2l0YXZpUGxhY2Vob2xkZXIjYTUxNTcyZTItNjg1Zi00ZjRmLWIxMzQtM2Y5NDFhMjI4ZmQ3IiwiVGV4dCI6IigxOTk0KSIsIldBSVZlcnNpb24iOiI2LjMuMC4wIn0=}</w:instrText>
              </w:r>
              <w:r w:rsidR="00A86761">
                <w:rPr>
                  <w:lang w:val="en-US"/>
                </w:rPr>
                <w:fldChar w:fldCharType="separate"/>
              </w:r>
              <w:r w:rsidR="00F11E7E">
                <w:rPr>
                  <w:lang w:val="en-US"/>
                </w:rPr>
                <w:t>(1994)</w:t>
              </w:r>
              <w:r w:rsidR="00A86761">
                <w:rPr>
                  <w:lang w:val="en-US"/>
                </w:rPr>
                <w:fldChar w:fldCharType="end"/>
              </w:r>
            </w:sdtContent>
          </w:sdt>
          <w:r w:rsidR="00A86761">
            <w:rPr>
              <w:lang w:val="en-US"/>
            </w:rPr>
            <w:t xml:space="preserve">. </w:t>
          </w:r>
        </w:sdtContent>
      </w:sdt>
      <w:r w:rsidRPr="00FE4B17">
        <w:rPr>
          <w:lang w:val="en-US"/>
        </w:rPr>
        <w:t xml:space="preserve">Other authors distinguish several </w:t>
      </w:r>
      <w:r w:rsidR="00DE4A50" w:rsidRPr="009442C3">
        <w:rPr>
          <w:lang w:val="en-US"/>
        </w:rPr>
        <w:t>types</w:t>
      </w:r>
      <w:r w:rsidRPr="009442C3">
        <w:rPr>
          <w:lang w:val="en-US"/>
        </w:rPr>
        <w:t xml:space="preserve"> </w:t>
      </w:r>
      <w:r w:rsidR="00BC589F" w:rsidRPr="00FE4B17">
        <w:rPr>
          <w:lang w:val="en-US"/>
        </w:rPr>
        <w:t xml:space="preserve">of </w:t>
      </w:r>
      <w:r w:rsidRPr="00FE4B17">
        <w:rPr>
          <w:lang w:val="en-US"/>
        </w:rPr>
        <w:t xml:space="preserve">extrinsic motivation according to </w:t>
      </w:r>
      <w:r w:rsidR="00D5253A">
        <w:rPr>
          <w:lang w:val="en-US"/>
        </w:rPr>
        <w:t xml:space="preserve">the </w:t>
      </w:r>
      <w:r w:rsidRPr="00FE4B17">
        <w:rPr>
          <w:lang w:val="en-US"/>
        </w:rPr>
        <w:t xml:space="preserve">degree of internalized regulation and experienced autonomy </w:t>
      </w:r>
      <w:sdt>
        <w:sdtPr>
          <w:rPr>
            <w:lang w:val="en-US"/>
          </w:rPr>
          <w:alias w:val="Don’t edit this field."/>
          <w:tag w:val="CitaviPlaceholder#cb560898-5640-42e2-894f-7b75d1605832"/>
          <w:id w:val="2074462366"/>
          <w:placeholder>
            <w:docPart w:val="0857925B1DE3445F96B16E84313903DE"/>
          </w:placeholder>
        </w:sdtPr>
        <w:sdtEndPr/>
        <w:sdtContent>
          <w:r w:rsidRPr="00FE4B17">
            <w:rPr>
              <w:lang w:val="en-US"/>
            </w:rPr>
            <w:fldChar w:fldCharType="begin"/>
          </w:r>
          <w:r w:rsidR="00217981">
            <w:rPr>
              <w:lang w:val="en-US"/>
            </w:rPr>
            <w:instrText>ADDIN CitaviPlaceholder{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}</w:instrText>
          </w:r>
          <w:r w:rsidRPr="00FE4B17">
            <w:rPr>
              <w:lang w:val="en-US"/>
            </w:rPr>
            <w:fldChar w:fldCharType="separate"/>
          </w:r>
          <w:r w:rsidR="00F11E7E">
            <w:rPr>
              <w:lang w:val="en-US"/>
            </w:rPr>
            <w:t>(Deci &amp; Ryan, 2000; Gagné &amp; Deci, 2005)</w:t>
          </w:r>
          <w:r w:rsidRPr="00FE4B17">
            <w:rPr>
              <w:lang w:val="en-US"/>
            </w:rPr>
            <w:fldChar w:fldCharType="end"/>
          </w:r>
        </w:sdtContent>
      </w:sdt>
      <w:r w:rsidRPr="00FE4B17">
        <w:rPr>
          <w:lang w:val="en-US"/>
        </w:rPr>
        <w:t xml:space="preserve">. </w:t>
      </w:r>
      <w:r w:rsidR="00BC589F" w:rsidRPr="00FE4B17">
        <w:rPr>
          <w:lang w:val="en-US"/>
        </w:rPr>
        <w:t>F</w:t>
      </w:r>
      <w:r w:rsidRPr="00FE4B17">
        <w:rPr>
          <w:lang w:val="en-US"/>
        </w:rPr>
        <w:t xml:space="preserve">uture research should examine whether these dimensions of extrinsic motivation </w:t>
      </w:r>
      <w:r w:rsidR="00BC589F" w:rsidRPr="00FE4B17">
        <w:rPr>
          <w:lang w:val="en-US"/>
        </w:rPr>
        <w:t xml:space="preserve">have </w:t>
      </w:r>
      <w:r w:rsidRPr="00FE4B17">
        <w:rPr>
          <w:lang w:val="en-US"/>
        </w:rPr>
        <w:t>distinct effects on employees’ knowledge</w:t>
      </w:r>
      <w:r w:rsidR="00BC589F" w:rsidRPr="00FE4B17">
        <w:rPr>
          <w:lang w:val="en-US"/>
        </w:rPr>
        <w:t>-</w:t>
      </w:r>
      <w:r w:rsidRPr="00FE4B17">
        <w:rPr>
          <w:lang w:val="en-US"/>
        </w:rPr>
        <w:t xml:space="preserve">exchange networks. Moreover, we were </w:t>
      </w:r>
      <w:r w:rsidR="00BC589F" w:rsidRPr="00FE4B17">
        <w:rPr>
          <w:lang w:val="en-US"/>
        </w:rPr>
        <w:t>un</w:t>
      </w:r>
      <w:r w:rsidRPr="00FE4B17">
        <w:rPr>
          <w:lang w:val="en-US"/>
        </w:rPr>
        <w:t xml:space="preserve">able to measure personality factors, such as self-monitoring and </w:t>
      </w:r>
      <w:r w:rsidR="00BC589F" w:rsidRPr="00FE4B17">
        <w:rPr>
          <w:lang w:val="en-US"/>
        </w:rPr>
        <w:t xml:space="preserve">the </w:t>
      </w:r>
      <w:r w:rsidRPr="00FE4B17">
        <w:rPr>
          <w:lang w:val="en-US"/>
        </w:rPr>
        <w:t>big five personality traits, which have been shown to influence network</w:t>
      </w:r>
      <w:r w:rsidR="00BC589F" w:rsidRPr="00FE4B17">
        <w:rPr>
          <w:lang w:val="en-US"/>
        </w:rPr>
        <w:t>-</w:t>
      </w:r>
      <w:r w:rsidRPr="00FE4B17">
        <w:rPr>
          <w:lang w:val="en-US"/>
        </w:rPr>
        <w:t>tie formation</w:t>
      </w:r>
      <w:r w:rsidR="00005D34">
        <w:rPr>
          <w:lang w:val="en-US"/>
        </w:rPr>
        <w:t xml:space="preserve"> </w:t>
      </w:r>
      <w:sdt>
        <w:sdtPr>
          <w:rPr>
            <w:lang w:val="en-US"/>
          </w:rPr>
          <w:alias w:val="Don't edit this field"/>
          <w:tag w:val="CitaviPlaceholder#d073b23a-16da-4aeb-b5d5-bcc860f3e501"/>
          <w:id w:val="1940797968"/>
          <w:placeholder>
            <w:docPart w:val="DefaultPlaceholder_-1854013440"/>
          </w:placeholder>
        </w:sdtPr>
        <w:sdtEndPr/>
        <w:sdtContent>
          <w:r w:rsidR="00005D34">
            <w:rPr>
              <w:lang w:val="en-US"/>
            </w:rPr>
            <w:fldChar w:fldCharType="begin"/>
          </w:r>
          <w:r w:rsidR="00217981">
            <w:rPr>
              <w:lang w:val="en-US"/>
            </w:rPr>
            <w:instrText>ADDIN CitaviPlaceholder{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}</w:instrText>
          </w:r>
          <w:r w:rsidR="00005D34">
            <w:rPr>
              <w:lang w:val="en-US"/>
            </w:rPr>
            <w:fldChar w:fldCharType="separate"/>
          </w:r>
          <w:r w:rsidR="00F11E7E">
            <w:rPr>
              <w:lang w:val="en-US"/>
            </w:rPr>
            <w:t>(Battistoni &amp; Fronzetti Colladon, 2014; Mehra, Kilduff, &amp; Brass, 2001; Selden &amp; Goodie, 2018)</w:t>
          </w:r>
          <w:r w:rsidR="00005D34">
            <w:rPr>
              <w:lang w:val="en-US"/>
            </w:rPr>
            <w:fldChar w:fldCharType="end"/>
          </w:r>
        </w:sdtContent>
      </w:sdt>
      <w:r w:rsidRPr="00FE4B17">
        <w:rPr>
          <w:lang w:val="en-US"/>
        </w:rPr>
        <w:t xml:space="preserve"> and may interact with the relationship between extrinsic motivation and employees’ knowledge</w:t>
      </w:r>
      <w:r w:rsidR="00BC589F" w:rsidRPr="00FE4B17">
        <w:rPr>
          <w:lang w:val="en-US"/>
        </w:rPr>
        <w:t>-</w:t>
      </w:r>
      <w:r w:rsidRPr="00FE4B17">
        <w:rPr>
          <w:lang w:val="en-US"/>
        </w:rPr>
        <w:t>exchange behavior</w:t>
      </w:r>
      <w:r w:rsidR="00481560" w:rsidRPr="00FE4B17">
        <w:rPr>
          <w:lang w:val="en-US"/>
        </w:rPr>
        <w:t>s</w:t>
      </w:r>
      <w:r w:rsidRPr="00FE4B17">
        <w:rPr>
          <w:lang w:val="en-US"/>
        </w:rPr>
        <w:t xml:space="preserve">. </w:t>
      </w:r>
    </w:p>
    <w:p w14:paraId="11C66F38" w14:textId="77777777" w:rsidR="00A02DF9" w:rsidRPr="00FE4B17" w:rsidRDefault="00A02DF9" w:rsidP="007B1A11">
      <w:pPr>
        <w:ind w:firstLine="708"/>
        <w:jc w:val="left"/>
        <w:rPr>
          <w:lang w:val="en-US"/>
        </w:rPr>
      </w:pPr>
    </w:p>
    <w:p w14:paraId="410AC996" w14:textId="77777777" w:rsidR="007B1A11" w:rsidRPr="00FE4B17" w:rsidRDefault="007B1A11" w:rsidP="007B1A11">
      <w:pPr>
        <w:pStyle w:val="Heading2"/>
        <w:rPr>
          <w:b/>
          <w:lang w:val="en-US"/>
        </w:rPr>
      </w:pPr>
      <w:r w:rsidRPr="00FE4B17">
        <w:rPr>
          <w:rFonts w:ascii="Times New Roman" w:hAnsi="Times New Roman" w:cs="Times New Roman"/>
          <w:b/>
          <w:color w:val="auto"/>
          <w:sz w:val="24"/>
          <w:szCs w:val="24"/>
          <w:lang w:val="en-US"/>
        </w:rPr>
        <w:t>Conclusion</w:t>
      </w:r>
    </w:p>
    <w:p w14:paraId="2962A65A" w14:textId="39BA0BE4" w:rsidR="009442C3" w:rsidRDefault="00A02DF9" w:rsidP="00001E49">
      <w:pPr>
        <w:ind w:firstLine="426"/>
        <w:jc w:val="left"/>
        <w:rPr>
          <w:lang w:val="en-US"/>
        </w:rPr>
      </w:pPr>
      <w:r w:rsidRPr="00FE4B17">
        <w:rPr>
          <w:lang w:val="en-US"/>
        </w:rPr>
        <w:t xml:space="preserve">The above </w:t>
      </w:r>
      <w:r w:rsidR="007B1A11" w:rsidRPr="00FE4B17">
        <w:rPr>
          <w:lang w:val="en-US"/>
        </w:rPr>
        <w:t xml:space="preserve">limitations notwithstanding, this study makes a significant contribution to </w:t>
      </w:r>
      <w:r w:rsidR="00C43E4C" w:rsidRPr="00FE4B17">
        <w:rPr>
          <w:lang w:val="en-US"/>
        </w:rPr>
        <w:t>HRM and organizational network</w:t>
      </w:r>
      <w:r w:rsidR="007B1A11" w:rsidRPr="00FE4B17">
        <w:rPr>
          <w:lang w:val="en-US"/>
        </w:rPr>
        <w:t xml:space="preserve"> research. Previous studies on </w:t>
      </w:r>
      <w:r w:rsidR="00D512A1" w:rsidRPr="00FE4B17">
        <w:rPr>
          <w:lang w:val="en-US"/>
        </w:rPr>
        <w:t xml:space="preserve">the </w:t>
      </w:r>
      <w:r w:rsidR="007B1A11" w:rsidRPr="00FE4B17">
        <w:rPr>
          <w:lang w:val="en-US"/>
        </w:rPr>
        <w:t xml:space="preserve">consequences of </w:t>
      </w:r>
      <w:r w:rsidRPr="00FE4B17">
        <w:rPr>
          <w:lang w:val="en-US"/>
        </w:rPr>
        <w:t>employees’</w:t>
      </w:r>
      <w:r w:rsidR="00C43E4C" w:rsidRPr="00FE4B17">
        <w:rPr>
          <w:lang w:val="en-US"/>
        </w:rPr>
        <w:t xml:space="preserve"> motivational orientation for</w:t>
      </w:r>
      <w:r w:rsidRPr="00FE4B17">
        <w:rPr>
          <w:lang w:val="en-US"/>
        </w:rPr>
        <w:t xml:space="preserve"> knowledge exchange</w:t>
      </w:r>
      <w:r w:rsidR="00C43E4C" w:rsidRPr="00FE4B17">
        <w:rPr>
          <w:lang w:val="en-US"/>
        </w:rPr>
        <w:t xml:space="preserve"> have</w:t>
      </w:r>
      <w:r w:rsidRPr="00FE4B17">
        <w:rPr>
          <w:lang w:val="en-US"/>
        </w:rPr>
        <w:t xml:space="preserve"> </w:t>
      </w:r>
      <w:r w:rsidR="00C43E4C" w:rsidRPr="00FE4B17">
        <w:rPr>
          <w:lang w:val="en-US"/>
        </w:rPr>
        <w:t>been restricted to t</w:t>
      </w:r>
      <w:r w:rsidRPr="00FE4B17">
        <w:rPr>
          <w:lang w:val="en-US"/>
        </w:rPr>
        <w:t>he focal employees’ perspective</w:t>
      </w:r>
      <w:r w:rsidR="00D512A1" w:rsidRPr="00FE4B17">
        <w:rPr>
          <w:lang w:val="en-US"/>
        </w:rPr>
        <w:t>. As such, they have</w:t>
      </w:r>
      <w:r w:rsidRPr="00FE4B17">
        <w:rPr>
          <w:lang w:val="en-US"/>
        </w:rPr>
        <w:t xml:space="preserve"> not investigat</w:t>
      </w:r>
      <w:r w:rsidR="00D512A1" w:rsidRPr="00FE4B17">
        <w:rPr>
          <w:lang w:val="en-US"/>
        </w:rPr>
        <w:t>ed</w:t>
      </w:r>
      <w:r w:rsidRPr="00FE4B17">
        <w:rPr>
          <w:lang w:val="en-US"/>
        </w:rPr>
        <w:t xml:space="preserve"> how employees exchange knowledge</w:t>
      </w:r>
      <w:r w:rsidR="00D512A1" w:rsidRPr="00FE4B17">
        <w:rPr>
          <w:lang w:val="en-US"/>
        </w:rPr>
        <w:t xml:space="preserve"> and with whom. Moreover, </w:t>
      </w:r>
      <w:r w:rsidR="007B1A11" w:rsidRPr="00FE4B17">
        <w:rPr>
          <w:lang w:val="en-US"/>
        </w:rPr>
        <w:t xml:space="preserve">research on </w:t>
      </w:r>
      <w:r w:rsidRPr="00FE4B17">
        <w:rPr>
          <w:lang w:val="en-US"/>
        </w:rPr>
        <w:t xml:space="preserve">the determinants of knowledge </w:t>
      </w:r>
      <w:r w:rsidR="007B1A11" w:rsidRPr="00FE4B17">
        <w:rPr>
          <w:lang w:val="en-US"/>
        </w:rPr>
        <w:t>network</w:t>
      </w:r>
      <w:r w:rsidRPr="00FE4B17">
        <w:rPr>
          <w:lang w:val="en-US"/>
        </w:rPr>
        <w:t>s</w:t>
      </w:r>
      <w:r w:rsidR="007B1A11" w:rsidRPr="00FE4B17">
        <w:rPr>
          <w:lang w:val="en-US"/>
        </w:rPr>
        <w:t xml:space="preserve"> </w:t>
      </w:r>
      <w:r w:rsidRPr="00FE4B17">
        <w:rPr>
          <w:lang w:val="en-US"/>
        </w:rPr>
        <w:t>has</w:t>
      </w:r>
      <w:r w:rsidR="007B1A11" w:rsidRPr="00FE4B17">
        <w:rPr>
          <w:lang w:val="en-US"/>
        </w:rPr>
        <w:t xml:space="preserve"> neglected factors </w:t>
      </w:r>
      <w:r w:rsidR="00C43E4C" w:rsidRPr="00FE4B17">
        <w:rPr>
          <w:lang w:val="en-US"/>
        </w:rPr>
        <w:t>of interest for HR</w:t>
      </w:r>
      <w:r w:rsidR="00CA1C59">
        <w:rPr>
          <w:lang w:val="en-US"/>
        </w:rPr>
        <w:t>M</w:t>
      </w:r>
      <w:r w:rsidR="00C43E4C" w:rsidRPr="00FE4B17">
        <w:rPr>
          <w:lang w:val="en-US"/>
        </w:rPr>
        <w:t xml:space="preserve"> scholars</w:t>
      </w:r>
      <w:r w:rsidR="00D512A1" w:rsidRPr="00FE4B17">
        <w:rPr>
          <w:lang w:val="en-US"/>
        </w:rPr>
        <w:t>,</w:t>
      </w:r>
      <w:r w:rsidR="00C43E4C" w:rsidRPr="00FE4B17">
        <w:rPr>
          <w:lang w:val="en-US"/>
        </w:rPr>
        <w:t xml:space="preserve"> </w:t>
      </w:r>
      <w:r w:rsidR="007B1A11" w:rsidRPr="00FE4B17">
        <w:rPr>
          <w:lang w:val="en-US"/>
        </w:rPr>
        <w:t xml:space="preserve">such as motivation. This study examines the </w:t>
      </w:r>
      <w:r w:rsidRPr="00FE4B17">
        <w:rPr>
          <w:lang w:val="en-US"/>
        </w:rPr>
        <w:t>influence of extrinsic</w:t>
      </w:r>
      <w:r w:rsidR="007B1A11" w:rsidRPr="00FE4B17">
        <w:rPr>
          <w:lang w:val="en-US"/>
        </w:rPr>
        <w:t xml:space="preserve"> motivation on employees’ knowledge</w:t>
      </w:r>
      <w:r w:rsidR="00D512A1" w:rsidRPr="00FE4B17">
        <w:rPr>
          <w:lang w:val="en-US"/>
        </w:rPr>
        <w:t>-</w:t>
      </w:r>
      <w:r w:rsidR="007B1A11" w:rsidRPr="00FE4B17">
        <w:rPr>
          <w:lang w:val="en-US"/>
        </w:rPr>
        <w:t>exchange behavior</w:t>
      </w:r>
      <w:r w:rsidRPr="00FE4B17">
        <w:rPr>
          <w:lang w:val="en-US"/>
        </w:rPr>
        <w:t xml:space="preserve">s using </w:t>
      </w:r>
      <w:r w:rsidR="007B1A11" w:rsidRPr="00FE4B17">
        <w:rPr>
          <w:lang w:val="en-US"/>
        </w:rPr>
        <w:t xml:space="preserve">a </w:t>
      </w:r>
      <w:r w:rsidRPr="00FE4B17">
        <w:rPr>
          <w:lang w:val="en-US"/>
        </w:rPr>
        <w:t xml:space="preserve">social </w:t>
      </w:r>
      <w:r w:rsidR="007B1A11" w:rsidRPr="00FE4B17">
        <w:rPr>
          <w:lang w:val="en-US"/>
        </w:rPr>
        <w:t>network</w:t>
      </w:r>
      <w:r w:rsidRPr="00FE4B17">
        <w:rPr>
          <w:lang w:val="en-US"/>
        </w:rPr>
        <w:t xml:space="preserve"> approach</w:t>
      </w:r>
      <w:r w:rsidR="00D512A1" w:rsidRPr="00FE4B17">
        <w:rPr>
          <w:lang w:val="en-US"/>
        </w:rPr>
        <w:t>,</w:t>
      </w:r>
      <w:r w:rsidR="00C43E4C" w:rsidRPr="00FE4B17">
        <w:rPr>
          <w:lang w:val="en-US"/>
        </w:rPr>
        <w:t xml:space="preserve"> thereby</w:t>
      </w:r>
      <w:r w:rsidR="007B1A11" w:rsidRPr="00FE4B17">
        <w:rPr>
          <w:lang w:val="en-US"/>
        </w:rPr>
        <w:t xml:space="preserve"> </w:t>
      </w:r>
      <w:r w:rsidR="00C43E4C" w:rsidRPr="00FE4B17">
        <w:rPr>
          <w:lang w:val="en-US"/>
        </w:rPr>
        <w:t>extending</w:t>
      </w:r>
      <w:r w:rsidR="007B1A11" w:rsidRPr="00FE4B17">
        <w:rPr>
          <w:lang w:val="en-US"/>
        </w:rPr>
        <w:t xml:space="preserve"> both research streams</w:t>
      </w:r>
      <w:r w:rsidR="00D512A1" w:rsidRPr="00FE4B17">
        <w:rPr>
          <w:lang w:val="en-US"/>
        </w:rPr>
        <w:t>. I</w:t>
      </w:r>
      <w:r w:rsidR="007B1A11" w:rsidRPr="00FE4B17">
        <w:rPr>
          <w:lang w:val="en-US"/>
        </w:rPr>
        <w:t xml:space="preserve">t </w:t>
      </w:r>
      <w:r w:rsidR="00C43E4C" w:rsidRPr="00FE4B17">
        <w:rPr>
          <w:lang w:val="en-US"/>
        </w:rPr>
        <w:t xml:space="preserve">provides evidence </w:t>
      </w:r>
      <w:r w:rsidR="00D512A1" w:rsidRPr="00FE4B17">
        <w:rPr>
          <w:lang w:val="en-US"/>
        </w:rPr>
        <w:t xml:space="preserve">on </w:t>
      </w:r>
      <w:r w:rsidR="007B1A11" w:rsidRPr="00FE4B17">
        <w:rPr>
          <w:lang w:val="en-US"/>
        </w:rPr>
        <w:t xml:space="preserve">how </w:t>
      </w:r>
      <w:r w:rsidR="00C43E4C" w:rsidRPr="00FE4B17">
        <w:rPr>
          <w:lang w:val="en-US"/>
        </w:rPr>
        <w:t xml:space="preserve">sales </w:t>
      </w:r>
      <w:r w:rsidR="007B1A11" w:rsidRPr="00FE4B17">
        <w:rPr>
          <w:lang w:val="en-US"/>
        </w:rPr>
        <w:t xml:space="preserve">employees exchange </w:t>
      </w:r>
      <w:r w:rsidR="007B1A11" w:rsidRPr="00FE4B17">
        <w:rPr>
          <w:lang w:val="en-US"/>
        </w:rPr>
        <w:lastRenderedPageBreak/>
        <w:t xml:space="preserve">knowledge </w:t>
      </w:r>
      <w:r w:rsidR="00D512A1" w:rsidRPr="00FE4B17">
        <w:rPr>
          <w:lang w:val="en-US"/>
        </w:rPr>
        <w:t xml:space="preserve">and with whom based </w:t>
      </w:r>
      <w:r w:rsidR="006E5524" w:rsidRPr="00FE4B17">
        <w:rPr>
          <w:lang w:val="en-US"/>
        </w:rPr>
        <w:t xml:space="preserve">on their extrinsic motivation </w:t>
      </w:r>
      <w:r w:rsidR="007B1A11" w:rsidRPr="00FE4B17">
        <w:rPr>
          <w:lang w:val="en-US"/>
        </w:rPr>
        <w:t>and</w:t>
      </w:r>
      <w:r w:rsidRPr="00FE4B17">
        <w:rPr>
          <w:lang w:val="en-US"/>
        </w:rPr>
        <w:t>,</w:t>
      </w:r>
      <w:r w:rsidR="007B1A11" w:rsidRPr="00FE4B17">
        <w:rPr>
          <w:lang w:val="en-US"/>
        </w:rPr>
        <w:t xml:space="preserve"> </w:t>
      </w:r>
      <w:r w:rsidR="00D512A1" w:rsidRPr="00FE4B17">
        <w:rPr>
          <w:lang w:val="en-US"/>
        </w:rPr>
        <w:t xml:space="preserve">in so </w:t>
      </w:r>
      <w:r w:rsidR="007B1A11" w:rsidRPr="00FE4B17">
        <w:rPr>
          <w:lang w:val="en-US"/>
        </w:rPr>
        <w:t>doing</w:t>
      </w:r>
      <w:r w:rsidRPr="00FE4B17">
        <w:rPr>
          <w:lang w:val="en-US"/>
        </w:rPr>
        <w:t>,</w:t>
      </w:r>
      <w:r w:rsidR="007B1A11" w:rsidRPr="00FE4B17">
        <w:rPr>
          <w:lang w:val="en-US"/>
        </w:rPr>
        <w:t xml:space="preserve"> </w:t>
      </w:r>
      <w:r w:rsidR="00C43E4C" w:rsidRPr="00FE4B17">
        <w:rPr>
          <w:lang w:val="en-US"/>
        </w:rPr>
        <w:t xml:space="preserve">demonstrates </w:t>
      </w:r>
      <w:r w:rsidR="007B1A11" w:rsidRPr="00FE4B17">
        <w:rPr>
          <w:lang w:val="en-US"/>
        </w:rPr>
        <w:t xml:space="preserve">how </w:t>
      </w:r>
      <w:r w:rsidR="00D512A1" w:rsidRPr="00FE4B17">
        <w:rPr>
          <w:lang w:val="en-US"/>
        </w:rPr>
        <w:t xml:space="preserve">employees’ </w:t>
      </w:r>
      <w:r w:rsidR="006E5524" w:rsidRPr="00FE4B17">
        <w:rPr>
          <w:lang w:val="en-US"/>
        </w:rPr>
        <w:t>motivational orientation</w:t>
      </w:r>
      <w:r w:rsidR="007B1A11" w:rsidRPr="00FE4B17">
        <w:rPr>
          <w:lang w:val="en-US"/>
        </w:rPr>
        <w:t xml:space="preserve"> contribute</w:t>
      </w:r>
      <w:r w:rsidR="006E5524" w:rsidRPr="00FE4B17">
        <w:rPr>
          <w:lang w:val="en-US"/>
        </w:rPr>
        <w:t>s</w:t>
      </w:r>
      <w:r w:rsidR="007B1A11" w:rsidRPr="00FE4B17">
        <w:rPr>
          <w:lang w:val="en-US"/>
        </w:rPr>
        <w:t xml:space="preserve"> to the shape of the </w:t>
      </w:r>
      <w:r w:rsidR="00400EFA" w:rsidRPr="00FE4B17">
        <w:rPr>
          <w:lang w:val="en-US"/>
        </w:rPr>
        <w:t xml:space="preserve">overall </w:t>
      </w:r>
      <w:r w:rsidR="007B1A11" w:rsidRPr="00FE4B17">
        <w:rPr>
          <w:lang w:val="en-US"/>
        </w:rPr>
        <w:t xml:space="preserve">exchange network and their positioning within it. Our results suggest that combining </w:t>
      </w:r>
      <w:r w:rsidRPr="00FE4B17">
        <w:rPr>
          <w:lang w:val="en-US"/>
        </w:rPr>
        <w:t xml:space="preserve">research on the microfoundations of knowledge exchange </w:t>
      </w:r>
      <w:r w:rsidR="007B1A11" w:rsidRPr="00FE4B17">
        <w:rPr>
          <w:lang w:val="en-US"/>
        </w:rPr>
        <w:t>with research on the emergence of intra</w:t>
      </w:r>
      <w:r w:rsidRPr="00FE4B17">
        <w:rPr>
          <w:lang w:val="en-US"/>
        </w:rPr>
        <w:t>-team</w:t>
      </w:r>
      <w:r w:rsidR="007B1A11" w:rsidRPr="00FE4B17">
        <w:rPr>
          <w:lang w:val="en-US"/>
        </w:rPr>
        <w:t xml:space="preserve"> network structure</w:t>
      </w:r>
      <w:r w:rsidRPr="00FE4B17">
        <w:rPr>
          <w:lang w:val="en-US"/>
        </w:rPr>
        <w:t>s</w:t>
      </w:r>
      <w:r w:rsidR="007B1A11" w:rsidRPr="00FE4B17">
        <w:rPr>
          <w:lang w:val="en-US"/>
        </w:rPr>
        <w:t xml:space="preserve"> </w:t>
      </w:r>
      <w:r w:rsidRPr="00FE4B17">
        <w:rPr>
          <w:lang w:val="en-US"/>
        </w:rPr>
        <w:t>can generate insights of relevance for HR</w:t>
      </w:r>
      <w:r w:rsidR="002E6466">
        <w:rPr>
          <w:lang w:val="en-US"/>
        </w:rPr>
        <w:t xml:space="preserve">M </w:t>
      </w:r>
      <w:r w:rsidRPr="00FE4B17">
        <w:rPr>
          <w:lang w:val="en-US"/>
        </w:rPr>
        <w:t>scholars and practitioners alike.</w:t>
      </w:r>
    </w:p>
    <w:p w14:paraId="316706F7" w14:textId="780C0909" w:rsidR="00702A98" w:rsidRDefault="00702A98" w:rsidP="00001E49">
      <w:pPr>
        <w:ind w:firstLine="426"/>
        <w:jc w:val="left"/>
        <w:rPr>
          <w:lang w:val="en-US"/>
        </w:rPr>
      </w:pPr>
    </w:p>
    <w:p w14:paraId="00C3A4FF" w14:textId="1877E466" w:rsidR="00702A98" w:rsidRDefault="00702A98" w:rsidP="00001E49">
      <w:pPr>
        <w:ind w:firstLine="426"/>
        <w:jc w:val="left"/>
        <w:rPr>
          <w:lang w:val="en-US"/>
        </w:rPr>
      </w:pPr>
    </w:p>
    <w:p w14:paraId="4A81E68F" w14:textId="38813B45" w:rsidR="00702A98" w:rsidRDefault="00702A98" w:rsidP="00001E49">
      <w:pPr>
        <w:ind w:firstLine="426"/>
        <w:jc w:val="left"/>
        <w:rPr>
          <w:lang w:val="en-US"/>
        </w:rPr>
      </w:pPr>
    </w:p>
    <w:p w14:paraId="50CBA7B3" w14:textId="2D50A741" w:rsidR="00702A98" w:rsidRDefault="00702A98" w:rsidP="00001E49">
      <w:pPr>
        <w:ind w:firstLine="426"/>
        <w:jc w:val="left"/>
        <w:rPr>
          <w:lang w:val="en-US"/>
        </w:rPr>
      </w:pPr>
    </w:p>
    <w:p w14:paraId="0A2D2516" w14:textId="158C9EFC" w:rsidR="00702A98" w:rsidRDefault="00702A98" w:rsidP="00001E49">
      <w:pPr>
        <w:ind w:firstLine="426"/>
        <w:jc w:val="left"/>
        <w:rPr>
          <w:lang w:val="en-US"/>
        </w:rPr>
      </w:pPr>
    </w:p>
    <w:p w14:paraId="4EBBEB2F" w14:textId="0C889858" w:rsidR="00702A98" w:rsidRDefault="00702A98" w:rsidP="00001E49">
      <w:pPr>
        <w:ind w:firstLine="426"/>
        <w:jc w:val="left"/>
        <w:rPr>
          <w:lang w:val="en-US"/>
        </w:rPr>
      </w:pPr>
    </w:p>
    <w:p w14:paraId="6F49299A" w14:textId="2BAAD6AC" w:rsidR="00702A98" w:rsidRDefault="00702A98" w:rsidP="00001E49">
      <w:pPr>
        <w:ind w:firstLine="426"/>
        <w:jc w:val="left"/>
        <w:rPr>
          <w:lang w:val="en-US"/>
        </w:rPr>
      </w:pPr>
    </w:p>
    <w:p w14:paraId="53FA5E9F" w14:textId="2CF1B39E" w:rsidR="00702A98" w:rsidRDefault="00702A98" w:rsidP="00001E49">
      <w:pPr>
        <w:ind w:firstLine="426"/>
        <w:jc w:val="left"/>
        <w:rPr>
          <w:lang w:val="en-US"/>
        </w:rPr>
      </w:pPr>
    </w:p>
    <w:p w14:paraId="4F84810D" w14:textId="72D0C611" w:rsidR="00702A98" w:rsidRDefault="00702A98" w:rsidP="00001E49">
      <w:pPr>
        <w:ind w:firstLine="426"/>
        <w:jc w:val="left"/>
        <w:rPr>
          <w:lang w:val="en-US"/>
        </w:rPr>
      </w:pPr>
    </w:p>
    <w:p w14:paraId="4E4B69E5" w14:textId="1AB76AFC" w:rsidR="00702A98" w:rsidRDefault="00702A98" w:rsidP="00001E49">
      <w:pPr>
        <w:ind w:firstLine="426"/>
        <w:jc w:val="left"/>
        <w:rPr>
          <w:lang w:val="en-US"/>
        </w:rPr>
      </w:pPr>
    </w:p>
    <w:p w14:paraId="098FFCFF" w14:textId="4E600789" w:rsidR="00702A98" w:rsidRDefault="00702A98" w:rsidP="00001E49">
      <w:pPr>
        <w:ind w:firstLine="426"/>
        <w:jc w:val="left"/>
        <w:rPr>
          <w:lang w:val="en-US"/>
        </w:rPr>
      </w:pPr>
    </w:p>
    <w:p w14:paraId="550DECE8" w14:textId="0A58EE59" w:rsidR="00702A98" w:rsidRDefault="00702A98" w:rsidP="00001E49">
      <w:pPr>
        <w:ind w:firstLine="426"/>
        <w:jc w:val="left"/>
        <w:rPr>
          <w:lang w:val="en-US"/>
        </w:rPr>
      </w:pPr>
    </w:p>
    <w:p w14:paraId="10BC71A6" w14:textId="77777777" w:rsidR="00B944A8" w:rsidRDefault="00B944A8" w:rsidP="00001E49">
      <w:pPr>
        <w:ind w:firstLine="426"/>
        <w:jc w:val="left"/>
        <w:rPr>
          <w:lang w:val="en-US"/>
        </w:rPr>
      </w:pPr>
    </w:p>
    <w:p w14:paraId="3B84B8C4" w14:textId="5220CC15" w:rsidR="00702A98" w:rsidRDefault="00702A98" w:rsidP="00001E49">
      <w:pPr>
        <w:ind w:firstLine="426"/>
        <w:jc w:val="left"/>
        <w:rPr>
          <w:lang w:val="en-US"/>
        </w:rPr>
      </w:pPr>
    </w:p>
    <w:p w14:paraId="4F420FEE" w14:textId="77777777" w:rsidR="00702A98" w:rsidRDefault="00702A98" w:rsidP="00001E49">
      <w:pPr>
        <w:ind w:firstLine="426"/>
        <w:jc w:val="left"/>
        <w:rPr>
          <w:lang w:val="en-US"/>
        </w:rPr>
      </w:pPr>
    </w:p>
    <w:sdt>
      <w:sdtPr>
        <w:rPr>
          <w:rFonts w:ascii="Times New Roman" w:eastAsia="Times New Roman" w:hAnsi="Times New Roman" w:cs="Times New Roman"/>
          <w:color w:val="auto"/>
          <w:sz w:val="24"/>
          <w:szCs w:val="24"/>
          <w:lang w:val="en-US"/>
        </w:rPr>
        <w:alias w:val="Don’t edit this field."/>
        <w:tag w:val="CitaviBibliography"/>
        <w:id w:val="-1259144295"/>
        <w:placeholder>
          <w:docPart w:val="DefaultPlaceholder_-1854013440"/>
        </w:placeholder>
      </w:sdtPr>
      <w:sdtEndPr/>
      <w:sdtContent>
        <w:sdt>
          <w:sdtPr>
            <w:rPr>
              <w:rFonts w:ascii="Times New Roman" w:eastAsia="Times New Roman" w:hAnsi="Times New Roman" w:cs="Times New Roman"/>
              <w:color w:val="auto"/>
              <w:sz w:val="24"/>
              <w:szCs w:val="24"/>
              <w:lang w:val="en-US"/>
            </w:rPr>
            <w:alias w:val="Don’t edit this field."/>
            <w:tag w:val="CitaviBibliography"/>
            <w:id w:val="228279075"/>
            <w:placeholder>
              <w:docPart w:val="DefaultPlaceholder_-1854013440"/>
            </w:placeholder>
          </w:sdtPr>
          <w:sdtEndPr/>
          <w:sdtContent>
            <w:sdt>
              <w:sdtPr>
                <w:rPr>
                  <w:rFonts w:ascii="Times New Roman" w:eastAsia="Times New Roman" w:hAnsi="Times New Roman" w:cs="Times New Roman"/>
                  <w:color w:val="auto"/>
                  <w:sz w:val="24"/>
                  <w:szCs w:val="24"/>
                  <w:lang w:val="en-US"/>
                </w:rPr>
                <w:id w:val="-694459420"/>
                <w:placeholder>
                  <w:docPart w:val="DefaultPlaceholder_-1854013440"/>
                </w:placeholder>
              </w:sdtPr>
              <w:sdtEndPr/>
              <w:sdtContent>
                <w:sdt>
                  <w:sdtPr>
                    <w:rPr>
                      <w:rFonts w:ascii="Times New Roman" w:eastAsia="Times New Roman" w:hAnsi="Times New Roman" w:cs="Times New Roman"/>
                      <w:color w:val="auto"/>
                      <w:sz w:val="24"/>
                      <w:szCs w:val="24"/>
                      <w:lang w:val="en-US"/>
                    </w:rPr>
                    <w:id w:val="-395665546"/>
                    <w:placeholder>
                      <w:docPart w:val="DefaultPlaceholder_-1854013440"/>
                    </w:placeholder>
                  </w:sdtPr>
                  <w:sdtEndPr/>
                  <w:sdtContent>
                    <w:p w14:paraId="3A27279A" w14:textId="77777777" w:rsidR="00B23403" w:rsidRPr="007C7093" w:rsidRDefault="006C3478" w:rsidP="007C7093">
                      <w:pPr>
                        <w:pStyle w:val="CitaviBibliographyHeading"/>
                        <w:jc w:val="center"/>
                        <w:rPr>
                          <w:rFonts w:ascii="Times New Roman" w:hAnsi="Times New Roman" w:cs="Times New Roman"/>
                          <w:b/>
                          <w:color w:val="auto"/>
                          <w:sz w:val="24"/>
                          <w:szCs w:val="24"/>
                          <w:lang w:val="en-US"/>
                        </w:rPr>
                      </w:pPr>
                      <w:r w:rsidRPr="00B02198">
                        <w:rPr>
                          <w:lang w:val="en-US"/>
                        </w:rPr>
                        <w:fldChar w:fldCharType="begin"/>
                      </w:r>
                      <w:r w:rsidR="00AA476F" w:rsidRPr="00B02198">
                        <w:rPr>
                          <w:lang w:val="en-US"/>
                        </w:rPr>
                        <w:instrText>ADDIN CITAVI.BIBLIOGRAPHY PD94bWwgdmVyc2lvbj0iMS4wIiBlbmNvZGluZz0idXRmLTE2Ij8+PEJpYmxpb2dyYXBoeT48QWRkSW5WZXJzaW9uPjUuNy4xLjA8L0FkZEluVmVyc2lvbj48SWQ+YWE5MjI5N2ItNmExMy00YzQ0LTgyMDctYTcyNzkyZDI4Nzc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</w:instrText>
                      </w:r>
                      <w:r w:rsidRPr="00B02198">
                        <w:rPr>
                          <w:lang w:val="en-US"/>
                        </w:rPr>
                        <w:fldChar w:fldCharType="separate"/>
                      </w:r>
                      <w:bookmarkStart w:id="1" w:name="_CTVBIBLIOGRAPHY1"/>
                      <w:bookmarkEnd w:id="1"/>
                      <w:r w:rsidR="00B23403" w:rsidRPr="007C7093">
                        <w:rPr>
                          <w:rFonts w:ascii="Times New Roman" w:hAnsi="Times New Roman" w:cs="Times New Roman"/>
                          <w:b/>
                          <w:color w:val="auto"/>
                          <w:sz w:val="24"/>
                          <w:szCs w:val="24"/>
                          <w:lang w:val="en-US"/>
                        </w:rPr>
                        <w:t>References</w:t>
                      </w:r>
                    </w:p>
                    <w:p w14:paraId="6E6FE677" w14:textId="77777777" w:rsidR="00B23403" w:rsidRDefault="00B23403" w:rsidP="00B23403">
                      <w:pPr>
                        <w:pStyle w:val="CitaviBibliographyEntry"/>
                        <w:rPr>
                          <w:lang w:val="en-US"/>
                        </w:rPr>
                      </w:pPr>
                      <w:bookmarkStart w:id="2" w:name="_CTVL001757718cf1d5342eab0f8994bdd99b4a7"/>
                      <w:r>
                        <w:rPr>
                          <w:lang w:val="en-US"/>
                        </w:rPr>
                        <w:t xml:space="preserve">Aalbers, R., Dolfsma, W., &amp; Koppius, O. (2013). Individual connectedness in innovation networks: on the role of individual motivation. </w:t>
                      </w:r>
                      <w:bookmarkEnd w:id="2"/>
                      <w:r w:rsidRPr="00B23403">
                        <w:rPr>
                          <w:i/>
                          <w:lang w:val="en-US"/>
                        </w:rPr>
                        <w:t>Research Policy</w:t>
                      </w:r>
                      <w:r w:rsidRPr="00B23403">
                        <w:rPr>
                          <w:lang w:val="en-US"/>
                        </w:rPr>
                        <w:t xml:space="preserve">, </w:t>
                      </w:r>
                      <w:r w:rsidRPr="00B23403">
                        <w:rPr>
                          <w:i/>
                          <w:lang w:val="en-US"/>
                        </w:rPr>
                        <w:t>42</w:t>
                      </w:r>
                      <w:r w:rsidRPr="00B23403">
                        <w:rPr>
                          <w:lang w:val="en-US"/>
                        </w:rPr>
                        <w:t>(3), 624–634. https://doi.org/10.1016/j.respol.2012.10.007</w:t>
                      </w:r>
                    </w:p>
                    <w:p w14:paraId="06E399CC" w14:textId="77777777" w:rsidR="00B23403" w:rsidRDefault="00B23403" w:rsidP="00B23403">
                      <w:pPr>
                        <w:pStyle w:val="CitaviBibliographyEntry"/>
                        <w:rPr>
                          <w:lang w:val="en-US"/>
                        </w:rPr>
                      </w:pPr>
                      <w:bookmarkStart w:id="3" w:name="_CTVL0016ef449c59a8745f683289b600f51e6ee"/>
                      <w:r>
                        <w:rPr>
                          <w:lang w:val="en-US"/>
                        </w:rPr>
                        <w:t xml:space="preserve">Ahuja, G., Soda, G., &amp; Zaheer, A. (2012). The genesis and dynamics of organizational networks. </w:t>
                      </w:r>
                      <w:bookmarkEnd w:id="3"/>
                      <w:r w:rsidRPr="00B23403">
                        <w:rPr>
                          <w:i/>
                          <w:lang w:val="en-US"/>
                        </w:rPr>
                        <w:t>Organization Science</w:t>
                      </w:r>
                      <w:r w:rsidRPr="00B23403">
                        <w:rPr>
                          <w:lang w:val="en-US"/>
                        </w:rPr>
                        <w:t xml:space="preserve">, </w:t>
                      </w:r>
                      <w:r w:rsidRPr="00B23403">
                        <w:rPr>
                          <w:i/>
                          <w:lang w:val="en-US"/>
                        </w:rPr>
                        <w:t>23</w:t>
                      </w:r>
                      <w:r w:rsidRPr="00B23403">
                        <w:rPr>
                          <w:lang w:val="en-US"/>
                        </w:rPr>
                        <w:t>(2), 434–448. https://doi.org/10.1287/orsc.1110.0695</w:t>
                      </w:r>
                    </w:p>
                    <w:p w14:paraId="5D148E02" w14:textId="77777777" w:rsidR="00B23403" w:rsidRDefault="00B23403" w:rsidP="00B23403">
                      <w:pPr>
                        <w:pStyle w:val="CitaviBibliographyEntry"/>
                        <w:rPr>
                          <w:lang w:val="en-US"/>
                        </w:rPr>
                      </w:pPr>
                      <w:bookmarkStart w:id="4" w:name="_CTVL001e23a106b88da4eb1a540c0defe203478"/>
                      <w:r>
                        <w:rPr>
                          <w:lang w:val="en-US"/>
                        </w:rPr>
                        <w:t xml:space="preserve">Allen, T. J., Gloor, P., Fronzetti Colladon, A., Woerner, S. L., &amp; Raz, O. (2016). The power of reciprocal knowledge sharing relationships for startup success. </w:t>
                      </w:r>
                      <w:bookmarkEnd w:id="4"/>
                      <w:r w:rsidRPr="00B23403">
                        <w:rPr>
                          <w:i/>
                          <w:lang w:val="en-US"/>
                        </w:rPr>
                        <w:t>Journal of Small Business and Enterprise Development</w:t>
                      </w:r>
                      <w:r w:rsidRPr="00B23403">
                        <w:rPr>
                          <w:lang w:val="en-US"/>
                        </w:rPr>
                        <w:t xml:space="preserve">, </w:t>
                      </w:r>
                      <w:r w:rsidRPr="00B23403">
                        <w:rPr>
                          <w:i/>
                          <w:lang w:val="en-US"/>
                        </w:rPr>
                        <w:t>23</w:t>
                      </w:r>
                      <w:r w:rsidRPr="00B23403">
                        <w:rPr>
                          <w:lang w:val="en-US"/>
                        </w:rPr>
                        <w:t>(3), 636–651.</w:t>
                      </w:r>
                    </w:p>
                    <w:p w14:paraId="0F2CBE65" w14:textId="77777777" w:rsidR="00B23403" w:rsidRDefault="00B23403" w:rsidP="00B23403">
                      <w:pPr>
                        <w:pStyle w:val="CitaviBibliographyEntry"/>
                        <w:rPr>
                          <w:lang w:val="en-US"/>
                        </w:rPr>
                      </w:pPr>
                      <w:bookmarkStart w:id="5" w:name="_CTVL00163e0cd30c439415c81b301e79c8e8532"/>
                      <w:r>
                        <w:rPr>
                          <w:lang w:val="en-US"/>
                        </w:rPr>
                        <w:t xml:space="preserve">Amabile, T. M. (1993). Motivational synergy: toward new conceptualizations of intrinsic and extrinsic motivation in the workplace. </w:t>
                      </w:r>
                      <w:bookmarkEnd w:id="5"/>
                      <w:r w:rsidRPr="00B23403">
                        <w:rPr>
                          <w:i/>
                          <w:lang w:val="en-US"/>
                        </w:rPr>
                        <w:t>Human Resource Management Review</w:t>
                      </w:r>
                      <w:r w:rsidRPr="00B23403">
                        <w:rPr>
                          <w:lang w:val="en-US"/>
                        </w:rPr>
                        <w:t xml:space="preserve">, </w:t>
                      </w:r>
                      <w:r w:rsidRPr="00B23403">
                        <w:rPr>
                          <w:i/>
                          <w:lang w:val="en-US"/>
                        </w:rPr>
                        <w:t>3</w:t>
                      </w:r>
                      <w:r w:rsidRPr="00B23403">
                        <w:rPr>
                          <w:lang w:val="en-US"/>
                        </w:rPr>
                        <w:t>(3), 185. https://doi.org/10.1016/1053-4822(93)90012-S</w:t>
                      </w:r>
                    </w:p>
                    <w:p w14:paraId="77F8F1FC" w14:textId="77777777" w:rsidR="00B23403" w:rsidRDefault="00B23403" w:rsidP="00B23403">
                      <w:pPr>
                        <w:pStyle w:val="CitaviBibliographyEntry"/>
                        <w:rPr>
                          <w:lang w:val="en-US"/>
                        </w:rPr>
                      </w:pPr>
                      <w:bookmarkStart w:id="6" w:name="_CTVL001d7c1acaa5f4d43ec845c6931ad79a64f"/>
                      <w:r>
                        <w:rPr>
                          <w:lang w:val="en-US"/>
                        </w:rPr>
                        <w:t xml:space="preserve">Argote, L., &amp; Ingram, P. (2000). Knowledge transfer: a basis for competitive advantage in firms. </w:t>
                      </w:r>
                      <w:bookmarkEnd w:id="6"/>
                      <w:r w:rsidRPr="00B23403">
                        <w:rPr>
                          <w:i/>
                          <w:lang w:val="en-US"/>
                        </w:rPr>
                        <w:t>Organizational Behavior and Human Decision Processes</w:t>
                      </w:r>
                      <w:r w:rsidRPr="00B23403">
                        <w:rPr>
                          <w:lang w:val="en-US"/>
                        </w:rPr>
                        <w:t xml:space="preserve">, </w:t>
                      </w:r>
                      <w:r w:rsidRPr="00B23403">
                        <w:rPr>
                          <w:i/>
                          <w:lang w:val="en-US"/>
                        </w:rPr>
                        <w:t>82</w:t>
                      </w:r>
                      <w:r w:rsidRPr="00B23403">
                        <w:rPr>
                          <w:lang w:val="en-US"/>
                        </w:rPr>
                        <w:t>(1), 150–169. https://doi.org/10.1006/obhd.2000.2893</w:t>
                      </w:r>
                    </w:p>
                    <w:p w14:paraId="12431466" w14:textId="77777777" w:rsidR="00B23403" w:rsidRDefault="00B23403" w:rsidP="00B23403">
                      <w:pPr>
                        <w:pStyle w:val="CitaviBibliographyEntry"/>
                        <w:rPr>
                          <w:lang w:val="en-US"/>
                        </w:rPr>
                      </w:pPr>
                      <w:bookmarkStart w:id="7" w:name="_CTVL001912328b846304c9886a780b25ddf1265"/>
                      <w:r w:rsidRPr="00923278">
                        <w:rPr>
                          <w:lang w:val="de-DE"/>
                        </w:rPr>
                        <w:t xml:space="preserve">Aten, K., DiRenzo, M., &amp; Shatnawi, D. (2017). </w:t>
                      </w:r>
                      <w:r>
                        <w:rPr>
                          <w:lang w:val="en-US"/>
                        </w:rPr>
                        <w:t xml:space="preserve">Gender and professional e-networks: Implications of gender heterophily on job search facilitation and outcomes. </w:t>
                      </w:r>
                      <w:bookmarkEnd w:id="7"/>
                      <w:r w:rsidRPr="00B23403">
                        <w:rPr>
                          <w:i/>
                          <w:lang w:val="en-US"/>
                        </w:rPr>
                        <w:t>Computers in Human Behavior</w:t>
                      </w:r>
                      <w:r w:rsidRPr="00B23403">
                        <w:rPr>
                          <w:lang w:val="en-US"/>
                        </w:rPr>
                        <w:t xml:space="preserve">, </w:t>
                      </w:r>
                      <w:r w:rsidRPr="00B23403">
                        <w:rPr>
                          <w:i/>
                          <w:lang w:val="en-US"/>
                        </w:rPr>
                        <w:t>72</w:t>
                      </w:r>
                      <w:r w:rsidRPr="00B23403">
                        <w:rPr>
                          <w:lang w:val="en-US"/>
                        </w:rPr>
                        <w:t>, 470–478. https://doi.org/10.1016/j.chb.2017.02.056</w:t>
                      </w:r>
                    </w:p>
                    <w:p w14:paraId="161300CF" w14:textId="77777777" w:rsidR="00B23403" w:rsidRDefault="00B23403" w:rsidP="00B23403">
                      <w:pPr>
                        <w:pStyle w:val="CitaviBibliographyEntry"/>
                        <w:rPr>
                          <w:lang w:val="en-US"/>
                        </w:rPr>
                      </w:pPr>
                      <w:bookmarkStart w:id="8" w:name="_CTVL0013086bf8c4541498896d2e8db4d360f16"/>
                      <w:r>
                        <w:rPr>
                          <w:lang w:val="en-US"/>
                        </w:rPr>
                        <w:t xml:space="preserve">Auh, S., &amp; Menguc, B. (2013). Knowledge sharing behaviors of industrial sales people: an integration of economic, social psychological, and sociological perspectives. </w:t>
                      </w:r>
                      <w:bookmarkEnd w:id="8"/>
                      <w:r w:rsidRPr="00B23403">
                        <w:rPr>
                          <w:i/>
                          <w:lang w:val="en-US"/>
                        </w:rPr>
                        <w:t>European Journal of Marketing</w:t>
                      </w:r>
                      <w:r w:rsidRPr="00B23403">
                        <w:rPr>
                          <w:lang w:val="en-US"/>
                        </w:rPr>
                        <w:t xml:space="preserve">, </w:t>
                      </w:r>
                      <w:r w:rsidRPr="00B23403">
                        <w:rPr>
                          <w:i/>
                          <w:lang w:val="en-US"/>
                        </w:rPr>
                        <w:t>47</w:t>
                      </w:r>
                      <w:r w:rsidRPr="00B23403">
                        <w:rPr>
                          <w:lang w:val="en-US"/>
                        </w:rPr>
                        <w:t>(8), 1333–1355. https://doi.org/10.1108/03090561311324354</w:t>
                      </w:r>
                    </w:p>
                    <w:p w14:paraId="11EDF30D" w14:textId="77777777" w:rsidR="00B23403" w:rsidRDefault="00B23403" w:rsidP="00B23403">
                      <w:pPr>
                        <w:pStyle w:val="CitaviBibliographyEntry"/>
                        <w:rPr>
                          <w:lang w:val="en-US"/>
                        </w:rPr>
                      </w:pPr>
                      <w:bookmarkStart w:id="9" w:name="_CTVL00185a395bdf335489a9b10114d20107bf0"/>
                      <w:r>
                        <w:rPr>
                          <w:lang w:val="en-US"/>
                        </w:rPr>
                        <w:lastRenderedPageBreak/>
                        <w:t xml:space="preserve">Balkin, D. B., Roussel, P., &amp; Werner, S. (2015). Performance contingent pay and autonomy: Implications for facilitating extra-role creativity. </w:t>
                      </w:r>
                      <w:bookmarkEnd w:id="9"/>
                      <w:r w:rsidRPr="00B23403">
                        <w:rPr>
                          <w:i/>
                          <w:lang w:val="en-US"/>
                        </w:rPr>
                        <w:t>Human Resource Management Review</w:t>
                      </w:r>
                      <w:r w:rsidRPr="00B23403">
                        <w:rPr>
                          <w:lang w:val="en-US"/>
                        </w:rPr>
                        <w:t xml:space="preserve">, </w:t>
                      </w:r>
                      <w:r w:rsidRPr="00B23403">
                        <w:rPr>
                          <w:i/>
                          <w:lang w:val="en-US"/>
                        </w:rPr>
                        <w:t>25</w:t>
                      </w:r>
                      <w:r w:rsidRPr="00B23403">
                        <w:rPr>
                          <w:lang w:val="en-US"/>
                        </w:rPr>
                        <w:t>(4), 384–395. https://doi.org/10.1016/j.hrmr.2015.07.001</w:t>
                      </w:r>
                    </w:p>
                    <w:p w14:paraId="7F3E56C9" w14:textId="77777777" w:rsidR="00B23403" w:rsidRDefault="00B23403" w:rsidP="00B23403">
                      <w:pPr>
                        <w:pStyle w:val="CitaviBibliographyEntry"/>
                        <w:rPr>
                          <w:lang w:val="en-US"/>
                        </w:rPr>
                      </w:pPr>
                      <w:bookmarkStart w:id="10" w:name="_CTVL0010df6ef4dfe054d89b86503cc7bf7ac4b"/>
                      <w:r>
                        <w:rPr>
                          <w:lang w:val="en-US"/>
                        </w:rPr>
                        <w:t xml:space="preserve">Balkundi, P., &amp; Kilduff, M. (2006). The ties that lead: a social network approach to leadership. </w:t>
                      </w:r>
                      <w:bookmarkEnd w:id="10"/>
                      <w:r w:rsidRPr="00B23403">
                        <w:rPr>
                          <w:i/>
                          <w:lang w:val="en-US"/>
                        </w:rPr>
                        <w:t>The Leadership Quarterly</w:t>
                      </w:r>
                      <w:r w:rsidRPr="00B23403">
                        <w:rPr>
                          <w:lang w:val="en-US"/>
                        </w:rPr>
                        <w:t xml:space="preserve">, </w:t>
                      </w:r>
                      <w:r w:rsidRPr="00B23403">
                        <w:rPr>
                          <w:i/>
                          <w:lang w:val="en-US"/>
                        </w:rPr>
                        <w:t>17</w:t>
                      </w:r>
                      <w:r w:rsidRPr="00B23403">
                        <w:rPr>
                          <w:lang w:val="en-US"/>
                        </w:rPr>
                        <w:t>(4), 419–439. https://doi.org/10.1016/j.leaqua.2006.01.001</w:t>
                      </w:r>
                    </w:p>
                    <w:p w14:paraId="73DE2A4E" w14:textId="77777777" w:rsidR="00B23403" w:rsidRDefault="00B23403" w:rsidP="00B23403">
                      <w:pPr>
                        <w:pStyle w:val="CitaviBibliographyEntry"/>
                        <w:rPr>
                          <w:lang w:val="en-US"/>
                        </w:rPr>
                      </w:pPr>
                      <w:bookmarkStart w:id="11" w:name="_CTVL001d1357e0f3653447d8557527a827e03e5"/>
                      <w:r>
                        <w:rPr>
                          <w:lang w:val="en-US"/>
                        </w:rPr>
                        <w:t xml:space="preserve">Basov, N., &amp; Brennecke, J. (2017). Duality beyond dyads: Multiplex patterning of social ties and cultural meanings. In </w:t>
                      </w:r>
                      <w:bookmarkEnd w:id="11"/>
                      <w:r w:rsidRPr="00B23403">
                        <w:rPr>
                          <w:i/>
                          <w:lang w:val="en-US"/>
                        </w:rPr>
                        <w:t xml:space="preserve">Structure, Content and Meaning of Organizational Networks: Extending Network Thinking </w:t>
                      </w:r>
                      <w:r w:rsidRPr="00B23403">
                        <w:rPr>
                          <w:lang w:val="en-US"/>
                        </w:rPr>
                        <w:t>(pp. 87–112). Emerald Publishing Limited.</w:t>
                      </w:r>
                    </w:p>
                    <w:p w14:paraId="3F08AF17" w14:textId="77777777" w:rsidR="00B23403" w:rsidRDefault="00B23403" w:rsidP="00B23403">
                      <w:pPr>
                        <w:pStyle w:val="CitaviBibliographyEntry"/>
                        <w:rPr>
                          <w:lang w:val="en-US"/>
                        </w:rPr>
                      </w:pPr>
                      <w:bookmarkStart w:id="12" w:name="_CTVL0018d3d2bacb55c4bb68356d8dac3021a84"/>
                      <w:r>
                        <w:rPr>
                          <w:lang w:val="en-US"/>
                        </w:rPr>
                        <w:t xml:space="preserve">Battistoni, E., &amp; Fronzetti Colladon, A. (2014). Personality correlates of key roles in informal advice networks. </w:t>
                      </w:r>
                      <w:bookmarkEnd w:id="12"/>
                      <w:r w:rsidRPr="00B23403">
                        <w:rPr>
                          <w:i/>
                          <w:lang w:val="en-US"/>
                        </w:rPr>
                        <w:t>Learning and Individual Differences</w:t>
                      </w:r>
                      <w:r w:rsidRPr="00B23403">
                        <w:rPr>
                          <w:lang w:val="en-US"/>
                        </w:rPr>
                        <w:t xml:space="preserve">, </w:t>
                      </w:r>
                      <w:r w:rsidRPr="00B23403">
                        <w:rPr>
                          <w:i/>
                          <w:lang w:val="en-US"/>
                        </w:rPr>
                        <w:t>34</w:t>
                      </w:r>
                      <w:r w:rsidRPr="00B23403">
                        <w:rPr>
                          <w:lang w:val="en-US"/>
                        </w:rPr>
                        <w:t>, 63–69. https://doi.org/10.1016/j.lindif.2014.05.007</w:t>
                      </w:r>
                    </w:p>
                    <w:p w14:paraId="38F1E4FD" w14:textId="77777777" w:rsidR="00B23403" w:rsidRDefault="00B23403" w:rsidP="00B23403">
                      <w:pPr>
                        <w:pStyle w:val="CitaviBibliographyEntry"/>
                        <w:rPr>
                          <w:lang w:val="en-US"/>
                        </w:rPr>
                      </w:pPr>
                      <w:bookmarkStart w:id="13" w:name="_CTVL001f3c86d9925864c259a1b436d5e84fb51"/>
                      <w:r>
                        <w:rPr>
                          <w:lang w:val="en-US"/>
                        </w:rPr>
                        <w:t xml:space="preserve">Bock, G.-W., Zmud, R. W., Kim, Y.-G., &amp; Lee, J.-N. (2005). Behavioral intention formation in knowledge sharing: examining the roles of extrinsic motivators, social-psychological forces, and organizational climate. </w:t>
                      </w:r>
                      <w:bookmarkEnd w:id="13"/>
                      <w:r w:rsidRPr="00B23403">
                        <w:rPr>
                          <w:i/>
                          <w:lang w:val="en-US"/>
                        </w:rPr>
                        <w:t>MIS Quarterly</w:t>
                      </w:r>
                      <w:r w:rsidRPr="00B23403">
                        <w:rPr>
                          <w:lang w:val="en-US"/>
                        </w:rPr>
                        <w:t xml:space="preserve">, </w:t>
                      </w:r>
                      <w:r w:rsidRPr="00B23403">
                        <w:rPr>
                          <w:i/>
                          <w:lang w:val="en-US"/>
                        </w:rPr>
                        <w:t>29</w:t>
                      </w:r>
                      <w:r w:rsidRPr="00B23403">
                        <w:rPr>
                          <w:lang w:val="en-US"/>
                        </w:rPr>
                        <w:t>(1), 87–111. https://doi.org/10.2307/25148669</w:t>
                      </w:r>
                    </w:p>
                    <w:p w14:paraId="7D1A3F47" w14:textId="77777777" w:rsidR="00B23403" w:rsidRDefault="00B23403" w:rsidP="00B23403">
                      <w:pPr>
                        <w:pStyle w:val="CitaviBibliographyEntry"/>
                        <w:rPr>
                          <w:lang w:val="en-US"/>
                        </w:rPr>
                      </w:pPr>
                      <w:bookmarkStart w:id="14" w:name="_CTVL001748d270057b6433bb9cfa4002a09db31"/>
                      <w:r>
                        <w:rPr>
                          <w:lang w:val="en-US"/>
                        </w:rPr>
                        <w:t xml:space="preserve">Boxall, P., Ang, S. H., &amp; Bartram, T. (2011). Analysing the ‘black box’ of HRM: Uncovering HR goals, mediators, and outcomes in a standardized service environment. </w:t>
                      </w:r>
                      <w:bookmarkEnd w:id="14"/>
                      <w:r w:rsidRPr="00B23403">
                        <w:rPr>
                          <w:i/>
                          <w:lang w:val="en-US"/>
                        </w:rPr>
                        <w:t>Journal of Management Studies</w:t>
                      </w:r>
                      <w:r w:rsidRPr="00B23403">
                        <w:rPr>
                          <w:lang w:val="en-US"/>
                        </w:rPr>
                        <w:t xml:space="preserve">, </w:t>
                      </w:r>
                      <w:r w:rsidRPr="00B23403">
                        <w:rPr>
                          <w:i/>
                          <w:lang w:val="en-US"/>
                        </w:rPr>
                        <w:t>48</w:t>
                      </w:r>
                      <w:r w:rsidRPr="00B23403">
                        <w:rPr>
                          <w:lang w:val="en-US"/>
                        </w:rPr>
                        <w:t>(7), 1504–1532.</w:t>
                      </w:r>
                    </w:p>
                    <w:p w14:paraId="5FE5B2E3" w14:textId="77777777" w:rsidR="00B23403" w:rsidRDefault="00B23403" w:rsidP="00B23403">
                      <w:pPr>
                        <w:pStyle w:val="CitaviBibliographyEntry"/>
                        <w:rPr>
                          <w:lang w:val="en-US"/>
                        </w:rPr>
                      </w:pPr>
                      <w:bookmarkStart w:id="15" w:name="_CTVL0015fd8ca3c79a34674953149ec946037eb"/>
                      <w:r>
                        <w:rPr>
                          <w:lang w:val="en-US"/>
                        </w:rPr>
                        <w:t xml:space="preserve">Bradford, K., Brown, S., Ganesan, S., Hunter, G., Onyemah, V., Palmatier, R., . . . Weitz, B. (2010). The embedded sales force: Connecting buying and selling organizations. </w:t>
                      </w:r>
                      <w:bookmarkEnd w:id="15"/>
                      <w:r w:rsidRPr="00B23403">
                        <w:rPr>
                          <w:i/>
                          <w:lang w:val="en-US"/>
                        </w:rPr>
                        <w:t>Marketing Letters</w:t>
                      </w:r>
                      <w:r w:rsidRPr="00B23403">
                        <w:rPr>
                          <w:lang w:val="en-US"/>
                        </w:rPr>
                        <w:t xml:space="preserve">, </w:t>
                      </w:r>
                      <w:r w:rsidRPr="00B23403">
                        <w:rPr>
                          <w:i/>
                          <w:lang w:val="en-US"/>
                        </w:rPr>
                        <w:t>21</w:t>
                      </w:r>
                      <w:r w:rsidRPr="00B23403">
                        <w:rPr>
                          <w:lang w:val="en-US"/>
                        </w:rPr>
                        <w:t>(3), 239–253. https://doi.org/10.1007/s11002-010-9106-1</w:t>
                      </w:r>
                    </w:p>
                    <w:p w14:paraId="205F5E15" w14:textId="77777777" w:rsidR="00B23403" w:rsidRDefault="00B23403" w:rsidP="00B23403">
                      <w:pPr>
                        <w:pStyle w:val="CitaviBibliographyEntry"/>
                        <w:rPr>
                          <w:lang w:val="en-US"/>
                        </w:rPr>
                      </w:pPr>
                      <w:bookmarkStart w:id="16" w:name="_CTVL001aa9c9d35c26c4ee7a98fe5e0a10c02d2"/>
                      <w:r>
                        <w:rPr>
                          <w:lang w:val="en-US"/>
                        </w:rPr>
                        <w:t xml:space="preserve">Brennecke, J. (2019). Dissonant ties in intraorganizational networks: Why individuals seek problem-solving assistance from difficult colleagues. </w:t>
                      </w:r>
                      <w:bookmarkEnd w:id="16"/>
                      <w:r w:rsidRPr="00B23403">
                        <w:rPr>
                          <w:i/>
                          <w:lang w:val="en-US"/>
                        </w:rPr>
                        <w:t xml:space="preserve">Academy of Management Journal. </w:t>
                      </w:r>
                      <w:r w:rsidRPr="00B23403">
                        <w:rPr>
                          <w:lang w:val="en-US"/>
                        </w:rPr>
                        <w:t>Advance online publication. https://doi.org/10.5465/amj.2017.0399</w:t>
                      </w:r>
                    </w:p>
                    <w:p w14:paraId="7838E6D2" w14:textId="77777777" w:rsidR="00B23403" w:rsidRDefault="00B23403" w:rsidP="00B23403">
                      <w:pPr>
                        <w:pStyle w:val="CitaviBibliographyEntry"/>
                        <w:rPr>
                          <w:lang w:val="en-US"/>
                        </w:rPr>
                      </w:pPr>
                      <w:bookmarkStart w:id="17" w:name="_CTVL001052631e6073f4befa772c731b2cdb279"/>
                      <w:r>
                        <w:rPr>
                          <w:lang w:val="en-US"/>
                        </w:rPr>
                        <w:lastRenderedPageBreak/>
                        <w:t xml:space="preserve">Brennecke, J., &amp; Rank, Olaf. (2017). The firm’s knowledge network and the transfer of advice among corporate inventors—A multilevel network study. </w:t>
                      </w:r>
                      <w:bookmarkEnd w:id="17"/>
                      <w:r w:rsidRPr="00B23403">
                        <w:rPr>
                          <w:i/>
                          <w:lang w:val="en-US"/>
                        </w:rPr>
                        <w:t>Research Policy</w:t>
                      </w:r>
                      <w:r w:rsidRPr="00B23403">
                        <w:rPr>
                          <w:lang w:val="en-US"/>
                        </w:rPr>
                        <w:t xml:space="preserve">, </w:t>
                      </w:r>
                      <w:r w:rsidRPr="00B23403">
                        <w:rPr>
                          <w:i/>
                          <w:lang w:val="en-US"/>
                        </w:rPr>
                        <w:t>46</w:t>
                      </w:r>
                      <w:r w:rsidRPr="00B23403">
                        <w:rPr>
                          <w:lang w:val="en-US"/>
                        </w:rPr>
                        <w:t>(4), 768–783. https://doi.org/10.1016/j.respol.2017.02.002</w:t>
                      </w:r>
                    </w:p>
                    <w:p w14:paraId="476B577C" w14:textId="77777777" w:rsidR="00B23403" w:rsidRDefault="00B23403" w:rsidP="00B23403">
                      <w:pPr>
                        <w:pStyle w:val="CitaviBibliographyEntry"/>
                        <w:rPr>
                          <w:lang w:val="en-US"/>
                        </w:rPr>
                      </w:pPr>
                      <w:bookmarkStart w:id="18" w:name="_CTVL001598fb738037d486a8ade6456c5e593c4"/>
                      <w:r>
                        <w:rPr>
                          <w:lang w:val="en-US"/>
                        </w:rPr>
                        <w:t xml:space="preserve">Brennecke, J., &amp; Stoemmer, N. (2018). The network-performance relationship in knowledge-intensive contexts-A meta-analysis and cross-level comparison. </w:t>
                      </w:r>
                      <w:bookmarkEnd w:id="18"/>
                      <w:r w:rsidRPr="00B23403">
                        <w:rPr>
                          <w:i/>
                          <w:lang w:val="en-US"/>
                        </w:rPr>
                        <w:t>Human Resource Management</w:t>
                      </w:r>
                      <w:r w:rsidRPr="00B23403">
                        <w:rPr>
                          <w:lang w:val="en-US"/>
                        </w:rPr>
                        <w:t xml:space="preserve">, </w:t>
                      </w:r>
                      <w:r w:rsidRPr="00B23403">
                        <w:rPr>
                          <w:i/>
                          <w:lang w:val="en-US"/>
                        </w:rPr>
                        <w:t>57</w:t>
                      </w:r>
                      <w:r w:rsidRPr="00B23403">
                        <w:rPr>
                          <w:lang w:val="en-US"/>
                        </w:rPr>
                        <w:t>(1), 11-36. https://doi.org/10.1002/hrm.21823</w:t>
                      </w:r>
                    </w:p>
                    <w:p w14:paraId="4EB1EB22" w14:textId="77777777" w:rsidR="00B23403" w:rsidRDefault="00B23403" w:rsidP="00B23403">
                      <w:pPr>
                        <w:pStyle w:val="CitaviBibliographyEntry"/>
                        <w:rPr>
                          <w:lang w:val="en-US"/>
                        </w:rPr>
                      </w:pPr>
                      <w:bookmarkStart w:id="19" w:name="_CTVL00192887af547c742e89962a82b5c3928fe"/>
                      <w:r>
                        <w:rPr>
                          <w:lang w:val="en-US"/>
                        </w:rPr>
                        <w:t xml:space="preserve">Burgess, D. (2005). What motivates employees to transfer knowledge outside their work unit? </w:t>
                      </w:r>
                      <w:bookmarkEnd w:id="19"/>
                      <w:r w:rsidRPr="00B23403">
                        <w:rPr>
                          <w:i/>
                          <w:lang w:val="en-US"/>
                        </w:rPr>
                        <w:t>Journal of Business Communication</w:t>
                      </w:r>
                      <w:r w:rsidRPr="00B23403">
                        <w:rPr>
                          <w:lang w:val="en-US"/>
                        </w:rPr>
                        <w:t xml:space="preserve">, </w:t>
                      </w:r>
                      <w:r w:rsidRPr="00B23403">
                        <w:rPr>
                          <w:i/>
                          <w:lang w:val="en-US"/>
                        </w:rPr>
                        <w:t>42</w:t>
                      </w:r>
                      <w:r w:rsidRPr="00B23403">
                        <w:rPr>
                          <w:lang w:val="en-US"/>
                        </w:rPr>
                        <w:t>(4), 324–348. https://doi.org/10.1177/0021943605279485</w:t>
                      </w:r>
                    </w:p>
                    <w:p w14:paraId="61F32C2E" w14:textId="77777777" w:rsidR="00B23403" w:rsidRDefault="00B23403" w:rsidP="00B23403">
                      <w:pPr>
                        <w:pStyle w:val="CitaviBibliographyEntry"/>
                        <w:rPr>
                          <w:lang w:val="en-US"/>
                        </w:rPr>
                      </w:pPr>
                      <w:bookmarkStart w:id="20" w:name="_CTVL00161b60a071d404081b9b9f41d9747012a"/>
                      <w:r>
                        <w:rPr>
                          <w:lang w:val="en-US"/>
                        </w:rPr>
                        <w:t xml:space="preserve">Burt, R. S. (1998). The gender of social capital. </w:t>
                      </w:r>
                      <w:bookmarkEnd w:id="20"/>
                      <w:r w:rsidRPr="00B23403">
                        <w:rPr>
                          <w:i/>
                          <w:lang w:val="en-US"/>
                        </w:rPr>
                        <w:t>Rationality and Society</w:t>
                      </w:r>
                      <w:r w:rsidRPr="00B23403">
                        <w:rPr>
                          <w:lang w:val="en-US"/>
                        </w:rPr>
                        <w:t xml:space="preserve">, </w:t>
                      </w:r>
                      <w:r w:rsidRPr="00B23403">
                        <w:rPr>
                          <w:i/>
                          <w:lang w:val="en-US"/>
                        </w:rPr>
                        <w:t>10</w:t>
                      </w:r>
                      <w:r w:rsidRPr="00B23403">
                        <w:rPr>
                          <w:lang w:val="en-US"/>
                        </w:rPr>
                        <w:t>(1), 5–46. https://doi.org/10.1177/104346398010001001</w:t>
                      </w:r>
                    </w:p>
                    <w:p w14:paraId="72C80DF0" w14:textId="77777777" w:rsidR="00B23403" w:rsidRDefault="00B23403" w:rsidP="00B23403">
                      <w:pPr>
                        <w:pStyle w:val="CitaviBibliographyEntry"/>
                        <w:rPr>
                          <w:lang w:val="en-US"/>
                        </w:rPr>
                      </w:pPr>
                      <w:bookmarkStart w:id="21" w:name="_CTVL00114ab3e71df72418fa55db0a167d4938c"/>
                      <w:r>
                        <w:rPr>
                          <w:lang w:val="en-US"/>
                        </w:rPr>
                        <w:t xml:space="preserve">Burt, R. S. (2004). Structural holes and good ideas. </w:t>
                      </w:r>
                      <w:bookmarkEnd w:id="21"/>
                      <w:r w:rsidRPr="00B23403">
                        <w:rPr>
                          <w:i/>
                          <w:lang w:val="en-US"/>
                        </w:rPr>
                        <w:t>American Journal of Sociology</w:t>
                      </w:r>
                      <w:r w:rsidRPr="00B23403">
                        <w:rPr>
                          <w:lang w:val="en-US"/>
                        </w:rPr>
                        <w:t xml:space="preserve">, </w:t>
                      </w:r>
                      <w:r w:rsidRPr="00B23403">
                        <w:rPr>
                          <w:i/>
                          <w:lang w:val="en-US"/>
                        </w:rPr>
                        <w:t>110</w:t>
                      </w:r>
                      <w:r w:rsidRPr="00B23403">
                        <w:rPr>
                          <w:lang w:val="en-US"/>
                        </w:rPr>
                        <w:t>(2), 349–399. https://doi.org/10.1086/421787</w:t>
                      </w:r>
                    </w:p>
                    <w:p w14:paraId="07F16D22" w14:textId="77777777" w:rsidR="00B23403" w:rsidRDefault="00B23403" w:rsidP="00B23403">
                      <w:pPr>
                        <w:pStyle w:val="CitaviBibliographyEntry"/>
                        <w:rPr>
                          <w:lang w:val="en-US"/>
                        </w:rPr>
                      </w:pPr>
                      <w:bookmarkStart w:id="22" w:name="_CTVL00171d8664d09e44f9a8a3d1ca7e70a93ac"/>
                      <w:r w:rsidRPr="00B23403">
                        <w:rPr>
                          <w:lang w:val="fr-FR"/>
                        </w:rPr>
                        <w:t xml:space="preserve">Cabrera, A., Collins, W., &amp; Salgado, J. F. (2006). </w:t>
                      </w:r>
                      <w:r>
                        <w:rPr>
                          <w:lang w:val="en-US"/>
                        </w:rPr>
                        <w:t xml:space="preserve">Determinants of individual engagement in knowledge sharing. </w:t>
                      </w:r>
                      <w:bookmarkEnd w:id="22"/>
                      <w:r w:rsidRPr="00B23403">
                        <w:rPr>
                          <w:i/>
                          <w:lang w:val="en-US"/>
                        </w:rPr>
                        <w:t>The International Journal of Human Resource Management</w:t>
                      </w:r>
                      <w:r w:rsidRPr="00B23403">
                        <w:rPr>
                          <w:lang w:val="en-US"/>
                        </w:rPr>
                        <w:t xml:space="preserve">, </w:t>
                      </w:r>
                      <w:r w:rsidRPr="00B23403">
                        <w:rPr>
                          <w:i/>
                          <w:lang w:val="en-US"/>
                        </w:rPr>
                        <w:t>17</w:t>
                      </w:r>
                      <w:r w:rsidRPr="00B23403">
                        <w:rPr>
                          <w:lang w:val="en-US"/>
                        </w:rPr>
                        <w:t>(2), 245–264. https://doi.org/10.1080/09585190500404614</w:t>
                      </w:r>
                    </w:p>
                    <w:p w14:paraId="60291C01" w14:textId="77777777" w:rsidR="00B23403" w:rsidRDefault="00B23403" w:rsidP="00B23403">
                      <w:pPr>
                        <w:pStyle w:val="CitaviBibliographyEntry"/>
                        <w:rPr>
                          <w:lang w:val="en-US"/>
                        </w:rPr>
                      </w:pPr>
                      <w:bookmarkStart w:id="23" w:name="_CTVL00106223a7449a64701b920d9ec897c5423"/>
                      <w:r>
                        <w:rPr>
                          <w:lang w:val="en-US"/>
                        </w:rPr>
                        <w:t xml:space="preserve">Cabrera, E., &amp; Cabrera, A. (2005). Fostering knowledge sharing through people management practices. </w:t>
                      </w:r>
                      <w:bookmarkEnd w:id="23"/>
                      <w:r w:rsidRPr="00B23403">
                        <w:rPr>
                          <w:i/>
                          <w:lang w:val="en-US"/>
                        </w:rPr>
                        <w:t>The International Journal of Human Resource Management</w:t>
                      </w:r>
                      <w:r w:rsidRPr="00B23403">
                        <w:rPr>
                          <w:lang w:val="en-US"/>
                        </w:rPr>
                        <w:t xml:space="preserve">, </w:t>
                      </w:r>
                      <w:r w:rsidRPr="00B23403">
                        <w:rPr>
                          <w:i/>
                          <w:lang w:val="en-US"/>
                        </w:rPr>
                        <w:t>16</w:t>
                      </w:r>
                      <w:r w:rsidRPr="00B23403">
                        <w:rPr>
                          <w:lang w:val="en-US"/>
                        </w:rPr>
                        <w:t>(5), 720–735.</w:t>
                      </w:r>
                    </w:p>
                    <w:p w14:paraId="0656EE9F" w14:textId="77777777" w:rsidR="00B23403" w:rsidRDefault="00B23403" w:rsidP="00B23403">
                      <w:pPr>
                        <w:pStyle w:val="CitaviBibliographyEntry"/>
                        <w:rPr>
                          <w:lang w:val="en-US"/>
                        </w:rPr>
                      </w:pPr>
                      <w:bookmarkStart w:id="24" w:name="_CTVL0014c88a4fda7c7491d89ba6bff67237731"/>
                      <w:r>
                        <w:rPr>
                          <w:lang w:val="en-US"/>
                        </w:rPr>
                        <w:t xml:space="preserve">Caimo, A., &amp; Lomi, A. (2015). Knowledge sharing in organizations: A Bayesian analysis of the role of reciprocity and formal structure. </w:t>
                      </w:r>
                      <w:bookmarkEnd w:id="24"/>
                      <w:r w:rsidRPr="00B23403">
                        <w:rPr>
                          <w:i/>
                          <w:lang w:val="en-US"/>
                        </w:rPr>
                        <w:t>Journal of Management</w:t>
                      </w:r>
                      <w:r w:rsidRPr="00B23403">
                        <w:rPr>
                          <w:lang w:val="en-US"/>
                        </w:rPr>
                        <w:t xml:space="preserve">, </w:t>
                      </w:r>
                      <w:r w:rsidRPr="00B23403">
                        <w:rPr>
                          <w:i/>
                          <w:lang w:val="en-US"/>
                        </w:rPr>
                        <w:t>41</w:t>
                      </w:r>
                      <w:r w:rsidRPr="00B23403">
                        <w:rPr>
                          <w:lang w:val="en-US"/>
                        </w:rPr>
                        <w:t>(2), 665–691. https://doi.org/10.1177/0149206314552192</w:t>
                      </w:r>
                    </w:p>
                    <w:p w14:paraId="3C444AC2" w14:textId="77777777" w:rsidR="00B23403" w:rsidRDefault="00B23403" w:rsidP="00B23403">
                      <w:pPr>
                        <w:pStyle w:val="CitaviBibliographyEntry"/>
                        <w:rPr>
                          <w:lang w:val="en-US"/>
                        </w:rPr>
                      </w:pPr>
                      <w:bookmarkStart w:id="25" w:name="_CTVL001235abcf1663b416b9ada26034cd5bb2f"/>
                      <w:r>
                        <w:rPr>
                          <w:lang w:val="en-US"/>
                        </w:rPr>
                        <w:lastRenderedPageBreak/>
                        <w:t xml:space="preserve">Carboni, I., &amp; Ehrlich, K. (2013). The effect of relational and team characteristics on individual performance: A social network perspective. </w:t>
                      </w:r>
                      <w:bookmarkEnd w:id="25"/>
                      <w:r w:rsidRPr="00B23403">
                        <w:rPr>
                          <w:i/>
                          <w:lang w:val="en-US"/>
                        </w:rPr>
                        <w:t>Human Resource Management</w:t>
                      </w:r>
                      <w:r w:rsidRPr="00B23403">
                        <w:rPr>
                          <w:lang w:val="en-US"/>
                        </w:rPr>
                        <w:t xml:space="preserve">, </w:t>
                      </w:r>
                      <w:r w:rsidRPr="00B23403">
                        <w:rPr>
                          <w:i/>
                          <w:lang w:val="en-US"/>
                        </w:rPr>
                        <w:t>52</w:t>
                      </w:r>
                      <w:r w:rsidRPr="00B23403">
                        <w:rPr>
                          <w:lang w:val="en-US"/>
                        </w:rPr>
                        <w:t>(4), 511–535. https://doi.org/10.1002/hrm.21539</w:t>
                      </w:r>
                    </w:p>
                    <w:p w14:paraId="5ADF2FA5" w14:textId="77777777" w:rsidR="00B23403" w:rsidRDefault="00B23403" w:rsidP="00B23403">
                      <w:pPr>
                        <w:pStyle w:val="CitaviBibliographyEntry"/>
                        <w:rPr>
                          <w:lang w:val="en-US"/>
                        </w:rPr>
                      </w:pPr>
                      <w:bookmarkStart w:id="26" w:name="_CTVL00147751e5b8cc84b2084fa0d032bc777d0"/>
                      <w:r>
                        <w:rPr>
                          <w:lang w:val="en-US"/>
                        </w:rPr>
                        <w:t xml:space="preserve">Carmon, A. F., Miller, A. N., Raile, A. N.W., &amp; Roers, M. M. (2010). Fusing family and firm: Employee perceptions of perceived homophily, organizational justice, organizational identification, and organizational commitment in family businesses. </w:t>
                      </w:r>
                      <w:bookmarkEnd w:id="26"/>
                      <w:r w:rsidRPr="00B23403">
                        <w:rPr>
                          <w:i/>
                          <w:lang w:val="en-US"/>
                        </w:rPr>
                        <w:t>Journal of Family Business Strategy</w:t>
                      </w:r>
                      <w:r w:rsidRPr="00B23403">
                        <w:rPr>
                          <w:lang w:val="en-US"/>
                        </w:rPr>
                        <w:t xml:space="preserve">, </w:t>
                      </w:r>
                      <w:r w:rsidRPr="00B23403">
                        <w:rPr>
                          <w:i/>
                          <w:lang w:val="en-US"/>
                        </w:rPr>
                        <w:t>1</w:t>
                      </w:r>
                      <w:r w:rsidRPr="00B23403">
                        <w:rPr>
                          <w:lang w:val="en-US"/>
                        </w:rPr>
                        <w:t>(4), 210–223. https://doi.org/10.1016/j.jfbs.2010.10.003</w:t>
                      </w:r>
                    </w:p>
                    <w:p w14:paraId="5F8D6188" w14:textId="77777777" w:rsidR="00B23403" w:rsidRDefault="00B23403" w:rsidP="00B23403">
                      <w:pPr>
                        <w:pStyle w:val="CitaviBibliographyEntry"/>
                        <w:rPr>
                          <w:lang w:val="en-US"/>
                        </w:rPr>
                      </w:pPr>
                      <w:bookmarkStart w:id="27" w:name="_CTVL001abc2a3e94968460d92a6e2f660ebd31d"/>
                      <w:r w:rsidRPr="00B23403">
                        <w:rPr>
                          <w:lang w:val="de-DE"/>
                        </w:rPr>
                        <w:t xml:space="preserve">Cerasoli, C. P., Nicklin, J. M., &amp; Ford, M. T. (2014). </w:t>
                      </w:r>
                      <w:r>
                        <w:rPr>
                          <w:lang w:val="en-US"/>
                        </w:rPr>
                        <w:t xml:space="preserve">Intrinsic motivation and extrinsic incentives jointly predict performance: a 40-year meta-analysis. </w:t>
                      </w:r>
                      <w:bookmarkEnd w:id="27"/>
                      <w:r w:rsidRPr="00B23403">
                        <w:rPr>
                          <w:i/>
                          <w:lang w:val="en-US"/>
                        </w:rPr>
                        <w:t>Psychological Bulletin</w:t>
                      </w:r>
                      <w:r w:rsidRPr="00B23403">
                        <w:rPr>
                          <w:lang w:val="en-US"/>
                        </w:rPr>
                        <w:t xml:space="preserve">, </w:t>
                      </w:r>
                      <w:r w:rsidRPr="00B23403">
                        <w:rPr>
                          <w:i/>
                          <w:lang w:val="en-US"/>
                        </w:rPr>
                        <w:t>140</w:t>
                      </w:r>
                      <w:r w:rsidRPr="00B23403">
                        <w:rPr>
                          <w:lang w:val="en-US"/>
                        </w:rPr>
                        <w:t>(4), 980–1008. https://doi.org/10.1037/a0035661</w:t>
                      </w:r>
                    </w:p>
                    <w:p w14:paraId="545AF9B1" w14:textId="77777777" w:rsidR="00B23403" w:rsidRDefault="00B23403" w:rsidP="00B23403">
                      <w:pPr>
                        <w:pStyle w:val="CitaviBibliographyEntry"/>
                        <w:rPr>
                          <w:lang w:val="en-US"/>
                        </w:rPr>
                      </w:pPr>
                      <w:bookmarkStart w:id="28" w:name="_CTVL001f1762459b2b84569adbf7571797248da"/>
                      <w:r>
                        <w:rPr>
                          <w:lang w:val="en-US"/>
                        </w:rPr>
                        <w:t xml:space="preserve">Collins, C., &amp; Smith, K. G. (2006). Knowledge exchange and combination: the role of human resource practices in the performance of high-technology firms. </w:t>
                      </w:r>
                      <w:bookmarkEnd w:id="28"/>
                      <w:r w:rsidRPr="00B23403">
                        <w:rPr>
                          <w:i/>
                          <w:lang w:val="en-US"/>
                        </w:rPr>
                        <w:t>Academy of Management Journal</w:t>
                      </w:r>
                      <w:r w:rsidRPr="00B23403">
                        <w:rPr>
                          <w:lang w:val="en-US"/>
                        </w:rPr>
                        <w:t xml:space="preserve">, </w:t>
                      </w:r>
                      <w:r w:rsidRPr="00B23403">
                        <w:rPr>
                          <w:i/>
                          <w:lang w:val="en-US"/>
                        </w:rPr>
                        <w:t>49</w:t>
                      </w:r>
                      <w:r w:rsidRPr="00B23403">
                        <w:rPr>
                          <w:lang w:val="en-US"/>
                        </w:rPr>
                        <w:t>(3), 544–560. https://doi.org/10.5465/AMJ.2006.21794671</w:t>
                      </w:r>
                    </w:p>
                    <w:p w14:paraId="6FA66001" w14:textId="77777777" w:rsidR="00B23403" w:rsidRDefault="00B23403" w:rsidP="00B23403">
                      <w:pPr>
                        <w:pStyle w:val="CitaviBibliographyEntry"/>
                        <w:rPr>
                          <w:lang w:val="en-US"/>
                        </w:rPr>
                      </w:pPr>
                      <w:bookmarkStart w:id="29" w:name="_CTVL001c1026806a4f746cb8f7370335c2f52f3"/>
                      <w:r>
                        <w:rPr>
                          <w:lang w:val="en-US"/>
                        </w:rPr>
                        <w:t xml:space="preserve">Comola, M., &amp; Fafchamps, M. (2014). </w:t>
                      </w:r>
                      <w:bookmarkEnd w:id="29"/>
                      <w:r w:rsidRPr="00B23403">
                        <w:rPr>
                          <w:i/>
                          <w:lang w:val="en-US"/>
                        </w:rPr>
                        <w:t xml:space="preserve">Estimating mis-reporting in dyadic data: Are transfers mutually beneficial? </w:t>
                      </w:r>
                      <w:r w:rsidRPr="00B23403">
                        <w:rPr>
                          <w:lang w:val="en-US"/>
                        </w:rPr>
                        <w:t>(IZA Discussion Papers No. 8664). Bonn.</w:t>
                      </w:r>
                    </w:p>
                    <w:p w14:paraId="5BB95FBC" w14:textId="77777777" w:rsidR="00B23403" w:rsidRDefault="00B23403" w:rsidP="00B23403">
                      <w:pPr>
                        <w:pStyle w:val="CitaviBibliographyEntry"/>
                        <w:rPr>
                          <w:lang w:val="en-US"/>
                        </w:rPr>
                      </w:pPr>
                      <w:bookmarkStart w:id="30" w:name="_CTVL00167016b320bb7496fa2cbf6b4e69acb8c"/>
                      <w:r>
                        <w:rPr>
                          <w:lang w:val="en-US"/>
                        </w:rPr>
                        <w:t xml:space="preserve">Connelly, C. E., Zweig, D., Webster, J., &amp; Trougakos, J. P. (2012). Knowledge hiding in organizations. </w:t>
                      </w:r>
                      <w:bookmarkEnd w:id="30"/>
                      <w:r w:rsidRPr="00B23403">
                        <w:rPr>
                          <w:i/>
                          <w:lang w:val="en-US"/>
                        </w:rPr>
                        <w:t>Journal of Organizational Behavior</w:t>
                      </w:r>
                      <w:r w:rsidRPr="00B23403">
                        <w:rPr>
                          <w:lang w:val="en-US"/>
                        </w:rPr>
                        <w:t xml:space="preserve">, </w:t>
                      </w:r>
                      <w:r w:rsidRPr="00B23403">
                        <w:rPr>
                          <w:i/>
                          <w:lang w:val="en-US"/>
                        </w:rPr>
                        <w:t>33</w:t>
                      </w:r>
                      <w:r w:rsidRPr="00B23403">
                        <w:rPr>
                          <w:lang w:val="en-US"/>
                        </w:rPr>
                        <w:t>(1), 64–88. https://doi.org/10.1002/job.737</w:t>
                      </w:r>
                    </w:p>
                    <w:p w14:paraId="00936464" w14:textId="77777777" w:rsidR="00B23403" w:rsidRDefault="00B23403" w:rsidP="00B23403">
                      <w:pPr>
                        <w:pStyle w:val="CitaviBibliographyEntry"/>
                        <w:rPr>
                          <w:lang w:val="en-US"/>
                        </w:rPr>
                      </w:pPr>
                      <w:bookmarkStart w:id="31" w:name="_CTVL001b32c85d0720b417fb7c6c06446366f04"/>
                      <w:r>
                        <w:rPr>
                          <w:lang w:val="en-US"/>
                        </w:rPr>
                        <w:t xml:space="preserve">Cross, R., &amp; Cummings, J. N. (2004). Tie and network correlates of individual performance in knowledge-intensive work. </w:t>
                      </w:r>
                      <w:bookmarkEnd w:id="31"/>
                      <w:r w:rsidRPr="00B23403">
                        <w:rPr>
                          <w:i/>
                          <w:lang w:val="en-US"/>
                        </w:rPr>
                        <w:t>Academy of Management Journal</w:t>
                      </w:r>
                      <w:r w:rsidRPr="00B23403">
                        <w:rPr>
                          <w:lang w:val="en-US"/>
                        </w:rPr>
                        <w:t xml:space="preserve">, </w:t>
                      </w:r>
                      <w:r w:rsidRPr="00B23403">
                        <w:rPr>
                          <w:i/>
                          <w:lang w:val="en-US"/>
                        </w:rPr>
                        <w:t>47</w:t>
                      </w:r>
                      <w:r w:rsidRPr="00B23403">
                        <w:rPr>
                          <w:lang w:val="en-US"/>
                        </w:rPr>
                        <w:t>(6), 928–937. https://doi.org/10.2307/20159632</w:t>
                      </w:r>
                    </w:p>
                    <w:p w14:paraId="5D0FB58B" w14:textId="77777777" w:rsidR="00B23403" w:rsidRDefault="00B23403" w:rsidP="00B23403">
                      <w:pPr>
                        <w:pStyle w:val="CitaviBibliographyEntry"/>
                        <w:rPr>
                          <w:lang w:val="en-US"/>
                        </w:rPr>
                      </w:pPr>
                      <w:bookmarkStart w:id="32" w:name="_CTVL0012b76716cc7444665a6f135adbe8dec05"/>
                      <w:r>
                        <w:rPr>
                          <w:lang w:val="en-US"/>
                        </w:rPr>
                        <w:t xml:space="preserve">Cross, R., &amp; Sproull, L. (2004). More than an answer: Information relationships for actionable knowledge. </w:t>
                      </w:r>
                      <w:bookmarkEnd w:id="32"/>
                      <w:r w:rsidRPr="00B23403">
                        <w:rPr>
                          <w:i/>
                          <w:lang w:val="en-US"/>
                        </w:rPr>
                        <w:t>Organization Science</w:t>
                      </w:r>
                      <w:r w:rsidRPr="00B23403">
                        <w:rPr>
                          <w:lang w:val="en-US"/>
                        </w:rPr>
                        <w:t xml:space="preserve">, </w:t>
                      </w:r>
                      <w:r w:rsidRPr="00B23403">
                        <w:rPr>
                          <w:i/>
                          <w:lang w:val="en-US"/>
                        </w:rPr>
                        <w:t>15</w:t>
                      </w:r>
                      <w:r w:rsidRPr="00B23403">
                        <w:rPr>
                          <w:lang w:val="en-US"/>
                        </w:rPr>
                        <w:t>(4), 446–462.</w:t>
                      </w:r>
                    </w:p>
                    <w:p w14:paraId="06B6B1D1" w14:textId="77777777" w:rsidR="00B23403" w:rsidRDefault="00B23403" w:rsidP="00B23403">
                      <w:pPr>
                        <w:pStyle w:val="CitaviBibliographyEntry"/>
                        <w:rPr>
                          <w:lang w:val="en-US"/>
                        </w:rPr>
                      </w:pPr>
                      <w:bookmarkStart w:id="33" w:name="_CTVL001b7106a9d174c4e4a829d510d1e7db1e9"/>
                      <w:r>
                        <w:rPr>
                          <w:lang w:val="en-US"/>
                        </w:rPr>
                        <w:lastRenderedPageBreak/>
                        <w:t xml:space="preserve">Deci, E. L., &amp; Ryan, R. M. (2000). The" what" and" why" of goal pursuits: human needs and the self-determination of behavior. </w:t>
                      </w:r>
                      <w:bookmarkEnd w:id="33"/>
                      <w:r w:rsidRPr="00B23403">
                        <w:rPr>
                          <w:i/>
                          <w:lang w:val="en-US"/>
                        </w:rPr>
                        <w:t>Psychological Inquiry</w:t>
                      </w:r>
                      <w:r w:rsidRPr="00B23403">
                        <w:rPr>
                          <w:lang w:val="en-US"/>
                        </w:rPr>
                        <w:t xml:space="preserve">, </w:t>
                      </w:r>
                      <w:r w:rsidRPr="00B23403">
                        <w:rPr>
                          <w:i/>
                          <w:lang w:val="en-US"/>
                        </w:rPr>
                        <w:t>11</w:t>
                      </w:r>
                      <w:r w:rsidRPr="00B23403">
                        <w:rPr>
                          <w:lang w:val="en-US"/>
                        </w:rPr>
                        <w:t>(4), 227–268. https://doi.org/10.1207/S15327965PLI1104_01</w:t>
                      </w:r>
                    </w:p>
                    <w:p w14:paraId="3F502166" w14:textId="77777777" w:rsidR="00B23403" w:rsidRDefault="00B23403" w:rsidP="00B23403">
                      <w:pPr>
                        <w:pStyle w:val="CitaviBibliographyEntry"/>
                        <w:rPr>
                          <w:lang w:val="en-US"/>
                        </w:rPr>
                      </w:pPr>
                      <w:bookmarkStart w:id="34" w:name="_CTVL00126dc3d2249f94669a1b13642575c54ef"/>
                      <w:r>
                        <w:rPr>
                          <w:lang w:val="en-US"/>
                        </w:rPr>
                        <w:t xml:space="preserve">Degli Antoni, G. (2009). Intrinsic vs. extrinsic motivations to volunteer and social capital formation. </w:t>
                      </w:r>
                      <w:bookmarkEnd w:id="34"/>
                      <w:r w:rsidRPr="00B23403">
                        <w:rPr>
                          <w:i/>
                          <w:lang w:val="en-US"/>
                        </w:rPr>
                        <w:t>Kyklos</w:t>
                      </w:r>
                      <w:r w:rsidRPr="00B23403">
                        <w:rPr>
                          <w:lang w:val="en-US"/>
                        </w:rPr>
                        <w:t xml:space="preserve">, </w:t>
                      </w:r>
                      <w:r w:rsidRPr="00B23403">
                        <w:rPr>
                          <w:i/>
                          <w:lang w:val="en-US"/>
                        </w:rPr>
                        <w:t>62</w:t>
                      </w:r>
                      <w:r w:rsidRPr="00B23403">
                        <w:rPr>
                          <w:lang w:val="en-US"/>
                        </w:rPr>
                        <w:t>(3), 359–370. https://doi.org/10.1111/j.1467-6435.2009.00440.x</w:t>
                      </w:r>
                    </w:p>
                    <w:p w14:paraId="57B98EB4" w14:textId="77777777" w:rsidR="00B23403" w:rsidRDefault="00B23403" w:rsidP="00B23403">
                      <w:pPr>
                        <w:pStyle w:val="CitaviBibliographyEntry"/>
                        <w:rPr>
                          <w:lang w:val="en-US"/>
                        </w:rPr>
                      </w:pPr>
                      <w:bookmarkStart w:id="35" w:name="_CTVL001ec10488b464648fd93fe7992674bc189"/>
                      <w:r>
                        <w:rPr>
                          <w:lang w:val="en-US"/>
                        </w:rPr>
                        <w:t xml:space="preserve">Dillman, D. A. (2000). Procedures for conducting government-sponsored establishment surveys: Comparisons of the total design method (TDM), a traditional cost-compensation model, and tailored design. In </w:t>
                      </w:r>
                      <w:bookmarkEnd w:id="35"/>
                      <w:r w:rsidRPr="00B23403">
                        <w:rPr>
                          <w:i/>
                          <w:lang w:val="en-US"/>
                        </w:rPr>
                        <w:t xml:space="preserve">Proceedings of American Statistical Association, Second International Conference on Establishment Surveys </w:t>
                      </w:r>
                      <w:r w:rsidRPr="00B23403">
                        <w:rPr>
                          <w:lang w:val="en-US"/>
                        </w:rPr>
                        <w:t>(pp. 343–352).</w:t>
                      </w:r>
                    </w:p>
                    <w:p w14:paraId="1AC4A842" w14:textId="77777777" w:rsidR="00B23403" w:rsidRDefault="00B23403" w:rsidP="00B23403">
                      <w:pPr>
                        <w:pStyle w:val="CitaviBibliographyEntry"/>
                        <w:rPr>
                          <w:lang w:val="en-US"/>
                        </w:rPr>
                      </w:pPr>
                      <w:bookmarkStart w:id="36" w:name="_CTVL00127aa4a7a30b249a8820bf569986cb56b"/>
                      <w:r w:rsidRPr="00B23403">
                        <w:rPr>
                          <w:lang w:val="de-DE"/>
                        </w:rPr>
                        <w:t xml:space="preserve">Dixon, A. L., Gassenheimer, J. B., &amp; Barr, T. F. (2003). </w:t>
                      </w:r>
                      <w:r>
                        <w:rPr>
                          <w:lang w:val="en-US"/>
                        </w:rPr>
                        <w:t xml:space="preserve">Identifying the lone wolf: a team perspective. </w:t>
                      </w:r>
                      <w:bookmarkEnd w:id="36"/>
                      <w:r w:rsidRPr="00B23403">
                        <w:rPr>
                          <w:i/>
                          <w:lang w:val="en-US"/>
                        </w:rPr>
                        <w:t>Journal of Personal Selling &amp; Sales Management</w:t>
                      </w:r>
                      <w:r w:rsidRPr="00B23403">
                        <w:rPr>
                          <w:lang w:val="en-US"/>
                        </w:rPr>
                        <w:t xml:space="preserve">, </w:t>
                      </w:r>
                      <w:r w:rsidRPr="00B23403">
                        <w:rPr>
                          <w:i/>
                          <w:lang w:val="en-US"/>
                        </w:rPr>
                        <w:t>23</w:t>
                      </w:r>
                      <w:r w:rsidRPr="00B23403">
                        <w:rPr>
                          <w:lang w:val="en-US"/>
                        </w:rPr>
                        <w:t>(3), 205–219. https://doi.org/10.1080/08853134.2003.10748999</w:t>
                      </w:r>
                    </w:p>
                    <w:p w14:paraId="196FD32A" w14:textId="77777777" w:rsidR="00B23403" w:rsidRDefault="00B23403" w:rsidP="00B23403">
                      <w:pPr>
                        <w:pStyle w:val="CitaviBibliographyEntry"/>
                        <w:rPr>
                          <w:lang w:val="en-US"/>
                        </w:rPr>
                      </w:pPr>
                      <w:bookmarkStart w:id="37" w:name="_CTVL001739e78291a4c490a8e8bfa83a7917fb3"/>
                      <w:r>
                        <w:rPr>
                          <w:lang w:val="en-US"/>
                        </w:rPr>
                        <w:t xml:space="preserve">Felin, T., Zenger, T. R., &amp; Tomsik, J. (2009). The knowledge economy: Emerging organizational forms, missing microfoundations, and key considerations for managing human capital. </w:t>
                      </w:r>
                      <w:bookmarkEnd w:id="37"/>
                      <w:r w:rsidRPr="00B23403">
                        <w:rPr>
                          <w:i/>
                          <w:lang w:val="en-US"/>
                        </w:rPr>
                        <w:t>Human Resource Management</w:t>
                      </w:r>
                      <w:r w:rsidRPr="00B23403">
                        <w:rPr>
                          <w:lang w:val="en-US"/>
                        </w:rPr>
                        <w:t xml:space="preserve">, </w:t>
                      </w:r>
                      <w:r w:rsidRPr="00B23403">
                        <w:rPr>
                          <w:i/>
                          <w:lang w:val="en-US"/>
                        </w:rPr>
                        <w:t>48</w:t>
                      </w:r>
                      <w:r w:rsidRPr="00B23403">
                        <w:rPr>
                          <w:lang w:val="en-US"/>
                        </w:rPr>
                        <w:t>(4), 555–570.</w:t>
                      </w:r>
                    </w:p>
                    <w:p w14:paraId="0BA491EE" w14:textId="77777777" w:rsidR="00B23403" w:rsidRDefault="00B23403" w:rsidP="00B23403">
                      <w:pPr>
                        <w:pStyle w:val="CitaviBibliographyEntry"/>
                        <w:rPr>
                          <w:lang w:val="en-US"/>
                        </w:rPr>
                      </w:pPr>
                      <w:bookmarkStart w:id="38" w:name="_CTVL0010ae152b0ad6040e29c0a8a8ff15b71df"/>
                      <w:r>
                        <w:rPr>
                          <w:lang w:val="en-US"/>
                        </w:rPr>
                        <w:t xml:space="preserve">Flynn, F. J. (2003). How much should I give and how often? The effects of generosity and frequency of favor exchange on social status and productivity. </w:t>
                      </w:r>
                      <w:bookmarkEnd w:id="38"/>
                      <w:r w:rsidRPr="00B23403">
                        <w:rPr>
                          <w:i/>
                          <w:lang w:val="en-US"/>
                        </w:rPr>
                        <w:t>Academy of Management Journal</w:t>
                      </w:r>
                      <w:r w:rsidRPr="00B23403">
                        <w:rPr>
                          <w:lang w:val="en-US"/>
                        </w:rPr>
                        <w:t xml:space="preserve">, </w:t>
                      </w:r>
                      <w:r w:rsidRPr="00B23403">
                        <w:rPr>
                          <w:i/>
                          <w:lang w:val="en-US"/>
                        </w:rPr>
                        <w:t>46</w:t>
                      </w:r>
                      <w:r w:rsidRPr="00B23403">
                        <w:rPr>
                          <w:lang w:val="en-US"/>
                        </w:rPr>
                        <w:t>(5), 539–553. Retrieved from http://www.jstor.org/stable/30040648</w:t>
                      </w:r>
                    </w:p>
                    <w:p w14:paraId="48985061" w14:textId="77777777" w:rsidR="00B23403" w:rsidRDefault="00B23403" w:rsidP="00B23403">
                      <w:pPr>
                        <w:pStyle w:val="CitaviBibliographyEntry"/>
                        <w:rPr>
                          <w:lang w:val="en-US"/>
                        </w:rPr>
                      </w:pPr>
                      <w:bookmarkStart w:id="39" w:name="_CTVL0017de255b8e5e04048a93365cf6daab1f9"/>
                      <w:r>
                        <w:rPr>
                          <w:lang w:val="en-US"/>
                        </w:rPr>
                        <w:t xml:space="preserve">Fornell, C., &amp; Larcker, D. F. (1981). Evaluating structural equation models with unobservable variables and measurement error. </w:t>
                      </w:r>
                      <w:bookmarkEnd w:id="39"/>
                      <w:r w:rsidRPr="00B23403">
                        <w:rPr>
                          <w:i/>
                          <w:lang w:val="en-US"/>
                        </w:rPr>
                        <w:t>Journal of Marketing Research (JMR)</w:t>
                      </w:r>
                      <w:r w:rsidRPr="00B23403">
                        <w:rPr>
                          <w:lang w:val="en-US"/>
                        </w:rPr>
                        <w:t xml:space="preserve">, </w:t>
                      </w:r>
                      <w:r w:rsidRPr="00B23403">
                        <w:rPr>
                          <w:i/>
                          <w:lang w:val="en-US"/>
                        </w:rPr>
                        <w:t>18</w:t>
                      </w:r>
                      <w:r w:rsidRPr="00B23403">
                        <w:rPr>
                          <w:lang w:val="en-US"/>
                        </w:rPr>
                        <w:t>(1), 39–50. https://doi.org/10.2307/3151312</w:t>
                      </w:r>
                    </w:p>
                    <w:p w14:paraId="26773B78" w14:textId="77777777" w:rsidR="00B23403" w:rsidRDefault="00B23403" w:rsidP="00B23403">
                      <w:pPr>
                        <w:pStyle w:val="CitaviBibliographyEntry"/>
                        <w:rPr>
                          <w:lang w:val="en-US"/>
                        </w:rPr>
                      </w:pPr>
                      <w:bookmarkStart w:id="40" w:name="_CTVL001debbc8ed7fe7497eb4a050da38148569"/>
                      <w:r>
                        <w:rPr>
                          <w:lang w:val="en-US"/>
                        </w:rPr>
                        <w:lastRenderedPageBreak/>
                        <w:t xml:space="preserve">Foss, N. J., Husted, K., &amp; Michailova, S. (2010). Governing knowledge sharing in organizations: Levels of analysis, governance mechanisms, and research directions. </w:t>
                      </w:r>
                      <w:bookmarkEnd w:id="40"/>
                      <w:r w:rsidRPr="00B23403">
                        <w:rPr>
                          <w:i/>
                          <w:lang w:val="en-US"/>
                        </w:rPr>
                        <w:t>Journal of Management Studies</w:t>
                      </w:r>
                      <w:r w:rsidRPr="00B23403">
                        <w:rPr>
                          <w:lang w:val="en-US"/>
                        </w:rPr>
                        <w:t xml:space="preserve">, </w:t>
                      </w:r>
                      <w:r w:rsidRPr="00B23403">
                        <w:rPr>
                          <w:i/>
                          <w:lang w:val="en-US"/>
                        </w:rPr>
                        <w:t>47</w:t>
                      </w:r>
                      <w:r w:rsidRPr="00B23403">
                        <w:rPr>
                          <w:lang w:val="en-US"/>
                        </w:rPr>
                        <w:t>(3), 455–482. https://doi.org/10.1111/j.1467-6486.2009.00870.x</w:t>
                      </w:r>
                    </w:p>
                    <w:p w14:paraId="59AA557A" w14:textId="77777777" w:rsidR="00B23403" w:rsidRDefault="00B23403" w:rsidP="00B23403">
                      <w:pPr>
                        <w:pStyle w:val="CitaviBibliographyEntry"/>
                        <w:rPr>
                          <w:lang w:val="en-US"/>
                        </w:rPr>
                      </w:pPr>
                      <w:bookmarkStart w:id="41" w:name="_CTVL00170864d1a1d6e4678a55a69a5e94f3fda"/>
                      <w:r>
                        <w:rPr>
                          <w:lang w:val="en-US"/>
                        </w:rPr>
                        <w:t xml:space="preserve">Foss, N. J., &amp; Lindenberg, S. (2013). Microfoundations for strategy: A goal-framing perspective on the drivers of value creation. </w:t>
                      </w:r>
                      <w:bookmarkEnd w:id="41"/>
                      <w:r w:rsidRPr="00B23403">
                        <w:rPr>
                          <w:i/>
                          <w:lang w:val="en-US"/>
                        </w:rPr>
                        <w:t>Academy of Management Perspectives</w:t>
                      </w:r>
                      <w:r w:rsidRPr="00B23403">
                        <w:rPr>
                          <w:lang w:val="en-US"/>
                        </w:rPr>
                        <w:t xml:space="preserve">, </w:t>
                      </w:r>
                      <w:r w:rsidRPr="00B23403">
                        <w:rPr>
                          <w:i/>
                          <w:lang w:val="en-US"/>
                        </w:rPr>
                        <w:t>27</w:t>
                      </w:r>
                      <w:r w:rsidRPr="00B23403">
                        <w:rPr>
                          <w:lang w:val="en-US"/>
                        </w:rPr>
                        <w:t>(2), 85–102.</w:t>
                      </w:r>
                    </w:p>
                    <w:p w14:paraId="34F298C1" w14:textId="77777777" w:rsidR="00B23403" w:rsidRDefault="00B23403" w:rsidP="00B23403">
                      <w:pPr>
                        <w:pStyle w:val="CitaviBibliographyEntry"/>
                        <w:rPr>
                          <w:lang w:val="en-US"/>
                        </w:rPr>
                      </w:pPr>
                      <w:bookmarkStart w:id="42" w:name="_CTVL0014726b607e7e5430f8fcd09d273ac7544"/>
                      <w:r>
                        <w:rPr>
                          <w:lang w:val="en-US"/>
                        </w:rPr>
                        <w:t>Foss, N. J., &amp; Minbaeva, Dana. (2009). Governing knowledge: the strategic human resource management dimension.</w:t>
                      </w:r>
                    </w:p>
                    <w:p w14:paraId="2749C5C9" w14:textId="77777777" w:rsidR="00B23403" w:rsidRDefault="00B23403" w:rsidP="00B23403">
                      <w:pPr>
                        <w:pStyle w:val="CitaviBibliographyEntry"/>
                        <w:rPr>
                          <w:lang w:val="en-US"/>
                        </w:rPr>
                      </w:pPr>
                      <w:bookmarkStart w:id="43" w:name="_CTVL00175cb6f2231734e67960f60793bb1af30"/>
                      <w:bookmarkEnd w:id="42"/>
                      <w:r>
                        <w:rPr>
                          <w:lang w:val="en-US"/>
                        </w:rPr>
                        <w:t xml:space="preserve">Foss, N. J., Minbaeva, Dana B., Pedersen, T., &amp; Reinholt, M. (2009). Encouraging knowledge sharing among employees: how job design matters. </w:t>
                      </w:r>
                      <w:bookmarkEnd w:id="43"/>
                      <w:r w:rsidRPr="00B23403">
                        <w:rPr>
                          <w:i/>
                          <w:lang w:val="en-US"/>
                        </w:rPr>
                        <w:t>Human Resource Management</w:t>
                      </w:r>
                      <w:r w:rsidRPr="00B23403">
                        <w:rPr>
                          <w:lang w:val="en-US"/>
                        </w:rPr>
                        <w:t xml:space="preserve">, </w:t>
                      </w:r>
                      <w:r w:rsidRPr="00B23403">
                        <w:rPr>
                          <w:i/>
                          <w:lang w:val="en-US"/>
                        </w:rPr>
                        <w:t>48</w:t>
                      </w:r>
                      <w:r w:rsidRPr="00B23403">
                        <w:rPr>
                          <w:lang w:val="en-US"/>
                        </w:rPr>
                        <w:t>(6), 871–893. https://doi.org/10.1002/hrm.20320</w:t>
                      </w:r>
                    </w:p>
                    <w:p w14:paraId="2B8107E5" w14:textId="77777777" w:rsidR="00B23403" w:rsidRDefault="00B23403" w:rsidP="00B23403">
                      <w:pPr>
                        <w:pStyle w:val="CitaviBibliographyEntry"/>
                        <w:rPr>
                          <w:lang w:val="en-US"/>
                        </w:rPr>
                      </w:pPr>
                      <w:bookmarkStart w:id="44" w:name="_CTVL00134b4a862a7cd4a54afb822c2a94ba568"/>
                      <w:r>
                        <w:rPr>
                          <w:lang w:val="en-US"/>
                        </w:rPr>
                        <w:t xml:space="preserve">Foss, N. J., Pedersen, T., Reinholt Fosgaard, M., &amp; Stea, D. (2015). Why complementary HRM practices impact performance: The case of rewards, job design, and work climate in a knowledge-sharing context. </w:t>
                      </w:r>
                      <w:bookmarkEnd w:id="44"/>
                      <w:r w:rsidRPr="00B23403">
                        <w:rPr>
                          <w:i/>
                          <w:lang w:val="en-US"/>
                        </w:rPr>
                        <w:t>Human Resource Management</w:t>
                      </w:r>
                      <w:r w:rsidRPr="00B23403">
                        <w:rPr>
                          <w:lang w:val="en-US"/>
                        </w:rPr>
                        <w:t xml:space="preserve">, </w:t>
                      </w:r>
                      <w:r w:rsidRPr="00B23403">
                        <w:rPr>
                          <w:i/>
                          <w:lang w:val="en-US"/>
                        </w:rPr>
                        <w:t>54</w:t>
                      </w:r>
                      <w:r w:rsidRPr="00B23403">
                        <w:rPr>
                          <w:lang w:val="en-US"/>
                        </w:rPr>
                        <w:t>(6), 955–976. https://doi.org/10.1002/hrm.21649</w:t>
                      </w:r>
                    </w:p>
                    <w:p w14:paraId="79A67137" w14:textId="77777777" w:rsidR="00B23403" w:rsidRDefault="00B23403" w:rsidP="00B23403">
                      <w:pPr>
                        <w:pStyle w:val="CitaviBibliographyEntry"/>
                        <w:rPr>
                          <w:lang w:val="en-US"/>
                        </w:rPr>
                      </w:pPr>
                      <w:bookmarkStart w:id="45" w:name="_CTVL001c03bc10d3bd344a1baa898847bdd8dda"/>
                      <w:r>
                        <w:rPr>
                          <w:lang w:val="en-US"/>
                        </w:rPr>
                        <w:t xml:space="preserve">Gagné, M. (2009). A model of knowledge-sharing motivation. </w:t>
                      </w:r>
                      <w:bookmarkEnd w:id="45"/>
                      <w:r w:rsidRPr="00B23403">
                        <w:rPr>
                          <w:i/>
                          <w:lang w:val="en-US"/>
                        </w:rPr>
                        <w:t>Human Resource Management</w:t>
                      </w:r>
                      <w:r w:rsidRPr="00B23403">
                        <w:rPr>
                          <w:lang w:val="en-US"/>
                        </w:rPr>
                        <w:t xml:space="preserve">, </w:t>
                      </w:r>
                      <w:r w:rsidRPr="00B23403">
                        <w:rPr>
                          <w:i/>
                          <w:lang w:val="en-US"/>
                        </w:rPr>
                        <w:t>48</w:t>
                      </w:r>
                      <w:r w:rsidRPr="00B23403">
                        <w:rPr>
                          <w:lang w:val="en-US"/>
                        </w:rPr>
                        <w:t>(4), 571–589. https://doi.org/10.1002/hrm.20298</w:t>
                      </w:r>
                    </w:p>
                    <w:p w14:paraId="635A95E6" w14:textId="77777777" w:rsidR="00B23403" w:rsidRDefault="00B23403" w:rsidP="00B23403">
                      <w:pPr>
                        <w:pStyle w:val="CitaviBibliographyEntry"/>
                        <w:rPr>
                          <w:lang w:val="en-US"/>
                        </w:rPr>
                      </w:pPr>
                      <w:bookmarkStart w:id="46" w:name="_CTVL00142c9caf56f694694906ad689068845ea"/>
                      <w:r w:rsidRPr="00B23403">
                        <w:rPr>
                          <w:lang w:val="fr-FR"/>
                        </w:rPr>
                        <w:t xml:space="preserve">Gagné, M., &amp; Deci, E. L. (2005). </w:t>
                      </w:r>
                      <w:r>
                        <w:rPr>
                          <w:lang w:val="en-US"/>
                        </w:rPr>
                        <w:t xml:space="preserve">Self-determination theory and work motivation. </w:t>
                      </w:r>
                      <w:bookmarkEnd w:id="46"/>
                      <w:r w:rsidRPr="00B23403">
                        <w:rPr>
                          <w:i/>
                          <w:lang w:val="en-US"/>
                        </w:rPr>
                        <w:t>Journal of Organizational Behavior</w:t>
                      </w:r>
                      <w:r w:rsidRPr="00B23403">
                        <w:rPr>
                          <w:lang w:val="en-US"/>
                        </w:rPr>
                        <w:t xml:space="preserve">, </w:t>
                      </w:r>
                      <w:r w:rsidRPr="00B23403">
                        <w:rPr>
                          <w:i/>
                          <w:lang w:val="en-US"/>
                        </w:rPr>
                        <w:t>26</w:t>
                      </w:r>
                      <w:r w:rsidRPr="00B23403">
                        <w:rPr>
                          <w:lang w:val="en-US"/>
                        </w:rPr>
                        <w:t>(4), 331–362. https://doi.org/10.1002/job.322</w:t>
                      </w:r>
                    </w:p>
                    <w:p w14:paraId="03759542" w14:textId="77777777" w:rsidR="00B23403" w:rsidRDefault="00B23403" w:rsidP="00B23403">
                      <w:pPr>
                        <w:pStyle w:val="CitaviBibliographyEntry"/>
                        <w:rPr>
                          <w:lang w:val="en-US"/>
                        </w:rPr>
                      </w:pPr>
                      <w:bookmarkStart w:id="47" w:name="_CTVL00164ac31bb8469460a951ad52d97ca7769"/>
                      <w:r>
                        <w:rPr>
                          <w:lang w:val="en-US"/>
                        </w:rPr>
                        <w:t xml:space="preserve">Goodreau, S. M., Kitts, J. A., &amp; Morris, M. (2009). Birds of a feather, or friend of a friend? Using exponential random graph models to investigate adolescent social networks. </w:t>
                      </w:r>
                      <w:bookmarkEnd w:id="47"/>
                      <w:r w:rsidRPr="00B23403">
                        <w:rPr>
                          <w:i/>
                          <w:lang w:val="en-US"/>
                        </w:rPr>
                        <w:t>Demography</w:t>
                      </w:r>
                      <w:r w:rsidRPr="00B23403">
                        <w:rPr>
                          <w:lang w:val="en-US"/>
                        </w:rPr>
                        <w:t xml:space="preserve">, </w:t>
                      </w:r>
                      <w:r w:rsidRPr="00B23403">
                        <w:rPr>
                          <w:i/>
                          <w:lang w:val="en-US"/>
                        </w:rPr>
                        <w:t>46</w:t>
                      </w:r>
                      <w:r w:rsidRPr="00B23403">
                        <w:rPr>
                          <w:lang w:val="en-US"/>
                        </w:rPr>
                        <w:t>(1), 103–125. https://doi.org/10.1353/dem.0.0045</w:t>
                      </w:r>
                    </w:p>
                    <w:p w14:paraId="38B594FB" w14:textId="77777777" w:rsidR="00B23403" w:rsidRDefault="00B23403" w:rsidP="00B23403">
                      <w:pPr>
                        <w:pStyle w:val="CitaviBibliographyEntry"/>
                        <w:rPr>
                          <w:lang w:val="en-US"/>
                        </w:rPr>
                      </w:pPr>
                      <w:bookmarkStart w:id="48" w:name="_CTVL001638fbf1f1df842e4a97fd1bba259816c"/>
                      <w:r>
                        <w:rPr>
                          <w:lang w:val="en-US"/>
                        </w:rPr>
                        <w:t xml:space="preserve">Gouldner, A. W. (1960). The norm of reciprocity: a preliminary statement. </w:t>
                      </w:r>
                      <w:bookmarkEnd w:id="48"/>
                      <w:r w:rsidRPr="00B23403">
                        <w:rPr>
                          <w:i/>
                          <w:lang w:val="en-US"/>
                        </w:rPr>
                        <w:t>American Sociological Review</w:t>
                      </w:r>
                      <w:r w:rsidRPr="00B23403">
                        <w:rPr>
                          <w:lang w:val="en-US"/>
                        </w:rPr>
                        <w:t xml:space="preserve">, </w:t>
                      </w:r>
                      <w:r w:rsidRPr="00B23403">
                        <w:rPr>
                          <w:i/>
                          <w:lang w:val="en-US"/>
                        </w:rPr>
                        <w:t>25</w:t>
                      </w:r>
                      <w:r w:rsidRPr="00B23403">
                        <w:rPr>
                          <w:lang w:val="en-US"/>
                        </w:rPr>
                        <w:t>(2), 161–178. Retrieved from http://www.jstor.org/stable/2092623</w:t>
                      </w:r>
                    </w:p>
                    <w:p w14:paraId="7DFB7940" w14:textId="77777777" w:rsidR="00B23403" w:rsidRDefault="00B23403" w:rsidP="00B23403">
                      <w:pPr>
                        <w:pStyle w:val="CitaviBibliographyEntry"/>
                        <w:rPr>
                          <w:lang w:val="en-US"/>
                        </w:rPr>
                      </w:pPr>
                      <w:bookmarkStart w:id="49" w:name="_CTVL001ed68b222c9154d329fd8a2a84e1f9e03"/>
                      <w:r>
                        <w:rPr>
                          <w:lang w:val="en-US"/>
                        </w:rPr>
                        <w:lastRenderedPageBreak/>
                        <w:t xml:space="preserve">Grant, R. M. (1996). Toward a knowledge-based theory of the firm. </w:t>
                      </w:r>
                      <w:bookmarkEnd w:id="49"/>
                      <w:r w:rsidRPr="00B23403">
                        <w:rPr>
                          <w:i/>
                          <w:lang w:val="en-US"/>
                        </w:rPr>
                        <w:t>Strategic Management Journal</w:t>
                      </w:r>
                      <w:r w:rsidRPr="00B23403">
                        <w:rPr>
                          <w:lang w:val="en-US"/>
                        </w:rPr>
                        <w:t xml:space="preserve">, </w:t>
                      </w:r>
                      <w:r w:rsidRPr="00B23403">
                        <w:rPr>
                          <w:i/>
                          <w:lang w:val="en-US"/>
                        </w:rPr>
                        <w:t>17</w:t>
                      </w:r>
                      <w:r w:rsidRPr="00B23403">
                        <w:rPr>
                          <w:lang w:val="en-US"/>
                        </w:rPr>
                        <w:t>, 109–122. https://doi.org/10.1002/smj.4250171110</w:t>
                      </w:r>
                    </w:p>
                    <w:p w14:paraId="350444F4" w14:textId="77777777" w:rsidR="00B23403" w:rsidRDefault="00B23403" w:rsidP="00B23403">
                      <w:pPr>
                        <w:pStyle w:val="CitaviBibliographyEntry"/>
                        <w:rPr>
                          <w:lang w:val="en-US"/>
                        </w:rPr>
                      </w:pPr>
                      <w:bookmarkStart w:id="50" w:name="_CTVL0017d0fd83560f6471f8c255c9ac8a8d2ea"/>
                      <w:r>
                        <w:rPr>
                          <w:lang w:val="en-US"/>
                        </w:rPr>
                        <w:t xml:space="preserve">Gray, P. H. (2001). The impact of knowledge repositories on power and control in the workplace. </w:t>
                      </w:r>
                      <w:bookmarkEnd w:id="50"/>
                      <w:r w:rsidRPr="00B23403">
                        <w:rPr>
                          <w:i/>
                          <w:lang w:val="en-US"/>
                        </w:rPr>
                        <w:t>Information Technology &amp; People</w:t>
                      </w:r>
                      <w:r w:rsidRPr="00B23403">
                        <w:rPr>
                          <w:lang w:val="en-US"/>
                        </w:rPr>
                        <w:t xml:space="preserve">, </w:t>
                      </w:r>
                      <w:r w:rsidRPr="00B23403">
                        <w:rPr>
                          <w:i/>
                          <w:lang w:val="en-US"/>
                        </w:rPr>
                        <w:t>14</w:t>
                      </w:r>
                      <w:r w:rsidRPr="00B23403">
                        <w:rPr>
                          <w:lang w:val="en-US"/>
                        </w:rPr>
                        <w:t>(4), 368–384. https://doi.org/10.1108/09593840110411167</w:t>
                      </w:r>
                    </w:p>
                    <w:p w14:paraId="41D37F04" w14:textId="77777777" w:rsidR="00B23403" w:rsidRDefault="00B23403" w:rsidP="00B23403">
                      <w:pPr>
                        <w:pStyle w:val="CitaviBibliographyEntry"/>
                        <w:rPr>
                          <w:lang w:val="en-US"/>
                        </w:rPr>
                      </w:pPr>
                      <w:bookmarkStart w:id="51" w:name="_CTVL0010e99c92713ff49918d59b728127f9502"/>
                      <w:r>
                        <w:rPr>
                          <w:lang w:val="en-US"/>
                        </w:rPr>
                        <w:t xml:space="preserve">Gupta, A., &amp; Govindarajan, V. (2000). Knowledge flows within multinational corporations. </w:t>
                      </w:r>
                      <w:bookmarkEnd w:id="51"/>
                      <w:r w:rsidRPr="00B23403">
                        <w:rPr>
                          <w:i/>
                          <w:lang w:val="en-US"/>
                        </w:rPr>
                        <w:t>Strategic Management Journal</w:t>
                      </w:r>
                      <w:r w:rsidRPr="00B23403">
                        <w:rPr>
                          <w:lang w:val="en-US"/>
                        </w:rPr>
                        <w:t xml:space="preserve">, </w:t>
                      </w:r>
                      <w:r w:rsidRPr="00B23403">
                        <w:rPr>
                          <w:i/>
                          <w:lang w:val="en-US"/>
                        </w:rPr>
                        <w:t>21</w:t>
                      </w:r>
                      <w:r w:rsidRPr="00B23403">
                        <w:rPr>
                          <w:lang w:val="en-US"/>
                        </w:rPr>
                        <w:t>(4), 473. Retrieved from http://www.jstor.org/stable/3094239</w:t>
                      </w:r>
                    </w:p>
                    <w:p w14:paraId="04BB511A" w14:textId="77777777" w:rsidR="00B23403" w:rsidRDefault="00B23403" w:rsidP="00B23403">
                      <w:pPr>
                        <w:pStyle w:val="CitaviBibliographyEntry"/>
                        <w:rPr>
                          <w:lang w:val="en-US"/>
                        </w:rPr>
                      </w:pPr>
                      <w:bookmarkStart w:id="52" w:name="_CTVL0017fdbdec1f738447ab79c5a6322cfbcf3"/>
                      <w:r>
                        <w:rPr>
                          <w:lang w:val="en-US"/>
                        </w:rPr>
                        <w:t xml:space="preserve">Gupta, N., &amp; Shaw, J. D. (2014). Employee compensation: The neglected area of HRM research. </w:t>
                      </w:r>
                      <w:bookmarkEnd w:id="52"/>
                      <w:r w:rsidRPr="00B23403">
                        <w:rPr>
                          <w:i/>
                          <w:lang w:val="en-US"/>
                        </w:rPr>
                        <w:t>Human Resource Management Review</w:t>
                      </w:r>
                      <w:r w:rsidRPr="00B23403">
                        <w:rPr>
                          <w:lang w:val="en-US"/>
                        </w:rPr>
                        <w:t xml:space="preserve">, </w:t>
                      </w:r>
                      <w:r w:rsidRPr="00B23403">
                        <w:rPr>
                          <w:i/>
                          <w:lang w:val="en-US"/>
                        </w:rPr>
                        <w:t>24</w:t>
                      </w:r>
                      <w:r w:rsidRPr="00B23403">
                        <w:rPr>
                          <w:lang w:val="en-US"/>
                        </w:rPr>
                        <w:t>(1), 1–4. https://doi.org/10.1016/j.hrmr.2013.08.007</w:t>
                      </w:r>
                    </w:p>
                    <w:p w14:paraId="055E941C" w14:textId="77777777" w:rsidR="00B23403" w:rsidRDefault="00B23403" w:rsidP="00B23403">
                      <w:pPr>
                        <w:pStyle w:val="CitaviBibliographyEntry"/>
                        <w:rPr>
                          <w:lang w:val="en-US"/>
                        </w:rPr>
                      </w:pPr>
                      <w:bookmarkStart w:id="53" w:name="_CTVL0013d042e1ef43946f8be68515fbc4cce39"/>
                      <w:r>
                        <w:rPr>
                          <w:lang w:val="en-US"/>
                        </w:rPr>
                        <w:t xml:space="preserve">Hansen, M. T. (2002). Knowledge networks: explaining effective knowledge sharing in multiunit companies. </w:t>
                      </w:r>
                      <w:bookmarkEnd w:id="53"/>
                      <w:r w:rsidRPr="00B23403">
                        <w:rPr>
                          <w:i/>
                          <w:lang w:val="en-US"/>
                        </w:rPr>
                        <w:t>Organization Science</w:t>
                      </w:r>
                      <w:r w:rsidRPr="00B23403">
                        <w:rPr>
                          <w:lang w:val="en-US"/>
                        </w:rPr>
                        <w:t xml:space="preserve">, </w:t>
                      </w:r>
                      <w:r w:rsidRPr="00B23403">
                        <w:rPr>
                          <w:i/>
                          <w:lang w:val="en-US"/>
                        </w:rPr>
                        <w:t>13</w:t>
                      </w:r>
                      <w:r w:rsidRPr="00B23403">
                        <w:rPr>
                          <w:lang w:val="en-US"/>
                        </w:rPr>
                        <w:t>(3), 232–248. https://doi.org/10.1287/orsc.13.3.232.2771</w:t>
                      </w:r>
                    </w:p>
                    <w:p w14:paraId="1ED55CA6" w14:textId="77777777" w:rsidR="00B23403" w:rsidRDefault="00B23403" w:rsidP="00B23403">
                      <w:pPr>
                        <w:pStyle w:val="CitaviBibliographyEntry"/>
                        <w:rPr>
                          <w:lang w:val="en-US"/>
                        </w:rPr>
                      </w:pPr>
                      <w:bookmarkStart w:id="54" w:name="_CTVL001b399d66eddaa4861981bafc31e92f25f"/>
                      <w:r>
                        <w:rPr>
                          <w:lang w:val="en-US"/>
                        </w:rPr>
                        <w:t xml:space="preserve">Hansen, M. T. (2013). </w:t>
                      </w:r>
                      <w:bookmarkEnd w:id="54"/>
                      <w:r w:rsidRPr="00B23403">
                        <w:rPr>
                          <w:i/>
                          <w:lang w:val="en-US"/>
                        </w:rPr>
                        <w:t>Collaboration: How leaders avoid the traps, build common ground, and reap big results</w:t>
                      </w:r>
                      <w:r w:rsidRPr="00B23403">
                        <w:rPr>
                          <w:lang w:val="en-US"/>
                        </w:rPr>
                        <w:t>: Harvard Business Press.</w:t>
                      </w:r>
                    </w:p>
                    <w:p w14:paraId="272A800B" w14:textId="77777777" w:rsidR="00B23403" w:rsidRDefault="00B23403" w:rsidP="00B23403">
                      <w:pPr>
                        <w:pStyle w:val="CitaviBibliographyEntry"/>
                        <w:rPr>
                          <w:lang w:val="en-US"/>
                        </w:rPr>
                      </w:pPr>
                      <w:bookmarkStart w:id="55" w:name="_CTVL00107f16d42e18f4525b52caf60497ccb71"/>
                      <w:r>
                        <w:rPr>
                          <w:lang w:val="en-US"/>
                        </w:rPr>
                        <w:t xml:space="preserve">Ho, V. T., &amp; Pollack, J. M. (2014). Passion isn't always a good thing: examining entrepreneurs' network centrality and financial performance with a dualistic model of passion. </w:t>
                      </w:r>
                      <w:bookmarkEnd w:id="55"/>
                      <w:r w:rsidRPr="00B23403">
                        <w:rPr>
                          <w:i/>
                          <w:lang w:val="en-US"/>
                        </w:rPr>
                        <w:t>Journal of Management Studies</w:t>
                      </w:r>
                      <w:r w:rsidRPr="00B23403">
                        <w:rPr>
                          <w:lang w:val="en-US"/>
                        </w:rPr>
                        <w:t xml:space="preserve">, </w:t>
                      </w:r>
                      <w:r w:rsidRPr="00B23403">
                        <w:rPr>
                          <w:i/>
                          <w:lang w:val="en-US"/>
                        </w:rPr>
                        <w:t>51</w:t>
                      </w:r>
                      <w:r w:rsidRPr="00B23403">
                        <w:rPr>
                          <w:lang w:val="en-US"/>
                        </w:rPr>
                        <w:t>(3), 433–459. https://doi.org/10.1111/joms.12062</w:t>
                      </w:r>
                    </w:p>
                    <w:p w14:paraId="17E72E16" w14:textId="77777777" w:rsidR="00B23403" w:rsidRDefault="00B23403" w:rsidP="00B23403">
                      <w:pPr>
                        <w:pStyle w:val="CitaviBibliographyEntry"/>
                        <w:rPr>
                          <w:lang w:val="en-US"/>
                        </w:rPr>
                      </w:pPr>
                      <w:bookmarkStart w:id="56" w:name="_CTVL00136f91b2ea2484c97b8c85249dc98acfc"/>
                      <w:r>
                        <w:rPr>
                          <w:lang w:val="en-US"/>
                        </w:rPr>
                        <w:t xml:space="preserve">Hollenbeck, J. R., &amp; Jamieson, B. B. (2015). Human capital, social capital, and social network analysis: implications for strategic human resource management. </w:t>
                      </w:r>
                      <w:bookmarkEnd w:id="56"/>
                      <w:r w:rsidRPr="00B23403">
                        <w:rPr>
                          <w:i/>
                          <w:lang w:val="en-US"/>
                        </w:rPr>
                        <w:t>Academy of Management Perspectives</w:t>
                      </w:r>
                      <w:r w:rsidRPr="00B23403">
                        <w:rPr>
                          <w:lang w:val="en-US"/>
                        </w:rPr>
                        <w:t xml:space="preserve">, </w:t>
                      </w:r>
                      <w:r w:rsidRPr="00B23403">
                        <w:rPr>
                          <w:i/>
                          <w:lang w:val="en-US"/>
                        </w:rPr>
                        <w:t>29</w:t>
                      </w:r>
                      <w:r w:rsidRPr="00B23403">
                        <w:rPr>
                          <w:lang w:val="en-US"/>
                        </w:rPr>
                        <w:t>(3), 370–385. https://doi.org/10.5465/amp.2014.0140</w:t>
                      </w:r>
                    </w:p>
                    <w:p w14:paraId="7C73A90A" w14:textId="77777777" w:rsidR="00B23403" w:rsidRDefault="00B23403" w:rsidP="00B23403">
                      <w:pPr>
                        <w:pStyle w:val="CitaviBibliographyEntry"/>
                        <w:rPr>
                          <w:lang w:val="en-US"/>
                        </w:rPr>
                      </w:pPr>
                      <w:bookmarkStart w:id="57" w:name="_CTVL0011bd94edc71e94ff28f123a6bc711d2aa"/>
                      <w:r>
                        <w:rPr>
                          <w:lang w:val="en-US"/>
                        </w:rPr>
                        <w:t xml:space="preserve">Hu, L., &amp; Randel, A. E. (2014). Knowledge sharing in teams: Social capital, extrinsic incentives, and team innovation. </w:t>
                      </w:r>
                      <w:bookmarkEnd w:id="57"/>
                      <w:r w:rsidRPr="00B23403">
                        <w:rPr>
                          <w:i/>
                          <w:lang w:val="en-US"/>
                        </w:rPr>
                        <w:t>Group &amp; Organization Management</w:t>
                      </w:r>
                      <w:r w:rsidRPr="00B23403">
                        <w:rPr>
                          <w:lang w:val="en-US"/>
                        </w:rPr>
                        <w:t xml:space="preserve">, </w:t>
                      </w:r>
                      <w:r w:rsidRPr="00B23403">
                        <w:rPr>
                          <w:i/>
                          <w:lang w:val="en-US"/>
                        </w:rPr>
                        <w:t>39</w:t>
                      </w:r>
                      <w:r w:rsidRPr="00B23403">
                        <w:rPr>
                          <w:lang w:val="en-US"/>
                        </w:rPr>
                        <w:t>(2), 213–243. https://doi.org/10.1177/1059601114520969</w:t>
                      </w:r>
                    </w:p>
                    <w:p w14:paraId="5574C583" w14:textId="77777777" w:rsidR="00B23403" w:rsidRDefault="00B23403" w:rsidP="00B23403">
                      <w:pPr>
                        <w:pStyle w:val="CitaviBibliographyEntry"/>
                        <w:rPr>
                          <w:lang w:val="en-US"/>
                        </w:rPr>
                      </w:pPr>
                      <w:bookmarkStart w:id="58" w:name="_CTVL0017fa2eb1f4f284d1080264f4225904a5d"/>
                      <w:r>
                        <w:rPr>
                          <w:lang w:val="en-US"/>
                        </w:rPr>
                        <w:lastRenderedPageBreak/>
                        <w:t xml:space="preserve">Hung, S.-Y., Durcikova, A., Lai, H.-M., &amp; Lin, W.-M. (2011). The influence of intrinsic and extrinsic motivation on individuals' knowledge sharing behavior. </w:t>
                      </w:r>
                      <w:bookmarkEnd w:id="58"/>
                      <w:r w:rsidRPr="00B23403">
                        <w:rPr>
                          <w:i/>
                          <w:lang w:val="en-US"/>
                        </w:rPr>
                        <w:t>International Journal of Human-Computer Studies</w:t>
                      </w:r>
                      <w:r w:rsidRPr="00B23403">
                        <w:rPr>
                          <w:lang w:val="en-US"/>
                        </w:rPr>
                        <w:t xml:space="preserve">, </w:t>
                      </w:r>
                      <w:r w:rsidRPr="00B23403">
                        <w:rPr>
                          <w:i/>
                          <w:lang w:val="en-US"/>
                        </w:rPr>
                        <w:t>69</w:t>
                      </w:r>
                      <w:r w:rsidRPr="00B23403">
                        <w:rPr>
                          <w:lang w:val="en-US"/>
                        </w:rPr>
                        <w:t>(6), 415–427. https://doi.org/10.1016/j.ijhcs.2011.02.004</w:t>
                      </w:r>
                    </w:p>
                    <w:p w14:paraId="740A3191" w14:textId="77777777" w:rsidR="00B23403" w:rsidRDefault="00B23403" w:rsidP="00B23403">
                      <w:pPr>
                        <w:pStyle w:val="CitaviBibliographyEntry"/>
                        <w:rPr>
                          <w:lang w:val="en-US"/>
                        </w:rPr>
                      </w:pPr>
                      <w:bookmarkStart w:id="59" w:name="_CTVL001d42a356e759541e5b3e9c98770da8749"/>
                      <w:r>
                        <w:rPr>
                          <w:lang w:val="en-US"/>
                        </w:rPr>
                        <w:t xml:space="preserve">Huston, T. L., &amp; Levinger, G. (1978). Interpersonal attraction and relationships. </w:t>
                      </w:r>
                      <w:bookmarkEnd w:id="59"/>
                      <w:r w:rsidRPr="00B23403">
                        <w:rPr>
                          <w:i/>
                          <w:lang w:val="en-US"/>
                        </w:rPr>
                        <w:t>Annual Review of Psychology</w:t>
                      </w:r>
                      <w:r w:rsidRPr="00B23403">
                        <w:rPr>
                          <w:lang w:val="en-US"/>
                        </w:rPr>
                        <w:t xml:space="preserve">, </w:t>
                      </w:r>
                      <w:r w:rsidRPr="00B23403">
                        <w:rPr>
                          <w:i/>
                          <w:lang w:val="en-US"/>
                        </w:rPr>
                        <w:t>29</w:t>
                      </w:r>
                      <w:r w:rsidRPr="00B23403">
                        <w:rPr>
                          <w:lang w:val="en-US"/>
                        </w:rPr>
                        <w:t>(1), 115. https://doi.org/10.1146/annurev.ps.29.020178.000555</w:t>
                      </w:r>
                    </w:p>
                    <w:p w14:paraId="5229E50B" w14:textId="77777777" w:rsidR="00B23403" w:rsidRDefault="00B23403" w:rsidP="00B23403">
                      <w:pPr>
                        <w:pStyle w:val="CitaviBibliographyEntry"/>
                        <w:rPr>
                          <w:lang w:val="en-US"/>
                        </w:rPr>
                      </w:pPr>
                      <w:bookmarkStart w:id="60" w:name="_CTVL0012f1cb4a6fe0d48baa9a49b98e598bacc"/>
                      <w:r>
                        <w:rPr>
                          <w:lang w:val="en-US"/>
                        </w:rPr>
                        <w:t xml:space="preserve">Jackson, S. E., Chuang, C.-H., Harden, E. E., &amp; Jiang, Y. (2006). Toward developing human resource management systems for knowledge-intensive teamwork. In J. J. Martocchio (Ed.), </w:t>
                      </w:r>
                      <w:bookmarkEnd w:id="60"/>
                      <w:r w:rsidRPr="00B23403">
                        <w:rPr>
                          <w:i/>
                          <w:lang w:val="en-US"/>
                        </w:rPr>
                        <w:t xml:space="preserve">Research in Personnel and Human Resources Management </w:t>
                      </w:r>
                      <w:r w:rsidRPr="00B23403">
                        <w:rPr>
                          <w:lang w:val="en-US"/>
                        </w:rPr>
                        <w:t>(Vol. 25, pp. 27–70). Bingley: Emerald (MCB UP ). https://doi.org/10.1016/S0742-7301(06)25002-3</w:t>
                      </w:r>
                    </w:p>
                    <w:p w14:paraId="03AA1A9D" w14:textId="77777777" w:rsidR="00B23403" w:rsidRDefault="00B23403" w:rsidP="00B23403">
                      <w:pPr>
                        <w:pStyle w:val="CitaviBibliographyEntry"/>
                        <w:rPr>
                          <w:lang w:val="en-US"/>
                        </w:rPr>
                      </w:pPr>
                      <w:bookmarkStart w:id="61" w:name="_CTVL0017847132b44244243927192ac6d93cfd4"/>
                      <w:r>
                        <w:rPr>
                          <w:lang w:val="en-US"/>
                        </w:rPr>
                        <w:t xml:space="preserve">Jayawarna, D., Jones, O., &amp; Marlow, S. (2015). The influence of gender upon social networks and bootstrapping behaviors. </w:t>
                      </w:r>
                      <w:bookmarkEnd w:id="61"/>
                      <w:r w:rsidRPr="00B23403">
                        <w:rPr>
                          <w:i/>
                          <w:lang w:val="en-US"/>
                        </w:rPr>
                        <w:t>Scandinavian Journal of Management</w:t>
                      </w:r>
                      <w:r w:rsidRPr="00B23403">
                        <w:rPr>
                          <w:lang w:val="en-US"/>
                        </w:rPr>
                        <w:t xml:space="preserve">, </w:t>
                      </w:r>
                      <w:r w:rsidRPr="00B23403">
                        <w:rPr>
                          <w:i/>
                          <w:lang w:val="en-US"/>
                        </w:rPr>
                        <w:t>31</w:t>
                      </w:r>
                      <w:r w:rsidRPr="00B23403">
                        <w:rPr>
                          <w:lang w:val="en-US"/>
                        </w:rPr>
                        <w:t>(3), 316–329. https://doi.org/10.1016/j.scaman.2015.06.002</w:t>
                      </w:r>
                    </w:p>
                    <w:p w14:paraId="646AC635" w14:textId="77777777" w:rsidR="00B23403" w:rsidRDefault="00B23403" w:rsidP="00B23403">
                      <w:pPr>
                        <w:pStyle w:val="CitaviBibliographyEntry"/>
                        <w:rPr>
                          <w:lang w:val="en-US"/>
                        </w:rPr>
                      </w:pPr>
                      <w:bookmarkStart w:id="62" w:name="_CTVL001cd022f9d445a41ea95243c2af5e6dd00"/>
                      <w:r>
                        <w:rPr>
                          <w:lang w:val="en-US"/>
                        </w:rPr>
                        <w:t xml:space="preserve">Kalish, Y., &amp; Luria, G. (2012). Brain, brawn, or optimism? Structure and correlates of emergent military leadership. In D. Lusher, J. Koskinen, &amp; G. Robins (Eds.), </w:t>
                      </w:r>
                      <w:bookmarkEnd w:id="62"/>
                      <w:r w:rsidRPr="00B23403">
                        <w:rPr>
                          <w:i/>
                          <w:lang w:val="en-US"/>
                        </w:rPr>
                        <w:t xml:space="preserve">Exponential random graph models for social networks: Theory, methods, and applications </w:t>
                      </w:r>
                      <w:r w:rsidRPr="00B23403">
                        <w:rPr>
                          <w:lang w:val="en-US"/>
                        </w:rPr>
                        <w:t>(pp. 226–236). Cambridge: Cambridge University Press.</w:t>
                      </w:r>
                    </w:p>
                    <w:p w14:paraId="41BFB177" w14:textId="77777777" w:rsidR="00B23403" w:rsidRDefault="00B23403" w:rsidP="00B23403">
                      <w:pPr>
                        <w:pStyle w:val="CitaviBibliographyEntry"/>
                        <w:rPr>
                          <w:lang w:val="en-US"/>
                        </w:rPr>
                      </w:pPr>
                      <w:bookmarkStart w:id="63" w:name="_CTVL001e3b4249ed8f84dee8d1ff1df1402e00d"/>
                      <w:r>
                        <w:rPr>
                          <w:lang w:val="en-US"/>
                        </w:rPr>
                        <w:t xml:space="preserve">Kankanhalli, A., Tan, B., &amp; Wei, K.-K. (2005). Contributing knowledge to electronic knowledge repositories: an empirical investigation. </w:t>
                      </w:r>
                      <w:bookmarkEnd w:id="63"/>
                      <w:r w:rsidRPr="00B23403">
                        <w:rPr>
                          <w:i/>
                          <w:lang w:val="en-US"/>
                        </w:rPr>
                        <w:t>MIS Quarterly</w:t>
                      </w:r>
                      <w:r w:rsidRPr="00B23403">
                        <w:rPr>
                          <w:lang w:val="en-US"/>
                        </w:rPr>
                        <w:t xml:space="preserve">, </w:t>
                      </w:r>
                      <w:r w:rsidRPr="00B23403">
                        <w:rPr>
                          <w:i/>
                          <w:lang w:val="en-US"/>
                        </w:rPr>
                        <w:t>29</w:t>
                      </w:r>
                      <w:r w:rsidRPr="00B23403">
                        <w:rPr>
                          <w:lang w:val="en-US"/>
                        </w:rPr>
                        <w:t>(1), 113–143. https://doi.org/10.2307/25148670</w:t>
                      </w:r>
                    </w:p>
                    <w:p w14:paraId="2433D934" w14:textId="77777777" w:rsidR="00B23403" w:rsidRDefault="00B23403" w:rsidP="00B23403">
                      <w:pPr>
                        <w:pStyle w:val="CitaviBibliographyEntry"/>
                        <w:rPr>
                          <w:lang w:val="en-US"/>
                        </w:rPr>
                      </w:pPr>
                      <w:bookmarkStart w:id="64" w:name="_CTVL001d63588c732f64c5eb9be5fec54dc527f"/>
                      <w:r>
                        <w:rPr>
                          <w:lang w:val="en-US"/>
                        </w:rPr>
                        <w:t xml:space="preserve">Kaše, R., King, Z., &amp; Minbaeva, Dana. (2013). Using social network research in HRM: Scratching the surface of a fundamental basis of HRM. </w:t>
                      </w:r>
                      <w:bookmarkEnd w:id="64"/>
                      <w:r w:rsidRPr="00B23403">
                        <w:rPr>
                          <w:i/>
                          <w:lang w:val="en-US"/>
                        </w:rPr>
                        <w:t>Human Resource Management</w:t>
                      </w:r>
                      <w:r w:rsidRPr="00B23403">
                        <w:rPr>
                          <w:lang w:val="en-US"/>
                        </w:rPr>
                        <w:t xml:space="preserve">, </w:t>
                      </w:r>
                      <w:r w:rsidRPr="00B23403">
                        <w:rPr>
                          <w:i/>
                          <w:lang w:val="en-US"/>
                        </w:rPr>
                        <w:t>52</w:t>
                      </w:r>
                      <w:r w:rsidRPr="00B23403">
                        <w:rPr>
                          <w:lang w:val="en-US"/>
                        </w:rPr>
                        <w:t>(4), 473–483. https://doi.org/10.1002/hrm.21546</w:t>
                      </w:r>
                    </w:p>
                    <w:p w14:paraId="79A71896" w14:textId="77777777" w:rsidR="00B23403" w:rsidRDefault="00B23403" w:rsidP="00B23403">
                      <w:pPr>
                        <w:pStyle w:val="CitaviBibliographyEntry"/>
                        <w:rPr>
                          <w:lang w:val="en-US"/>
                        </w:rPr>
                      </w:pPr>
                      <w:bookmarkStart w:id="65" w:name="_CTVL001c4fab1700c094e9db8d41a8b5d01d904"/>
                      <w:r>
                        <w:rPr>
                          <w:lang w:val="en-US"/>
                        </w:rPr>
                        <w:lastRenderedPageBreak/>
                        <w:t xml:space="preserve">Kaše, R., Paauwe, J., &amp; Zupan, N. (2009). HR practices, interpersonal relations, and intrafirm knowledge transfer in knowledge-intensive firms: a social network perspective. </w:t>
                      </w:r>
                      <w:bookmarkEnd w:id="65"/>
                      <w:r w:rsidRPr="00B23403">
                        <w:rPr>
                          <w:i/>
                          <w:lang w:val="en-US"/>
                        </w:rPr>
                        <w:t>Human Resource Management</w:t>
                      </w:r>
                      <w:r w:rsidRPr="00B23403">
                        <w:rPr>
                          <w:lang w:val="en-US"/>
                        </w:rPr>
                        <w:t xml:space="preserve">, </w:t>
                      </w:r>
                      <w:r w:rsidRPr="00B23403">
                        <w:rPr>
                          <w:i/>
                          <w:lang w:val="en-US"/>
                        </w:rPr>
                        <w:t>48</w:t>
                      </w:r>
                      <w:r w:rsidRPr="00B23403">
                        <w:rPr>
                          <w:lang w:val="en-US"/>
                        </w:rPr>
                        <w:t>(4), 615–639. https://doi.org/10.1002/hrm.20301</w:t>
                      </w:r>
                    </w:p>
                    <w:p w14:paraId="2449F604" w14:textId="77777777" w:rsidR="00B23403" w:rsidRDefault="00B23403" w:rsidP="00B23403">
                      <w:pPr>
                        <w:pStyle w:val="CitaviBibliographyEntry"/>
                        <w:rPr>
                          <w:lang w:val="en-US"/>
                        </w:rPr>
                      </w:pPr>
                      <w:bookmarkStart w:id="66" w:name="_CTVL00166baae5f23a349528c65ae20e3a4fda1"/>
                      <w:r>
                        <w:rPr>
                          <w:lang w:val="en-US"/>
                        </w:rPr>
                        <w:t xml:space="preserve">Kerr, S. (1975). On the folly of rewarding A, while hoping for B. </w:t>
                      </w:r>
                      <w:bookmarkEnd w:id="66"/>
                      <w:r w:rsidRPr="00B23403">
                        <w:rPr>
                          <w:i/>
                          <w:lang w:val="en-US"/>
                        </w:rPr>
                        <w:t>Academy of Management Journal</w:t>
                      </w:r>
                      <w:r w:rsidRPr="00B23403">
                        <w:rPr>
                          <w:lang w:val="en-US"/>
                        </w:rPr>
                        <w:t xml:space="preserve">, </w:t>
                      </w:r>
                      <w:r w:rsidRPr="00B23403">
                        <w:rPr>
                          <w:i/>
                          <w:lang w:val="en-US"/>
                        </w:rPr>
                        <w:t>18</w:t>
                      </w:r>
                      <w:r w:rsidRPr="00B23403">
                        <w:rPr>
                          <w:lang w:val="en-US"/>
                        </w:rPr>
                        <w:t>(4), 769–783.</w:t>
                      </w:r>
                    </w:p>
                    <w:p w14:paraId="1F41A4EB" w14:textId="77777777" w:rsidR="00B23403" w:rsidRDefault="00B23403" w:rsidP="00B23403">
                      <w:pPr>
                        <w:pStyle w:val="CitaviBibliographyEntry"/>
                        <w:rPr>
                          <w:lang w:val="en-US"/>
                        </w:rPr>
                      </w:pPr>
                      <w:bookmarkStart w:id="67" w:name="_CTVL00142eaf2643e244899929e22a835d70be8"/>
                      <w:r w:rsidRPr="00B23403">
                        <w:rPr>
                          <w:lang w:val="de-DE"/>
                        </w:rPr>
                        <w:t xml:space="preserve">Kleinbaum, A. M., &amp; Stuart, T. E. (2014). </w:t>
                      </w:r>
                      <w:r>
                        <w:rPr>
                          <w:lang w:val="en-US"/>
                        </w:rPr>
                        <w:t xml:space="preserve">Inside the black box of the corporate staff: social networks and the implementation of corporate strategy. </w:t>
                      </w:r>
                      <w:bookmarkEnd w:id="67"/>
                      <w:r w:rsidRPr="00B23403">
                        <w:rPr>
                          <w:i/>
                          <w:lang w:val="en-US"/>
                        </w:rPr>
                        <w:t>Strategic Management Journal</w:t>
                      </w:r>
                      <w:r w:rsidRPr="00B23403">
                        <w:rPr>
                          <w:lang w:val="en-US"/>
                        </w:rPr>
                        <w:t xml:space="preserve">, </w:t>
                      </w:r>
                      <w:r w:rsidRPr="00B23403">
                        <w:rPr>
                          <w:i/>
                          <w:lang w:val="en-US"/>
                        </w:rPr>
                        <w:t>35</w:t>
                      </w:r>
                      <w:r w:rsidRPr="00B23403">
                        <w:rPr>
                          <w:lang w:val="en-US"/>
                        </w:rPr>
                        <w:t>(1), 24–47. https://doi.org/10.1002/smj.2090</w:t>
                      </w:r>
                    </w:p>
                    <w:p w14:paraId="31414256" w14:textId="77777777" w:rsidR="00B23403" w:rsidRDefault="00B23403" w:rsidP="00B23403">
                      <w:pPr>
                        <w:pStyle w:val="CitaviBibliographyEntry"/>
                        <w:rPr>
                          <w:lang w:val="en-US"/>
                        </w:rPr>
                      </w:pPr>
                      <w:bookmarkStart w:id="68" w:name="_CTVL0013cd2b67136034c818e1fdf49b8c93895"/>
                      <w:r>
                        <w:rPr>
                          <w:lang w:val="en-US"/>
                        </w:rPr>
                        <w:t xml:space="preserve">Kleinbaum, A. M., Stuart, T. E., &amp; Tushman, M. L. (2013). Discretion within constraint: Homophily and structure in a formal organization. </w:t>
                      </w:r>
                      <w:bookmarkEnd w:id="68"/>
                      <w:r w:rsidRPr="00B23403">
                        <w:rPr>
                          <w:i/>
                          <w:lang w:val="en-US"/>
                        </w:rPr>
                        <w:t>Organization Science</w:t>
                      </w:r>
                      <w:r w:rsidRPr="00B23403">
                        <w:rPr>
                          <w:lang w:val="en-US"/>
                        </w:rPr>
                        <w:t xml:space="preserve">, </w:t>
                      </w:r>
                      <w:r w:rsidRPr="00B23403">
                        <w:rPr>
                          <w:i/>
                          <w:lang w:val="en-US"/>
                        </w:rPr>
                        <w:t>24</w:t>
                      </w:r>
                      <w:r w:rsidRPr="00B23403">
                        <w:rPr>
                          <w:lang w:val="en-US"/>
                        </w:rPr>
                        <w:t>(5), 1316–1336. https://doi.org/10.1287/orsc.1120.0804</w:t>
                      </w:r>
                    </w:p>
                    <w:p w14:paraId="5EE0B90A" w14:textId="77777777" w:rsidR="00B23403" w:rsidRDefault="00B23403" w:rsidP="00B23403">
                      <w:pPr>
                        <w:pStyle w:val="CitaviBibliographyEntry"/>
                        <w:rPr>
                          <w:lang w:val="en-US"/>
                        </w:rPr>
                      </w:pPr>
                      <w:bookmarkStart w:id="69" w:name="_CTVL001329c282076a84bf09670c5d41a9c42cc"/>
                      <w:r>
                        <w:rPr>
                          <w:lang w:val="en-US"/>
                        </w:rPr>
                        <w:t xml:space="preserve">Kogut, B., &amp; Zander, U. (1992). Knowledge of the firm, combinative capabilities, and the replication of technology. </w:t>
                      </w:r>
                      <w:bookmarkEnd w:id="69"/>
                      <w:r w:rsidRPr="00B23403">
                        <w:rPr>
                          <w:i/>
                          <w:lang w:val="en-US"/>
                        </w:rPr>
                        <w:t>Organization Science</w:t>
                      </w:r>
                      <w:r w:rsidRPr="00B23403">
                        <w:rPr>
                          <w:lang w:val="en-US"/>
                        </w:rPr>
                        <w:t xml:space="preserve">, </w:t>
                      </w:r>
                      <w:r w:rsidRPr="00B23403">
                        <w:rPr>
                          <w:i/>
                          <w:lang w:val="en-US"/>
                        </w:rPr>
                        <w:t>3</w:t>
                      </w:r>
                      <w:r w:rsidRPr="00B23403">
                        <w:rPr>
                          <w:lang w:val="en-US"/>
                        </w:rPr>
                        <w:t>(3), 383–397. https://doi.org/10.1287/orsc.3.3.383</w:t>
                      </w:r>
                    </w:p>
                    <w:p w14:paraId="6B881509" w14:textId="77777777" w:rsidR="00B23403" w:rsidRDefault="00B23403" w:rsidP="00B23403">
                      <w:pPr>
                        <w:pStyle w:val="CitaviBibliographyEntry"/>
                        <w:rPr>
                          <w:lang w:val="en-US"/>
                        </w:rPr>
                      </w:pPr>
                      <w:bookmarkStart w:id="70" w:name="_CTVL00199bcb69ca67a485aa73afefd04908413"/>
                      <w:r>
                        <w:rPr>
                          <w:lang w:val="en-US"/>
                        </w:rPr>
                        <w:t xml:space="preserve">Krackhardt, D. (1987). QAP partialling as a test of spuriousness. </w:t>
                      </w:r>
                      <w:bookmarkEnd w:id="70"/>
                      <w:r w:rsidRPr="00B23403">
                        <w:rPr>
                          <w:i/>
                          <w:lang w:val="en-US"/>
                        </w:rPr>
                        <w:t>Social Networks</w:t>
                      </w:r>
                      <w:r w:rsidRPr="00B23403">
                        <w:rPr>
                          <w:lang w:val="en-US"/>
                        </w:rPr>
                        <w:t xml:space="preserve">, </w:t>
                      </w:r>
                      <w:r w:rsidRPr="00B23403">
                        <w:rPr>
                          <w:i/>
                          <w:lang w:val="en-US"/>
                        </w:rPr>
                        <w:t>9</w:t>
                      </w:r>
                      <w:r w:rsidRPr="00B23403">
                        <w:rPr>
                          <w:lang w:val="en-US"/>
                        </w:rPr>
                        <w:t>(2), 171–186. https://doi.org/10.1016/0378-8733(87)90012-8</w:t>
                      </w:r>
                    </w:p>
                    <w:p w14:paraId="6F2730E4" w14:textId="77777777" w:rsidR="00B23403" w:rsidRDefault="00B23403" w:rsidP="00B23403">
                      <w:pPr>
                        <w:pStyle w:val="CitaviBibliographyEntry"/>
                        <w:rPr>
                          <w:lang w:val="en-US"/>
                        </w:rPr>
                      </w:pPr>
                      <w:bookmarkStart w:id="71" w:name="_CTVL001b0945ad9c16d48a98b261c320c7ca827"/>
                      <w:r>
                        <w:rPr>
                          <w:lang w:val="en-US"/>
                        </w:rPr>
                        <w:t xml:space="preserve">Krackhardt, D. (1988). Predicting with networks: Nonparametric multiple regression analysis of dyadic data. </w:t>
                      </w:r>
                      <w:bookmarkEnd w:id="71"/>
                      <w:r w:rsidRPr="00B23403">
                        <w:rPr>
                          <w:i/>
                          <w:lang w:val="en-US"/>
                        </w:rPr>
                        <w:t>Social Networks</w:t>
                      </w:r>
                      <w:r w:rsidRPr="00B23403">
                        <w:rPr>
                          <w:lang w:val="en-US"/>
                        </w:rPr>
                        <w:t xml:space="preserve">, </w:t>
                      </w:r>
                      <w:r w:rsidRPr="00B23403">
                        <w:rPr>
                          <w:i/>
                          <w:lang w:val="en-US"/>
                        </w:rPr>
                        <w:t>10</w:t>
                      </w:r>
                      <w:r w:rsidRPr="00B23403">
                        <w:rPr>
                          <w:lang w:val="en-US"/>
                        </w:rPr>
                        <w:t>(4), 359–381. https://doi.org/10.1016/0378-8733(88)90004-4</w:t>
                      </w:r>
                    </w:p>
                    <w:p w14:paraId="4AB03350" w14:textId="77777777" w:rsidR="00B23403" w:rsidRDefault="00B23403" w:rsidP="00B23403">
                      <w:pPr>
                        <w:pStyle w:val="CitaviBibliographyEntry"/>
                        <w:rPr>
                          <w:lang w:val="en-US"/>
                        </w:rPr>
                      </w:pPr>
                      <w:bookmarkStart w:id="72" w:name="_CTVL0013853a6029c064250b27abe0d75efd2bd"/>
                      <w:r>
                        <w:rPr>
                          <w:lang w:val="en-US"/>
                        </w:rPr>
                        <w:t xml:space="preserve">Krackhardt, D. (1990). Assessing the political landscape:: Structure, cognition, and power in organizations. </w:t>
                      </w:r>
                      <w:bookmarkEnd w:id="72"/>
                      <w:r w:rsidRPr="00B23403">
                        <w:rPr>
                          <w:i/>
                          <w:lang w:val="en-US"/>
                        </w:rPr>
                        <w:t>Administrative Science Quarterly</w:t>
                      </w:r>
                      <w:r w:rsidRPr="00B23403">
                        <w:rPr>
                          <w:lang w:val="en-US"/>
                        </w:rPr>
                        <w:t xml:space="preserve">, </w:t>
                      </w:r>
                      <w:r w:rsidRPr="00B23403">
                        <w:rPr>
                          <w:i/>
                          <w:lang w:val="en-US"/>
                        </w:rPr>
                        <w:t>35</w:t>
                      </w:r>
                      <w:r w:rsidRPr="00B23403">
                        <w:rPr>
                          <w:lang w:val="en-US"/>
                        </w:rPr>
                        <w:t>(2), 342–369. https://doi.org/10.2307/2393394</w:t>
                      </w:r>
                    </w:p>
                    <w:p w14:paraId="7550C9ED" w14:textId="77777777" w:rsidR="00B23403" w:rsidRDefault="00B23403" w:rsidP="00B23403">
                      <w:pPr>
                        <w:pStyle w:val="CitaviBibliographyEntry"/>
                        <w:rPr>
                          <w:lang w:val="en-US"/>
                        </w:rPr>
                      </w:pPr>
                      <w:bookmarkStart w:id="73" w:name="_CTVL001d49ab4987f94439da86fa109c003d599"/>
                      <w:r>
                        <w:rPr>
                          <w:lang w:val="en-US"/>
                        </w:rPr>
                        <w:t xml:space="preserve">Lazarsfeld, P. F., &amp; Merton, R. K. (1954). Friendship as a social process: A substantive and methodological analysis. </w:t>
                      </w:r>
                      <w:bookmarkEnd w:id="73"/>
                      <w:r w:rsidRPr="00B23403">
                        <w:rPr>
                          <w:i/>
                          <w:lang w:val="en-US"/>
                        </w:rPr>
                        <w:t>Freedom and Control in Modern Society</w:t>
                      </w:r>
                      <w:r w:rsidRPr="00B23403">
                        <w:rPr>
                          <w:lang w:val="en-US"/>
                        </w:rPr>
                        <w:t xml:space="preserve">, </w:t>
                      </w:r>
                      <w:r w:rsidRPr="00B23403">
                        <w:rPr>
                          <w:i/>
                          <w:lang w:val="en-US"/>
                        </w:rPr>
                        <w:t>18</w:t>
                      </w:r>
                      <w:r w:rsidRPr="00B23403">
                        <w:rPr>
                          <w:lang w:val="en-US"/>
                        </w:rPr>
                        <w:t>(1), 18–66.</w:t>
                      </w:r>
                    </w:p>
                    <w:p w14:paraId="20ECA510" w14:textId="77777777" w:rsidR="00B23403" w:rsidRDefault="00B23403" w:rsidP="00B23403">
                      <w:pPr>
                        <w:pStyle w:val="CitaviBibliographyEntry"/>
                        <w:rPr>
                          <w:lang w:val="en-US"/>
                        </w:rPr>
                      </w:pPr>
                      <w:bookmarkStart w:id="74" w:name="_CTVL001823dc8a7eaaa49b89fa1d9ea3218c539"/>
                      <w:r>
                        <w:rPr>
                          <w:lang w:val="en-US"/>
                        </w:rPr>
                        <w:lastRenderedPageBreak/>
                        <w:t xml:space="preserve">Lee, S., Qureshi, I., Konrad, A. M., &amp; Bhardwaj, A. (2014). Proactive personality heterophily and the moderating role of proactive personality on network centrality and psychological outcomes: A longitudinal study. </w:t>
                      </w:r>
                      <w:bookmarkEnd w:id="74"/>
                      <w:r w:rsidRPr="00B23403">
                        <w:rPr>
                          <w:i/>
                          <w:lang w:val="en-US"/>
                        </w:rPr>
                        <w:t>Journal of Business and Psychology</w:t>
                      </w:r>
                      <w:r w:rsidRPr="00B23403">
                        <w:rPr>
                          <w:lang w:val="en-US"/>
                        </w:rPr>
                        <w:t xml:space="preserve">, </w:t>
                      </w:r>
                      <w:r w:rsidRPr="00B23403">
                        <w:rPr>
                          <w:i/>
                          <w:lang w:val="en-US"/>
                        </w:rPr>
                        <w:t>29</w:t>
                      </w:r>
                      <w:r w:rsidRPr="00B23403">
                        <w:rPr>
                          <w:lang w:val="en-US"/>
                        </w:rPr>
                        <w:t>(3), 381–395.</w:t>
                      </w:r>
                    </w:p>
                    <w:p w14:paraId="6BCDD5A5" w14:textId="77777777" w:rsidR="00B23403" w:rsidRDefault="00B23403" w:rsidP="00B23403">
                      <w:pPr>
                        <w:pStyle w:val="CitaviBibliographyEntry"/>
                        <w:rPr>
                          <w:lang w:val="en-US"/>
                        </w:rPr>
                      </w:pPr>
                      <w:bookmarkStart w:id="75" w:name="_CTVL0012d28f8ffe56048b99f43bb44a69f144a"/>
                      <w:r>
                        <w:rPr>
                          <w:lang w:val="en-US"/>
                        </w:rPr>
                        <w:t xml:space="preserve">Lin, C.-P. (2007). To share or not to share: modeling tacit knowledge sharing, its mediators and antecedents. </w:t>
                      </w:r>
                      <w:bookmarkEnd w:id="75"/>
                      <w:r w:rsidRPr="00B23403">
                        <w:rPr>
                          <w:i/>
                          <w:lang w:val="en-US"/>
                        </w:rPr>
                        <w:t>Journal of Business Ethics</w:t>
                      </w:r>
                      <w:r w:rsidRPr="00B23403">
                        <w:rPr>
                          <w:lang w:val="en-US"/>
                        </w:rPr>
                        <w:t xml:space="preserve">, </w:t>
                      </w:r>
                      <w:r w:rsidRPr="00B23403">
                        <w:rPr>
                          <w:i/>
                          <w:lang w:val="en-US"/>
                        </w:rPr>
                        <w:t>70</w:t>
                      </w:r>
                      <w:r w:rsidRPr="00B23403">
                        <w:rPr>
                          <w:lang w:val="en-US"/>
                        </w:rPr>
                        <w:t>(4), 411–428. https://doi.org/10.2307/25075304</w:t>
                      </w:r>
                    </w:p>
                    <w:p w14:paraId="20692731" w14:textId="77777777" w:rsidR="00B23403" w:rsidRDefault="00B23403" w:rsidP="00B23403">
                      <w:pPr>
                        <w:pStyle w:val="CitaviBibliographyEntry"/>
                        <w:rPr>
                          <w:lang w:val="en-US"/>
                        </w:rPr>
                      </w:pPr>
                      <w:bookmarkStart w:id="76" w:name="_CTVL00180ee50dcdb5c4e48902fef57453239ef"/>
                      <w:r>
                        <w:rPr>
                          <w:lang w:val="en-US"/>
                        </w:rPr>
                        <w:t xml:space="preserve">Lin, H.-F. (2007). Effects of extrinsic and intrinsic motivation on employee knowledge sharing intentions. </w:t>
                      </w:r>
                      <w:bookmarkEnd w:id="76"/>
                      <w:r w:rsidRPr="00B23403">
                        <w:rPr>
                          <w:i/>
                          <w:lang w:val="en-US"/>
                        </w:rPr>
                        <w:t xml:space="preserve">Journal of Information Science. </w:t>
                      </w:r>
                      <w:r w:rsidRPr="00B23403">
                        <w:rPr>
                          <w:lang w:val="en-US"/>
                        </w:rPr>
                        <w:t>Advance online publication. https://doi.org/10.1177/0165551506068174</w:t>
                      </w:r>
                    </w:p>
                    <w:p w14:paraId="10D09FCB" w14:textId="77777777" w:rsidR="00B23403" w:rsidRDefault="00B23403" w:rsidP="00B23403">
                      <w:pPr>
                        <w:pStyle w:val="CitaviBibliographyEntry"/>
                        <w:rPr>
                          <w:lang w:val="en-US"/>
                        </w:rPr>
                      </w:pPr>
                      <w:bookmarkStart w:id="77" w:name="_CTVL00189280739a9454390b27c52a48f8a1959"/>
                      <w:r w:rsidRPr="00923278">
                        <w:rPr>
                          <w:lang w:val="de-DE"/>
                        </w:rPr>
                        <w:t xml:space="preserve">Lin, N., Dayton, P. W., &amp; Greenwald, P. (1978). </w:t>
                      </w:r>
                      <w:r>
                        <w:rPr>
                          <w:lang w:val="en-US"/>
                        </w:rPr>
                        <w:t xml:space="preserve">Analyzing the Instrumental Use of Relations in the Context of Social Structure. </w:t>
                      </w:r>
                      <w:bookmarkEnd w:id="77"/>
                      <w:r w:rsidRPr="00B23403">
                        <w:rPr>
                          <w:i/>
                          <w:lang w:val="en-US"/>
                        </w:rPr>
                        <w:t>Sociological Methods &amp; Research</w:t>
                      </w:r>
                      <w:r w:rsidRPr="00B23403">
                        <w:rPr>
                          <w:lang w:val="en-US"/>
                        </w:rPr>
                        <w:t xml:space="preserve">, </w:t>
                      </w:r>
                      <w:r w:rsidRPr="00B23403">
                        <w:rPr>
                          <w:i/>
                          <w:lang w:val="en-US"/>
                        </w:rPr>
                        <w:t>7</w:t>
                      </w:r>
                      <w:r w:rsidRPr="00B23403">
                        <w:rPr>
                          <w:lang w:val="en-US"/>
                        </w:rPr>
                        <w:t>(2), 149–166. https://doi.org/10.1177/004912417800700203</w:t>
                      </w:r>
                    </w:p>
                    <w:p w14:paraId="6FD8F553" w14:textId="77777777" w:rsidR="00B23403" w:rsidRDefault="00B23403" w:rsidP="00B23403">
                      <w:pPr>
                        <w:pStyle w:val="CitaviBibliographyEntry"/>
                        <w:rPr>
                          <w:lang w:val="en-US"/>
                        </w:rPr>
                      </w:pPr>
                      <w:bookmarkStart w:id="78" w:name="_CTVL001baf2bc73cd734c08816d33710c4027f9"/>
                      <w:r>
                        <w:rPr>
                          <w:lang w:val="en-US"/>
                        </w:rPr>
                        <w:t xml:space="preserve">Lindenberg, S., &amp; Foss, N. J. (2011). Managing joint production motivation: The role of goal framing and governance mechanisms. </w:t>
                      </w:r>
                      <w:bookmarkEnd w:id="78"/>
                      <w:r w:rsidRPr="00B23403">
                        <w:rPr>
                          <w:i/>
                          <w:lang w:val="en-US"/>
                        </w:rPr>
                        <w:t>The Academy of Management Review</w:t>
                      </w:r>
                      <w:r w:rsidRPr="00B23403">
                        <w:rPr>
                          <w:lang w:val="en-US"/>
                        </w:rPr>
                        <w:t xml:space="preserve">, </w:t>
                      </w:r>
                      <w:r w:rsidRPr="00B23403">
                        <w:rPr>
                          <w:i/>
                          <w:lang w:val="en-US"/>
                        </w:rPr>
                        <w:t>36</w:t>
                      </w:r>
                      <w:r w:rsidRPr="00B23403">
                        <w:rPr>
                          <w:lang w:val="en-US"/>
                        </w:rPr>
                        <w:t>(3), 500–525.</w:t>
                      </w:r>
                    </w:p>
                    <w:p w14:paraId="061D5C1C" w14:textId="77777777" w:rsidR="00B23403" w:rsidRDefault="00B23403" w:rsidP="00B23403">
                      <w:pPr>
                        <w:pStyle w:val="CitaviBibliographyEntry"/>
                        <w:rPr>
                          <w:lang w:val="en-US"/>
                        </w:rPr>
                      </w:pPr>
                      <w:bookmarkStart w:id="79" w:name="_CTVL00100c9b595a3894399bcab3c984006fa13"/>
                      <w:r>
                        <w:rPr>
                          <w:lang w:val="en-US"/>
                        </w:rPr>
                        <w:t xml:space="preserve">Lomi, A., Lusher, D., Pattison, Philippa E., &amp; Robins, Garry. (2014). The focused organization of advice relations: A study in boundary crossing. </w:t>
                      </w:r>
                      <w:bookmarkEnd w:id="79"/>
                      <w:r w:rsidRPr="00B23403">
                        <w:rPr>
                          <w:i/>
                          <w:lang w:val="en-US"/>
                        </w:rPr>
                        <w:t>Organization Science</w:t>
                      </w:r>
                      <w:r w:rsidRPr="00B23403">
                        <w:rPr>
                          <w:lang w:val="en-US"/>
                        </w:rPr>
                        <w:t xml:space="preserve">, </w:t>
                      </w:r>
                      <w:r w:rsidRPr="00B23403">
                        <w:rPr>
                          <w:i/>
                          <w:lang w:val="en-US"/>
                        </w:rPr>
                        <w:t>25</w:t>
                      </w:r>
                      <w:r w:rsidRPr="00B23403">
                        <w:rPr>
                          <w:lang w:val="en-US"/>
                        </w:rPr>
                        <w:t>(2), 438–457. https://doi.org/10.1287/orsc.2013.0850</w:t>
                      </w:r>
                    </w:p>
                    <w:p w14:paraId="538FB841" w14:textId="77777777" w:rsidR="00B23403" w:rsidRDefault="00B23403" w:rsidP="00B23403">
                      <w:pPr>
                        <w:pStyle w:val="CitaviBibliographyEntry"/>
                        <w:rPr>
                          <w:lang w:val="en-US"/>
                        </w:rPr>
                      </w:pPr>
                      <w:bookmarkStart w:id="80" w:name="_CTVL001f8f338fd21224a239c5ce88601dde591"/>
                      <w:r>
                        <w:rPr>
                          <w:lang w:val="en-US"/>
                        </w:rPr>
                        <w:t xml:space="preserve">Lusher, D., Koskinen, J., &amp; Robins, Garry (Eds.). (2012). </w:t>
                      </w:r>
                      <w:bookmarkEnd w:id="80"/>
                      <w:r w:rsidRPr="00B23403">
                        <w:rPr>
                          <w:i/>
                          <w:lang w:val="en-US"/>
                        </w:rPr>
                        <w:t>Exponential random graph models for social networks: Theory, methods, and applications</w:t>
                      </w:r>
                      <w:r w:rsidRPr="00B23403">
                        <w:rPr>
                          <w:lang w:val="en-US"/>
                        </w:rPr>
                        <w:t>. Cambridge: Cambridge University Press.</w:t>
                      </w:r>
                    </w:p>
                    <w:p w14:paraId="04FCD4FF" w14:textId="77777777" w:rsidR="00B23403" w:rsidRDefault="00B23403" w:rsidP="00B23403">
                      <w:pPr>
                        <w:pStyle w:val="CitaviBibliographyEntry"/>
                        <w:rPr>
                          <w:lang w:val="en-US"/>
                        </w:rPr>
                      </w:pPr>
                      <w:bookmarkStart w:id="81" w:name="_CTVL00164ee8a1a75ed4cb5a3de3a32c61170b1"/>
                      <w:r>
                        <w:rPr>
                          <w:lang w:val="en-US"/>
                        </w:rPr>
                        <w:t xml:space="preserve">Lusher, D., &amp; Robins, Garry. (2012). Example exponential random graph model analysis. In D. Lusher, J. Koskinen, &amp; G. Robins (Eds.), </w:t>
                      </w:r>
                      <w:bookmarkEnd w:id="81"/>
                      <w:r w:rsidRPr="00B23403">
                        <w:rPr>
                          <w:i/>
                          <w:lang w:val="en-US"/>
                        </w:rPr>
                        <w:t>Exponential random graph models for social networks: Theory, methods, and applications.</w:t>
                      </w:r>
                      <w:r w:rsidRPr="00B23403">
                        <w:rPr>
                          <w:lang w:val="en-US"/>
                        </w:rPr>
                        <w:t xml:space="preserve"> Cambridge: Cambridge University Press.</w:t>
                      </w:r>
                    </w:p>
                    <w:p w14:paraId="435C9115" w14:textId="77777777" w:rsidR="00B23403" w:rsidRDefault="00B23403" w:rsidP="00B23403">
                      <w:pPr>
                        <w:pStyle w:val="CitaviBibliographyEntry"/>
                        <w:rPr>
                          <w:lang w:val="en-US"/>
                        </w:rPr>
                      </w:pPr>
                      <w:bookmarkStart w:id="82" w:name="_CTVL00163830db1993b48d1b72d6bdc3f13d308"/>
                      <w:r>
                        <w:rPr>
                          <w:lang w:val="en-US"/>
                        </w:rPr>
                        <w:t xml:space="preserve">Marrone, J. A. (2010). Team boundary spanning: A multilevel review of past research and proposals for the future. </w:t>
                      </w:r>
                      <w:bookmarkEnd w:id="82"/>
                      <w:r w:rsidRPr="00B23403">
                        <w:rPr>
                          <w:i/>
                          <w:lang w:val="en-US"/>
                        </w:rPr>
                        <w:t>Journal of Management</w:t>
                      </w:r>
                      <w:r w:rsidRPr="00B23403">
                        <w:rPr>
                          <w:lang w:val="en-US"/>
                        </w:rPr>
                        <w:t xml:space="preserve">, </w:t>
                      </w:r>
                      <w:r w:rsidRPr="00B23403">
                        <w:rPr>
                          <w:i/>
                          <w:lang w:val="en-US"/>
                        </w:rPr>
                        <w:t>36</w:t>
                      </w:r>
                      <w:r w:rsidRPr="00B23403">
                        <w:rPr>
                          <w:lang w:val="en-US"/>
                        </w:rPr>
                        <w:t>(4), 911–940.</w:t>
                      </w:r>
                    </w:p>
                    <w:p w14:paraId="4B0373BC" w14:textId="77777777" w:rsidR="00B23403" w:rsidRDefault="00B23403" w:rsidP="00B23403">
                      <w:pPr>
                        <w:pStyle w:val="CitaviBibliographyEntry"/>
                        <w:rPr>
                          <w:lang w:val="en-US"/>
                        </w:rPr>
                      </w:pPr>
                      <w:bookmarkStart w:id="83" w:name="_CTVL001365f3eddb8f74f2f913834f5f908c7cf"/>
                      <w:r>
                        <w:rPr>
                          <w:lang w:val="en-US"/>
                        </w:rPr>
                        <w:lastRenderedPageBreak/>
                        <w:t xml:space="preserve">Marsden, P. V. (1988). Homogeneity in confiding relations. </w:t>
                      </w:r>
                      <w:bookmarkEnd w:id="83"/>
                      <w:r w:rsidRPr="00B23403">
                        <w:rPr>
                          <w:i/>
                          <w:lang w:val="en-US"/>
                        </w:rPr>
                        <w:t>Social Networks</w:t>
                      </w:r>
                      <w:r w:rsidRPr="00B23403">
                        <w:rPr>
                          <w:lang w:val="en-US"/>
                        </w:rPr>
                        <w:t xml:space="preserve">, </w:t>
                      </w:r>
                      <w:r w:rsidRPr="00B23403">
                        <w:rPr>
                          <w:i/>
                          <w:lang w:val="en-US"/>
                        </w:rPr>
                        <w:t>10</w:t>
                      </w:r>
                      <w:r w:rsidRPr="00B23403">
                        <w:rPr>
                          <w:lang w:val="en-US"/>
                        </w:rPr>
                        <w:t>(1), 57–76. https://doi.org/10.1016/0378-8733(88)90010-X</w:t>
                      </w:r>
                    </w:p>
                    <w:p w14:paraId="5B644977" w14:textId="77777777" w:rsidR="00B23403" w:rsidRDefault="00B23403" w:rsidP="00B23403">
                      <w:pPr>
                        <w:pStyle w:val="CitaviBibliographyEntry"/>
                        <w:rPr>
                          <w:lang w:val="en-US"/>
                        </w:rPr>
                      </w:pPr>
                      <w:bookmarkStart w:id="84" w:name="_CTVL0019d86d955e85b4d6e88f9f5a470529123"/>
                      <w:r>
                        <w:rPr>
                          <w:lang w:val="en-US"/>
                        </w:rPr>
                        <w:t xml:space="preserve">Marsden, P. V. (1990). Network data and measurement. </w:t>
                      </w:r>
                      <w:bookmarkEnd w:id="84"/>
                      <w:r w:rsidRPr="00B23403">
                        <w:rPr>
                          <w:i/>
                          <w:lang w:val="en-US"/>
                        </w:rPr>
                        <w:t>Annual Review of Sociology</w:t>
                      </w:r>
                      <w:r w:rsidRPr="00B23403">
                        <w:rPr>
                          <w:lang w:val="en-US"/>
                        </w:rPr>
                        <w:t xml:space="preserve">, </w:t>
                      </w:r>
                      <w:r w:rsidRPr="00B23403">
                        <w:rPr>
                          <w:i/>
                          <w:lang w:val="en-US"/>
                        </w:rPr>
                        <w:t>16</w:t>
                      </w:r>
                      <w:r w:rsidRPr="00B23403">
                        <w:rPr>
                          <w:lang w:val="en-US"/>
                        </w:rPr>
                        <w:t>, 435–463. Retrieved from http://www.jstor.org/stable/2083277</w:t>
                      </w:r>
                    </w:p>
                    <w:p w14:paraId="1D30754D" w14:textId="77777777" w:rsidR="00B23403" w:rsidRDefault="00B23403" w:rsidP="00B23403">
                      <w:pPr>
                        <w:pStyle w:val="CitaviBibliographyEntry"/>
                        <w:rPr>
                          <w:lang w:val="en-US"/>
                        </w:rPr>
                      </w:pPr>
                      <w:bookmarkStart w:id="85" w:name="_CTVL0017096fb7264b8454e905277916d6188bf"/>
                      <w:r>
                        <w:rPr>
                          <w:lang w:val="en-US"/>
                        </w:rPr>
                        <w:t xml:space="preserve">McPherson, M., Smith-Lovin, L., &amp; Cook, J. M. (2001). Birds of a feather: Homophily in social networks. </w:t>
                      </w:r>
                      <w:bookmarkEnd w:id="85"/>
                      <w:r w:rsidRPr="00B23403">
                        <w:rPr>
                          <w:i/>
                          <w:lang w:val="en-US"/>
                        </w:rPr>
                        <w:t>Annual Review of Sociology</w:t>
                      </w:r>
                      <w:r w:rsidRPr="00B23403">
                        <w:rPr>
                          <w:lang w:val="en-US"/>
                        </w:rPr>
                        <w:t xml:space="preserve">, </w:t>
                      </w:r>
                      <w:r w:rsidRPr="00B23403">
                        <w:rPr>
                          <w:i/>
                          <w:lang w:val="en-US"/>
                        </w:rPr>
                        <w:t>27</w:t>
                      </w:r>
                      <w:r w:rsidRPr="00B23403">
                        <w:rPr>
                          <w:lang w:val="en-US"/>
                        </w:rPr>
                        <w:t>, 415. https://doi.org/10.1146/annurev.soc.27.1.415</w:t>
                      </w:r>
                    </w:p>
                    <w:p w14:paraId="108F7C93" w14:textId="77777777" w:rsidR="00B23403" w:rsidRDefault="00B23403" w:rsidP="00B23403">
                      <w:pPr>
                        <w:pStyle w:val="CitaviBibliographyEntry"/>
                        <w:rPr>
                          <w:lang w:val="en-US"/>
                        </w:rPr>
                      </w:pPr>
                      <w:bookmarkStart w:id="86" w:name="_CTVL001dc707e75198a4068811e3f87e489d0e1"/>
                      <w:r>
                        <w:rPr>
                          <w:lang w:val="en-US"/>
                        </w:rPr>
                        <w:t xml:space="preserve">Mehra, A., Kilduff, M., &amp; Brass, D. J. (2001). The social networks of high and low self-monitors: Implications for workplace performance. </w:t>
                      </w:r>
                      <w:bookmarkEnd w:id="86"/>
                      <w:r w:rsidRPr="00B23403">
                        <w:rPr>
                          <w:i/>
                          <w:lang w:val="en-US"/>
                        </w:rPr>
                        <w:t>Administrative Science Quarterly</w:t>
                      </w:r>
                      <w:r w:rsidRPr="00B23403">
                        <w:rPr>
                          <w:lang w:val="en-US"/>
                        </w:rPr>
                        <w:t xml:space="preserve">, </w:t>
                      </w:r>
                      <w:r w:rsidRPr="00B23403">
                        <w:rPr>
                          <w:i/>
                          <w:lang w:val="en-US"/>
                        </w:rPr>
                        <w:t>46</w:t>
                      </w:r>
                      <w:r w:rsidRPr="00B23403">
                        <w:rPr>
                          <w:lang w:val="en-US"/>
                        </w:rPr>
                        <w:t>(1), 121–146. https://doi.org/10.2307/2667127</w:t>
                      </w:r>
                    </w:p>
                    <w:p w14:paraId="0922E384" w14:textId="77777777" w:rsidR="00B23403" w:rsidRDefault="00B23403" w:rsidP="00B23403">
                      <w:pPr>
                        <w:pStyle w:val="CitaviBibliographyEntry"/>
                        <w:rPr>
                          <w:lang w:val="en-US"/>
                        </w:rPr>
                      </w:pPr>
                      <w:bookmarkStart w:id="87" w:name="_CTVL001fd1a2771f175458f9346db7da062c7eb"/>
                      <w:r>
                        <w:rPr>
                          <w:lang w:val="en-US"/>
                        </w:rPr>
                        <w:t xml:space="preserve">Miao, C. F., &amp; Evans, K. R. (2007). The impact of salesperson motivation on role perceptions and job performance - a cognitive and affective perspective. </w:t>
                      </w:r>
                      <w:bookmarkEnd w:id="87"/>
                      <w:r w:rsidRPr="00B23403">
                        <w:rPr>
                          <w:i/>
                          <w:lang w:val="en-US"/>
                        </w:rPr>
                        <w:t>Journal of Personal Selling &amp; Sales Management</w:t>
                      </w:r>
                      <w:r w:rsidRPr="00B23403">
                        <w:rPr>
                          <w:lang w:val="en-US"/>
                        </w:rPr>
                        <w:t xml:space="preserve">, </w:t>
                      </w:r>
                      <w:r w:rsidRPr="00B23403">
                        <w:rPr>
                          <w:i/>
                          <w:lang w:val="en-US"/>
                        </w:rPr>
                        <w:t>27</w:t>
                      </w:r>
                      <w:r w:rsidRPr="00B23403">
                        <w:rPr>
                          <w:lang w:val="en-US"/>
                        </w:rPr>
                        <w:t>(1), 89–101. https://doi.org/10.2753/PSS0885-3134270106</w:t>
                      </w:r>
                    </w:p>
                    <w:p w14:paraId="039C5A4D" w14:textId="77777777" w:rsidR="00B23403" w:rsidRDefault="00B23403" w:rsidP="00B23403">
                      <w:pPr>
                        <w:pStyle w:val="CitaviBibliographyEntry"/>
                        <w:rPr>
                          <w:lang w:val="en-US"/>
                        </w:rPr>
                      </w:pPr>
                      <w:bookmarkStart w:id="88" w:name="_CTVL0012a4efe2e58854dfd9e51618cad2204df"/>
                      <w:r>
                        <w:rPr>
                          <w:lang w:val="en-US"/>
                        </w:rPr>
                        <w:t xml:space="preserve">Minbaeva, Dana. (2013). Strategic HRM in building micro-foundations of organizational knowledge-based performance. </w:t>
                      </w:r>
                      <w:bookmarkEnd w:id="88"/>
                      <w:r w:rsidRPr="00B23403">
                        <w:rPr>
                          <w:i/>
                          <w:lang w:val="en-US"/>
                        </w:rPr>
                        <w:t>Human Resource Management Review</w:t>
                      </w:r>
                      <w:r w:rsidRPr="00B23403">
                        <w:rPr>
                          <w:lang w:val="en-US"/>
                        </w:rPr>
                        <w:t xml:space="preserve">, </w:t>
                      </w:r>
                      <w:r w:rsidRPr="00B23403">
                        <w:rPr>
                          <w:i/>
                          <w:lang w:val="en-US"/>
                        </w:rPr>
                        <w:t>23</w:t>
                      </w:r>
                      <w:r w:rsidRPr="00B23403">
                        <w:rPr>
                          <w:lang w:val="en-US"/>
                        </w:rPr>
                        <w:t>(4), 378–390.</w:t>
                      </w:r>
                    </w:p>
                    <w:p w14:paraId="2C471E66" w14:textId="77777777" w:rsidR="00B23403" w:rsidRDefault="00B23403" w:rsidP="00B23403">
                      <w:pPr>
                        <w:pStyle w:val="CitaviBibliographyEntry"/>
                        <w:rPr>
                          <w:lang w:val="en-US"/>
                        </w:rPr>
                      </w:pPr>
                      <w:bookmarkStart w:id="89" w:name="_CTVL00102ad5792bd6243d2a9c72ba8e871caf6"/>
                      <w:r>
                        <w:rPr>
                          <w:lang w:val="en-US"/>
                        </w:rPr>
                        <w:t xml:space="preserve">Minbaeva, Dana, Foss, N. J., &amp; Snell, S. (2009). Bringing the knowledge perspective into HRM. </w:t>
                      </w:r>
                      <w:bookmarkEnd w:id="89"/>
                      <w:r w:rsidRPr="00B23403">
                        <w:rPr>
                          <w:i/>
                          <w:lang w:val="en-US"/>
                        </w:rPr>
                        <w:t>Human Resource Management</w:t>
                      </w:r>
                      <w:r w:rsidRPr="00B23403">
                        <w:rPr>
                          <w:lang w:val="en-US"/>
                        </w:rPr>
                        <w:t xml:space="preserve">, </w:t>
                      </w:r>
                      <w:r w:rsidRPr="00B23403">
                        <w:rPr>
                          <w:i/>
                          <w:lang w:val="en-US"/>
                        </w:rPr>
                        <w:t>48</w:t>
                      </w:r>
                      <w:r w:rsidRPr="00B23403">
                        <w:rPr>
                          <w:lang w:val="en-US"/>
                        </w:rPr>
                        <w:t>(4), 477–483. https://doi.org/10.1002/hrm.20303</w:t>
                      </w:r>
                    </w:p>
                    <w:p w14:paraId="1E4A1C82" w14:textId="77777777" w:rsidR="00B23403" w:rsidRDefault="00B23403" w:rsidP="00B23403">
                      <w:pPr>
                        <w:pStyle w:val="CitaviBibliographyEntry"/>
                        <w:rPr>
                          <w:lang w:val="en-US"/>
                        </w:rPr>
                      </w:pPr>
                      <w:bookmarkStart w:id="90" w:name="_CTVL0016aacc4c520194c6db301fcb6a3fd3629"/>
                      <w:r>
                        <w:rPr>
                          <w:lang w:val="en-US"/>
                        </w:rPr>
                        <w:t xml:space="preserve">Mueller, J. S., &amp; Kamdar, D. (2011). Why seeking help from teammates is a blessing and a curse: A theory of help seeking and individual creativity in team contexts. </w:t>
                      </w:r>
                      <w:bookmarkEnd w:id="90"/>
                      <w:r w:rsidRPr="00B23403">
                        <w:rPr>
                          <w:i/>
                          <w:lang w:val="en-US"/>
                        </w:rPr>
                        <w:t>Journal of Applied Psychology</w:t>
                      </w:r>
                      <w:r w:rsidRPr="00B23403">
                        <w:rPr>
                          <w:lang w:val="en-US"/>
                        </w:rPr>
                        <w:t xml:space="preserve">, </w:t>
                      </w:r>
                      <w:r w:rsidRPr="00B23403">
                        <w:rPr>
                          <w:i/>
                          <w:lang w:val="en-US"/>
                        </w:rPr>
                        <w:t>96</w:t>
                      </w:r>
                      <w:r w:rsidRPr="00B23403">
                        <w:rPr>
                          <w:lang w:val="en-US"/>
                        </w:rPr>
                        <w:t>(2), 263–276. https://doi.org/10.1037/a0021574</w:t>
                      </w:r>
                    </w:p>
                    <w:p w14:paraId="4BFB45F4" w14:textId="77777777" w:rsidR="00B23403" w:rsidRDefault="00B23403" w:rsidP="00B23403">
                      <w:pPr>
                        <w:pStyle w:val="CitaviBibliographyEntry"/>
                        <w:rPr>
                          <w:lang w:val="en-US"/>
                        </w:rPr>
                      </w:pPr>
                      <w:bookmarkStart w:id="91" w:name="_CTVL00113e068067cdb42278f63c2a301f4096a"/>
                      <w:r>
                        <w:rPr>
                          <w:lang w:val="en-US"/>
                        </w:rPr>
                        <w:t xml:space="preserve">Mulki, J. P., Jaramillo, F., &amp; Marshall, G. W. (2007). Lone wolf tendencies and salesperson performance. </w:t>
                      </w:r>
                      <w:bookmarkEnd w:id="91"/>
                      <w:r w:rsidRPr="00B23403">
                        <w:rPr>
                          <w:i/>
                          <w:lang w:val="en-US"/>
                        </w:rPr>
                        <w:t>Journal of Personal Selling &amp; Sales Management</w:t>
                      </w:r>
                      <w:r w:rsidRPr="00B23403">
                        <w:rPr>
                          <w:lang w:val="en-US"/>
                        </w:rPr>
                        <w:t xml:space="preserve">, </w:t>
                      </w:r>
                      <w:r w:rsidRPr="00B23403">
                        <w:rPr>
                          <w:i/>
                          <w:lang w:val="en-US"/>
                        </w:rPr>
                        <w:t>27</w:t>
                      </w:r>
                      <w:r w:rsidRPr="00B23403">
                        <w:rPr>
                          <w:lang w:val="en-US"/>
                        </w:rPr>
                        <w:t>(1), 25–38. https://doi.org/10.2753/PSS0885-3134270102</w:t>
                      </w:r>
                    </w:p>
                    <w:p w14:paraId="14DD4948" w14:textId="77777777" w:rsidR="00B23403" w:rsidRDefault="00B23403" w:rsidP="00B23403">
                      <w:pPr>
                        <w:pStyle w:val="CitaviBibliographyEntry"/>
                        <w:rPr>
                          <w:lang w:val="en-US"/>
                        </w:rPr>
                      </w:pPr>
                      <w:bookmarkStart w:id="92" w:name="_CTVL0016706ce2d204544c486c1e22cd9f2c224"/>
                      <w:r>
                        <w:rPr>
                          <w:lang w:val="en-US"/>
                        </w:rPr>
                        <w:lastRenderedPageBreak/>
                        <w:t xml:space="preserve">Oliver, R. L., &amp; Anderson, E. (1994). An empirical test of the consequences of behavior-and outcome-based sales control systems. </w:t>
                      </w:r>
                      <w:bookmarkEnd w:id="92"/>
                      <w:r w:rsidRPr="00B23403">
                        <w:rPr>
                          <w:i/>
                          <w:lang w:val="en-US"/>
                        </w:rPr>
                        <w:t>Journal of Marketing</w:t>
                      </w:r>
                      <w:r w:rsidRPr="00B23403">
                        <w:rPr>
                          <w:lang w:val="en-US"/>
                        </w:rPr>
                        <w:t xml:space="preserve">, </w:t>
                      </w:r>
                      <w:r w:rsidRPr="00B23403">
                        <w:rPr>
                          <w:i/>
                          <w:lang w:val="en-US"/>
                        </w:rPr>
                        <w:t>58</w:t>
                      </w:r>
                      <w:r w:rsidRPr="00B23403">
                        <w:rPr>
                          <w:lang w:val="en-US"/>
                        </w:rPr>
                        <w:t>(4), 53. https://doi.org/10.2307/1251916</w:t>
                      </w:r>
                    </w:p>
                    <w:p w14:paraId="751EE481" w14:textId="77777777" w:rsidR="00B23403" w:rsidRDefault="00B23403" w:rsidP="00B23403">
                      <w:pPr>
                        <w:pStyle w:val="CitaviBibliographyEntry"/>
                        <w:rPr>
                          <w:lang w:val="en-US"/>
                        </w:rPr>
                      </w:pPr>
                      <w:bookmarkStart w:id="93" w:name="_CTVL00168a3013db982493db03eaf3ecfeb06f1"/>
                      <w:r>
                        <w:rPr>
                          <w:lang w:val="en-US"/>
                        </w:rPr>
                        <w:t xml:space="preserve">Osborne, J. (2005). Notes on the use of data transformations. </w:t>
                      </w:r>
                      <w:bookmarkEnd w:id="93"/>
                      <w:r w:rsidRPr="00B23403">
                        <w:rPr>
                          <w:i/>
                          <w:lang w:val="en-US"/>
                        </w:rPr>
                        <w:t>Practical Assessment, Research and Evaluation</w:t>
                      </w:r>
                      <w:r w:rsidRPr="00B23403">
                        <w:rPr>
                          <w:lang w:val="en-US"/>
                        </w:rPr>
                        <w:t xml:space="preserve">, </w:t>
                      </w:r>
                      <w:r w:rsidRPr="00B23403">
                        <w:rPr>
                          <w:i/>
                          <w:lang w:val="en-US"/>
                        </w:rPr>
                        <w:t>9</w:t>
                      </w:r>
                      <w:r w:rsidRPr="00B23403">
                        <w:rPr>
                          <w:lang w:val="en-US"/>
                        </w:rPr>
                        <w:t>(1), 42–50. Retrieved from http://pareonline.net/getvn.asp?v=8&amp;n=6</w:t>
                      </w:r>
                    </w:p>
                    <w:p w14:paraId="7490D424" w14:textId="77777777" w:rsidR="00B23403" w:rsidRDefault="00B23403" w:rsidP="00B23403">
                      <w:pPr>
                        <w:pStyle w:val="CitaviBibliographyEntry"/>
                        <w:rPr>
                          <w:lang w:val="en-US"/>
                        </w:rPr>
                      </w:pPr>
                      <w:bookmarkStart w:id="94" w:name="_CTVL001ad1402f14475449bb67114f50a05382a"/>
                      <w:r>
                        <w:rPr>
                          <w:lang w:val="en-US"/>
                        </w:rPr>
                        <w:t xml:space="preserve">Osterloh, M., &amp; Frey, B. S. (2000). Motivation, knowledge transfer, and organizational forms. </w:t>
                      </w:r>
                      <w:bookmarkEnd w:id="94"/>
                      <w:r w:rsidRPr="00B23403">
                        <w:rPr>
                          <w:i/>
                          <w:lang w:val="en-US"/>
                        </w:rPr>
                        <w:t>Organization Science</w:t>
                      </w:r>
                      <w:r w:rsidRPr="00B23403">
                        <w:rPr>
                          <w:lang w:val="en-US"/>
                        </w:rPr>
                        <w:t xml:space="preserve">, </w:t>
                      </w:r>
                      <w:r w:rsidRPr="00B23403">
                        <w:rPr>
                          <w:i/>
                          <w:lang w:val="en-US"/>
                        </w:rPr>
                        <w:t>11</w:t>
                      </w:r>
                      <w:r w:rsidRPr="00B23403">
                        <w:rPr>
                          <w:lang w:val="en-US"/>
                        </w:rPr>
                        <w:t>(5), 538–550. https://doi.org/10.1287/orsc.11.5.538.15204</w:t>
                      </w:r>
                    </w:p>
                    <w:p w14:paraId="0045420F" w14:textId="77777777" w:rsidR="00B23403" w:rsidRDefault="00B23403" w:rsidP="00B23403">
                      <w:pPr>
                        <w:pStyle w:val="CitaviBibliographyEntry"/>
                        <w:rPr>
                          <w:lang w:val="en-US"/>
                        </w:rPr>
                      </w:pPr>
                      <w:bookmarkStart w:id="95" w:name="_CTVL0017737f71545f24adbb4ddeb1c2713ab58"/>
                      <w:r>
                        <w:rPr>
                          <w:lang w:val="en-US"/>
                        </w:rPr>
                        <w:t xml:space="preserve">Perry-Smith, J. E. (2006). Social yet creative: the role of social relationships in facilitating individual creativity. </w:t>
                      </w:r>
                      <w:bookmarkEnd w:id="95"/>
                      <w:r w:rsidRPr="00B23403">
                        <w:rPr>
                          <w:i/>
                          <w:lang w:val="en-US"/>
                        </w:rPr>
                        <w:t>Academy of Management Journal</w:t>
                      </w:r>
                      <w:r w:rsidRPr="00B23403">
                        <w:rPr>
                          <w:lang w:val="en-US"/>
                        </w:rPr>
                        <w:t xml:space="preserve">, </w:t>
                      </w:r>
                      <w:r w:rsidRPr="00B23403">
                        <w:rPr>
                          <w:i/>
                          <w:lang w:val="en-US"/>
                        </w:rPr>
                        <w:t>49</w:t>
                      </w:r>
                      <w:r w:rsidRPr="00B23403">
                        <w:rPr>
                          <w:lang w:val="en-US"/>
                        </w:rPr>
                        <w:t>(1), 85–101. https://doi.org/10.5465/AMJ.2006.20785503</w:t>
                      </w:r>
                    </w:p>
                    <w:p w14:paraId="249CB3FE" w14:textId="77777777" w:rsidR="00B23403" w:rsidRDefault="00B23403" w:rsidP="00B23403">
                      <w:pPr>
                        <w:pStyle w:val="CitaviBibliographyEntry"/>
                        <w:rPr>
                          <w:lang w:val="en-US"/>
                        </w:rPr>
                      </w:pPr>
                      <w:bookmarkStart w:id="96" w:name="_CTVL00126c54d14e6b84fa1869c0e23d08bfbb7"/>
                      <w:r>
                        <w:rPr>
                          <w:lang w:val="en-US"/>
                        </w:rPr>
                        <w:t xml:space="preserve">Pfeffer, J. (1992). </w:t>
                      </w:r>
                      <w:bookmarkEnd w:id="96"/>
                      <w:r w:rsidRPr="00B23403">
                        <w:rPr>
                          <w:i/>
                          <w:lang w:val="en-US"/>
                        </w:rPr>
                        <w:t>Managing with power: Politics and influence in organizations</w:t>
                      </w:r>
                      <w:r w:rsidRPr="00B23403">
                        <w:rPr>
                          <w:lang w:val="en-US"/>
                        </w:rPr>
                        <w:t>: Harvard Business Press.</w:t>
                      </w:r>
                    </w:p>
                    <w:p w14:paraId="4F043BC4" w14:textId="77777777" w:rsidR="00B23403" w:rsidRDefault="00B23403" w:rsidP="00B23403">
                      <w:pPr>
                        <w:pStyle w:val="CitaviBibliographyEntry"/>
                        <w:rPr>
                          <w:lang w:val="en-US"/>
                        </w:rPr>
                      </w:pPr>
                      <w:bookmarkStart w:id="97" w:name="_CTVL0019d2295efc74a48a280300ba376b61909"/>
                      <w:r w:rsidRPr="00B23403">
                        <w:rPr>
                          <w:lang w:val="de-DE"/>
                        </w:rPr>
                        <w:t xml:space="preserve">Poortvliet, P. M., Janssen, O., Van Yperen, N. W., &amp; Van de Vliert, E. (2007). </w:t>
                      </w:r>
                      <w:r>
                        <w:rPr>
                          <w:lang w:val="en-US"/>
                        </w:rPr>
                        <w:t xml:space="preserve">Achievement goals and interpersonal behavior: how mastery and performance goals shape information exchange. </w:t>
                      </w:r>
                      <w:bookmarkEnd w:id="97"/>
                      <w:r w:rsidRPr="00B23403">
                        <w:rPr>
                          <w:i/>
                          <w:lang w:val="en-US"/>
                        </w:rPr>
                        <w:t>Personality and Social Psychology Bulletin</w:t>
                      </w:r>
                      <w:r w:rsidRPr="00B23403">
                        <w:rPr>
                          <w:lang w:val="en-US"/>
                        </w:rPr>
                        <w:t xml:space="preserve">, </w:t>
                      </w:r>
                      <w:r w:rsidRPr="00B23403">
                        <w:rPr>
                          <w:i/>
                          <w:lang w:val="en-US"/>
                        </w:rPr>
                        <w:t>33</w:t>
                      </w:r>
                      <w:r w:rsidRPr="00B23403">
                        <w:rPr>
                          <w:lang w:val="en-US"/>
                        </w:rPr>
                        <w:t>(10), 1435–1447. https://doi.org/10.1177/0146167207305536</w:t>
                      </w:r>
                    </w:p>
                    <w:p w14:paraId="408DF4E0" w14:textId="77777777" w:rsidR="00B23403" w:rsidRDefault="00B23403" w:rsidP="00B23403">
                      <w:pPr>
                        <w:pStyle w:val="CitaviBibliographyEntry"/>
                        <w:rPr>
                          <w:lang w:val="en-US"/>
                        </w:rPr>
                      </w:pPr>
                      <w:bookmarkStart w:id="98" w:name="_CTVL001f150ebd6512f4a3b983964cb62cef902"/>
                      <w:r>
                        <w:rPr>
                          <w:lang w:val="en-US"/>
                        </w:rPr>
                        <w:t xml:space="preserve">Porter, C. M., &amp; Woo, S. E. (2015). Untangling the networking phenomenon: A dynamic psychological perspective on how and why people network. </w:t>
                      </w:r>
                      <w:bookmarkEnd w:id="98"/>
                      <w:r w:rsidRPr="00B23403">
                        <w:rPr>
                          <w:i/>
                          <w:lang w:val="en-US"/>
                        </w:rPr>
                        <w:t>Journal of Management</w:t>
                      </w:r>
                      <w:r w:rsidRPr="00B23403">
                        <w:rPr>
                          <w:lang w:val="en-US"/>
                        </w:rPr>
                        <w:t xml:space="preserve">, </w:t>
                      </w:r>
                      <w:r w:rsidRPr="00B23403">
                        <w:rPr>
                          <w:i/>
                          <w:lang w:val="en-US"/>
                        </w:rPr>
                        <w:t>41</w:t>
                      </w:r>
                      <w:r w:rsidRPr="00B23403">
                        <w:rPr>
                          <w:lang w:val="en-US"/>
                        </w:rPr>
                        <w:t>(5), 1477–1500. https://doi.org/10.1177/0149206315582247</w:t>
                      </w:r>
                    </w:p>
                    <w:p w14:paraId="6B12527B" w14:textId="77777777" w:rsidR="00B23403" w:rsidRDefault="00B23403" w:rsidP="00B23403">
                      <w:pPr>
                        <w:pStyle w:val="CitaviBibliographyEntry"/>
                        <w:rPr>
                          <w:lang w:val="en-US"/>
                        </w:rPr>
                      </w:pPr>
                      <w:bookmarkStart w:id="99" w:name="_CTVL0018d880f82af3743ab81eab2313be3c323"/>
                      <w:r>
                        <w:rPr>
                          <w:lang w:val="en-US"/>
                        </w:rPr>
                        <w:t xml:space="preserve">Quigley, N. R., Tesluk, P. E., Locke, E. A., &amp; Bartol, K. M. (2007). A multilevel investigation of the motivational mechanisms underlying knowledge sharing and performance. </w:t>
                      </w:r>
                      <w:bookmarkEnd w:id="99"/>
                      <w:r w:rsidRPr="00B23403">
                        <w:rPr>
                          <w:i/>
                          <w:lang w:val="en-US"/>
                        </w:rPr>
                        <w:t>Organization Science</w:t>
                      </w:r>
                      <w:r w:rsidRPr="00B23403">
                        <w:rPr>
                          <w:lang w:val="en-US"/>
                        </w:rPr>
                        <w:t xml:space="preserve">, </w:t>
                      </w:r>
                      <w:r w:rsidRPr="00B23403">
                        <w:rPr>
                          <w:i/>
                          <w:lang w:val="en-US"/>
                        </w:rPr>
                        <w:t>18</w:t>
                      </w:r>
                      <w:r w:rsidRPr="00B23403">
                        <w:rPr>
                          <w:lang w:val="en-US"/>
                        </w:rPr>
                        <w:t>(1), 71–88. https://doi.org/10.1287/orsc.1060.0223</w:t>
                      </w:r>
                    </w:p>
                    <w:p w14:paraId="6D397B9B" w14:textId="77777777" w:rsidR="00B23403" w:rsidRDefault="00B23403" w:rsidP="00B23403">
                      <w:pPr>
                        <w:pStyle w:val="CitaviBibliographyEntry"/>
                        <w:rPr>
                          <w:lang w:val="en-US"/>
                        </w:rPr>
                      </w:pPr>
                      <w:bookmarkStart w:id="100" w:name="_CTVL0014aa8e58218a540169000b0bf019902bb"/>
                      <w:r>
                        <w:rPr>
                          <w:lang w:val="en-US"/>
                        </w:rPr>
                        <w:lastRenderedPageBreak/>
                        <w:t xml:space="preserve">Rank, Olaf N. (2008). Formal structures and informal networks: structural analysis in organizations. </w:t>
                      </w:r>
                      <w:bookmarkEnd w:id="100"/>
                      <w:r w:rsidRPr="00B23403">
                        <w:rPr>
                          <w:i/>
                          <w:lang w:val="en-US"/>
                        </w:rPr>
                        <w:t>Scandinavian Journal of Management</w:t>
                      </w:r>
                      <w:r w:rsidRPr="00B23403">
                        <w:rPr>
                          <w:lang w:val="en-US"/>
                        </w:rPr>
                        <w:t xml:space="preserve">, </w:t>
                      </w:r>
                      <w:r w:rsidRPr="00B23403">
                        <w:rPr>
                          <w:i/>
                          <w:lang w:val="en-US"/>
                        </w:rPr>
                        <w:t>24</w:t>
                      </w:r>
                      <w:r w:rsidRPr="00B23403">
                        <w:rPr>
                          <w:lang w:val="en-US"/>
                        </w:rPr>
                        <w:t>(2), 145–161. https://doi.org/10.1016/j.scaman.2008.02.005</w:t>
                      </w:r>
                    </w:p>
                    <w:p w14:paraId="72D1F57B" w14:textId="77777777" w:rsidR="00B23403" w:rsidRDefault="00B23403" w:rsidP="00B23403">
                      <w:pPr>
                        <w:pStyle w:val="CitaviBibliographyEntry"/>
                        <w:rPr>
                          <w:lang w:val="en-US"/>
                        </w:rPr>
                      </w:pPr>
                      <w:bookmarkStart w:id="101" w:name="_CTVL001c852493b25d94745a2afc538b8501f1c"/>
                      <w:r>
                        <w:rPr>
                          <w:lang w:val="en-US"/>
                        </w:rPr>
                        <w:t xml:space="preserve">Rank, Olaf N., Robins, Garry L., &amp; Pattison, Philippa E. (2010). Structural logic of intraorganizational networks. </w:t>
                      </w:r>
                      <w:bookmarkEnd w:id="101"/>
                      <w:r w:rsidRPr="00B23403">
                        <w:rPr>
                          <w:i/>
                          <w:lang w:val="en-US"/>
                        </w:rPr>
                        <w:t>Organization Science</w:t>
                      </w:r>
                      <w:r w:rsidRPr="00B23403">
                        <w:rPr>
                          <w:lang w:val="en-US"/>
                        </w:rPr>
                        <w:t xml:space="preserve">, </w:t>
                      </w:r>
                      <w:r w:rsidRPr="00B23403">
                        <w:rPr>
                          <w:i/>
                          <w:lang w:val="en-US"/>
                        </w:rPr>
                        <w:t>21</w:t>
                      </w:r>
                      <w:r w:rsidRPr="00B23403">
                        <w:rPr>
                          <w:lang w:val="en-US"/>
                        </w:rPr>
                        <w:t>(3), 745–764. https://doi.org/10.1287/orsc.1090.0450</w:t>
                      </w:r>
                    </w:p>
                    <w:p w14:paraId="6A146B4C" w14:textId="77777777" w:rsidR="00B23403" w:rsidRDefault="00B23403" w:rsidP="00B23403">
                      <w:pPr>
                        <w:pStyle w:val="CitaviBibliographyEntry"/>
                        <w:rPr>
                          <w:lang w:val="en-US"/>
                        </w:rPr>
                      </w:pPr>
                      <w:bookmarkStart w:id="102" w:name="_CTVL00136cad88c83f7460fb0ef29e17cce02ba"/>
                      <w:r>
                        <w:rPr>
                          <w:lang w:val="en-US"/>
                        </w:rPr>
                        <w:t xml:space="preserve">Reinholt, M., Pedersen, T., &amp; Foss, N. J. (2011). Why a central network position isn't enough: the role of motivation and ability for knowledge sharing in employee networks. </w:t>
                      </w:r>
                      <w:bookmarkEnd w:id="102"/>
                      <w:r w:rsidRPr="00B23403">
                        <w:rPr>
                          <w:i/>
                          <w:lang w:val="en-US"/>
                        </w:rPr>
                        <w:t>Academy of Management Journal</w:t>
                      </w:r>
                      <w:r w:rsidRPr="00B23403">
                        <w:rPr>
                          <w:lang w:val="en-US"/>
                        </w:rPr>
                        <w:t xml:space="preserve">, </w:t>
                      </w:r>
                      <w:r w:rsidRPr="00B23403">
                        <w:rPr>
                          <w:i/>
                          <w:lang w:val="en-US"/>
                        </w:rPr>
                        <w:t>54</w:t>
                      </w:r>
                      <w:r w:rsidRPr="00B23403">
                        <w:rPr>
                          <w:lang w:val="en-US"/>
                        </w:rPr>
                        <w:t>(6), 1277–1297. https://doi.org/10.5465/amj.2009.0007</w:t>
                      </w:r>
                    </w:p>
                    <w:p w14:paraId="53AFDFC3" w14:textId="77777777" w:rsidR="00B23403" w:rsidRDefault="00B23403" w:rsidP="00B23403">
                      <w:pPr>
                        <w:pStyle w:val="CitaviBibliographyEntry"/>
                        <w:rPr>
                          <w:lang w:val="en-US"/>
                        </w:rPr>
                      </w:pPr>
                      <w:bookmarkStart w:id="103" w:name="_CTVL0015563353b2af24360957e7de76062f9c0"/>
                      <w:r>
                        <w:rPr>
                          <w:lang w:val="en-US"/>
                        </w:rPr>
                        <w:t xml:space="preserve">Robins, Garry, &amp; Lusher, D. (2012a). Illustrations: simulation, estimation, and goodness of fit. In D. Lusher, J. Koskinen, &amp; G. Robins (Eds.), </w:t>
                      </w:r>
                      <w:bookmarkEnd w:id="103"/>
                      <w:r w:rsidRPr="00B23403">
                        <w:rPr>
                          <w:i/>
                          <w:lang w:val="en-US"/>
                        </w:rPr>
                        <w:t xml:space="preserve">Exponential random graph models for social networks: Theory, methods, and applications </w:t>
                      </w:r>
                      <w:r w:rsidRPr="00B23403">
                        <w:rPr>
                          <w:lang w:val="en-US"/>
                        </w:rPr>
                        <w:t>(pp. 167–185). Cambridge: Cambridge University Press.</w:t>
                      </w:r>
                    </w:p>
                    <w:p w14:paraId="5523AE41" w14:textId="77777777" w:rsidR="00B23403" w:rsidRDefault="00B23403" w:rsidP="00B23403">
                      <w:pPr>
                        <w:pStyle w:val="CitaviBibliographyEntry"/>
                        <w:rPr>
                          <w:lang w:val="en-US"/>
                        </w:rPr>
                      </w:pPr>
                      <w:bookmarkStart w:id="104" w:name="_CTVL001982e0ce82f0846b792b22fe215f1de8d"/>
                      <w:r>
                        <w:rPr>
                          <w:lang w:val="en-US"/>
                        </w:rPr>
                        <w:t xml:space="preserve">Robins, Garry, &amp; Lusher, D. (2012b). What are exponential random graph models? In D. Lusher, J. Koskinen, &amp; G. Robins (Eds.), </w:t>
                      </w:r>
                      <w:bookmarkEnd w:id="104"/>
                      <w:r w:rsidRPr="00B23403">
                        <w:rPr>
                          <w:i/>
                          <w:lang w:val="en-US"/>
                        </w:rPr>
                        <w:t xml:space="preserve">Exponential random graph models for social networks: Theory, methods, and applications </w:t>
                      </w:r>
                      <w:r w:rsidRPr="00B23403">
                        <w:rPr>
                          <w:lang w:val="en-US"/>
                        </w:rPr>
                        <w:t>(pp. 9–15). Cambridge: Cambridge University Press.</w:t>
                      </w:r>
                    </w:p>
                    <w:p w14:paraId="5AE2645C" w14:textId="77777777" w:rsidR="00B23403" w:rsidRDefault="00B23403" w:rsidP="00B23403">
                      <w:pPr>
                        <w:pStyle w:val="CitaviBibliographyEntry"/>
                        <w:rPr>
                          <w:lang w:val="en-US"/>
                        </w:rPr>
                      </w:pPr>
                      <w:bookmarkStart w:id="105" w:name="_CTVL001eef542ea5fdc4893bfc5d7a4f6e1772e"/>
                      <w:r>
                        <w:rPr>
                          <w:lang w:val="en-US"/>
                        </w:rPr>
                        <w:t xml:space="preserve">Robins, Garry, Pattison, Pip, Kalish, Y., &amp; Lusher, D. (2007). An introduction to exponential random graph (p*) models for social networks. </w:t>
                      </w:r>
                      <w:bookmarkEnd w:id="105"/>
                      <w:r w:rsidRPr="00B23403">
                        <w:rPr>
                          <w:i/>
                          <w:lang w:val="en-US"/>
                        </w:rPr>
                        <w:t>Social Networks</w:t>
                      </w:r>
                      <w:r w:rsidRPr="00B23403">
                        <w:rPr>
                          <w:lang w:val="en-US"/>
                        </w:rPr>
                        <w:t xml:space="preserve">, </w:t>
                      </w:r>
                      <w:r w:rsidRPr="00B23403">
                        <w:rPr>
                          <w:i/>
                          <w:lang w:val="en-US"/>
                        </w:rPr>
                        <w:t>29</w:t>
                      </w:r>
                      <w:r w:rsidRPr="00B23403">
                        <w:rPr>
                          <w:lang w:val="en-US"/>
                        </w:rPr>
                        <w:t>(2), 173–191. https://doi.org/10.1016/j.socnet.2006.08.002</w:t>
                      </w:r>
                    </w:p>
                    <w:p w14:paraId="73B12620" w14:textId="77777777" w:rsidR="00B23403" w:rsidRDefault="00B23403" w:rsidP="00B23403">
                      <w:pPr>
                        <w:pStyle w:val="CitaviBibliographyEntry"/>
                        <w:rPr>
                          <w:lang w:val="en-US"/>
                        </w:rPr>
                      </w:pPr>
                      <w:bookmarkStart w:id="106" w:name="_CTVL0014b1ea882a818429bb39d1a240968bffc"/>
                      <w:r>
                        <w:rPr>
                          <w:lang w:val="en-US"/>
                        </w:rPr>
                        <w:t xml:space="preserve">Robins, Garry, Pattison, Pip, &amp; Wang, P. (2009). Closure, connectivity and degree distributions: exponential random graph (p*) models for directed social networks. </w:t>
                      </w:r>
                      <w:bookmarkEnd w:id="106"/>
                      <w:r w:rsidRPr="00B23403">
                        <w:rPr>
                          <w:i/>
                          <w:lang w:val="en-US"/>
                        </w:rPr>
                        <w:t>Social Networks</w:t>
                      </w:r>
                      <w:r w:rsidRPr="00B23403">
                        <w:rPr>
                          <w:lang w:val="en-US"/>
                        </w:rPr>
                        <w:t xml:space="preserve">, </w:t>
                      </w:r>
                      <w:r w:rsidRPr="00B23403">
                        <w:rPr>
                          <w:i/>
                          <w:lang w:val="en-US"/>
                        </w:rPr>
                        <w:t>31</w:t>
                      </w:r>
                      <w:r w:rsidRPr="00B23403">
                        <w:rPr>
                          <w:lang w:val="en-US"/>
                        </w:rPr>
                        <w:t>(2), 105–117. https://doi.org/10.1016/j.socnet.2008.10.006</w:t>
                      </w:r>
                    </w:p>
                    <w:p w14:paraId="1B28F128" w14:textId="77777777" w:rsidR="00B23403" w:rsidRDefault="00B23403" w:rsidP="00B23403">
                      <w:pPr>
                        <w:pStyle w:val="CitaviBibliographyEntry"/>
                        <w:rPr>
                          <w:lang w:val="en-US"/>
                        </w:rPr>
                      </w:pPr>
                      <w:bookmarkStart w:id="107" w:name="_CTVL0013f1cba89418e4c4d80101e4f6f2ca5bf"/>
                      <w:r>
                        <w:rPr>
                          <w:lang w:val="en-US"/>
                        </w:rPr>
                        <w:lastRenderedPageBreak/>
                        <w:t xml:space="preserve">Ryan, R. M., &amp; Deci, E. L. (2000). Intrinsic and extrinsic motivations: classic definitions and new directions. </w:t>
                      </w:r>
                      <w:bookmarkEnd w:id="107"/>
                      <w:r w:rsidRPr="00B23403">
                        <w:rPr>
                          <w:i/>
                          <w:lang w:val="en-US"/>
                        </w:rPr>
                        <w:t>Contemporary Educational Psychology</w:t>
                      </w:r>
                      <w:r w:rsidRPr="00B23403">
                        <w:rPr>
                          <w:lang w:val="en-US"/>
                        </w:rPr>
                        <w:t xml:space="preserve">, </w:t>
                      </w:r>
                      <w:r w:rsidRPr="00B23403">
                        <w:rPr>
                          <w:i/>
                          <w:lang w:val="en-US"/>
                        </w:rPr>
                        <w:t>25</w:t>
                      </w:r>
                      <w:r w:rsidRPr="00B23403">
                        <w:rPr>
                          <w:lang w:val="en-US"/>
                        </w:rPr>
                        <w:t>(1), 54–67. https://doi.org/10.1006/ceps.1999.1020</w:t>
                      </w:r>
                    </w:p>
                    <w:p w14:paraId="4AC60456" w14:textId="77777777" w:rsidR="00B23403" w:rsidRDefault="00B23403" w:rsidP="00B23403">
                      <w:pPr>
                        <w:pStyle w:val="CitaviBibliographyEntry"/>
                        <w:rPr>
                          <w:lang w:val="en-US"/>
                        </w:rPr>
                      </w:pPr>
                      <w:bookmarkStart w:id="108" w:name="_CTVL0017f73f696494248c9be77d62af6bee095"/>
                      <w:r>
                        <w:rPr>
                          <w:lang w:val="en-US"/>
                        </w:rPr>
                        <w:t xml:space="preserve">Samnani, A.-K., &amp; Singh, P. (2014). Performance-enhancing compensation practices and employee productivity: The role of workplace bullying. </w:t>
                      </w:r>
                      <w:bookmarkEnd w:id="108"/>
                      <w:r w:rsidRPr="00B23403">
                        <w:rPr>
                          <w:i/>
                          <w:lang w:val="en-US"/>
                        </w:rPr>
                        <w:t>Human Resource Management Review</w:t>
                      </w:r>
                      <w:r w:rsidRPr="00B23403">
                        <w:rPr>
                          <w:lang w:val="en-US"/>
                        </w:rPr>
                        <w:t xml:space="preserve">, </w:t>
                      </w:r>
                      <w:r w:rsidRPr="00B23403">
                        <w:rPr>
                          <w:i/>
                          <w:lang w:val="en-US"/>
                        </w:rPr>
                        <w:t>24</w:t>
                      </w:r>
                      <w:r w:rsidRPr="00B23403">
                        <w:rPr>
                          <w:lang w:val="en-US"/>
                        </w:rPr>
                        <w:t>(1), 5–16. https://doi.org/10.1016/j.hrmr.2013.08.013</w:t>
                      </w:r>
                    </w:p>
                    <w:p w14:paraId="17F90864" w14:textId="77777777" w:rsidR="00B23403" w:rsidRDefault="00B23403" w:rsidP="00B23403">
                      <w:pPr>
                        <w:pStyle w:val="CitaviBibliographyEntry"/>
                        <w:rPr>
                          <w:lang w:val="en-US"/>
                        </w:rPr>
                      </w:pPr>
                      <w:bookmarkStart w:id="109" w:name="_CTVL0018aa0559ee8cc4bbc9d8e9bbb85bb3144"/>
                      <w:r>
                        <w:rPr>
                          <w:lang w:val="en-US"/>
                        </w:rPr>
                        <w:t xml:space="preserve">Schwepker Jr., C. H., &amp; Good, D. J. (2004). Marketing control and sales force customer orientation. </w:t>
                      </w:r>
                      <w:bookmarkEnd w:id="109"/>
                      <w:r w:rsidRPr="00B23403">
                        <w:rPr>
                          <w:i/>
                          <w:lang w:val="en-US"/>
                        </w:rPr>
                        <w:t>Journal of Personal Selling &amp; Sales Management</w:t>
                      </w:r>
                      <w:r w:rsidRPr="00B23403">
                        <w:rPr>
                          <w:lang w:val="en-US"/>
                        </w:rPr>
                        <w:t xml:space="preserve">, </w:t>
                      </w:r>
                      <w:r w:rsidRPr="00B23403">
                        <w:rPr>
                          <w:i/>
                          <w:lang w:val="en-US"/>
                        </w:rPr>
                        <w:t>24</w:t>
                      </w:r>
                      <w:r w:rsidRPr="00B23403">
                        <w:rPr>
                          <w:lang w:val="en-US"/>
                        </w:rPr>
                        <w:t>(3), 167–179. https://doi.org/10.1080/08853134.2004.10749029</w:t>
                      </w:r>
                    </w:p>
                    <w:p w14:paraId="6AEADE73" w14:textId="77777777" w:rsidR="00B23403" w:rsidRDefault="00B23403" w:rsidP="00B23403">
                      <w:pPr>
                        <w:pStyle w:val="CitaviBibliographyEntry"/>
                        <w:rPr>
                          <w:lang w:val="en-US"/>
                        </w:rPr>
                      </w:pPr>
                      <w:bookmarkStart w:id="110" w:name="_CTVL0017efc5c540cb145758a802e738aad2e97"/>
                      <w:r>
                        <w:rPr>
                          <w:lang w:val="en-US"/>
                        </w:rPr>
                        <w:t xml:space="preserve">Selden, M., &amp; Goodie, A. S. (2018). Review of the effects of Five Factor Model personality traits on network structures and perceptions of structure. </w:t>
                      </w:r>
                      <w:bookmarkEnd w:id="110"/>
                      <w:r w:rsidRPr="00B23403">
                        <w:rPr>
                          <w:i/>
                          <w:lang w:val="en-US"/>
                        </w:rPr>
                        <w:t>Social Networks</w:t>
                      </w:r>
                      <w:r w:rsidRPr="00B23403">
                        <w:rPr>
                          <w:lang w:val="en-US"/>
                        </w:rPr>
                        <w:t xml:space="preserve">, </w:t>
                      </w:r>
                      <w:r w:rsidRPr="00B23403">
                        <w:rPr>
                          <w:i/>
                          <w:lang w:val="en-US"/>
                        </w:rPr>
                        <w:t>52</w:t>
                      </w:r>
                      <w:r w:rsidRPr="00B23403">
                        <w:rPr>
                          <w:lang w:val="en-US"/>
                        </w:rPr>
                        <w:t>, 81–99. https://doi.org/10.1016/j.socnet.2017.05.007</w:t>
                      </w:r>
                    </w:p>
                    <w:p w14:paraId="7F76672B" w14:textId="77777777" w:rsidR="00B23403" w:rsidRDefault="00B23403" w:rsidP="00B23403">
                      <w:pPr>
                        <w:pStyle w:val="CitaviBibliographyEntry"/>
                        <w:rPr>
                          <w:lang w:val="en-US"/>
                        </w:rPr>
                      </w:pPr>
                      <w:bookmarkStart w:id="111" w:name="_CTVL0017958a10ae7e14637b1729d59d031f3ee"/>
                      <w:r>
                        <w:rPr>
                          <w:lang w:val="en-US"/>
                        </w:rPr>
                        <w:t xml:space="preserve">Snijders, T. A. B., Pattison, Philippa E., Robins, Garry L., &amp; Handcock, M. S. (2006). New specifications for exponential random graph models. </w:t>
                      </w:r>
                      <w:bookmarkEnd w:id="111"/>
                      <w:r w:rsidRPr="00B23403">
                        <w:rPr>
                          <w:i/>
                          <w:lang w:val="en-US"/>
                        </w:rPr>
                        <w:t>Sociological Methodology</w:t>
                      </w:r>
                      <w:r w:rsidRPr="00B23403">
                        <w:rPr>
                          <w:lang w:val="en-US"/>
                        </w:rPr>
                        <w:t xml:space="preserve">, </w:t>
                      </w:r>
                      <w:r w:rsidRPr="00B23403">
                        <w:rPr>
                          <w:i/>
                          <w:lang w:val="en-US"/>
                        </w:rPr>
                        <w:t>36</w:t>
                      </w:r>
                      <w:r w:rsidRPr="00B23403">
                        <w:rPr>
                          <w:lang w:val="en-US"/>
                        </w:rPr>
                        <w:t>(1), 99–153. https://doi.org/10.1111/j.1467-9531.2006.00176.x</w:t>
                      </w:r>
                    </w:p>
                    <w:p w14:paraId="4EC21E2F" w14:textId="77777777" w:rsidR="00B23403" w:rsidRDefault="00B23403" w:rsidP="00B23403">
                      <w:pPr>
                        <w:pStyle w:val="CitaviBibliographyEntry"/>
                        <w:rPr>
                          <w:lang w:val="en-US"/>
                        </w:rPr>
                      </w:pPr>
                      <w:bookmarkStart w:id="112" w:name="_CTVL001cc3688244c8d4b348c4a313c38f21c41"/>
                      <w:r w:rsidRPr="00B23403">
                        <w:rPr>
                          <w:lang w:val="fr-FR"/>
                        </w:rPr>
                        <w:t xml:space="preserve">Soltis, S. M., Agneessens, F., Sasovova, Z., &amp; Labianca, G. (2013). </w:t>
                      </w:r>
                      <w:r>
                        <w:rPr>
                          <w:lang w:val="en-US"/>
                        </w:rPr>
                        <w:t xml:space="preserve">A social network perspective on turnover intentions: The role of distributive justice and social support. </w:t>
                      </w:r>
                      <w:bookmarkEnd w:id="112"/>
                      <w:r w:rsidRPr="00B23403">
                        <w:rPr>
                          <w:i/>
                          <w:lang w:val="en-US"/>
                        </w:rPr>
                        <w:t>Human Resource Management</w:t>
                      </w:r>
                      <w:r w:rsidRPr="00B23403">
                        <w:rPr>
                          <w:lang w:val="en-US"/>
                        </w:rPr>
                        <w:t xml:space="preserve">, </w:t>
                      </w:r>
                      <w:r w:rsidRPr="00B23403">
                        <w:rPr>
                          <w:i/>
                          <w:lang w:val="en-US"/>
                        </w:rPr>
                        <w:t>52</w:t>
                      </w:r>
                      <w:r w:rsidRPr="00B23403">
                        <w:rPr>
                          <w:lang w:val="en-US"/>
                        </w:rPr>
                        <w:t>(4), 561–584. https://doi.org/10.1002/hrm.21542</w:t>
                      </w:r>
                    </w:p>
                    <w:p w14:paraId="134CA7C7" w14:textId="77777777" w:rsidR="00B23403" w:rsidRDefault="00B23403" w:rsidP="00B23403">
                      <w:pPr>
                        <w:pStyle w:val="CitaviBibliographyEntry"/>
                        <w:rPr>
                          <w:lang w:val="en-US"/>
                        </w:rPr>
                      </w:pPr>
                      <w:bookmarkStart w:id="113" w:name="_CTVL001b3f3b281417c4a57a67069d46f29d0cb"/>
                      <w:r>
                        <w:rPr>
                          <w:lang w:val="en-US"/>
                        </w:rPr>
                        <w:t xml:space="preserve">Soltis, S. M., Brass, D. J., &amp; Lepak, D. P. (2018). Social resource management: Integrating social network theory and human resource management. </w:t>
                      </w:r>
                      <w:bookmarkEnd w:id="113"/>
                      <w:r w:rsidRPr="00B23403">
                        <w:rPr>
                          <w:i/>
                          <w:lang w:val="en-US"/>
                        </w:rPr>
                        <w:t>Academy of Management Annals</w:t>
                      </w:r>
                      <w:r w:rsidRPr="00B23403">
                        <w:rPr>
                          <w:lang w:val="en-US"/>
                        </w:rPr>
                        <w:t xml:space="preserve">, </w:t>
                      </w:r>
                      <w:r w:rsidRPr="00B23403">
                        <w:rPr>
                          <w:i/>
                          <w:lang w:val="en-US"/>
                        </w:rPr>
                        <w:t>12</w:t>
                      </w:r>
                      <w:r w:rsidRPr="00B23403">
                        <w:rPr>
                          <w:lang w:val="en-US"/>
                        </w:rPr>
                        <w:t>(2), 537–573. https://doi.org/10.5465/annals.2016.0094</w:t>
                      </w:r>
                    </w:p>
                    <w:p w14:paraId="4C21A5AB" w14:textId="77777777" w:rsidR="00B23403" w:rsidRDefault="00B23403" w:rsidP="00B23403">
                      <w:pPr>
                        <w:pStyle w:val="CitaviBibliographyEntry"/>
                        <w:rPr>
                          <w:lang w:val="en-US"/>
                        </w:rPr>
                      </w:pPr>
                      <w:bookmarkStart w:id="114" w:name="_CTVL001d27c69fd456c4b06802ff8c3e685a7b8"/>
                      <w:r>
                        <w:rPr>
                          <w:lang w:val="en-US"/>
                        </w:rPr>
                        <w:lastRenderedPageBreak/>
                        <w:t xml:space="preserve">Stoner, J., Perrewé, P. L., &amp; Munyon, T. P. (2011). The role of identity in extra‐role behaviors: development of a conceptual model. </w:t>
                      </w:r>
                      <w:bookmarkEnd w:id="114"/>
                      <w:r w:rsidRPr="00B23403">
                        <w:rPr>
                          <w:i/>
                          <w:lang w:val="en-US"/>
                        </w:rPr>
                        <w:t>Journal of Managerial Psychology</w:t>
                      </w:r>
                      <w:r w:rsidRPr="00B23403">
                        <w:rPr>
                          <w:lang w:val="en-US"/>
                        </w:rPr>
                        <w:t xml:space="preserve">, </w:t>
                      </w:r>
                      <w:r w:rsidRPr="00B23403">
                        <w:rPr>
                          <w:i/>
                          <w:lang w:val="en-US"/>
                        </w:rPr>
                        <w:t>26</w:t>
                      </w:r>
                      <w:r w:rsidRPr="00B23403">
                        <w:rPr>
                          <w:lang w:val="en-US"/>
                        </w:rPr>
                        <w:t>(2), 94–107. https://doi.org/10.1108/02683941111102146</w:t>
                      </w:r>
                    </w:p>
                    <w:p w14:paraId="795EB371" w14:textId="77777777" w:rsidR="00B23403" w:rsidRDefault="00B23403" w:rsidP="00B23403">
                      <w:pPr>
                        <w:pStyle w:val="CitaviBibliographyEntry"/>
                        <w:rPr>
                          <w:lang w:val="en-US"/>
                        </w:rPr>
                      </w:pPr>
                      <w:bookmarkStart w:id="115" w:name="_CTVL001518e8f7640bf4bb0ae7b9d172f7c639c"/>
                      <w:r>
                        <w:rPr>
                          <w:lang w:val="en-US"/>
                        </w:rPr>
                        <w:t xml:space="preserve">Storbacka, K., Ryals, L., Davies, l. A., &amp; Nenonen, S. (2009). The changing role of sales: viewing sales as a strategic, cross-functional process. </w:t>
                      </w:r>
                      <w:bookmarkEnd w:id="115"/>
                      <w:r w:rsidRPr="00B23403">
                        <w:rPr>
                          <w:i/>
                          <w:lang w:val="en-US"/>
                        </w:rPr>
                        <w:t>European Journal of Marketing</w:t>
                      </w:r>
                      <w:r w:rsidRPr="00B23403">
                        <w:rPr>
                          <w:lang w:val="en-US"/>
                        </w:rPr>
                        <w:t xml:space="preserve">, </w:t>
                      </w:r>
                      <w:r w:rsidRPr="00B23403">
                        <w:rPr>
                          <w:i/>
                          <w:lang w:val="en-US"/>
                        </w:rPr>
                        <w:t>43</w:t>
                      </w:r>
                      <w:r w:rsidRPr="00B23403">
                        <w:rPr>
                          <w:lang w:val="en-US"/>
                        </w:rPr>
                        <w:t>(7/8), 890–906. https://doi.org/10.1108/03090560910961443</w:t>
                      </w:r>
                    </w:p>
                    <w:p w14:paraId="3D432B35" w14:textId="77777777" w:rsidR="00B23403" w:rsidRDefault="00B23403" w:rsidP="00B23403">
                      <w:pPr>
                        <w:pStyle w:val="CitaviBibliographyEntry"/>
                        <w:rPr>
                          <w:lang w:val="en-US"/>
                        </w:rPr>
                      </w:pPr>
                      <w:bookmarkStart w:id="116" w:name="_CTVL0011f1154af848843a6a900469b55f5b010"/>
                      <w:r>
                        <w:rPr>
                          <w:lang w:val="en-US"/>
                        </w:rPr>
                        <w:t xml:space="preserve">Swart, J., &amp; Kinnie, N. (2013). Managing multidimensional knowledge assets: HR configurations in professional service firms. </w:t>
                      </w:r>
                      <w:bookmarkEnd w:id="116"/>
                      <w:r w:rsidRPr="00B23403">
                        <w:rPr>
                          <w:i/>
                          <w:lang w:val="en-US"/>
                        </w:rPr>
                        <w:t>Human Resource Management Journal</w:t>
                      </w:r>
                      <w:r w:rsidRPr="00B23403">
                        <w:rPr>
                          <w:lang w:val="en-US"/>
                        </w:rPr>
                        <w:t xml:space="preserve">, </w:t>
                      </w:r>
                      <w:r w:rsidRPr="00B23403">
                        <w:rPr>
                          <w:i/>
                          <w:lang w:val="en-US"/>
                        </w:rPr>
                        <w:t>23</w:t>
                      </w:r>
                      <w:r w:rsidRPr="00B23403">
                        <w:rPr>
                          <w:lang w:val="en-US"/>
                        </w:rPr>
                        <w:t>(2), 160–179. https://doi.org/10.1111/j.1748-8583.2012.00197.x</w:t>
                      </w:r>
                    </w:p>
                    <w:p w14:paraId="23BD5C40" w14:textId="77777777" w:rsidR="00B23403" w:rsidRPr="00923278" w:rsidRDefault="00B23403" w:rsidP="00B23403">
                      <w:pPr>
                        <w:pStyle w:val="CitaviBibliographyEntry"/>
                      </w:pPr>
                      <w:bookmarkStart w:id="117" w:name="_CTVL00167a7a3a0a10e48f4b3655e2eb0cd0914"/>
                      <w:r>
                        <w:rPr>
                          <w:lang w:val="en-US"/>
                        </w:rPr>
                        <w:t xml:space="preserve">Szulanski, G. (1996). Exploring internal stickiness: impediments to the transfer of best practice within the firm. </w:t>
                      </w:r>
                      <w:bookmarkEnd w:id="117"/>
                      <w:r w:rsidRPr="00923278">
                        <w:rPr>
                          <w:i/>
                        </w:rPr>
                        <w:t>Strategic Management Journal</w:t>
                      </w:r>
                      <w:r w:rsidRPr="00923278">
                        <w:t xml:space="preserve">, </w:t>
                      </w:r>
                      <w:r w:rsidRPr="00923278">
                        <w:rPr>
                          <w:i/>
                        </w:rPr>
                        <w:t>17</w:t>
                      </w:r>
                      <w:r w:rsidRPr="00923278">
                        <w:t>, 27–43. https://doi.org/10.1002/smj.4250171105</w:t>
                      </w:r>
                    </w:p>
                    <w:p w14:paraId="752F33B0" w14:textId="77777777" w:rsidR="00B23403" w:rsidRDefault="00B23403" w:rsidP="00B23403">
                      <w:pPr>
                        <w:pStyle w:val="CitaviBibliographyEntry"/>
                        <w:rPr>
                          <w:lang w:val="en-US"/>
                        </w:rPr>
                      </w:pPr>
                      <w:bookmarkStart w:id="118" w:name="_CTVL00185ec3cab5f184f5e95b36242f16781ec"/>
                      <w:r w:rsidRPr="00923278">
                        <w:t xml:space="preserve">Tasselli, S., Kilduff, M., &amp; Menges, J. I. (2015). </w:t>
                      </w:r>
                      <w:r>
                        <w:rPr>
                          <w:lang w:val="en-US"/>
                        </w:rPr>
                        <w:t xml:space="preserve">The microfoundations of organizational social networks: a review and an agenda for future research. </w:t>
                      </w:r>
                      <w:bookmarkEnd w:id="118"/>
                      <w:r w:rsidRPr="00B23403">
                        <w:rPr>
                          <w:i/>
                          <w:lang w:val="en-US"/>
                        </w:rPr>
                        <w:t>Journal of Management</w:t>
                      </w:r>
                      <w:r w:rsidRPr="00B23403">
                        <w:rPr>
                          <w:lang w:val="en-US"/>
                        </w:rPr>
                        <w:t xml:space="preserve">, </w:t>
                      </w:r>
                      <w:r w:rsidRPr="00B23403">
                        <w:rPr>
                          <w:i/>
                          <w:lang w:val="en-US"/>
                        </w:rPr>
                        <w:t>41</w:t>
                      </w:r>
                      <w:r w:rsidRPr="00B23403">
                        <w:rPr>
                          <w:lang w:val="en-US"/>
                        </w:rPr>
                        <w:t>(5), 1361–1387. https://doi.org/10.1177/0149206315573996</w:t>
                      </w:r>
                    </w:p>
                    <w:p w14:paraId="42747186" w14:textId="77777777" w:rsidR="00B23403" w:rsidRDefault="00B23403" w:rsidP="00B23403">
                      <w:pPr>
                        <w:pStyle w:val="CitaviBibliographyEntry"/>
                        <w:rPr>
                          <w:lang w:val="en-US"/>
                        </w:rPr>
                      </w:pPr>
                      <w:bookmarkStart w:id="119" w:name="_CTVL00129b0d823d8324927bd7c2996bdeef17b"/>
                      <w:r>
                        <w:rPr>
                          <w:lang w:val="en-US"/>
                        </w:rPr>
                        <w:t xml:space="preserve">Teece, D. J., Pisano, G., &amp; Shuen, A. (1997). Dynamic capabilities and strategic management. </w:t>
                      </w:r>
                      <w:bookmarkEnd w:id="119"/>
                      <w:r w:rsidRPr="00B23403">
                        <w:rPr>
                          <w:i/>
                          <w:lang w:val="en-US"/>
                        </w:rPr>
                        <w:t>Strategic Management Journal</w:t>
                      </w:r>
                      <w:r w:rsidRPr="00B23403">
                        <w:rPr>
                          <w:lang w:val="en-US"/>
                        </w:rPr>
                        <w:t xml:space="preserve">, </w:t>
                      </w:r>
                      <w:r w:rsidRPr="00B23403">
                        <w:rPr>
                          <w:i/>
                          <w:lang w:val="en-US"/>
                        </w:rPr>
                        <w:t>18</w:t>
                      </w:r>
                      <w:r w:rsidRPr="00B23403">
                        <w:rPr>
                          <w:lang w:val="en-US"/>
                        </w:rPr>
                        <w:t>(7), 509–533.</w:t>
                      </w:r>
                    </w:p>
                    <w:p w14:paraId="2BA195B3" w14:textId="77777777" w:rsidR="00B23403" w:rsidRDefault="00B23403" w:rsidP="00B23403">
                      <w:pPr>
                        <w:pStyle w:val="CitaviBibliographyEntry"/>
                        <w:rPr>
                          <w:lang w:val="en-US"/>
                        </w:rPr>
                      </w:pPr>
                      <w:bookmarkStart w:id="120" w:name="_CTVL001dc8504521213423c9f46e1965b7e667b"/>
                      <w:r>
                        <w:rPr>
                          <w:lang w:val="en-US"/>
                        </w:rPr>
                        <w:t xml:space="preserve">Teigland, R., &amp; Wasko, M. (2009). Knowledge transfer in MNCs: examining how intrinsic motivations and knowledge sourcing impact individual centrality and performance. </w:t>
                      </w:r>
                      <w:bookmarkEnd w:id="120"/>
                      <w:r w:rsidRPr="00B23403">
                        <w:rPr>
                          <w:i/>
                          <w:lang w:val="en-US"/>
                        </w:rPr>
                        <w:t>Journal of International Management</w:t>
                      </w:r>
                      <w:r w:rsidRPr="00B23403">
                        <w:rPr>
                          <w:lang w:val="en-US"/>
                        </w:rPr>
                        <w:t xml:space="preserve">, </w:t>
                      </w:r>
                      <w:r w:rsidRPr="00B23403">
                        <w:rPr>
                          <w:i/>
                          <w:lang w:val="en-US"/>
                        </w:rPr>
                        <w:t>15</w:t>
                      </w:r>
                      <w:r w:rsidRPr="00B23403">
                        <w:rPr>
                          <w:lang w:val="en-US"/>
                        </w:rPr>
                        <w:t>(1), 15–31. https://doi.org/10.1016/j.intman.2008.02.001</w:t>
                      </w:r>
                    </w:p>
                    <w:p w14:paraId="4B4AFE4B" w14:textId="77777777" w:rsidR="00B23403" w:rsidRDefault="00B23403" w:rsidP="00B23403">
                      <w:pPr>
                        <w:pStyle w:val="CitaviBibliographyEntry"/>
                        <w:rPr>
                          <w:lang w:val="en-US"/>
                        </w:rPr>
                      </w:pPr>
                      <w:bookmarkStart w:id="121" w:name="_CTVL0018685d75167c6451d912e247e70ed34cb"/>
                      <w:r>
                        <w:rPr>
                          <w:lang w:val="en-US"/>
                        </w:rPr>
                        <w:t xml:space="preserve">Thompson, L., Gentner, D., &amp; Loewenstein, J. (2000). Avoiding missed opportunities in managerial life: analogical training more powerful than individual case training. </w:t>
                      </w:r>
                      <w:bookmarkEnd w:id="121"/>
                      <w:r w:rsidRPr="00B23403">
                        <w:rPr>
                          <w:i/>
                          <w:lang w:val="en-US"/>
                        </w:rPr>
                        <w:lastRenderedPageBreak/>
                        <w:t>Organizational Behavior and Human Decision Processes</w:t>
                      </w:r>
                      <w:r w:rsidRPr="00B23403">
                        <w:rPr>
                          <w:lang w:val="en-US"/>
                        </w:rPr>
                        <w:t xml:space="preserve">, </w:t>
                      </w:r>
                      <w:r w:rsidRPr="00B23403">
                        <w:rPr>
                          <w:i/>
                          <w:lang w:val="en-US"/>
                        </w:rPr>
                        <w:t>82</w:t>
                      </w:r>
                      <w:r w:rsidRPr="00B23403">
                        <w:rPr>
                          <w:lang w:val="en-US"/>
                        </w:rPr>
                        <w:t>(1), 60–75. https://doi.org/10.1006/obhd.2000.2887</w:t>
                      </w:r>
                    </w:p>
                    <w:p w14:paraId="2F049585" w14:textId="77777777" w:rsidR="00B23403" w:rsidRDefault="00B23403" w:rsidP="00B23403">
                      <w:pPr>
                        <w:pStyle w:val="CitaviBibliographyEntry"/>
                        <w:rPr>
                          <w:lang w:val="en-US"/>
                        </w:rPr>
                      </w:pPr>
                      <w:bookmarkStart w:id="122" w:name="_CTVL00116fe2d6f87c74406bf5b3a4da20a949f"/>
                      <w:r>
                        <w:rPr>
                          <w:lang w:val="en-US"/>
                        </w:rPr>
                        <w:t xml:space="preserve">Tortoriello, M., McEvily, B., &amp; Krackhardt, D. (2015). Being a catalyst of innovation: The role of knowledge diversity and network closure. </w:t>
                      </w:r>
                      <w:bookmarkEnd w:id="122"/>
                      <w:r w:rsidRPr="00B23403">
                        <w:rPr>
                          <w:i/>
                          <w:lang w:val="en-US"/>
                        </w:rPr>
                        <w:t>Organization Science</w:t>
                      </w:r>
                      <w:r w:rsidRPr="00B23403">
                        <w:rPr>
                          <w:lang w:val="en-US"/>
                        </w:rPr>
                        <w:t xml:space="preserve">, </w:t>
                      </w:r>
                      <w:r w:rsidRPr="00B23403">
                        <w:rPr>
                          <w:i/>
                          <w:lang w:val="en-US"/>
                        </w:rPr>
                        <w:t>26</w:t>
                      </w:r>
                      <w:r w:rsidRPr="00B23403">
                        <w:rPr>
                          <w:lang w:val="en-US"/>
                        </w:rPr>
                        <w:t>(2), 423–438. https://doi.org/10.1287/orsc.2014.0942</w:t>
                      </w:r>
                    </w:p>
                    <w:p w14:paraId="7886321D" w14:textId="77777777" w:rsidR="00B23403" w:rsidRDefault="00B23403" w:rsidP="00B23403">
                      <w:pPr>
                        <w:pStyle w:val="CitaviBibliographyEntry"/>
                        <w:rPr>
                          <w:lang w:val="en-US"/>
                        </w:rPr>
                      </w:pPr>
                      <w:bookmarkStart w:id="123" w:name="_CTVL001f80e13d1e646420e9b0a3bbafd3edb95"/>
                      <w:r>
                        <w:rPr>
                          <w:lang w:val="en-US"/>
                        </w:rPr>
                        <w:t xml:space="preserve">Tsai, W. (2001). Knowledge transfer in intraorganizational networks:: Effects of network position and absorptive capacity on business unit innovation and performance. </w:t>
                      </w:r>
                      <w:bookmarkEnd w:id="123"/>
                      <w:r w:rsidRPr="00B23403">
                        <w:rPr>
                          <w:i/>
                          <w:lang w:val="en-US"/>
                        </w:rPr>
                        <w:t>Academy of Management Journal</w:t>
                      </w:r>
                      <w:r w:rsidRPr="00B23403">
                        <w:rPr>
                          <w:lang w:val="en-US"/>
                        </w:rPr>
                        <w:t xml:space="preserve">, </w:t>
                      </w:r>
                      <w:r w:rsidRPr="00B23403">
                        <w:rPr>
                          <w:i/>
                          <w:lang w:val="en-US"/>
                        </w:rPr>
                        <w:t>44</w:t>
                      </w:r>
                      <w:r w:rsidRPr="00B23403">
                        <w:rPr>
                          <w:lang w:val="en-US"/>
                        </w:rPr>
                        <w:t>(5), 996–1004. https://doi.org/10.2307/3069443</w:t>
                      </w:r>
                    </w:p>
                    <w:p w14:paraId="5B936CBD" w14:textId="77777777" w:rsidR="00B23403" w:rsidRDefault="00B23403" w:rsidP="00B23403">
                      <w:pPr>
                        <w:pStyle w:val="CitaviBibliographyEntry"/>
                        <w:rPr>
                          <w:lang w:val="en-US"/>
                        </w:rPr>
                      </w:pPr>
                      <w:bookmarkStart w:id="124" w:name="_CTVL001e67fa7be751a4d63999d3346be489d27"/>
                      <w:r>
                        <w:rPr>
                          <w:lang w:val="en-US"/>
                        </w:rPr>
                        <w:t xml:space="preserve">Üstüner, T., &amp; Godes, D. (2006). Better sales networks. </w:t>
                      </w:r>
                      <w:bookmarkEnd w:id="124"/>
                      <w:r w:rsidRPr="00B23403">
                        <w:rPr>
                          <w:i/>
                          <w:lang w:val="en-US"/>
                        </w:rPr>
                        <w:t>Harvard Business Review</w:t>
                      </w:r>
                      <w:r w:rsidRPr="00B23403">
                        <w:rPr>
                          <w:lang w:val="en-US"/>
                        </w:rPr>
                        <w:t xml:space="preserve">, </w:t>
                      </w:r>
                      <w:r w:rsidRPr="00B23403">
                        <w:rPr>
                          <w:i/>
                          <w:lang w:val="en-US"/>
                        </w:rPr>
                        <w:t>84</w:t>
                      </w:r>
                      <w:r w:rsidRPr="00B23403">
                        <w:rPr>
                          <w:lang w:val="en-US"/>
                        </w:rPr>
                        <w:t>(7/8), 102–112.</w:t>
                      </w:r>
                    </w:p>
                    <w:p w14:paraId="230942EC" w14:textId="77777777" w:rsidR="00B23403" w:rsidRDefault="00B23403" w:rsidP="00B23403">
                      <w:pPr>
                        <w:pStyle w:val="CitaviBibliographyEntry"/>
                        <w:rPr>
                          <w:lang w:val="en-US"/>
                        </w:rPr>
                      </w:pPr>
                      <w:bookmarkStart w:id="125" w:name="_CTVL001b5f6058551f64a028bc1737b6786ff01"/>
                      <w:r>
                        <w:rPr>
                          <w:lang w:val="en-US"/>
                        </w:rPr>
                        <w:t xml:space="preserve">Üstüner, T., &amp; Iacobucci, D. (2012). Does intraorganizational network embeddedness improve salespeople’s effectiveness?: A task contingency perspective. </w:t>
                      </w:r>
                      <w:bookmarkEnd w:id="125"/>
                      <w:r w:rsidRPr="00B23403">
                        <w:rPr>
                          <w:i/>
                          <w:lang w:val="en-US"/>
                        </w:rPr>
                        <w:t>Journal of Personal Selling &amp; Sales Management</w:t>
                      </w:r>
                      <w:r w:rsidRPr="00B23403">
                        <w:rPr>
                          <w:lang w:val="en-US"/>
                        </w:rPr>
                        <w:t xml:space="preserve">, </w:t>
                      </w:r>
                      <w:r w:rsidRPr="00B23403">
                        <w:rPr>
                          <w:i/>
                          <w:lang w:val="en-US"/>
                        </w:rPr>
                        <w:t>32</w:t>
                      </w:r>
                      <w:r w:rsidRPr="00B23403">
                        <w:rPr>
                          <w:lang w:val="en-US"/>
                        </w:rPr>
                        <w:t>(2), 187–205. https://doi.org/10.2753/PSS0885-3134320202</w:t>
                      </w:r>
                    </w:p>
                    <w:p w14:paraId="70444A0A" w14:textId="77777777" w:rsidR="00B23403" w:rsidRDefault="00B23403" w:rsidP="00B23403">
                      <w:pPr>
                        <w:pStyle w:val="CitaviBibliographyEntry"/>
                        <w:rPr>
                          <w:lang w:val="en-US"/>
                        </w:rPr>
                      </w:pPr>
                      <w:bookmarkStart w:id="126" w:name="_CTVL0018674f1c74cd44f3c97aca4d86e104bf2"/>
                      <w:r>
                        <w:rPr>
                          <w:lang w:val="en-US"/>
                        </w:rPr>
                        <w:t xml:space="preserve">Vallerand, R. J. (1997). Toward a hierarchical model of intrinsic and extrinsic motivation. </w:t>
                      </w:r>
                      <w:bookmarkEnd w:id="126"/>
                      <w:r w:rsidRPr="00B23403">
                        <w:rPr>
                          <w:i/>
                          <w:lang w:val="en-US"/>
                        </w:rPr>
                        <w:t>Advances in Experimental Social Psychology</w:t>
                      </w:r>
                      <w:r w:rsidRPr="00B23403">
                        <w:rPr>
                          <w:lang w:val="en-US"/>
                        </w:rPr>
                        <w:t xml:space="preserve">, </w:t>
                      </w:r>
                      <w:r w:rsidRPr="00B23403">
                        <w:rPr>
                          <w:i/>
                          <w:lang w:val="en-US"/>
                        </w:rPr>
                        <w:t>29</w:t>
                      </w:r>
                      <w:r w:rsidRPr="00B23403">
                        <w:rPr>
                          <w:lang w:val="en-US"/>
                        </w:rPr>
                        <w:t>, 271–360. https://doi.org/10.1016/S0065-2601(08)60019-2</w:t>
                      </w:r>
                    </w:p>
                    <w:p w14:paraId="6031057D" w14:textId="77777777" w:rsidR="00B23403" w:rsidRDefault="00B23403" w:rsidP="00B23403">
                      <w:pPr>
                        <w:pStyle w:val="CitaviBibliographyEntry"/>
                        <w:rPr>
                          <w:lang w:val="en-US"/>
                        </w:rPr>
                      </w:pPr>
                      <w:bookmarkStart w:id="127" w:name="_CTVL001965f0d2e8576462999fc8dc0d5c736a9"/>
                      <w:r>
                        <w:rPr>
                          <w:lang w:val="en-US"/>
                        </w:rPr>
                        <w:t xml:space="preserve">Vallerand, R. J., &amp; Bissonnette, R. (1992). Intrinsic, extrinsic, and amotivational styles as predictors of behavior: a prospective study. </w:t>
                      </w:r>
                      <w:bookmarkEnd w:id="127"/>
                      <w:r w:rsidRPr="00B23403">
                        <w:rPr>
                          <w:i/>
                          <w:lang w:val="en-US"/>
                        </w:rPr>
                        <w:t>Journal of Personality</w:t>
                      </w:r>
                      <w:r w:rsidRPr="00B23403">
                        <w:rPr>
                          <w:lang w:val="en-US"/>
                        </w:rPr>
                        <w:t xml:space="preserve">, </w:t>
                      </w:r>
                      <w:r w:rsidRPr="00B23403">
                        <w:rPr>
                          <w:i/>
                          <w:lang w:val="en-US"/>
                        </w:rPr>
                        <w:t>60</w:t>
                      </w:r>
                      <w:r w:rsidRPr="00B23403">
                        <w:rPr>
                          <w:lang w:val="en-US"/>
                        </w:rPr>
                        <w:t>(3), 599–620. https://doi.org/10.1111/j.1467-6494.1992.tb00922.x</w:t>
                      </w:r>
                    </w:p>
                    <w:p w14:paraId="324EA767" w14:textId="77777777" w:rsidR="00B23403" w:rsidRDefault="00B23403" w:rsidP="00B23403">
                      <w:pPr>
                        <w:pStyle w:val="CitaviBibliographyEntry"/>
                        <w:rPr>
                          <w:lang w:val="en-US"/>
                        </w:rPr>
                      </w:pPr>
                      <w:bookmarkStart w:id="128" w:name="_CTVL001637efaca59c447f881eedba28ec29076"/>
                      <w:r>
                        <w:rPr>
                          <w:lang w:val="en-US"/>
                        </w:rPr>
                        <w:t xml:space="preserve">Vansteenkiste, M., Simons, J., Lens, W., Sheldon, K. M., &amp; Deci, E. L. (2004). Motivating learning, performance, and persistence: the synergistic effects of intrinsic goal contents and autonomy-supportive contexts. </w:t>
                      </w:r>
                      <w:bookmarkEnd w:id="128"/>
                      <w:r w:rsidRPr="00B23403">
                        <w:rPr>
                          <w:i/>
                          <w:lang w:val="en-US"/>
                        </w:rPr>
                        <w:t>Journal of Personality and Social Psychology</w:t>
                      </w:r>
                      <w:r w:rsidRPr="00B23403">
                        <w:rPr>
                          <w:lang w:val="en-US"/>
                        </w:rPr>
                        <w:t xml:space="preserve">, </w:t>
                      </w:r>
                      <w:r w:rsidRPr="00B23403">
                        <w:rPr>
                          <w:i/>
                          <w:lang w:val="en-US"/>
                        </w:rPr>
                        <w:t>87</w:t>
                      </w:r>
                      <w:r w:rsidRPr="00B23403">
                        <w:rPr>
                          <w:lang w:val="en-US"/>
                        </w:rPr>
                        <w:t>(2), 246. https://doi.org/10.1037/0022-3514.87.2.246</w:t>
                      </w:r>
                    </w:p>
                    <w:p w14:paraId="10D0CD0B" w14:textId="77777777" w:rsidR="00B23403" w:rsidRDefault="00B23403" w:rsidP="00B23403">
                      <w:pPr>
                        <w:pStyle w:val="CitaviBibliographyEntry"/>
                        <w:rPr>
                          <w:lang w:val="en-US"/>
                        </w:rPr>
                      </w:pPr>
                      <w:bookmarkStart w:id="129" w:name="_CTVL00121daf450599246dfb0969cd20c6a3c59"/>
                      <w:r>
                        <w:rPr>
                          <w:lang w:val="en-US"/>
                        </w:rPr>
                        <w:lastRenderedPageBreak/>
                        <w:t xml:space="preserve">Verbeke, W., Dietz, B., &amp; Verwaal, E. (2011). Drivers of sales performance: a contemporary meta-analysis. Have salespeople become knowledge brokers? </w:t>
                      </w:r>
                      <w:bookmarkEnd w:id="129"/>
                      <w:r w:rsidRPr="00B23403">
                        <w:rPr>
                          <w:i/>
                          <w:lang w:val="en-US"/>
                        </w:rPr>
                        <w:t>Journal of the Academy of Marketing Science</w:t>
                      </w:r>
                      <w:r w:rsidRPr="00B23403">
                        <w:rPr>
                          <w:lang w:val="en-US"/>
                        </w:rPr>
                        <w:t xml:space="preserve">, </w:t>
                      </w:r>
                      <w:r w:rsidRPr="00B23403">
                        <w:rPr>
                          <w:i/>
                          <w:lang w:val="en-US"/>
                        </w:rPr>
                        <w:t>39</w:t>
                      </w:r>
                      <w:r w:rsidRPr="00B23403">
                        <w:rPr>
                          <w:lang w:val="en-US"/>
                        </w:rPr>
                        <w:t>(3), 407–428. https://doi.org/10.1007/s11747-010-0211-8</w:t>
                      </w:r>
                    </w:p>
                    <w:p w14:paraId="71B3EF25" w14:textId="77777777" w:rsidR="00B23403" w:rsidRDefault="00B23403" w:rsidP="00B23403">
                      <w:pPr>
                        <w:pStyle w:val="CitaviBibliographyEntry"/>
                        <w:rPr>
                          <w:lang w:val="en-US"/>
                        </w:rPr>
                      </w:pPr>
                      <w:bookmarkStart w:id="130" w:name="_CTVL0010bef678c03014dfbb3e16656c972c5d4"/>
                      <w:r>
                        <w:rPr>
                          <w:lang w:val="en-US"/>
                        </w:rPr>
                        <w:t xml:space="preserve">Wang, P., Robins, Garry, &amp; Pattison, Philippa. (2009). </w:t>
                      </w:r>
                      <w:bookmarkEnd w:id="130"/>
                      <w:r w:rsidRPr="00B23403">
                        <w:rPr>
                          <w:i/>
                          <w:lang w:val="en-US"/>
                        </w:rPr>
                        <w:t>PNet: program for the simulation and estimation of exponential random graph (p*) models</w:t>
                      </w:r>
                      <w:r w:rsidRPr="00B23403">
                        <w:rPr>
                          <w:lang w:val="en-US"/>
                        </w:rPr>
                        <w:t>. Melbourne, Australia. Retrieved from https://static1.squarespace.com/static/57a1436215d5dbbcd2031828/t/581ac45ce58c62432be83a02/1478149214983/PNetManual.pdf</w:t>
                      </w:r>
                    </w:p>
                    <w:p w14:paraId="28E4F97F" w14:textId="77777777" w:rsidR="00B23403" w:rsidRDefault="00B23403" w:rsidP="00B23403">
                      <w:pPr>
                        <w:pStyle w:val="CitaviBibliographyEntry"/>
                        <w:rPr>
                          <w:lang w:val="en-US"/>
                        </w:rPr>
                      </w:pPr>
                      <w:bookmarkStart w:id="131" w:name="_CTVL001b203c08c15af488987ab253a7cabf971"/>
                      <w:r w:rsidRPr="00B23403">
                        <w:rPr>
                          <w:lang w:val="de-DE"/>
                        </w:rPr>
                        <w:t xml:space="preserve">Wang, S., &amp; Noe, R. A. (2010). </w:t>
                      </w:r>
                      <w:r>
                        <w:rPr>
                          <w:lang w:val="en-US"/>
                        </w:rPr>
                        <w:t xml:space="preserve">Knowledge sharing: A review and directions for future research. </w:t>
                      </w:r>
                      <w:bookmarkEnd w:id="131"/>
                      <w:r w:rsidRPr="00B23403">
                        <w:rPr>
                          <w:i/>
                          <w:lang w:val="en-US"/>
                        </w:rPr>
                        <w:t>Human Resource Management Review</w:t>
                      </w:r>
                      <w:r w:rsidRPr="00B23403">
                        <w:rPr>
                          <w:lang w:val="en-US"/>
                        </w:rPr>
                        <w:t xml:space="preserve">, </w:t>
                      </w:r>
                      <w:r w:rsidRPr="00B23403">
                        <w:rPr>
                          <w:i/>
                          <w:lang w:val="en-US"/>
                        </w:rPr>
                        <w:t>20</w:t>
                      </w:r>
                      <w:r w:rsidRPr="00B23403">
                        <w:rPr>
                          <w:lang w:val="en-US"/>
                        </w:rPr>
                        <w:t>(2), 115–131. https://doi.org/10.1016/j.hrmr.2009.10.001</w:t>
                      </w:r>
                    </w:p>
                    <w:p w14:paraId="2B47A68B" w14:textId="77777777" w:rsidR="00B23403" w:rsidRDefault="00B23403" w:rsidP="00B23403">
                      <w:pPr>
                        <w:pStyle w:val="CitaviBibliographyEntry"/>
                        <w:rPr>
                          <w:lang w:val="en-US"/>
                        </w:rPr>
                      </w:pPr>
                      <w:bookmarkStart w:id="132" w:name="_CTVL00186d2f4a7004d4a2d80ded01d859cdb6e"/>
                      <w:r>
                        <w:rPr>
                          <w:lang w:val="en-US"/>
                        </w:rPr>
                        <w:t xml:space="preserve">Wang, W.-T., &amp; Hou, Y.-P. (2015). Motivations of employees’ knowledge sharing behaviors: a self-determination perspective. </w:t>
                      </w:r>
                      <w:bookmarkEnd w:id="132"/>
                      <w:r w:rsidRPr="00B23403">
                        <w:rPr>
                          <w:i/>
                          <w:lang w:val="en-US"/>
                        </w:rPr>
                        <w:t>Information &amp; Organization</w:t>
                      </w:r>
                      <w:r w:rsidRPr="00B23403">
                        <w:rPr>
                          <w:lang w:val="en-US"/>
                        </w:rPr>
                        <w:t xml:space="preserve">, </w:t>
                      </w:r>
                      <w:r w:rsidRPr="00B23403">
                        <w:rPr>
                          <w:i/>
                          <w:lang w:val="en-US"/>
                        </w:rPr>
                        <w:t>25</w:t>
                      </w:r>
                      <w:r w:rsidRPr="00B23403">
                        <w:rPr>
                          <w:lang w:val="en-US"/>
                        </w:rPr>
                        <w:t>(1), 1–26. https://doi.org/10.1016/j.infoandorg.2014.11.001</w:t>
                      </w:r>
                    </w:p>
                    <w:p w14:paraId="7559FF73" w14:textId="77777777" w:rsidR="00B23403" w:rsidRDefault="00B23403" w:rsidP="00B23403">
                      <w:pPr>
                        <w:pStyle w:val="CitaviBibliographyEntry"/>
                        <w:rPr>
                          <w:lang w:val="en-US"/>
                        </w:rPr>
                      </w:pPr>
                      <w:bookmarkStart w:id="133" w:name="_CTVL001342d70e1efee40f5a9aa04b02ad99809"/>
                      <w:r>
                        <w:rPr>
                          <w:lang w:val="en-US"/>
                        </w:rPr>
                        <w:t xml:space="preserve">Wong-On-Wing, B., Guo, L., &amp; Lui, G. (2010). Intrinsic and extrinsic motivation and participation in budgeting: antecedents and consequences. </w:t>
                      </w:r>
                      <w:bookmarkEnd w:id="133"/>
                      <w:r w:rsidRPr="00B23403">
                        <w:rPr>
                          <w:i/>
                          <w:lang w:val="en-US"/>
                        </w:rPr>
                        <w:t>Behavioral Research in Accounting</w:t>
                      </w:r>
                      <w:r w:rsidRPr="00B23403">
                        <w:rPr>
                          <w:lang w:val="en-US"/>
                        </w:rPr>
                        <w:t xml:space="preserve">, </w:t>
                      </w:r>
                      <w:r w:rsidRPr="00B23403">
                        <w:rPr>
                          <w:i/>
                          <w:lang w:val="en-US"/>
                        </w:rPr>
                        <w:t>22</w:t>
                      </w:r>
                      <w:r w:rsidRPr="00B23403">
                        <w:rPr>
                          <w:lang w:val="en-US"/>
                        </w:rPr>
                        <w:t>(2), 133–153. https://doi.org/10.2308/bria.2010.22.2.133</w:t>
                      </w:r>
                    </w:p>
                    <w:p w14:paraId="46847A88" w14:textId="77777777" w:rsidR="00B23403" w:rsidRDefault="00B23403" w:rsidP="00B23403">
                      <w:pPr>
                        <w:pStyle w:val="CitaviBibliographyEntry"/>
                        <w:rPr>
                          <w:lang w:val="en-US"/>
                        </w:rPr>
                      </w:pPr>
                      <w:bookmarkStart w:id="134" w:name="_CTVL00141edf15e52584704a9e948df617e0944"/>
                      <w:r>
                        <w:rPr>
                          <w:lang w:val="en-US"/>
                        </w:rPr>
                        <w:t xml:space="preserve">Xie, W.-J., Li, M.-X., Jiang, Z.-Q., Tan, Q.-Z., Podobnik, B., Zhou, W.-X., &amp; Stanley, H. E. (2016). Skill complementarity enhances heterophily in collaboration networks. </w:t>
                      </w:r>
                      <w:bookmarkEnd w:id="134"/>
                      <w:r w:rsidRPr="00B23403">
                        <w:rPr>
                          <w:i/>
                          <w:lang w:val="en-US"/>
                        </w:rPr>
                        <w:t>Scientific Reports</w:t>
                      </w:r>
                      <w:r w:rsidRPr="00B23403">
                        <w:rPr>
                          <w:lang w:val="en-US"/>
                        </w:rPr>
                        <w:t xml:space="preserve">, </w:t>
                      </w:r>
                      <w:r w:rsidRPr="00B23403">
                        <w:rPr>
                          <w:i/>
                          <w:lang w:val="en-US"/>
                        </w:rPr>
                        <w:t>6</w:t>
                      </w:r>
                      <w:r w:rsidRPr="00B23403">
                        <w:rPr>
                          <w:lang w:val="en-US"/>
                        </w:rPr>
                        <w:t>, 18727 EP -. https://doi.org/10.1038/srep18727</w:t>
                      </w:r>
                    </w:p>
                    <w:p w14:paraId="01DC7308" w14:textId="77777777" w:rsidR="00B23403" w:rsidRDefault="00B23403" w:rsidP="00B23403">
                      <w:pPr>
                        <w:pStyle w:val="CitaviBibliographyEntry"/>
                        <w:rPr>
                          <w:lang w:val="en-US"/>
                        </w:rPr>
                      </w:pPr>
                      <w:bookmarkStart w:id="135" w:name="_CTVL001ba1caa0ed902493ca160268c63101e6e"/>
                      <w:r>
                        <w:rPr>
                          <w:lang w:val="en-US"/>
                        </w:rPr>
                        <w:t xml:space="preserve">Yilmaz, C., &amp; Hunt, S. D. (2001). Salesperson cooperation: the influence of relational, task, organizational, and personal factors. </w:t>
                      </w:r>
                      <w:bookmarkEnd w:id="135"/>
                      <w:r w:rsidRPr="00B23403">
                        <w:rPr>
                          <w:i/>
                          <w:lang w:val="en-US"/>
                        </w:rPr>
                        <w:t>Journal of the Academy of Marketing Science</w:t>
                      </w:r>
                      <w:r w:rsidRPr="00B23403">
                        <w:rPr>
                          <w:lang w:val="en-US"/>
                        </w:rPr>
                        <w:t xml:space="preserve">, </w:t>
                      </w:r>
                      <w:r w:rsidRPr="00B23403">
                        <w:rPr>
                          <w:i/>
                          <w:lang w:val="en-US"/>
                        </w:rPr>
                        <w:t>29</w:t>
                      </w:r>
                      <w:r w:rsidRPr="00B23403">
                        <w:rPr>
                          <w:lang w:val="en-US"/>
                        </w:rPr>
                        <w:t>(4), 335–357. https://doi.org/10.1177/03079450094207</w:t>
                      </w:r>
                    </w:p>
                    <w:p w14:paraId="2CD5DC6D" w14:textId="068B5682" w:rsidR="00B57BEE" w:rsidRPr="00B02198" w:rsidRDefault="00B23403" w:rsidP="00B23403">
                      <w:pPr>
                        <w:pStyle w:val="CitaviBibliographyEntry"/>
                        <w:rPr>
                          <w:lang w:val="en-US"/>
                        </w:rPr>
                      </w:pPr>
                      <w:bookmarkStart w:id="136" w:name="_CTVL001b6e149788df24c7195be4cb05e029c15"/>
                      <w:r>
                        <w:rPr>
                          <w:lang w:val="en-US"/>
                        </w:rPr>
                        <w:lastRenderedPageBreak/>
                        <w:t xml:space="preserve">Zárraga, C., &amp; Bonache, J. (2003). Assessing the team environment for knowledge sharing: an empirical analysis. </w:t>
                      </w:r>
                      <w:bookmarkEnd w:id="136"/>
                      <w:r w:rsidRPr="00B23403">
                        <w:rPr>
                          <w:i/>
                          <w:lang w:val="en-US"/>
                        </w:rPr>
                        <w:t>The International Journal of Human Resource Management</w:t>
                      </w:r>
                      <w:r w:rsidRPr="00B23403">
                        <w:rPr>
                          <w:lang w:val="en-US"/>
                        </w:rPr>
                        <w:t xml:space="preserve">, </w:t>
                      </w:r>
                      <w:r w:rsidRPr="00B23403">
                        <w:rPr>
                          <w:i/>
                          <w:lang w:val="en-US"/>
                        </w:rPr>
                        <w:t>14</w:t>
                      </w:r>
                      <w:r w:rsidRPr="00B23403">
                        <w:rPr>
                          <w:lang w:val="en-US"/>
                        </w:rPr>
                        <w:t>(7), 1227–1245.</w:t>
                      </w:r>
                      <w:r w:rsidR="006C3478" w:rsidRPr="00B02198">
                        <w:rPr>
                          <w:lang w:val="en-US"/>
                        </w:rPr>
                        <w:fldChar w:fldCharType="end"/>
                      </w:r>
                    </w:p>
                  </w:sdtContent>
                </w:sdt>
                <w:p w14:paraId="3BE0E45C" w14:textId="03E61590" w:rsidR="001C4315" w:rsidRDefault="00502995" w:rsidP="00BB2C10">
                  <w:pPr>
                    <w:pStyle w:val="CitaviBibliographyEntry"/>
                    <w:rPr>
                      <w:lang w:val="en-US"/>
                    </w:rPr>
                  </w:pPr>
                </w:p>
              </w:sdtContent>
            </w:sdt>
            <w:p w14:paraId="2A54475A" w14:textId="73486894" w:rsidR="007A20B8" w:rsidRPr="00FE4B17" w:rsidRDefault="00502995" w:rsidP="006F5A5F">
              <w:pPr>
                <w:pStyle w:val="CitaviBibliographyEntry"/>
                <w:rPr>
                  <w:lang w:val="en-US"/>
                </w:rPr>
              </w:pPr>
            </w:p>
          </w:sdtContent>
        </w:sdt>
        <w:p w14:paraId="537217DF" w14:textId="03ED6EB8" w:rsidR="00AB19DE" w:rsidRPr="00FE4B17" w:rsidRDefault="00502995" w:rsidP="00D70DDD">
          <w:pPr>
            <w:pStyle w:val="CitaviBibliographyEntry"/>
            <w:rPr>
              <w:lang w:val="en-US"/>
            </w:rPr>
          </w:pPr>
        </w:p>
      </w:sdtContent>
    </w:sdt>
    <w:p w14:paraId="035EC687" w14:textId="77777777" w:rsidR="00DF5108" w:rsidRDefault="00DF5108">
      <w:pPr>
        <w:spacing w:after="160" w:line="259" w:lineRule="auto"/>
        <w:jc w:val="left"/>
        <w:rPr>
          <w:b/>
          <w:lang w:val="en-US" w:eastAsia="en-AU"/>
        </w:rPr>
      </w:pPr>
      <w:bookmarkStart w:id="137" w:name="_Ref178739259"/>
      <w:r>
        <w:rPr>
          <w:b/>
          <w:lang w:val="en-US" w:eastAsia="en-AU"/>
        </w:rPr>
        <w:br w:type="page"/>
      </w:r>
    </w:p>
    <w:p w14:paraId="6AA1F8C6" w14:textId="012F01A5" w:rsidR="008E2CAC" w:rsidRPr="00FE4B17" w:rsidRDefault="008E2CAC" w:rsidP="008E2CAC">
      <w:pPr>
        <w:keepNext/>
        <w:keepLines/>
        <w:spacing w:line="240" w:lineRule="auto"/>
        <w:jc w:val="center"/>
        <w:outlineLvl w:val="0"/>
        <w:rPr>
          <w:b/>
          <w:lang w:val="en-US" w:eastAsia="en-AU"/>
        </w:rPr>
      </w:pPr>
      <w:r w:rsidRPr="00FE4B17">
        <w:rPr>
          <w:b/>
          <w:lang w:val="en-US" w:eastAsia="en-AU"/>
        </w:rPr>
        <w:lastRenderedPageBreak/>
        <w:t xml:space="preserve">TABLE 1 </w:t>
      </w:r>
    </w:p>
    <w:p w14:paraId="62D1C5C7" w14:textId="3935369B" w:rsidR="008E2CAC" w:rsidRPr="00FE4B17" w:rsidRDefault="008E2CAC" w:rsidP="008E2CAC">
      <w:pPr>
        <w:spacing w:line="240" w:lineRule="auto"/>
        <w:jc w:val="center"/>
        <w:rPr>
          <w:b/>
          <w:lang w:val="en-US" w:eastAsia="en-AU"/>
        </w:rPr>
      </w:pPr>
      <w:r w:rsidRPr="00FE4B17">
        <w:rPr>
          <w:b/>
          <w:lang w:val="en-US" w:eastAsia="en-AU"/>
        </w:rPr>
        <w:t xml:space="preserve">Summary of </w:t>
      </w:r>
      <w:r w:rsidR="00D512A1" w:rsidRPr="00FE4B17">
        <w:rPr>
          <w:b/>
          <w:lang w:val="en-US" w:eastAsia="en-AU"/>
        </w:rPr>
        <w:t xml:space="preserve">the </w:t>
      </w:r>
      <w:r w:rsidRPr="00FE4B17">
        <w:rPr>
          <w:b/>
          <w:lang w:val="en-US" w:eastAsia="en-AU"/>
        </w:rPr>
        <w:t>Network Approach to Knowledge</w:t>
      </w:r>
      <w:r w:rsidR="00D512A1" w:rsidRPr="00FE4B17">
        <w:rPr>
          <w:b/>
          <w:lang w:val="en-US" w:eastAsia="en-AU"/>
        </w:rPr>
        <w:t>-e</w:t>
      </w:r>
      <w:r w:rsidRPr="00FE4B17">
        <w:rPr>
          <w:b/>
          <w:lang w:val="en-US" w:eastAsia="en-AU"/>
        </w:rPr>
        <w:t>xchange Behavior</w:t>
      </w:r>
    </w:p>
    <w:p w14:paraId="0C4CF3DF" w14:textId="4F1D9D0D" w:rsidR="008E2CAC" w:rsidRPr="00FE4B17" w:rsidRDefault="004C7949" w:rsidP="004C7949">
      <w:pPr>
        <w:spacing w:line="240" w:lineRule="auto"/>
        <w:rPr>
          <w:b/>
          <w:lang w:val="en-US" w:eastAsia="en-AU"/>
        </w:rPr>
      </w:pPr>
      <w:r w:rsidRPr="00FE4B17">
        <w:rPr>
          <w:noProof/>
          <w:sz w:val="20"/>
          <w:lang w:eastAsia="en-GB"/>
        </w:rPr>
        <mc:AlternateContent>
          <mc:Choice Requires="wps">
            <w:drawing>
              <wp:anchor distT="0" distB="0" distL="114300" distR="114300" simplePos="0" relativeHeight="251771904" behindDoc="0" locked="0" layoutInCell="1" allowOverlap="1" wp14:anchorId="4A05A8B5" wp14:editId="74277BF3">
                <wp:simplePos x="0" y="0"/>
                <wp:positionH relativeFrom="margin">
                  <wp:posOffset>0</wp:posOffset>
                </wp:positionH>
                <wp:positionV relativeFrom="paragraph">
                  <wp:posOffset>3511550</wp:posOffset>
                </wp:positionV>
                <wp:extent cx="71120" cy="71755"/>
                <wp:effectExtent l="0" t="0" r="24130" b="23495"/>
                <wp:wrapNone/>
                <wp:docPr id="5"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71755"/>
                        </a:xfrm>
                        <a:prstGeom prst="ellipse">
                          <a:avLst/>
                        </a:prstGeom>
                        <a:solidFill>
                          <a:srgbClr val="000000"/>
                        </a:solidFill>
                        <a:ln w="9525">
                          <a:solidFill>
                            <a:srgbClr val="000000"/>
                          </a:solidFill>
                          <a:round/>
                          <a:headEnd/>
                          <a:tailEnd/>
                        </a:ln>
                      </wps:spPr>
                      <wps:bodyPr rot="0" vert="horz" wrap="none" lIns="91440" tIns="45720" rIns="91440" bIns="45720" anchor="ctr" anchorCtr="0" upright="1">
                        <a:noAutofit/>
                      </wps:bodyPr>
                    </wps:wsp>
                  </a:graphicData>
                </a:graphic>
              </wp:anchor>
            </w:drawing>
          </mc:Choice>
          <mc:Fallback>
            <w:pict>
              <v:oval w14:anchorId="477EAE76" id="Oval 38" o:spid="_x0000_s1026" style="position:absolute;margin-left:0;margin-top:276.5pt;width:5.6pt;height:5.65pt;z-index:251771904;visibility:visible;mso-wrap-style:non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" fillcolor="black">
                <w10:wrap anchorx="margin"/>
              </v:oval>
            </w:pict>
          </mc:Fallback>
        </mc:AlternateContent>
      </w:r>
      <w:r w:rsidRPr="004C7949">
        <w:rPr>
          <w:sz w:val="20"/>
          <w:lang w:val="en-US"/>
        </w:rPr>
        <w:t xml:space="preserve">    </w:t>
      </w:r>
      <w:r w:rsidRPr="00FE4B17">
        <w:rPr>
          <w:sz w:val="18"/>
          <w:lang w:val="en-US"/>
        </w:rPr>
        <w:t>= employee with distinct size of continuous attribute</w:t>
      </w:r>
    </w:p>
    <w:tbl>
      <w:tblPr>
        <w:tblpPr w:leftFromText="180" w:rightFromText="180" w:vertAnchor="text" w:horzAnchor="margin" w:tblpY="-35"/>
        <w:tblW w:w="5000" w:type="pct"/>
        <w:tblCellMar>
          <w:left w:w="0" w:type="dxa"/>
          <w:right w:w="0" w:type="dxa"/>
        </w:tblCellMar>
        <w:tblLook w:val="0420" w:firstRow="1" w:lastRow="0" w:firstColumn="0" w:lastColumn="0" w:noHBand="0" w:noVBand="1"/>
      </w:tblPr>
      <w:tblGrid>
        <w:gridCol w:w="2158"/>
        <w:gridCol w:w="2853"/>
        <w:gridCol w:w="4373"/>
      </w:tblGrid>
      <w:tr w:rsidR="00A059DB" w:rsidRPr="00FE4B17" w14:paraId="299943E1" w14:textId="77777777" w:rsidTr="00A059DB">
        <w:trPr>
          <w:trHeight w:val="58"/>
        </w:trPr>
        <w:tc>
          <w:tcPr>
            <w:tcW w:w="1150" w:type="pc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1EB85A22" w14:textId="0DAB95DB" w:rsidR="00A059DB" w:rsidRPr="00FE4B17" w:rsidRDefault="00A059DB" w:rsidP="00A059DB">
            <w:pPr>
              <w:spacing w:line="240" w:lineRule="auto"/>
              <w:rPr>
                <w:b/>
                <w:bCs/>
                <w:lang w:val="en-US" w:eastAsia="en-AU"/>
              </w:rPr>
            </w:pPr>
            <w:r w:rsidRPr="00FE4B17">
              <w:rPr>
                <w:b/>
                <w:bCs/>
                <w:lang w:val="en-US" w:eastAsia="en-AU"/>
              </w:rPr>
              <w:t>Perspective</w:t>
            </w:r>
          </w:p>
        </w:tc>
        <w:tc>
          <w:tcPr>
            <w:tcW w:w="15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1668240" w14:textId="77777777" w:rsidR="00A059DB" w:rsidRPr="00FE4B17" w:rsidRDefault="00A059DB" w:rsidP="00A059DB">
            <w:pPr>
              <w:spacing w:line="240" w:lineRule="auto"/>
              <w:jc w:val="center"/>
              <w:rPr>
                <w:b/>
                <w:lang w:val="en-US" w:eastAsia="en-GB"/>
              </w:rPr>
            </w:pPr>
            <w:r w:rsidRPr="00FE4B17">
              <w:rPr>
                <w:b/>
                <w:lang w:val="en-US" w:eastAsia="en-GB"/>
              </w:rPr>
              <w:t>Schematic Depiction</w:t>
            </w:r>
          </w:p>
        </w:tc>
        <w:tc>
          <w:tcPr>
            <w:tcW w:w="23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49F980E" w14:textId="77777777" w:rsidR="00A059DB" w:rsidRPr="00FE4B17" w:rsidRDefault="00A059DB" w:rsidP="00A059DB">
            <w:pPr>
              <w:spacing w:line="240" w:lineRule="auto"/>
              <w:rPr>
                <w:b/>
                <w:bCs/>
                <w:lang w:val="en-US" w:eastAsia="en-AU"/>
              </w:rPr>
            </w:pPr>
            <w:r w:rsidRPr="00FE4B17">
              <w:rPr>
                <w:b/>
                <w:bCs/>
                <w:lang w:val="en-US" w:eastAsia="en-AU"/>
              </w:rPr>
              <w:t>Explanation</w:t>
            </w:r>
          </w:p>
        </w:tc>
      </w:tr>
      <w:tr w:rsidR="00A059DB" w:rsidRPr="00FE4B17" w14:paraId="78605D3A" w14:textId="77777777" w:rsidTr="00A059DB">
        <w:trPr>
          <w:trHeight w:val="861"/>
        </w:trPr>
        <w:tc>
          <w:tcPr>
            <w:tcW w:w="1150"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77CDCCB3" w14:textId="799AD863" w:rsidR="00A059DB" w:rsidRPr="00FE4B17" w:rsidRDefault="00A059DB" w:rsidP="00A059DB">
            <w:pPr>
              <w:spacing w:line="240" w:lineRule="auto"/>
              <w:rPr>
                <w:bCs/>
                <w:lang w:val="en-US" w:eastAsia="en-AU"/>
              </w:rPr>
            </w:pPr>
            <w:r w:rsidRPr="00FE4B17">
              <w:rPr>
                <w:bCs/>
                <w:lang w:val="en-US" w:eastAsia="en-AU"/>
              </w:rPr>
              <w:t>Focal individual</w:t>
            </w:r>
          </w:p>
        </w:tc>
        <w:tc>
          <w:tcPr>
            <w:tcW w:w="15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32F78C" w14:textId="77777777" w:rsidR="00A059DB" w:rsidRDefault="00A059DB" w:rsidP="00A059DB">
            <w:pPr>
              <w:spacing w:line="240" w:lineRule="auto"/>
              <w:jc w:val="center"/>
              <w:rPr>
                <w:bCs/>
                <w:lang w:val="en-US" w:eastAsia="en-AU"/>
              </w:rPr>
            </w:pPr>
          </w:p>
          <w:p w14:paraId="174F8DE7" w14:textId="77777777" w:rsidR="00A059DB" w:rsidRDefault="00A059DB" w:rsidP="00A059DB">
            <w:pPr>
              <w:spacing w:line="240" w:lineRule="auto"/>
              <w:jc w:val="center"/>
              <w:rPr>
                <w:bCs/>
                <w:lang w:val="en-US" w:eastAsia="en-AU"/>
              </w:rPr>
            </w:pPr>
            <w:r w:rsidRPr="00FE4B17">
              <w:rPr>
                <w:bCs/>
                <w:noProof/>
                <w:lang w:eastAsia="en-GB"/>
              </w:rPr>
              <w:drawing>
                <wp:inline distT="0" distB="0" distL="0" distR="0" wp14:anchorId="6CACA012" wp14:editId="3585CB40">
                  <wp:extent cx="884876" cy="318448"/>
                  <wp:effectExtent l="0" t="0" r="0" b="5715"/>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2827" cy="324908"/>
                          </a:xfrm>
                          <a:prstGeom prst="rect">
                            <a:avLst/>
                          </a:prstGeom>
                          <a:noFill/>
                        </pic:spPr>
                      </pic:pic>
                    </a:graphicData>
                  </a:graphic>
                </wp:inline>
              </w:drawing>
            </w:r>
          </w:p>
          <w:p w14:paraId="62039ACD" w14:textId="77777777" w:rsidR="00A059DB" w:rsidRPr="00FE4B17" w:rsidRDefault="00A059DB" w:rsidP="00A059DB">
            <w:pPr>
              <w:spacing w:line="240" w:lineRule="auto"/>
              <w:jc w:val="center"/>
              <w:rPr>
                <w:bCs/>
                <w:lang w:val="en-US" w:eastAsia="en-AU"/>
              </w:rPr>
            </w:pPr>
          </w:p>
        </w:tc>
        <w:tc>
          <w:tcPr>
            <w:tcW w:w="2330"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3F569A0B" w14:textId="77777777" w:rsidR="00A059DB" w:rsidRPr="00FE4B17" w:rsidRDefault="00A059DB" w:rsidP="00A059DB">
            <w:pPr>
              <w:spacing w:line="240" w:lineRule="auto"/>
              <w:rPr>
                <w:bCs/>
                <w:szCs w:val="20"/>
                <w:lang w:val="en-US" w:eastAsia="en-AU"/>
              </w:rPr>
            </w:pPr>
            <w:r w:rsidRPr="00FE4B17">
              <w:rPr>
                <w:bCs/>
                <w:szCs w:val="20"/>
                <w:lang w:val="en-US" w:eastAsia="en-AU"/>
              </w:rPr>
              <w:t>Influence of focal employee’s extrinsic motivation on their knowledge-</w:t>
            </w:r>
            <w:r>
              <w:rPr>
                <w:bCs/>
                <w:szCs w:val="20"/>
                <w:lang w:val="en-US" w:eastAsia="en-AU"/>
              </w:rPr>
              <w:t>seeking</w:t>
            </w:r>
            <w:r w:rsidRPr="00FE4B17">
              <w:rPr>
                <w:bCs/>
                <w:szCs w:val="20"/>
                <w:lang w:val="en-US" w:eastAsia="en-AU"/>
              </w:rPr>
              <w:t xml:space="preserve"> and knowledge-</w:t>
            </w:r>
            <w:r>
              <w:rPr>
                <w:bCs/>
                <w:szCs w:val="20"/>
                <w:lang w:val="en-US" w:eastAsia="en-AU"/>
              </w:rPr>
              <w:t>providing</w:t>
            </w:r>
            <w:r w:rsidRPr="00FE4B17">
              <w:rPr>
                <w:bCs/>
                <w:szCs w:val="20"/>
                <w:lang w:val="en-US" w:eastAsia="en-AU"/>
              </w:rPr>
              <w:t xml:space="preserve"> ties independent of the other individual involved in the exchange relationship</w:t>
            </w:r>
          </w:p>
        </w:tc>
      </w:tr>
      <w:tr w:rsidR="00A059DB" w:rsidRPr="00FE4B17" w14:paraId="3A1D67D4" w14:textId="77777777" w:rsidTr="00A059DB">
        <w:trPr>
          <w:trHeight w:val="860"/>
        </w:trPr>
        <w:tc>
          <w:tcPr>
            <w:tcW w:w="1150" w:type="pct"/>
            <w:vMerge/>
            <w:tcBorders>
              <w:left w:val="single" w:sz="8" w:space="0" w:color="000000"/>
              <w:right w:val="single" w:sz="8" w:space="0" w:color="000000"/>
            </w:tcBorders>
            <w:shd w:val="clear" w:color="auto" w:fill="auto"/>
            <w:tcMar>
              <w:top w:w="72" w:type="dxa"/>
              <w:left w:w="144" w:type="dxa"/>
              <w:bottom w:w="72" w:type="dxa"/>
              <w:right w:w="144" w:type="dxa"/>
            </w:tcMar>
            <w:vAlign w:val="center"/>
          </w:tcPr>
          <w:p w14:paraId="23E573FB" w14:textId="77777777" w:rsidR="00A059DB" w:rsidRPr="00FE4B17" w:rsidRDefault="00A059DB" w:rsidP="00A059DB">
            <w:pPr>
              <w:spacing w:line="240" w:lineRule="auto"/>
              <w:rPr>
                <w:bCs/>
                <w:lang w:val="en-US" w:eastAsia="en-AU"/>
              </w:rPr>
            </w:pPr>
          </w:p>
        </w:tc>
        <w:tc>
          <w:tcPr>
            <w:tcW w:w="15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49F2C0A" w14:textId="0B8DF073" w:rsidR="00A059DB" w:rsidRPr="00FE4B17" w:rsidRDefault="00A059DB" w:rsidP="00A059DB">
            <w:pPr>
              <w:spacing w:line="240" w:lineRule="auto"/>
              <w:jc w:val="center"/>
              <w:rPr>
                <w:bCs/>
                <w:noProof/>
                <w:lang w:val="en-US" w:eastAsia="en-US"/>
              </w:rPr>
            </w:pPr>
            <w:r w:rsidRPr="00FE4B17">
              <w:rPr>
                <w:bCs/>
                <w:noProof/>
                <w:lang w:eastAsia="en-GB"/>
              </w:rPr>
              <w:drawing>
                <wp:inline distT="0" distB="0" distL="0" distR="0" wp14:anchorId="68D321B3" wp14:editId="53231182">
                  <wp:extent cx="956948" cy="344384"/>
                  <wp:effectExtent l="0" t="0" r="0" b="0"/>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6741" cy="355106"/>
                          </a:xfrm>
                          <a:prstGeom prst="rect">
                            <a:avLst/>
                          </a:prstGeom>
                          <a:noFill/>
                        </pic:spPr>
                      </pic:pic>
                    </a:graphicData>
                  </a:graphic>
                </wp:inline>
              </w:drawing>
            </w:r>
          </w:p>
        </w:tc>
        <w:tc>
          <w:tcPr>
            <w:tcW w:w="2330"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695CE3" w14:textId="77777777" w:rsidR="00A059DB" w:rsidRPr="00FE4B17" w:rsidRDefault="00A059DB" w:rsidP="00A059DB">
            <w:pPr>
              <w:spacing w:line="240" w:lineRule="auto"/>
              <w:rPr>
                <w:bCs/>
                <w:szCs w:val="20"/>
                <w:lang w:val="en-US" w:eastAsia="en-AU"/>
              </w:rPr>
            </w:pPr>
          </w:p>
        </w:tc>
      </w:tr>
      <w:tr w:rsidR="00A059DB" w:rsidRPr="00FE4B17" w14:paraId="4F6ED1C3" w14:textId="77777777" w:rsidTr="00A059DB">
        <w:trPr>
          <w:trHeight w:val="1134"/>
        </w:trPr>
        <w:tc>
          <w:tcPr>
            <w:tcW w:w="11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24F10E" w14:textId="77777777" w:rsidR="00A059DB" w:rsidRPr="00FE4B17" w:rsidRDefault="00A059DB" w:rsidP="00A059DB">
            <w:pPr>
              <w:spacing w:line="240" w:lineRule="auto"/>
              <w:rPr>
                <w:bCs/>
                <w:lang w:val="en-US" w:eastAsia="en-AU"/>
              </w:rPr>
            </w:pPr>
            <w:r w:rsidRPr="00FE4B17">
              <w:rPr>
                <w:bCs/>
                <w:lang w:val="en-US" w:eastAsia="en-AU"/>
              </w:rPr>
              <w:t>Dyadic similarity</w:t>
            </w:r>
          </w:p>
        </w:tc>
        <w:tc>
          <w:tcPr>
            <w:tcW w:w="15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40730A" w14:textId="4EDEE02E" w:rsidR="00A059DB" w:rsidRPr="00FE4B17" w:rsidRDefault="00A059DB" w:rsidP="00A059DB">
            <w:pPr>
              <w:spacing w:line="240" w:lineRule="auto"/>
              <w:jc w:val="center"/>
              <w:rPr>
                <w:bCs/>
                <w:lang w:val="en-US" w:eastAsia="en-AU"/>
              </w:rPr>
            </w:pPr>
            <w:r w:rsidRPr="00FE4B17">
              <w:rPr>
                <w:bCs/>
                <w:noProof/>
                <w:lang w:eastAsia="en-GB"/>
              </w:rPr>
              <mc:AlternateContent>
                <mc:Choice Requires="wpg">
                  <w:drawing>
                    <wp:anchor distT="0" distB="0" distL="114300" distR="114300" simplePos="0" relativeHeight="251769856" behindDoc="0" locked="0" layoutInCell="1" allowOverlap="1" wp14:anchorId="2D7FDEED" wp14:editId="05A107C4">
                      <wp:simplePos x="0" y="0"/>
                      <wp:positionH relativeFrom="column">
                        <wp:posOffset>276860</wp:posOffset>
                      </wp:positionH>
                      <wp:positionV relativeFrom="paragraph">
                        <wp:posOffset>39370</wp:posOffset>
                      </wp:positionV>
                      <wp:extent cx="1003300" cy="359410"/>
                      <wp:effectExtent l="0" t="0" r="25400" b="21590"/>
                      <wp:wrapNone/>
                      <wp:docPr id="457" name="Group 35"/>
                      <wp:cNvGraphicFramePr/>
                      <a:graphic xmlns:a="http://schemas.openxmlformats.org/drawingml/2006/main">
                        <a:graphicData uri="http://schemas.microsoft.com/office/word/2010/wordprocessingGroup">
                          <wpg:wgp>
                            <wpg:cNvGrpSpPr/>
                            <wpg:grpSpPr>
                              <a:xfrm>
                                <a:off x="0" y="0"/>
                                <a:ext cx="1003300" cy="359410"/>
                                <a:chOff x="0" y="1552059"/>
                                <a:chExt cx="1004389" cy="360000"/>
                              </a:xfrm>
                            </wpg:grpSpPr>
                            <wpg:grpSp>
                              <wpg:cNvPr id="458" name="Group 19"/>
                              <wpg:cNvGrpSpPr>
                                <a:grpSpLocks noChangeAspect="1"/>
                              </wpg:cNvGrpSpPr>
                              <wpg:grpSpPr>
                                <a:xfrm>
                                  <a:off x="0" y="1552059"/>
                                  <a:ext cx="788033" cy="360000"/>
                                  <a:chOff x="0" y="1552059"/>
                                  <a:chExt cx="3152130" cy="1440000"/>
                                </a:xfrm>
                              </wpg:grpSpPr>
                              <wps:wsp>
                                <wps:cNvPr id="459" name="Oval 20"/>
                                <wps:cNvSpPr/>
                                <wps:spPr>
                                  <a:xfrm>
                                    <a:off x="0" y="1552059"/>
                                    <a:ext cx="1439999" cy="1440000"/>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460" name="Straight Connector 21"/>
                                <wps:cNvCnPr/>
                                <wps:spPr>
                                  <a:xfrm flipV="1">
                                    <a:off x="1439997" y="2271542"/>
                                    <a:ext cx="1280135" cy="517"/>
                                  </a:xfrm>
                                  <a:prstGeom prst="line">
                                    <a:avLst/>
                                  </a:prstGeom>
                                  <a:noFill/>
                                  <a:ln w="19050" cap="flat" cmpd="sng" algn="ctr">
                                    <a:solidFill>
                                      <a:sysClr val="windowText" lastClr="000000"/>
                                    </a:solidFill>
                                    <a:prstDash val="solid"/>
                                    <a:miter lim="800000"/>
                                  </a:ln>
                                  <a:effectLst/>
                                </wps:spPr>
                                <wps:bodyPr/>
                              </wps:wsp>
                              <wps:wsp>
                                <wps:cNvPr id="469" name="Isosceles Triangle 22"/>
                                <wps:cNvSpPr/>
                                <wps:spPr>
                                  <a:xfrm rot="5400000">
                                    <a:off x="2504130" y="2055539"/>
                                    <a:ext cx="864000" cy="432000"/>
                                  </a:xfrm>
                                  <a:prstGeom prst="triangl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470" name="Oval 23"/>
                              <wps:cNvSpPr>
                                <a:spLocks noChangeAspect="1"/>
                              </wps:cNvSpPr>
                              <wps:spPr>
                                <a:xfrm>
                                  <a:off x="788034" y="1623929"/>
                                  <a:ext cx="216355" cy="216355"/>
                                </a:xfrm>
                                <a:prstGeom prst="ellipse">
                                  <a:avLst/>
                                </a:prstGeom>
                                <a:solidFill>
                                  <a:sysClr val="windowText" lastClr="000000"/>
                                </a:solid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33D493" id="Group 35" o:spid="_x0000_s1026" style="position:absolute;margin-left:21.8pt;margin-top:3.1pt;width:79pt;height:28.3pt;z-index:251769856;mso-width-relative:margin;mso-height-relative:margin" coordorigin=",15520" coordsize="10043,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">
                      <v:group id="Group 19" o:spid="_x0000_s1027" style="position:absolute;top:15520;width:7880;height:3600" coordorigin=",15520" coordsize="31521,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o:lock v:ext="edit" aspectratio="t"/>
                        <v:oval id="Oval 20" o:spid="_x0000_s1028" style="position:absolute;top:15520;width:14399;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" fillcolor="windowText" strokecolor="windowText" strokeweight="1pt">
                          <v:stroke joinstyle="miter"/>
                        </v:oval>
                        <v:line id="Straight Connector 21" o:spid="_x0000_s1029" style="position:absolute;flip:y;visibility:visible;mso-wrap-style:square" from="14399,22715" to="27201,22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" strokecolor="windowText" strokeweight="1.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 o:spid="_x0000_s1030" type="#_x0000_t5" style="position:absolute;left:25041;top:20555;width:8640;height:43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" fillcolor="windowText" strokecolor="windowText" strokeweight="1pt"/>
                      </v:group>
                      <v:oval id="Oval 23" o:spid="_x0000_s1031" style="position:absolute;left:7880;top:16239;width:2163;height:2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" fillcolor="windowText" strokecolor="windowText" strokeweight="1pt">
                        <v:stroke joinstyle="miter"/>
                        <v:path arrowok="t"/>
                        <o:lock v:ext="edit" aspectratio="t"/>
                      </v:oval>
                    </v:group>
                  </w:pict>
                </mc:Fallback>
              </mc:AlternateContent>
            </w:r>
          </w:p>
        </w:tc>
        <w:tc>
          <w:tcPr>
            <w:tcW w:w="23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8A0F03" w14:textId="77777777" w:rsidR="00A059DB" w:rsidRPr="00FE4B17" w:rsidRDefault="00A059DB" w:rsidP="00A059DB">
            <w:pPr>
              <w:spacing w:line="240" w:lineRule="auto"/>
              <w:rPr>
                <w:bCs/>
                <w:szCs w:val="20"/>
                <w:lang w:val="en-US" w:eastAsia="en-AU"/>
              </w:rPr>
            </w:pPr>
            <w:r w:rsidRPr="00FE4B17">
              <w:rPr>
                <w:bCs/>
                <w:szCs w:val="20"/>
                <w:lang w:val="en-US" w:eastAsia="en-AU"/>
              </w:rPr>
              <w:t>Influence of the interplay of the extrinsic motivation of both parties involved in an exchange relationship on their propensity to be connected by a tie</w:t>
            </w:r>
          </w:p>
        </w:tc>
      </w:tr>
      <w:tr w:rsidR="00A059DB" w:rsidRPr="00FE4B17" w14:paraId="773FFBD2" w14:textId="77777777" w:rsidTr="00A059DB">
        <w:trPr>
          <w:trHeight w:val="1134"/>
        </w:trPr>
        <w:tc>
          <w:tcPr>
            <w:tcW w:w="1150" w:type="pct"/>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tcPr>
          <w:p w14:paraId="6972005A" w14:textId="77777777" w:rsidR="00A059DB" w:rsidRPr="00FE4B17" w:rsidRDefault="00A059DB" w:rsidP="00A059DB">
            <w:pPr>
              <w:spacing w:line="240" w:lineRule="auto"/>
              <w:rPr>
                <w:bCs/>
                <w:lang w:val="en-US" w:eastAsia="en-AU"/>
              </w:rPr>
            </w:pPr>
            <w:r w:rsidRPr="00FE4B17">
              <w:rPr>
                <w:bCs/>
                <w:lang w:val="en-US" w:eastAsia="en-AU"/>
              </w:rPr>
              <w:t>Dyadic reciprocity</w:t>
            </w:r>
          </w:p>
        </w:tc>
        <w:tc>
          <w:tcPr>
            <w:tcW w:w="15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58466B8" w14:textId="6E786B1F" w:rsidR="00A059DB" w:rsidRPr="00FE4B17" w:rsidRDefault="006958AE" w:rsidP="00A059DB">
            <w:pPr>
              <w:spacing w:line="240" w:lineRule="auto"/>
              <w:jc w:val="center"/>
              <w:rPr>
                <w:lang w:val="en-US" w:eastAsia="en-GB"/>
              </w:rPr>
            </w:pPr>
            <w:r>
              <w:rPr>
                <w:noProof/>
                <w:lang w:eastAsia="en-GB"/>
              </w:rPr>
              <w:drawing>
                <wp:inline distT="0" distB="0" distL="0" distR="0" wp14:anchorId="1CB26EAA" wp14:editId="044C208A">
                  <wp:extent cx="1012190" cy="372110"/>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12190" cy="372110"/>
                          </a:xfrm>
                          <a:prstGeom prst="rect">
                            <a:avLst/>
                          </a:prstGeom>
                          <a:noFill/>
                        </pic:spPr>
                      </pic:pic>
                    </a:graphicData>
                  </a:graphic>
                </wp:inline>
              </w:drawing>
            </w:r>
          </w:p>
        </w:tc>
        <w:tc>
          <w:tcPr>
            <w:tcW w:w="23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3657B82" w14:textId="77777777" w:rsidR="00A059DB" w:rsidRPr="00FE4B17" w:rsidRDefault="00A059DB" w:rsidP="00A059DB">
            <w:pPr>
              <w:spacing w:line="240" w:lineRule="auto"/>
              <w:rPr>
                <w:bCs/>
                <w:szCs w:val="20"/>
                <w:lang w:val="en-US" w:eastAsia="en-AU"/>
              </w:rPr>
            </w:pPr>
            <w:r w:rsidRPr="00FE4B17">
              <w:rPr>
                <w:bCs/>
                <w:szCs w:val="20"/>
                <w:lang w:val="en-US" w:eastAsia="en-AU"/>
              </w:rPr>
              <w:t xml:space="preserve">Influence of the interplay of the extrinsic motivation of both parties involved in an exchange relationship on their propensity to </w:t>
            </w:r>
            <w:r>
              <w:rPr>
                <w:bCs/>
                <w:szCs w:val="20"/>
                <w:lang w:val="en-US" w:eastAsia="en-AU"/>
              </w:rPr>
              <w:t>exchange knowledge reciprocally</w:t>
            </w:r>
          </w:p>
        </w:tc>
      </w:tr>
    </w:tbl>
    <w:p w14:paraId="32456FC8" w14:textId="77777777" w:rsidR="008E2CAC" w:rsidRPr="00FE4B17" w:rsidRDefault="008E2CAC" w:rsidP="00574DE0">
      <w:pPr>
        <w:keepNext/>
        <w:keepLines/>
        <w:spacing w:line="240" w:lineRule="auto"/>
        <w:jc w:val="center"/>
        <w:outlineLvl w:val="0"/>
        <w:rPr>
          <w:b/>
          <w:i/>
          <w:lang w:val="en-US"/>
        </w:rPr>
      </w:pPr>
      <w:r w:rsidRPr="00FE4B17">
        <w:rPr>
          <w:b/>
          <w:lang w:val="en-US"/>
        </w:rPr>
        <w:br w:type="page"/>
      </w:r>
      <w:r w:rsidRPr="00FE4B17">
        <w:rPr>
          <w:b/>
          <w:lang w:val="en-US" w:eastAsia="en-AU"/>
        </w:rPr>
        <w:lastRenderedPageBreak/>
        <w:t>TABLE 2</w:t>
      </w:r>
    </w:p>
    <w:p w14:paraId="2CDE1B15" w14:textId="77777777" w:rsidR="008E2CAC" w:rsidRPr="00FE4B17" w:rsidRDefault="008E2CAC" w:rsidP="008E2CAC">
      <w:pPr>
        <w:pStyle w:val="Caption"/>
        <w:spacing w:line="240" w:lineRule="auto"/>
        <w:jc w:val="center"/>
        <w:rPr>
          <w:b/>
          <w:i w:val="0"/>
          <w:szCs w:val="24"/>
          <w:lang w:val="en-US"/>
        </w:rPr>
      </w:pPr>
      <w:r w:rsidRPr="00FE4B17">
        <w:rPr>
          <w:b/>
          <w:i w:val="0"/>
          <w:szCs w:val="24"/>
          <w:lang w:val="en-US"/>
        </w:rPr>
        <w:t>Descriptive Statistics for Network Characteristics and Individual Attributes</w:t>
      </w:r>
    </w:p>
    <w:tbl>
      <w:tblPr>
        <w:tblpPr w:leftFromText="141" w:rightFromText="141" w:vertAnchor="text" w:horzAnchor="margin" w:tblpY="406"/>
        <w:tblW w:w="90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30"/>
        <w:gridCol w:w="1042"/>
        <w:gridCol w:w="1042"/>
        <w:gridCol w:w="1043"/>
        <w:gridCol w:w="1042"/>
        <w:gridCol w:w="1042"/>
        <w:gridCol w:w="1043"/>
      </w:tblGrid>
      <w:tr w:rsidR="008E2CAC" w:rsidRPr="00FE4B17" w14:paraId="451F7B23" w14:textId="77777777" w:rsidTr="00FD20B3">
        <w:trPr>
          <w:trHeight w:val="20"/>
        </w:trPr>
        <w:tc>
          <w:tcPr>
            <w:tcW w:w="2830" w:type="dxa"/>
            <w:shd w:val="clear" w:color="000000" w:fill="FFFFFF"/>
            <w:noWrap/>
            <w:vAlign w:val="bottom"/>
            <w:hideMark/>
          </w:tcPr>
          <w:p w14:paraId="5FC1BCC9" w14:textId="77777777" w:rsidR="008E2CAC" w:rsidRPr="00FE4B17" w:rsidRDefault="008E2CAC" w:rsidP="00FD20B3">
            <w:pPr>
              <w:spacing w:line="240" w:lineRule="auto"/>
              <w:jc w:val="left"/>
              <w:rPr>
                <w:b/>
                <w:bCs/>
                <w:color w:val="3F3F3F"/>
                <w:sz w:val="20"/>
                <w:szCs w:val="20"/>
                <w:lang w:val="en-US"/>
              </w:rPr>
            </w:pPr>
            <w:bookmarkStart w:id="138" w:name="RANGE!A2"/>
            <w:r w:rsidRPr="00FE4B17">
              <w:rPr>
                <w:b/>
                <w:bCs/>
                <w:color w:val="3F3F3F"/>
                <w:sz w:val="20"/>
                <w:szCs w:val="20"/>
                <w:lang w:val="en-US"/>
              </w:rPr>
              <w:t>Characteristic</w:t>
            </w:r>
            <w:bookmarkEnd w:id="138"/>
          </w:p>
        </w:tc>
        <w:tc>
          <w:tcPr>
            <w:tcW w:w="1042" w:type="dxa"/>
            <w:shd w:val="clear" w:color="000000" w:fill="FFFFFF"/>
            <w:noWrap/>
            <w:vAlign w:val="bottom"/>
            <w:hideMark/>
          </w:tcPr>
          <w:p w14:paraId="267441CA"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Team 1</w:t>
            </w:r>
          </w:p>
        </w:tc>
        <w:tc>
          <w:tcPr>
            <w:tcW w:w="1042" w:type="dxa"/>
            <w:shd w:val="clear" w:color="000000" w:fill="FFFFFF"/>
            <w:noWrap/>
            <w:vAlign w:val="bottom"/>
            <w:hideMark/>
          </w:tcPr>
          <w:p w14:paraId="550CA2E5"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Team 2</w:t>
            </w:r>
          </w:p>
        </w:tc>
        <w:tc>
          <w:tcPr>
            <w:tcW w:w="1043" w:type="dxa"/>
            <w:shd w:val="clear" w:color="000000" w:fill="FFFFFF"/>
            <w:noWrap/>
            <w:vAlign w:val="bottom"/>
            <w:hideMark/>
          </w:tcPr>
          <w:p w14:paraId="60D21417"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Team 3</w:t>
            </w:r>
          </w:p>
        </w:tc>
        <w:tc>
          <w:tcPr>
            <w:tcW w:w="1042" w:type="dxa"/>
            <w:shd w:val="clear" w:color="000000" w:fill="FFFFFF"/>
            <w:noWrap/>
            <w:vAlign w:val="bottom"/>
            <w:hideMark/>
          </w:tcPr>
          <w:p w14:paraId="76599B95"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Team 4</w:t>
            </w:r>
          </w:p>
        </w:tc>
        <w:tc>
          <w:tcPr>
            <w:tcW w:w="1042" w:type="dxa"/>
            <w:shd w:val="clear" w:color="000000" w:fill="FFFFFF"/>
            <w:noWrap/>
            <w:vAlign w:val="bottom"/>
            <w:hideMark/>
          </w:tcPr>
          <w:p w14:paraId="66B28C2D"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Team 5</w:t>
            </w:r>
          </w:p>
        </w:tc>
        <w:tc>
          <w:tcPr>
            <w:tcW w:w="1043" w:type="dxa"/>
            <w:shd w:val="clear" w:color="000000" w:fill="FFFFFF"/>
            <w:noWrap/>
            <w:vAlign w:val="bottom"/>
            <w:hideMark/>
          </w:tcPr>
          <w:p w14:paraId="6AB88DA9"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Overall network</w:t>
            </w:r>
          </w:p>
        </w:tc>
      </w:tr>
      <w:tr w:rsidR="008E2CAC" w:rsidRPr="00FE4B17" w14:paraId="6E04993D" w14:textId="77777777" w:rsidTr="00FD20B3">
        <w:trPr>
          <w:trHeight w:val="20"/>
        </w:trPr>
        <w:tc>
          <w:tcPr>
            <w:tcW w:w="2830" w:type="dxa"/>
            <w:shd w:val="clear" w:color="000000" w:fill="FFFFFF"/>
            <w:noWrap/>
            <w:vAlign w:val="bottom"/>
          </w:tcPr>
          <w:p w14:paraId="63C3D963" w14:textId="77777777" w:rsidR="008E2CAC" w:rsidRPr="00FE4B17" w:rsidRDefault="008E2CAC" w:rsidP="00FD20B3">
            <w:pPr>
              <w:spacing w:line="240" w:lineRule="auto"/>
              <w:jc w:val="left"/>
              <w:rPr>
                <w:b/>
                <w:bCs/>
                <w:color w:val="3F3F3F"/>
                <w:sz w:val="20"/>
                <w:szCs w:val="20"/>
                <w:lang w:val="en-US"/>
              </w:rPr>
            </w:pPr>
            <w:r w:rsidRPr="00FE4B17">
              <w:rPr>
                <w:color w:val="3F3F3F"/>
                <w:sz w:val="18"/>
                <w:szCs w:val="18"/>
                <w:lang w:val="en-US"/>
              </w:rPr>
              <w:t>Sector</w:t>
            </w:r>
          </w:p>
        </w:tc>
        <w:tc>
          <w:tcPr>
            <w:tcW w:w="1042" w:type="dxa"/>
            <w:shd w:val="clear" w:color="000000" w:fill="FFFFFF"/>
            <w:noWrap/>
            <w:vAlign w:val="bottom"/>
          </w:tcPr>
          <w:p w14:paraId="6B77857A" w14:textId="77777777" w:rsidR="008E2CAC" w:rsidRPr="00FE4B17" w:rsidRDefault="008E2CAC" w:rsidP="00FD20B3">
            <w:pPr>
              <w:spacing w:line="240" w:lineRule="auto"/>
              <w:jc w:val="center"/>
              <w:rPr>
                <w:b/>
                <w:bCs/>
                <w:color w:val="3F3F3F"/>
                <w:sz w:val="20"/>
                <w:szCs w:val="20"/>
                <w:lang w:val="en-US"/>
              </w:rPr>
            </w:pPr>
            <w:r w:rsidRPr="00FE4B17">
              <w:rPr>
                <w:color w:val="3F3F3F"/>
                <w:sz w:val="18"/>
                <w:szCs w:val="18"/>
                <w:lang w:val="en-US"/>
              </w:rPr>
              <w:t>energy supply</w:t>
            </w:r>
          </w:p>
        </w:tc>
        <w:tc>
          <w:tcPr>
            <w:tcW w:w="1042" w:type="dxa"/>
            <w:shd w:val="clear" w:color="000000" w:fill="FFFFFF"/>
            <w:noWrap/>
            <w:vAlign w:val="bottom"/>
          </w:tcPr>
          <w:p w14:paraId="63488358" w14:textId="77777777" w:rsidR="008E2CAC" w:rsidRPr="00FE4B17" w:rsidRDefault="008E2CAC" w:rsidP="00FD20B3">
            <w:pPr>
              <w:spacing w:line="240" w:lineRule="auto"/>
              <w:jc w:val="center"/>
              <w:rPr>
                <w:b/>
                <w:bCs/>
                <w:color w:val="3F3F3F"/>
                <w:sz w:val="20"/>
                <w:szCs w:val="20"/>
                <w:lang w:val="en-US"/>
              </w:rPr>
            </w:pPr>
            <w:r w:rsidRPr="00FE4B17">
              <w:rPr>
                <w:color w:val="3F3F3F"/>
                <w:sz w:val="18"/>
                <w:szCs w:val="18"/>
                <w:lang w:val="en-US"/>
              </w:rPr>
              <w:t>banking</w:t>
            </w:r>
          </w:p>
        </w:tc>
        <w:tc>
          <w:tcPr>
            <w:tcW w:w="3127" w:type="dxa"/>
            <w:gridSpan w:val="3"/>
            <w:shd w:val="clear" w:color="000000" w:fill="FFFFFF"/>
            <w:noWrap/>
            <w:vAlign w:val="bottom"/>
          </w:tcPr>
          <w:p w14:paraId="6FE3A1B4" w14:textId="77777777" w:rsidR="008E2CAC" w:rsidRPr="00FE4B17" w:rsidRDefault="008E2CAC" w:rsidP="00FD20B3">
            <w:pPr>
              <w:spacing w:line="240" w:lineRule="auto"/>
              <w:jc w:val="center"/>
              <w:rPr>
                <w:b/>
                <w:bCs/>
                <w:color w:val="3F3F3F"/>
                <w:sz w:val="20"/>
                <w:szCs w:val="20"/>
                <w:lang w:val="en-US"/>
              </w:rPr>
            </w:pPr>
            <w:r w:rsidRPr="00FE4B17">
              <w:rPr>
                <w:color w:val="3F3F3F"/>
                <w:sz w:val="18"/>
                <w:szCs w:val="18"/>
                <w:lang w:val="en-US"/>
              </w:rPr>
              <w:t>postal services</w:t>
            </w:r>
          </w:p>
        </w:tc>
        <w:tc>
          <w:tcPr>
            <w:tcW w:w="1043" w:type="dxa"/>
            <w:shd w:val="clear" w:color="000000" w:fill="FFFFFF"/>
            <w:noWrap/>
            <w:vAlign w:val="bottom"/>
          </w:tcPr>
          <w:p w14:paraId="0ABF7553" w14:textId="77777777" w:rsidR="008E2CAC" w:rsidRPr="00FE4B17" w:rsidRDefault="008E2CAC" w:rsidP="00FD20B3">
            <w:pPr>
              <w:spacing w:line="240" w:lineRule="auto"/>
              <w:jc w:val="center"/>
              <w:rPr>
                <w:b/>
                <w:bCs/>
                <w:color w:val="3F3F3F"/>
                <w:sz w:val="20"/>
                <w:szCs w:val="20"/>
                <w:lang w:val="en-US"/>
              </w:rPr>
            </w:pPr>
            <w:r w:rsidRPr="00FE4B17">
              <w:rPr>
                <w:b/>
                <w:bCs/>
                <w:color w:val="3F3F3F"/>
                <w:sz w:val="20"/>
                <w:szCs w:val="20"/>
                <w:lang w:val="en-US"/>
              </w:rPr>
              <w:t>3</w:t>
            </w:r>
          </w:p>
        </w:tc>
      </w:tr>
      <w:tr w:rsidR="008E2CAC" w:rsidRPr="00FE4B17" w14:paraId="43DB14AA" w14:textId="77777777" w:rsidTr="00FD20B3">
        <w:trPr>
          <w:trHeight w:val="20"/>
        </w:trPr>
        <w:tc>
          <w:tcPr>
            <w:tcW w:w="2830" w:type="dxa"/>
            <w:shd w:val="clear" w:color="000000" w:fill="FFFFFF"/>
            <w:vAlign w:val="center"/>
            <w:hideMark/>
          </w:tcPr>
          <w:p w14:paraId="417799D1"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Employees</w:t>
            </w:r>
          </w:p>
        </w:tc>
        <w:tc>
          <w:tcPr>
            <w:tcW w:w="1042" w:type="dxa"/>
            <w:shd w:val="clear" w:color="000000" w:fill="FFFFFF"/>
            <w:noWrap/>
            <w:vAlign w:val="center"/>
            <w:hideMark/>
          </w:tcPr>
          <w:p w14:paraId="2454CD0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63</w:t>
            </w:r>
          </w:p>
        </w:tc>
        <w:tc>
          <w:tcPr>
            <w:tcW w:w="1042" w:type="dxa"/>
            <w:shd w:val="clear" w:color="000000" w:fill="FFFFFF"/>
            <w:noWrap/>
            <w:vAlign w:val="center"/>
            <w:hideMark/>
          </w:tcPr>
          <w:p w14:paraId="644B5BA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8</w:t>
            </w:r>
          </w:p>
        </w:tc>
        <w:tc>
          <w:tcPr>
            <w:tcW w:w="1043" w:type="dxa"/>
            <w:shd w:val="clear" w:color="000000" w:fill="FFFFFF"/>
            <w:noWrap/>
            <w:vAlign w:val="center"/>
            <w:hideMark/>
          </w:tcPr>
          <w:p w14:paraId="3A0870D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8</w:t>
            </w:r>
          </w:p>
        </w:tc>
        <w:tc>
          <w:tcPr>
            <w:tcW w:w="1042" w:type="dxa"/>
            <w:shd w:val="clear" w:color="000000" w:fill="FFFFFF"/>
            <w:noWrap/>
            <w:vAlign w:val="center"/>
            <w:hideMark/>
          </w:tcPr>
          <w:p w14:paraId="70DD80A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6</w:t>
            </w:r>
          </w:p>
        </w:tc>
        <w:tc>
          <w:tcPr>
            <w:tcW w:w="1042" w:type="dxa"/>
            <w:shd w:val="clear" w:color="000000" w:fill="FFFFFF"/>
            <w:noWrap/>
            <w:vAlign w:val="center"/>
            <w:hideMark/>
          </w:tcPr>
          <w:p w14:paraId="7C9E833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3</w:t>
            </w:r>
          </w:p>
        </w:tc>
        <w:tc>
          <w:tcPr>
            <w:tcW w:w="1043" w:type="dxa"/>
            <w:shd w:val="clear" w:color="000000" w:fill="FFFFFF"/>
            <w:noWrap/>
            <w:vAlign w:val="center"/>
            <w:hideMark/>
          </w:tcPr>
          <w:p w14:paraId="681D3730" w14:textId="77777777" w:rsidR="008E2CAC" w:rsidRPr="00FE4B17" w:rsidRDefault="008E2CAC" w:rsidP="00FD20B3">
            <w:pPr>
              <w:spacing w:line="240" w:lineRule="auto"/>
              <w:jc w:val="center"/>
              <w:rPr>
                <w:b/>
                <w:bCs/>
                <w:color w:val="3F3F3F"/>
                <w:sz w:val="18"/>
                <w:szCs w:val="18"/>
                <w:lang w:val="en-US"/>
              </w:rPr>
            </w:pPr>
            <w:r w:rsidRPr="00FE4B17">
              <w:rPr>
                <w:b/>
                <w:bCs/>
                <w:color w:val="3F3F3F"/>
                <w:sz w:val="18"/>
                <w:szCs w:val="18"/>
                <w:lang w:val="en-US"/>
              </w:rPr>
              <w:t>138</w:t>
            </w:r>
          </w:p>
        </w:tc>
      </w:tr>
      <w:tr w:rsidR="008E2CAC" w:rsidRPr="00FE4B17" w14:paraId="173750A1" w14:textId="77777777" w:rsidTr="00FD20B3">
        <w:trPr>
          <w:trHeight w:val="20"/>
        </w:trPr>
        <w:tc>
          <w:tcPr>
            <w:tcW w:w="9084" w:type="dxa"/>
            <w:gridSpan w:val="7"/>
            <w:shd w:val="clear" w:color="000000" w:fill="FFFFFF"/>
            <w:vAlign w:val="center"/>
          </w:tcPr>
          <w:p w14:paraId="46B48AA2" w14:textId="77777777" w:rsidR="008E2CAC" w:rsidRPr="00FE4B17" w:rsidRDefault="008E2CAC" w:rsidP="00FD20B3">
            <w:pPr>
              <w:spacing w:line="240" w:lineRule="auto"/>
              <w:jc w:val="left"/>
              <w:rPr>
                <w:b/>
                <w:bCs/>
                <w:color w:val="3F3F3F"/>
                <w:sz w:val="18"/>
                <w:szCs w:val="18"/>
                <w:lang w:val="en-US"/>
              </w:rPr>
            </w:pPr>
            <w:r w:rsidRPr="00FE4B17">
              <w:rPr>
                <w:b/>
                <w:bCs/>
                <w:color w:val="3F3F3F"/>
                <w:sz w:val="18"/>
                <w:szCs w:val="18"/>
                <w:lang w:val="en-US"/>
              </w:rPr>
              <w:t>Network characteristics</w:t>
            </w:r>
          </w:p>
        </w:tc>
      </w:tr>
      <w:tr w:rsidR="00523241" w:rsidRPr="00FE4B17" w14:paraId="7A190449" w14:textId="77777777" w:rsidTr="00C53C94">
        <w:trPr>
          <w:trHeight w:val="20"/>
        </w:trPr>
        <w:tc>
          <w:tcPr>
            <w:tcW w:w="2830" w:type="dxa"/>
            <w:shd w:val="clear" w:color="000000" w:fill="FFFFFF"/>
            <w:vAlign w:val="center"/>
            <w:hideMark/>
          </w:tcPr>
          <w:p w14:paraId="401CF9EB" w14:textId="77777777" w:rsidR="00523241" w:rsidRPr="00FE4B17" w:rsidRDefault="00523241" w:rsidP="00523241">
            <w:pPr>
              <w:spacing w:line="240" w:lineRule="auto"/>
              <w:jc w:val="left"/>
              <w:rPr>
                <w:color w:val="3F3F3F"/>
                <w:sz w:val="18"/>
                <w:szCs w:val="18"/>
                <w:lang w:val="en-US"/>
              </w:rPr>
            </w:pPr>
            <w:r w:rsidRPr="00FE4B17">
              <w:rPr>
                <w:color w:val="3F3F3F"/>
                <w:sz w:val="18"/>
                <w:szCs w:val="18"/>
                <w:lang w:val="en-US"/>
              </w:rPr>
              <w:t>Density</w:t>
            </w:r>
          </w:p>
        </w:tc>
        <w:tc>
          <w:tcPr>
            <w:tcW w:w="1042" w:type="dxa"/>
            <w:shd w:val="clear" w:color="000000" w:fill="FFFFFF"/>
            <w:noWrap/>
            <w:vAlign w:val="center"/>
            <w:hideMark/>
          </w:tcPr>
          <w:p w14:paraId="32AC8683"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18%</w:t>
            </w:r>
          </w:p>
        </w:tc>
        <w:tc>
          <w:tcPr>
            <w:tcW w:w="1042" w:type="dxa"/>
            <w:shd w:val="clear" w:color="000000" w:fill="FFFFFF"/>
            <w:noWrap/>
            <w:vAlign w:val="center"/>
            <w:hideMark/>
          </w:tcPr>
          <w:p w14:paraId="1FB116C6"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20%</w:t>
            </w:r>
          </w:p>
        </w:tc>
        <w:tc>
          <w:tcPr>
            <w:tcW w:w="1043" w:type="dxa"/>
            <w:shd w:val="clear" w:color="000000" w:fill="FFFFFF"/>
            <w:noWrap/>
            <w:vAlign w:val="center"/>
            <w:hideMark/>
          </w:tcPr>
          <w:p w14:paraId="67C372D5"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30%</w:t>
            </w:r>
          </w:p>
        </w:tc>
        <w:tc>
          <w:tcPr>
            <w:tcW w:w="1042" w:type="dxa"/>
            <w:shd w:val="clear" w:color="000000" w:fill="FFFFFF"/>
            <w:noWrap/>
            <w:vAlign w:val="center"/>
            <w:hideMark/>
          </w:tcPr>
          <w:p w14:paraId="50194B77"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54%</w:t>
            </w:r>
          </w:p>
        </w:tc>
        <w:tc>
          <w:tcPr>
            <w:tcW w:w="1042" w:type="dxa"/>
            <w:shd w:val="clear" w:color="000000" w:fill="FFFFFF"/>
            <w:noWrap/>
            <w:vAlign w:val="center"/>
            <w:hideMark/>
          </w:tcPr>
          <w:p w14:paraId="7570F842"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44%</w:t>
            </w:r>
          </w:p>
        </w:tc>
        <w:tc>
          <w:tcPr>
            <w:tcW w:w="1043" w:type="dxa"/>
            <w:shd w:val="clear" w:color="000000" w:fill="FFFFFF"/>
            <w:noWrap/>
            <w:vAlign w:val="bottom"/>
            <w:hideMark/>
          </w:tcPr>
          <w:p w14:paraId="09F0E8A0" w14:textId="5972B985" w:rsidR="00523241" w:rsidRPr="00FE4B17" w:rsidRDefault="00523241" w:rsidP="00523241">
            <w:pPr>
              <w:spacing w:line="240" w:lineRule="auto"/>
              <w:jc w:val="center"/>
              <w:rPr>
                <w:b/>
                <w:color w:val="3F3F3F"/>
                <w:sz w:val="18"/>
                <w:szCs w:val="18"/>
                <w:lang w:val="en-US"/>
              </w:rPr>
            </w:pPr>
            <w:r w:rsidRPr="00FE4B17">
              <w:rPr>
                <w:b/>
                <w:color w:val="3F3F3F"/>
                <w:sz w:val="18"/>
                <w:szCs w:val="18"/>
                <w:lang w:val="en-US"/>
              </w:rPr>
              <w:t>33%</w:t>
            </w:r>
          </w:p>
        </w:tc>
      </w:tr>
      <w:tr w:rsidR="00523241" w:rsidRPr="00FE4B17" w14:paraId="6CCA9B1B" w14:textId="77777777" w:rsidTr="00C53C94">
        <w:trPr>
          <w:trHeight w:val="20"/>
        </w:trPr>
        <w:tc>
          <w:tcPr>
            <w:tcW w:w="2830" w:type="dxa"/>
            <w:shd w:val="clear" w:color="000000" w:fill="FFFFFF"/>
            <w:vAlign w:val="center"/>
          </w:tcPr>
          <w:p w14:paraId="2CC64D45" w14:textId="77777777" w:rsidR="00523241" w:rsidRPr="00FE4B17" w:rsidRDefault="00523241" w:rsidP="00523241">
            <w:pPr>
              <w:spacing w:line="240" w:lineRule="auto"/>
              <w:jc w:val="left"/>
              <w:rPr>
                <w:color w:val="3F3F3F"/>
                <w:sz w:val="18"/>
                <w:szCs w:val="18"/>
                <w:lang w:val="en-US"/>
              </w:rPr>
            </w:pPr>
            <w:r w:rsidRPr="00FE4B17">
              <w:rPr>
                <w:color w:val="3F3F3F"/>
                <w:sz w:val="18"/>
                <w:szCs w:val="18"/>
                <w:lang w:val="en-US"/>
              </w:rPr>
              <w:t>Mean seeking/providing ties</w:t>
            </w:r>
          </w:p>
        </w:tc>
        <w:tc>
          <w:tcPr>
            <w:tcW w:w="1042" w:type="dxa"/>
            <w:shd w:val="clear" w:color="000000" w:fill="FFFFFF"/>
            <w:noWrap/>
            <w:vAlign w:val="center"/>
          </w:tcPr>
          <w:p w14:paraId="4E8F2782"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11.1</w:t>
            </w:r>
          </w:p>
        </w:tc>
        <w:tc>
          <w:tcPr>
            <w:tcW w:w="1042" w:type="dxa"/>
            <w:shd w:val="clear" w:color="000000" w:fill="FFFFFF"/>
            <w:noWrap/>
            <w:vAlign w:val="center"/>
          </w:tcPr>
          <w:p w14:paraId="64EB7F17"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5.4</w:t>
            </w:r>
          </w:p>
        </w:tc>
        <w:tc>
          <w:tcPr>
            <w:tcW w:w="1043" w:type="dxa"/>
            <w:shd w:val="clear" w:color="000000" w:fill="FFFFFF"/>
            <w:noWrap/>
            <w:vAlign w:val="center"/>
          </w:tcPr>
          <w:p w14:paraId="39777F88"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5.2</w:t>
            </w:r>
          </w:p>
        </w:tc>
        <w:tc>
          <w:tcPr>
            <w:tcW w:w="1042" w:type="dxa"/>
            <w:shd w:val="clear" w:color="000000" w:fill="FFFFFF"/>
            <w:noWrap/>
            <w:vAlign w:val="center"/>
          </w:tcPr>
          <w:p w14:paraId="386446A5"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8.6</w:t>
            </w:r>
          </w:p>
        </w:tc>
        <w:tc>
          <w:tcPr>
            <w:tcW w:w="1042" w:type="dxa"/>
            <w:shd w:val="clear" w:color="000000" w:fill="FFFFFF"/>
            <w:noWrap/>
            <w:vAlign w:val="center"/>
          </w:tcPr>
          <w:p w14:paraId="79F6F14B" w14:textId="77777777" w:rsidR="00523241" w:rsidRPr="00FE4B17" w:rsidRDefault="00523241" w:rsidP="00523241">
            <w:pPr>
              <w:spacing w:line="240" w:lineRule="auto"/>
              <w:jc w:val="center"/>
              <w:rPr>
                <w:color w:val="3F3F3F"/>
                <w:sz w:val="18"/>
                <w:szCs w:val="18"/>
                <w:lang w:val="en-US"/>
              </w:rPr>
            </w:pPr>
            <w:r w:rsidRPr="00FE4B17">
              <w:rPr>
                <w:color w:val="3F3F3F"/>
                <w:sz w:val="18"/>
                <w:szCs w:val="18"/>
                <w:lang w:val="en-US"/>
              </w:rPr>
              <w:t>5.2</w:t>
            </w:r>
          </w:p>
        </w:tc>
        <w:tc>
          <w:tcPr>
            <w:tcW w:w="1043" w:type="dxa"/>
            <w:shd w:val="clear" w:color="000000" w:fill="FFFFFF"/>
            <w:noWrap/>
            <w:vAlign w:val="bottom"/>
          </w:tcPr>
          <w:p w14:paraId="1193C3C8" w14:textId="2143FA29" w:rsidR="00523241" w:rsidRPr="00FE4B17" w:rsidRDefault="00523241" w:rsidP="00523241">
            <w:pPr>
              <w:spacing w:line="240" w:lineRule="auto"/>
              <w:jc w:val="center"/>
              <w:rPr>
                <w:b/>
                <w:color w:val="3F3F3F"/>
                <w:sz w:val="18"/>
                <w:szCs w:val="18"/>
                <w:lang w:val="en-US"/>
              </w:rPr>
            </w:pPr>
            <w:r w:rsidRPr="00FE4B17">
              <w:rPr>
                <w:b/>
                <w:color w:val="3F3F3F"/>
                <w:sz w:val="18"/>
                <w:szCs w:val="18"/>
                <w:lang w:val="en-US"/>
              </w:rPr>
              <w:t>7.1</w:t>
            </w:r>
          </w:p>
        </w:tc>
      </w:tr>
      <w:tr w:rsidR="008E2CAC" w:rsidRPr="00FE4B17" w14:paraId="5A72FCB3" w14:textId="77777777" w:rsidTr="00FD20B3">
        <w:trPr>
          <w:trHeight w:val="20"/>
        </w:trPr>
        <w:tc>
          <w:tcPr>
            <w:tcW w:w="2830" w:type="dxa"/>
            <w:shd w:val="clear" w:color="000000" w:fill="FFFFFF"/>
            <w:vAlign w:val="center"/>
          </w:tcPr>
          <w:p w14:paraId="33AD57A4"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inimum seeking ties</w:t>
            </w:r>
          </w:p>
        </w:tc>
        <w:tc>
          <w:tcPr>
            <w:tcW w:w="1042" w:type="dxa"/>
            <w:shd w:val="clear" w:color="000000" w:fill="FFFFFF"/>
            <w:noWrap/>
            <w:vAlign w:val="bottom"/>
          </w:tcPr>
          <w:p w14:paraId="1C07F9B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2" w:type="dxa"/>
            <w:shd w:val="clear" w:color="000000" w:fill="FFFFFF"/>
            <w:noWrap/>
            <w:vAlign w:val="bottom"/>
          </w:tcPr>
          <w:p w14:paraId="79045BE3"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w:t>
            </w:r>
          </w:p>
        </w:tc>
        <w:tc>
          <w:tcPr>
            <w:tcW w:w="1043" w:type="dxa"/>
            <w:shd w:val="clear" w:color="000000" w:fill="FFFFFF"/>
            <w:noWrap/>
            <w:vAlign w:val="bottom"/>
          </w:tcPr>
          <w:p w14:paraId="3746155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2" w:type="dxa"/>
            <w:shd w:val="clear" w:color="000000" w:fill="FFFFFF"/>
            <w:noWrap/>
            <w:vAlign w:val="bottom"/>
          </w:tcPr>
          <w:p w14:paraId="16AC9607"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w:t>
            </w:r>
          </w:p>
        </w:tc>
        <w:tc>
          <w:tcPr>
            <w:tcW w:w="1042" w:type="dxa"/>
            <w:shd w:val="clear" w:color="000000" w:fill="FFFFFF"/>
            <w:noWrap/>
            <w:vAlign w:val="bottom"/>
          </w:tcPr>
          <w:p w14:paraId="76043699"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w:t>
            </w:r>
          </w:p>
        </w:tc>
        <w:tc>
          <w:tcPr>
            <w:tcW w:w="1043" w:type="dxa"/>
            <w:shd w:val="clear" w:color="000000" w:fill="FFFFFF"/>
            <w:noWrap/>
            <w:vAlign w:val="bottom"/>
          </w:tcPr>
          <w:p w14:paraId="1AAF844B" w14:textId="77777777" w:rsidR="008E2CAC" w:rsidRPr="00FE4B17" w:rsidRDefault="008E2CAC" w:rsidP="00FD20B3">
            <w:pPr>
              <w:spacing w:line="240" w:lineRule="auto"/>
              <w:jc w:val="center"/>
              <w:rPr>
                <w:b/>
                <w:color w:val="3F3F3F"/>
                <w:sz w:val="18"/>
                <w:szCs w:val="18"/>
                <w:lang w:val="en-US"/>
              </w:rPr>
            </w:pPr>
            <w:r w:rsidRPr="00FE4B17">
              <w:rPr>
                <w:b/>
                <w:color w:val="3F3F3F"/>
                <w:sz w:val="18"/>
                <w:szCs w:val="18"/>
                <w:lang w:val="en-US"/>
              </w:rPr>
              <w:t>2</w:t>
            </w:r>
          </w:p>
        </w:tc>
      </w:tr>
      <w:tr w:rsidR="008E2CAC" w:rsidRPr="00FE4B17" w14:paraId="20B8F414" w14:textId="77777777" w:rsidTr="00FD20B3">
        <w:trPr>
          <w:trHeight w:val="20"/>
        </w:trPr>
        <w:tc>
          <w:tcPr>
            <w:tcW w:w="2830" w:type="dxa"/>
            <w:shd w:val="clear" w:color="000000" w:fill="FFFFFF"/>
            <w:vAlign w:val="center"/>
          </w:tcPr>
          <w:p w14:paraId="08553580"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aximum seeking ties</w:t>
            </w:r>
          </w:p>
        </w:tc>
        <w:tc>
          <w:tcPr>
            <w:tcW w:w="1042" w:type="dxa"/>
            <w:shd w:val="clear" w:color="000000" w:fill="FFFFFF"/>
            <w:noWrap/>
            <w:vAlign w:val="bottom"/>
          </w:tcPr>
          <w:p w14:paraId="47F21424"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8</w:t>
            </w:r>
          </w:p>
        </w:tc>
        <w:tc>
          <w:tcPr>
            <w:tcW w:w="1042" w:type="dxa"/>
            <w:shd w:val="clear" w:color="000000" w:fill="FFFFFF"/>
            <w:noWrap/>
            <w:vAlign w:val="bottom"/>
          </w:tcPr>
          <w:p w14:paraId="2CFB7C1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3</w:t>
            </w:r>
          </w:p>
        </w:tc>
        <w:tc>
          <w:tcPr>
            <w:tcW w:w="1043" w:type="dxa"/>
            <w:shd w:val="clear" w:color="000000" w:fill="FFFFFF"/>
            <w:noWrap/>
            <w:vAlign w:val="bottom"/>
          </w:tcPr>
          <w:p w14:paraId="46D4AED0"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2</w:t>
            </w:r>
          </w:p>
        </w:tc>
        <w:tc>
          <w:tcPr>
            <w:tcW w:w="1042" w:type="dxa"/>
            <w:shd w:val="clear" w:color="000000" w:fill="FFFFFF"/>
            <w:noWrap/>
            <w:vAlign w:val="bottom"/>
          </w:tcPr>
          <w:p w14:paraId="6843325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3</w:t>
            </w:r>
          </w:p>
        </w:tc>
        <w:tc>
          <w:tcPr>
            <w:tcW w:w="1042" w:type="dxa"/>
            <w:shd w:val="clear" w:color="000000" w:fill="FFFFFF"/>
            <w:noWrap/>
            <w:vAlign w:val="bottom"/>
          </w:tcPr>
          <w:p w14:paraId="74EEDFB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8</w:t>
            </w:r>
          </w:p>
        </w:tc>
        <w:tc>
          <w:tcPr>
            <w:tcW w:w="1043" w:type="dxa"/>
            <w:shd w:val="clear" w:color="000000" w:fill="FFFFFF"/>
            <w:noWrap/>
            <w:vAlign w:val="bottom"/>
          </w:tcPr>
          <w:p w14:paraId="0B0A2EFA" w14:textId="77777777" w:rsidR="008E2CAC" w:rsidRPr="00FE4B17" w:rsidRDefault="008E2CAC" w:rsidP="00FD20B3">
            <w:pPr>
              <w:spacing w:line="240" w:lineRule="auto"/>
              <w:jc w:val="center"/>
              <w:rPr>
                <w:b/>
                <w:color w:val="3F3F3F"/>
                <w:sz w:val="18"/>
                <w:szCs w:val="18"/>
                <w:lang w:val="en-US"/>
              </w:rPr>
            </w:pPr>
            <w:r w:rsidRPr="00FE4B17">
              <w:rPr>
                <w:b/>
                <w:color w:val="3F3F3F"/>
                <w:sz w:val="18"/>
                <w:szCs w:val="18"/>
                <w:lang w:val="en-US"/>
              </w:rPr>
              <w:t>14.8</w:t>
            </w:r>
          </w:p>
        </w:tc>
      </w:tr>
      <w:tr w:rsidR="008E2CAC" w:rsidRPr="00FE4B17" w14:paraId="162F31C2" w14:textId="77777777" w:rsidTr="00FD20B3">
        <w:trPr>
          <w:trHeight w:val="20"/>
        </w:trPr>
        <w:tc>
          <w:tcPr>
            <w:tcW w:w="2830" w:type="dxa"/>
            <w:shd w:val="clear" w:color="000000" w:fill="FFFFFF"/>
            <w:vAlign w:val="center"/>
            <w:hideMark/>
          </w:tcPr>
          <w:p w14:paraId="72787323"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S.D. seeking ties</w:t>
            </w:r>
          </w:p>
        </w:tc>
        <w:tc>
          <w:tcPr>
            <w:tcW w:w="1042" w:type="dxa"/>
            <w:shd w:val="clear" w:color="000000" w:fill="FFFFFF"/>
            <w:noWrap/>
            <w:vAlign w:val="center"/>
            <w:hideMark/>
          </w:tcPr>
          <w:p w14:paraId="11E5F7AF"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6.7</w:t>
            </w:r>
          </w:p>
        </w:tc>
        <w:tc>
          <w:tcPr>
            <w:tcW w:w="1042" w:type="dxa"/>
            <w:shd w:val="clear" w:color="000000" w:fill="FFFFFF"/>
            <w:noWrap/>
            <w:vAlign w:val="center"/>
            <w:hideMark/>
          </w:tcPr>
          <w:p w14:paraId="3E5BB2B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1</w:t>
            </w:r>
          </w:p>
        </w:tc>
        <w:tc>
          <w:tcPr>
            <w:tcW w:w="1043" w:type="dxa"/>
            <w:shd w:val="clear" w:color="000000" w:fill="FFFFFF"/>
            <w:noWrap/>
            <w:vAlign w:val="center"/>
            <w:hideMark/>
          </w:tcPr>
          <w:p w14:paraId="5EE2FA07"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6</w:t>
            </w:r>
          </w:p>
        </w:tc>
        <w:tc>
          <w:tcPr>
            <w:tcW w:w="1042" w:type="dxa"/>
            <w:shd w:val="clear" w:color="000000" w:fill="FFFFFF"/>
            <w:noWrap/>
            <w:vAlign w:val="center"/>
            <w:hideMark/>
          </w:tcPr>
          <w:p w14:paraId="449ED48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0</w:t>
            </w:r>
          </w:p>
        </w:tc>
        <w:tc>
          <w:tcPr>
            <w:tcW w:w="1042" w:type="dxa"/>
            <w:shd w:val="clear" w:color="000000" w:fill="FFFFFF"/>
            <w:noWrap/>
            <w:vAlign w:val="center"/>
            <w:hideMark/>
          </w:tcPr>
          <w:p w14:paraId="1C4D28A6"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8</w:t>
            </w:r>
          </w:p>
        </w:tc>
        <w:tc>
          <w:tcPr>
            <w:tcW w:w="1043" w:type="dxa"/>
            <w:shd w:val="clear" w:color="000000" w:fill="FFFFFF"/>
            <w:noWrap/>
            <w:vAlign w:val="center"/>
            <w:hideMark/>
          </w:tcPr>
          <w:p w14:paraId="571D32B5" w14:textId="47E0BE60" w:rsidR="008E2CAC" w:rsidRPr="00FE4B17" w:rsidRDefault="00523241" w:rsidP="00FD20B3">
            <w:pPr>
              <w:spacing w:line="240" w:lineRule="auto"/>
              <w:jc w:val="center"/>
              <w:rPr>
                <w:b/>
                <w:color w:val="3F3F3F"/>
                <w:sz w:val="18"/>
                <w:szCs w:val="18"/>
                <w:lang w:val="en-US"/>
              </w:rPr>
            </w:pPr>
            <w:r w:rsidRPr="00FE4B17">
              <w:rPr>
                <w:b/>
                <w:color w:val="3F3F3F"/>
                <w:sz w:val="18"/>
                <w:szCs w:val="18"/>
                <w:lang w:val="en-US"/>
              </w:rPr>
              <w:t>3.44</w:t>
            </w:r>
          </w:p>
        </w:tc>
      </w:tr>
      <w:tr w:rsidR="008E2CAC" w:rsidRPr="00FE4B17" w14:paraId="76133660" w14:textId="77777777" w:rsidTr="00FD20B3">
        <w:trPr>
          <w:trHeight w:val="70"/>
        </w:trPr>
        <w:tc>
          <w:tcPr>
            <w:tcW w:w="2830" w:type="dxa"/>
            <w:shd w:val="clear" w:color="000000" w:fill="FFFFFF"/>
            <w:vAlign w:val="center"/>
          </w:tcPr>
          <w:p w14:paraId="2B949773"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inimum providing ties</w:t>
            </w:r>
          </w:p>
        </w:tc>
        <w:tc>
          <w:tcPr>
            <w:tcW w:w="1042" w:type="dxa"/>
            <w:shd w:val="clear" w:color="000000" w:fill="FFFFFF"/>
            <w:noWrap/>
            <w:vAlign w:val="bottom"/>
          </w:tcPr>
          <w:p w14:paraId="7E82E48D"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w:t>
            </w:r>
          </w:p>
        </w:tc>
        <w:tc>
          <w:tcPr>
            <w:tcW w:w="1042" w:type="dxa"/>
            <w:shd w:val="clear" w:color="000000" w:fill="FFFFFF"/>
            <w:noWrap/>
            <w:vAlign w:val="bottom"/>
          </w:tcPr>
          <w:p w14:paraId="7E86E3E3"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3" w:type="dxa"/>
            <w:shd w:val="clear" w:color="000000" w:fill="FFFFFF"/>
            <w:noWrap/>
            <w:vAlign w:val="bottom"/>
          </w:tcPr>
          <w:p w14:paraId="17E1869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w:t>
            </w:r>
          </w:p>
        </w:tc>
        <w:tc>
          <w:tcPr>
            <w:tcW w:w="1042" w:type="dxa"/>
            <w:shd w:val="clear" w:color="000000" w:fill="FFFFFF"/>
            <w:noWrap/>
            <w:vAlign w:val="bottom"/>
          </w:tcPr>
          <w:p w14:paraId="41F5CDFD"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w:t>
            </w:r>
          </w:p>
        </w:tc>
        <w:tc>
          <w:tcPr>
            <w:tcW w:w="1042" w:type="dxa"/>
            <w:shd w:val="clear" w:color="000000" w:fill="FFFFFF"/>
            <w:noWrap/>
            <w:vAlign w:val="bottom"/>
          </w:tcPr>
          <w:p w14:paraId="0DEC290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w:t>
            </w:r>
          </w:p>
        </w:tc>
        <w:tc>
          <w:tcPr>
            <w:tcW w:w="1043" w:type="dxa"/>
            <w:shd w:val="clear" w:color="000000" w:fill="FFFFFF"/>
            <w:noWrap/>
            <w:vAlign w:val="bottom"/>
          </w:tcPr>
          <w:p w14:paraId="37EF656F" w14:textId="77777777" w:rsidR="008E2CAC" w:rsidRPr="00FE4B17" w:rsidRDefault="008E2CAC" w:rsidP="00FD20B3">
            <w:pPr>
              <w:spacing w:line="240" w:lineRule="auto"/>
              <w:jc w:val="center"/>
              <w:rPr>
                <w:b/>
                <w:color w:val="3F3F3F"/>
                <w:sz w:val="18"/>
                <w:szCs w:val="18"/>
                <w:lang w:val="en-US"/>
              </w:rPr>
            </w:pPr>
            <w:r w:rsidRPr="00FE4B17">
              <w:rPr>
                <w:b/>
                <w:color w:val="3F3F3F"/>
                <w:sz w:val="18"/>
                <w:szCs w:val="18"/>
                <w:lang w:val="en-US"/>
              </w:rPr>
              <w:t>1.8</w:t>
            </w:r>
          </w:p>
        </w:tc>
      </w:tr>
      <w:tr w:rsidR="008E2CAC" w:rsidRPr="00FE4B17" w14:paraId="5789A4FF" w14:textId="77777777" w:rsidTr="00FD20B3">
        <w:trPr>
          <w:trHeight w:val="20"/>
        </w:trPr>
        <w:tc>
          <w:tcPr>
            <w:tcW w:w="2830" w:type="dxa"/>
            <w:shd w:val="clear" w:color="000000" w:fill="FFFFFF"/>
            <w:vAlign w:val="center"/>
          </w:tcPr>
          <w:p w14:paraId="5A1A0605"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aximum providing ties</w:t>
            </w:r>
          </w:p>
        </w:tc>
        <w:tc>
          <w:tcPr>
            <w:tcW w:w="1042" w:type="dxa"/>
            <w:shd w:val="clear" w:color="000000" w:fill="FFFFFF"/>
            <w:noWrap/>
            <w:vAlign w:val="bottom"/>
          </w:tcPr>
          <w:p w14:paraId="3365E57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6</w:t>
            </w:r>
          </w:p>
        </w:tc>
        <w:tc>
          <w:tcPr>
            <w:tcW w:w="1042" w:type="dxa"/>
            <w:shd w:val="clear" w:color="000000" w:fill="FFFFFF"/>
            <w:noWrap/>
            <w:vAlign w:val="bottom"/>
          </w:tcPr>
          <w:p w14:paraId="6721563B"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1</w:t>
            </w:r>
          </w:p>
        </w:tc>
        <w:tc>
          <w:tcPr>
            <w:tcW w:w="1043" w:type="dxa"/>
            <w:shd w:val="clear" w:color="000000" w:fill="FFFFFF"/>
            <w:noWrap/>
            <w:vAlign w:val="bottom"/>
          </w:tcPr>
          <w:p w14:paraId="04F5F84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6</w:t>
            </w:r>
          </w:p>
        </w:tc>
        <w:tc>
          <w:tcPr>
            <w:tcW w:w="1042" w:type="dxa"/>
            <w:shd w:val="clear" w:color="000000" w:fill="FFFFFF"/>
            <w:noWrap/>
            <w:vAlign w:val="bottom"/>
          </w:tcPr>
          <w:p w14:paraId="6B42129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3</w:t>
            </w:r>
          </w:p>
        </w:tc>
        <w:tc>
          <w:tcPr>
            <w:tcW w:w="1042" w:type="dxa"/>
            <w:shd w:val="clear" w:color="000000" w:fill="FFFFFF"/>
            <w:noWrap/>
            <w:vAlign w:val="bottom"/>
          </w:tcPr>
          <w:p w14:paraId="60CFBBB6"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2</w:t>
            </w:r>
          </w:p>
        </w:tc>
        <w:tc>
          <w:tcPr>
            <w:tcW w:w="1043" w:type="dxa"/>
            <w:shd w:val="clear" w:color="000000" w:fill="FFFFFF"/>
            <w:noWrap/>
            <w:vAlign w:val="bottom"/>
          </w:tcPr>
          <w:p w14:paraId="1C613060" w14:textId="77777777" w:rsidR="008E2CAC" w:rsidRPr="00FE4B17" w:rsidRDefault="008E2CAC" w:rsidP="00FD20B3">
            <w:pPr>
              <w:spacing w:line="240" w:lineRule="auto"/>
              <w:jc w:val="center"/>
              <w:rPr>
                <w:b/>
                <w:color w:val="3F3F3F"/>
                <w:sz w:val="18"/>
                <w:szCs w:val="18"/>
                <w:lang w:val="en-US"/>
              </w:rPr>
            </w:pPr>
            <w:r w:rsidRPr="00FE4B17">
              <w:rPr>
                <w:b/>
                <w:color w:val="3F3F3F"/>
                <w:sz w:val="18"/>
                <w:szCs w:val="18"/>
                <w:lang w:val="en-US"/>
              </w:rPr>
              <w:t>17.6</w:t>
            </w:r>
          </w:p>
        </w:tc>
      </w:tr>
      <w:tr w:rsidR="008E2CAC" w:rsidRPr="00FE4B17" w14:paraId="7ADFC03A" w14:textId="77777777" w:rsidTr="00FD20B3">
        <w:trPr>
          <w:trHeight w:val="20"/>
        </w:trPr>
        <w:tc>
          <w:tcPr>
            <w:tcW w:w="2830" w:type="dxa"/>
            <w:shd w:val="clear" w:color="000000" w:fill="FFFFFF"/>
            <w:vAlign w:val="center"/>
            <w:hideMark/>
          </w:tcPr>
          <w:p w14:paraId="568BA779"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S.D. providing ties</w:t>
            </w:r>
          </w:p>
        </w:tc>
        <w:tc>
          <w:tcPr>
            <w:tcW w:w="1042" w:type="dxa"/>
            <w:shd w:val="clear" w:color="000000" w:fill="FFFFFF"/>
            <w:noWrap/>
            <w:vAlign w:val="center"/>
            <w:hideMark/>
          </w:tcPr>
          <w:p w14:paraId="46A4A8D2"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6.2</w:t>
            </w:r>
          </w:p>
        </w:tc>
        <w:tc>
          <w:tcPr>
            <w:tcW w:w="1042" w:type="dxa"/>
            <w:shd w:val="clear" w:color="000000" w:fill="FFFFFF"/>
            <w:noWrap/>
            <w:vAlign w:val="center"/>
            <w:hideMark/>
          </w:tcPr>
          <w:p w14:paraId="35ED4E4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5</w:t>
            </w:r>
          </w:p>
        </w:tc>
        <w:tc>
          <w:tcPr>
            <w:tcW w:w="1043" w:type="dxa"/>
            <w:shd w:val="clear" w:color="000000" w:fill="FFFFFF"/>
            <w:noWrap/>
            <w:vAlign w:val="center"/>
            <w:hideMark/>
          </w:tcPr>
          <w:p w14:paraId="6BE14A17"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8</w:t>
            </w:r>
          </w:p>
        </w:tc>
        <w:tc>
          <w:tcPr>
            <w:tcW w:w="1042" w:type="dxa"/>
            <w:shd w:val="clear" w:color="000000" w:fill="FFFFFF"/>
            <w:noWrap/>
            <w:vAlign w:val="center"/>
            <w:hideMark/>
          </w:tcPr>
          <w:p w14:paraId="3CE4530F"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9</w:t>
            </w:r>
          </w:p>
        </w:tc>
        <w:tc>
          <w:tcPr>
            <w:tcW w:w="1042" w:type="dxa"/>
            <w:shd w:val="clear" w:color="000000" w:fill="FFFFFF"/>
            <w:noWrap/>
            <w:vAlign w:val="center"/>
            <w:hideMark/>
          </w:tcPr>
          <w:p w14:paraId="1E534649"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5</w:t>
            </w:r>
          </w:p>
        </w:tc>
        <w:tc>
          <w:tcPr>
            <w:tcW w:w="1043" w:type="dxa"/>
            <w:shd w:val="clear" w:color="000000" w:fill="FFFFFF"/>
            <w:noWrap/>
            <w:vAlign w:val="center"/>
            <w:hideMark/>
          </w:tcPr>
          <w:p w14:paraId="7BBC1E35" w14:textId="13F44DA8" w:rsidR="008E2CAC" w:rsidRPr="00FE4B17" w:rsidRDefault="00523241" w:rsidP="007B1A11">
            <w:pPr>
              <w:spacing w:line="240" w:lineRule="auto"/>
              <w:jc w:val="center"/>
              <w:rPr>
                <w:b/>
                <w:color w:val="3F3F3F"/>
                <w:sz w:val="18"/>
                <w:szCs w:val="18"/>
                <w:lang w:val="en-US"/>
              </w:rPr>
            </w:pPr>
            <w:r w:rsidRPr="00FE4B17">
              <w:rPr>
                <w:b/>
                <w:color w:val="3F3F3F"/>
                <w:sz w:val="18"/>
                <w:szCs w:val="18"/>
                <w:lang w:val="en-US"/>
              </w:rPr>
              <w:t>4.38</w:t>
            </w:r>
          </w:p>
        </w:tc>
      </w:tr>
      <w:tr w:rsidR="008E2CAC" w:rsidRPr="00FE4B17" w14:paraId="335B277B" w14:textId="77777777" w:rsidTr="00FD20B3">
        <w:trPr>
          <w:trHeight w:val="20"/>
        </w:trPr>
        <w:tc>
          <w:tcPr>
            <w:tcW w:w="2830" w:type="dxa"/>
            <w:shd w:val="clear" w:color="000000" w:fill="FFFFFF"/>
            <w:vAlign w:val="center"/>
          </w:tcPr>
          <w:p w14:paraId="74DE5D57"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Reciprocity rate</w:t>
            </w:r>
          </w:p>
        </w:tc>
        <w:tc>
          <w:tcPr>
            <w:tcW w:w="1042" w:type="dxa"/>
            <w:shd w:val="clear" w:color="000000" w:fill="FFFFFF"/>
            <w:noWrap/>
            <w:vAlign w:val="center"/>
          </w:tcPr>
          <w:p w14:paraId="11AFBE9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45</w:t>
            </w:r>
          </w:p>
        </w:tc>
        <w:tc>
          <w:tcPr>
            <w:tcW w:w="1042" w:type="dxa"/>
            <w:shd w:val="clear" w:color="000000" w:fill="FFFFFF"/>
            <w:noWrap/>
            <w:vAlign w:val="bottom"/>
          </w:tcPr>
          <w:p w14:paraId="1E2F03D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35</w:t>
            </w:r>
          </w:p>
        </w:tc>
        <w:tc>
          <w:tcPr>
            <w:tcW w:w="1043" w:type="dxa"/>
            <w:shd w:val="clear" w:color="000000" w:fill="FFFFFF"/>
            <w:noWrap/>
            <w:vAlign w:val="bottom"/>
          </w:tcPr>
          <w:p w14:paraId="0CB415C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24</w:t>
            </w:r>
          </w:p>
        </w:tc>
        <w:tc>
          <w:tcPr>
            <w:tcW w:w="1042" w:type="dxa"/>
            <w:shd w:val="clear" w:color="000000" w:fill="FFFFFF"/>
            <w:noWrap/>
            <w:vAlign w:val="bottom"/>
          </w:tcPr>
          <w:p w14:paraId="73B4E4C9"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46</w:t>
            </w:r>
          </w:p>
        </w:tc>
        <w:tc>
          <w:tcPr>
            <w:tcW w:w="1042" w:type="dxa"/>
            <w:shd w:val="clear" w:color="000000" w:fill="FFFFFF"/>
            <w:noWrap/>
            <w:vAlign w:val="bottom"/>
          </w:tcPr>
          <w:p w14:paraId="7DB9DD44"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42</w:t>
            </w:r>
          </w:p>
        </w:tc>
        <w:tc>
          <w:tcPr>
            <w:tcW w:w="1043" w:type="dxa"/>
            <w:shd w:val="clear" w:color="000000" w:fill="FFFFFF"/>
            <w:noWrap/>
            <w:vAlign w:val="bottom"/>
          </w:tcPr>
          <w:p w14:paraId="5E6A696B" w14:textId="7AFFD1C8" w:rsidR="008E2CAC" w:rsidRPr="00FE4B17" w:rsidRDefault="00936F36" w:rsidP="00FD20B3">
            <w:pPr>
              <w:spacing w:line="240" w:lineRule="auto"/>
              <w:jc w:val="center"/>
              <w:rPr>
                <w:b/>
                <w:color w:val="3F3F3F"/>
                <w:sz w:val="18"/>
                <w:szCs w:val="18"/>
                <w:lang w:val="en-US"/>
              </w:rPr>
            </w:pPr>
            <w:r>
              <w:rPr>
                <w:b/>
                <w:color w:val="3F3F3F"/>
                <w:sz w:val="18"/>
                <w:szCs w:val="18"/>
                <w:lang w:val="en-US"/>
              </w:rPr>
              <w:t>0.38</w:t>
            </w:r>
          </w:p>
        </w:tc>
      </w:tr>
      <w:tr w:rsidR="008E2CAC" w:rsidRPr="00FE4B17" w14:paraId="1AEEC82B" w14:textId="77777777" w:rsidTr="00FD20B3">
        <w:trPr>
          <w:trHeight w:val="20"/>
        </w:trPr>
        <w:tc>
          <w:tcPr>
            <w:tcW w:w="2830" w:type="dxa"/>
            <w:shd w:val="clear" w:color="000000" w:fill="FFFFFF"/>
            <w:vAlign w:val="center"/>
          </w:tcPr>
          <w:p w14:paraId="4B066BF4" w14:textId="0203AFCD"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Knowledge</w:t>
            </w:r>
            <w:r w:rsidR="00D512A1" w:rsidRPr="00FE4B17">
              <w:rPr>
                <w:color w:val="3F3F3F"/>
                <w:sz w:val="18"/>
                <w:szCs w:val="18"/>
                <w:lang w:val="en-US"/>
              </w:rPr>
              <w:t>-</w:t>
            </w:r>
            <w:r w:rsidRPr="00FE4B17">
              <w:rPr>
                <w:color w:val="3F3F3F"/>
                <w:sz w:val="18"/>
                <w:szCs w:val="18"/>
                <w:lang w:val="en-US"/>
              </w:rPr>
              <w:t>seeking centralization</w:t>
            </w:r>
          </w:p>
        </w:tc>
        <w:tc>
          <w:tcPr>
            <w:tcW w:w="1042" w:type="dxa"/>
            <w:shd w:val="clear" w:color="000000" w:fill="FFFFFF"/>
            <w:noWrap/>
            <w:vAlign w:val="center"/>
          </w:tcPr>
          <w:p w14:paraId="50685A6A"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28</w:t>
            </w:r>
          </w:p>
        </w:tc>
        <w:tc>
          <w:tcPr>
            <w:tcW w:w="1042" w:type="dxa"/>
            <w:shd w:val="clear" w:color="000000" w:fill="FFFFFF"/>
            <w:noWrap/>
            <w:vAlign w:val="bottom"/>
          </w:tcPr>
          <w:p w14:paraId="4E61682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29</w:t>
            </w:r>
          </w:p>
        </w:tc>
        <w:tc>
          <w:tcPr>
            <w:tcW w:w="1043" w:type="dxa"/>
            <w:shd w:val="clear" w:color="000000" w:fill="FFFFFF"/>
            <w:noWrap/>
            <w:vAlign w:val="bottom"/>
          </w:tcPr>
          <w:p w14:paraId="09E488B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43</w:t>
            </w:r>
          </w:p>
        </w:tc>
        <w:tc>
          <w:tcPr>
            <w:tcW w:w="1042" w:type="dxa"/>
            <w:shd w:val="clear" w:color="000000" w:fill="FFFFFF"/>
            <w:noWrap/>
            <w:vAlign w:val="bottom"/>
          </w:tcPr>
          <w:p w14:paraId="1F5E90D4" w14:textId="2790463D" w:rsidR="008E2CAC" w:rsidRPr="00FE4B17" w:rsidRDefault="00936F36" w:rsidP="00FD20B3">
            <w:pPr>
              <w:spacing w:line="240" w:lineRule="auto"/>
              <w:jc w:val="center"/>
              <w:rPr>
                <w:color w:val="3F3F3F"/>
                <w:sz w:val="18"/>
                <w:szCs w:val="18"/>
                <w:lang w:val="en-US"/>
              </w:rPr>
            </w:pPr>
            <w:r>
              <w:rPr>
                <w:color w:val="3F3F3F"/>
                <w:sz w:val="18"/>
                <w:szCs w:val="18"/>
                <w:lang w:val="en-US"/>
              </w:rPr>
              <w:t>0.32</w:t>
            </w:r>
          </w:p>
        </w:tc>
        <w:tc>
          <w:tcPr>
            <w:tcW w:w="1042" w:type="dxa"/>
            <w:shd w:val="clear" w:color="000000" w:fill="FFFFFF"/>
            <w:noWrap/>
            <w:vAlign w:val="bottom"/>
          </w:tcPr>
          <w:p w14:paraId="09E6EA83"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25</w:t>
            </w:r>
          </w:p>
        </w:tc>
        <w:tc>
          <w:tcPr>
            <w:tcW w:w="1043" w:type="dxa"/>
            <w:shd w:val="clear" w:color="000000" w:fill="FFFFFF"/>
            <w:noWrap/>
            <w:vAlign w:val="bottom"/>
          </w:tcPr>
          <w:p w14:paraId="7ABF60BA" w14:textId="4E897813" w:rsidR="008E2CAC" w:rsidRPr="00FE4B17" w:rsidRDefault="00936F36" w:rsidP="00FD20B3">
            <w:pPr>
              <w:spacing w:line="240" w:lineRule="auto"/>
              <w:jc w:val="center"/>
              <w:rPr>
                <w:b/>
                <w:color w:val="3F3F3F"/>
                <w:sz w:val="18"/>
                <w:szCs w:val="18"/>
                <w:lang w:val="en-US"/>
              </w:rPr>
            </w:pPr>
            <w:r>
              <w:rPr>
                <w:b/>
                <w:color w:val="3F3F3F"/>
                <w:sz w:val="18"/>
                <w:szCs w:val="18"/>
                <w:lang w:val="en-US"/>
              </w:rPr>
              <w:t>0.31</w:t>
            </w:r>
          </w:p>
        </w:tc>
      </w:tr>
      <w:tr w:rsidR="008E2CAC" w:rsidRPr="00FE4B17" w14:paraId="739DF5E4" w14:textId="77777777" w:rsidTr="00FD20B3">
        <w:trPr>
          <w:trHeight w:val="20"/>
        </w:trPr>
        <w:tc>
          <w:tcPr>
            <w:tcW w:w="2830" w:type="dxa"/>
            <w:shd w:val="clear" w:color="000000" w:fill="FFFFFF"/>
            <w:vAlign w:val="center"/>
          </w:tcPr>
          <w:p w14:paraId="5581D231" w14:textId="39BA241D"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Knowledge</w:t>
            </w:r>
            <w:r w:rsidR="00D512A1" w:rsidRPr="00FE4B17">
              <w:rPr>
                <w:color w:val="3F3F3F"/>
                <w:sz w:val="18"/>
                <w:szCs w:val="18"/>
                <w:lang w:val="en-US"/>
              </w:rPr>
              <w:t>-</w:t>
            </w:r>
            <w:r w:rsidRPr="00FE4B17">
              <w:rPr>
                <w:color w:val="3F3F3F"/>
                <w:sz w:val="18"/>
                <w:szCs w:val="18"/>
                <w:lang w:val="en-US"/>
              </w:rPr>
              <w:t>providing centralization</w:t>
            </w:r>
          </w:p>
        </w:tc>
        <w:tc>
          <w:tcPr>
            <w:tcW w:w="1042" w:type="dxa"/>
            <w:shd w:val="clear" w:color="000000" w:fill="FFFFFF"/>
            <w:noWrap/>
            <w:vAlign w:val="center"/>
          </w:tcPr>
          <w:p w14:paraId="706980F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24</w:t>
            </w:r>
          </w:p>
        </w:tc>
        <w:tc>
          <w:tcPr>
            <w:tcW w:w="1042" w:type="dxa"/>
            <w:shd w:val="clear" w:color="000000" w:fill="FFFFFF"/>
            <w:noWrap/>
            <w:vAlign w:val="center"/>
          </w:tcPr>
          <w:p w14:paraId="1A852B12"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60</w:t>
            </w:r>
          </w:p>
        </w:tc>
        <w:tc>
          <w:tcPr>
            <w:tcW w:w="1043" w:type="dxa"/>
            <w:shd w:val="clear" w:color="000000" w:fill="FFFFFF"/>
            <w:noWrap/>
            <w:vAlign w:val="center"/>
          </w:tcPr>
          <w:p w14:paraId="01D212F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68</w:t>
            </w:r>
          </w:p>
        </w:tc>
        <w:tc>
          <w:tcPr>
            <w:tcW w:w="1042" w:type="dxa"/>
            <w:shd w:val="clear" w:color="000000" w:fill="FFFFFF"/>
            <w:noWrap/>
            <w:vAlign w:val="center"/>
          </w:tcPr>
          <w:p w14:paraId="732DE41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32</w:t>
            </w:r>
          </w:p>
        </w:tc>
        <w:tc>
          <w:tcPr>
            <w:tcW w:w="1042" w:type="dxa"/>
            <w:shd w:val="clear" w:color="000000" w:fill="FFFFFF"/>
            <w:noWrap/>
            <w:vAlign w:val="center"/>
          </w:tcPr>
          <w:p w14:paraId="429360A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0.61</w:t>
            </w:r>
          </w:p>
        </w:tc>
        <w:tc>
          <w:tcPr>
            <w:tcW w:w="1043" w:type="dxa"/>
            <w:shd w:val="clear" w:color="000000" w:fill="FFFFFF"/>
            <w:noWrap/>
            <w:vAlign w:val="bottom"/>
          </w:tcPr>
          <w:p w14:paraId="2AF0D166" w14:textId="77777777" w:rsidR="008E2CAC" w:rsidRPr="00FE4B17" w:rsidRDefault="008E2CAC" w:rsidP="00FD20B3">
            <w:pPr>
              <w:spacing w:line="240" w:lineRule="auto"/>
              <w:jc w:val="center"/>
              <w:rPr>
                <w:b/>
                <w:color w:val="3F3F3F"/>
                <w:sz w:val="18"/>
                <w:szCs w:val="18"/>
                <w:lang w:val="en-US"/>
              </w:rPr>
            </w:pPr>
            <w:r w:rsidRPr="00FE4B17">
              <w:rPr>
                <w:b/>
                <w:color w:val="3F3F3F"/>
                <w:sz w:val="18"/>
                <w:szCs w:val="18"/>
                <w:lang w:val="en-US"/>
              </w:rPr>
              <w:t>0.49</w:t>
            </w:r>
          </w:p>
        </w:tc>
      </w:tr>
      <w:tr w:rsidR="008E2CAC" w:rsidRPr="00FE4B17" w14:paraId="2A1490B1" w14:textId="77777777" w:rsidTr="00FD20B3">
        <w:trPr>
          <w:trHeight w:val="20"/>
        </w:trPr>
        <w:tc>
          <w:tcPr>
            <w:tcW w:w="9084" w:type="dxa"/>
            <w:gridSpan w:val="7"/>
            <w:shd w:val="clear" w:color="000000" w:fill="FFFFFF"/>
            <w:vAlign w:val="center"/>
          </w:tcPr>
          <w:p w14:paraId="0DEF22BE" w14:textId="49B3CF0F" w:rsidR="008E2CAC" w:rsidRPr="00FE4B17" w:rsidRDefault="008E2CAC" w:rsidP="00FD20B3">
            <w:pPr>
              <w:spacing w:line="240" w:lineRule="auto"/>
              <w:jc w:val="left"/>
              <w:rPr>
                <w:b/>
                <w:bCs/>
                <w:color w:val="3F3F3F"/>
                <w:sz w:val="18"/>
                <w:szCs w:val="18"/>
                <w:lang w:val="en-US"/>
              </w:rPr>
            </w:pPr>
            <w:r w:rsidRPr="00FE4B17">
              <w:rPr>
                <w:b/>
                <w:bCs/>
                <w:color w:val="3F3F3F"/>
                <w:sz w:val="18"/>
                <w:szCs w:val="18"/>
                <w:lang w:val="en-US"/>
              </w:rPr>
              <w:t>Individual attribute</w:t>
            </w:r>
            <w:r w:rsidR="00D512A1" w:rsidRPr="00FE4B17">
              <w:rPr>
                <w:b/>
                <w:bCs/>
                <w:color w:val="3F3F3F"/>
                <w:sz w:val="18"/>
                <w:szCs w:val="18"/>
                <w:lang w:val="en-US"/>
              </w:rPr>
              <w:t>s</w:t>
            </w:r>
          </w:p>
        </w:tc>
      </w:tr>
      <w:tr w:rsidR="008E2CAC" w:rsidRPr="00FE4B17" w14:paraId="395089B5" w14:textId="77777777" w:rsidTr="00FD20B3">
        <w:trPr>
          <w:trHeight w:val="20"/>
        </w:trPr>
        <w:tc>
          <w:tcPr>
            <w:tcW w:w="2830" w:type="dxa"/>
            <w:shd w:val="clear" w:color="000000" w:fill="FFFFFF"/>
            <w:vAlign w:val="center"/>
          </w:tcPr>
          <w:p w14:paraId="71FF9C95"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ean extrinsic motivation (S.D.)</w:t>
            </w:r>
          </w:p>
        </w:tc>
        <w:tc>
          <w:tcPr>
            <w:tcW w:w="1042" w:type="dxa"/>
            <w:shd w:val="clear" w:color="000000" w:fill="FFFFFF"/>
            <w:noWrap/>
            <w:vAlign w:val="center"/>
          </w:tcPr>
          <w:p w14:paraId="7626E880"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57 (1.06)</w:t>
            </w:r>
          </w:p>
        </w:tc>
        <w:tc>
          <w:tcPr>
            <w:tcW w:w="1042" w:type="dxa"/>
            <w:shd w:val="clear" w:color="000000" w:fill="FFFFFF"/>
            <w:noWrap/>
            <w:vAlign w:val="center"/>
          </w:tcPr>
          <w:p w14:paraId="4DB277C0"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56 (0.83)</w:t>
            </w:r>
          </w:p>
        </w:tc>
        <w:tc>
          <w:tcPr>
            <w:tcW w:w="1043" w:type="dxa"/>
            <w:shd w:val="clear" w:color="000000" w:fill="FFFFFF"/>
            <w:noWrap/>
            <w:vAlign w:val="center"/>
          </w:tcPr>
          <w:p w14:paraId="52A8E753"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04 (0.85)</w:t>
            </w:r>
          </w:p>
        </w:tc>
        <w:tc>
          <w:tcPr>
            <w:tcW w:w="1042" w:type="dxa"/>
            <w:shd w:val="clear" w:color="000000" w:fill="FFFFFF"/>
            <w:noWrap/>
            <w:vAlign w:val="center"/>
          </w:tcPr>
          <w:p w14:paraId="34BF4E8B"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23 (0.63)</w:t>
            </w:r>
          </w:p>
        </w:tc>
        <w:tc>
          <w:tcPr>
            <w:tcW w:w="1042" w:type="dxa"/>
            <w:shd w:val="clear" w:color="000000" w:fill="FFFFFF"/>
            <w:noWrap/>
            <w:vAlign w:val="center"/>
          </w:tcPr>
          <w:p w14:paraId="2A34F9D9"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36 (0.79)</w:t>
            </w:r>
          </w:p>
        </w:tc>
        <w:tc>
          <w:tcPr>
            <w:tcW w:w="1043" w:type="dxa"/>
            <w:shd w:val="clear" w:color="000000" w:fill="FFFFFF"/>
            <w:noWrap/>
            <w:vAlign w:val="center"/>
          </w:tcPr>
          <w:p w14:paraId="4D61BB05" w14:textId="77777777" w:rsidR="008E2CAC" w:rsidRPr="00FE4B17" w:rsidRDefault="008E2CAC" w:rsidP="00FD20B3">
            <w:pPr>
              <w:spacing w:line="240" w:lineRule="auto"/>
              <w:jc w:val="center"/>
              <w:rPr>
                <w:b/>
                <w:bCs/>
                <w:color w:val="3F3F3F"/>
                <w:sz w:val="18"/>
                <w:szCs w:val="18"/>
                <w:lang w:val="en-US"/>
              </w:rPr>
            </w:pPr>
            <w:r w:rsidRPr="00FE4B17">
              <w:rPr>
                <w:b/>
                <w:bCs/>
                <w:color w:val="3F3F3F"/>
                <w:sz w:val="18"/>
                <w:szCs w:val="18"/>
                <w:lang w:val="en-US"/>
              </w:rPr>
              <w:t>2.44 (0.93)</w:t>
            </w:r>
          </w:p>
        </w:tc>
      </w:tr>
      <w:tr w:rsidR="008E2CAC" w:rsidRPr="00FE4B17" w14:paraId="1C7B0741" w14:textId="77777777" w:rsidTr="00FD20B3">
        <w:trPr>
          <w:trHeight w:val="20"/>
        </w:trPr>
        <w:tc>
          <w:tcPr>
            <w:tcW w:w="2830" w:type="dxa"/>
            <w:shd w:val="clear" w:color="000000" w:fill="FFFFFF"/>
            <w:vAlign w:val="center"/>
          </w:tcPr>
          <w:p w14:paraId="61BFA4E4"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 xml:space="preserve">Mean </w:t>
            </w:r>
            <w:r w:rsidRPr="00B92913">
              <w:rPr>
                <w:color w:val="3F3F3F"/>
                <w:sz w:val="18"/>
                <w:szCs w:val="18"/>
                <w:lang w:val="en-US"/>
              </w:rPr>
              <w:t>intrinsic</w:t>
            </w:r>
            <w:r w:rsidRPr="00FE4B17">
              <w:rPr>
                <w:color w:val="3F3F3F"/>
                <w:sz w:val="18"/>
                <w:szCs w:val="18"/>
                <w:lang w:val="en-US"/>
              </w:rPr>
              <w:t xml:space="preserve"> motivation (S.D.)</w:t>
            </w:r>
          </w:p>
        </w:tc>
        <w:tc>
          <w:tcPr>
            <w:tcW w:w="1042" w:type="dxa"/>
            <w:shd w:val="clear" w:color="000000" w:fill="FFFFFF"/>
            <w:noWrap/>
            <w:vAlign w:val="center"/>
          </w:tcPr>
          <w:p w14:paraId="1025AB41" w14:textId="44F3AC41" w:rsidR="008E2CAC" w:rsidRPr="00FE4B17" w:rsidRDefault="00B92913" w:rsidP="00B92913">
            <w:pPr>
              <w:spacing w:line="240" w:lineRule="auto"/>
              <w:jc w:val="center"/>
              <w:rPr>
                <w:color w:val="3F3F3F"/>
                <w:sz w:val="18"/>
                <w:szCs w:val="18"/>
                <w:lang w:val="en-US"/>
              </w:rPr>
            </w:pPr>
            <w:r>
              <w:rPr>
                <w:color w:val="3F3F3F"/>
                <w:sz w:val="18"/>
                <w:szCs w:val="18"/>
                <w:lang w:val="en-US"/>
              </w:rPr>
              <w:t>5.19</w:t>
            </w:r>
            <w:r w:rsidR="008E2CAC" w:rsidRPr="00FE4B17">
              <w:rPr>
                <w:color w:val="3F3F3F"/>
                <w:sz w:val="18"/>
                <w:szCs w:val="18"/>
                <w:lang w:val="en-US"/>
              </w:rPr>
              <w:t xml:space="preserve"> (0.</w:t>
            </w:r>
            <w:r>
              <w:rPr>
                <w:color w:val="3F3F3F"/>
                <w:sz w:val="18"/>
                <w:szCs w:val="18"/>
                <w:lang w:val="en-US"/>
              </w:rPr>
              <w:t>91</w:t>
            </w:r>
            <w:r w:rsidR="008E2CAC" w:rsidRPr="00FE4B17">
              <w:rPr>
                <w:color w:val="3F3F3F"/>
                <w:sz w:val="18"/>
                <w:szCs w:val="18"/>
                <w:lang w:val="en-US"/>
              </w:rPr>
              <w:t>)</w:t>
            </w:r>
          </w:p>
        </w:tc>
        <w:tc>
          <w:tcPr>
            <w:tcW w:w="1042" w:type="dxa"/>
            <w:shd w:val="clear" w:color="000000" w:fill="FFFFFF"/>
            <w:noWrap/>
            <w:vAlign w:val="center"/>
          </w:tcPr>
          <w:p w14:paraId="102789B9" w14:textId="7791BFAB" w:rsidR="008E2CAC" w:rsidRPr="00FE4B17" w:rsidRDefault="00B92913" w:rsidP="00B92913">
            <w:pPr>
              <w:spacing w:line="240" w:lineRule="auto"/>
              <w:jc w:val="center"/>
              <w:rPr>
                <w:color w:val="3F3F3F"/>
                <w:sz w:val="18"/>
                <w:szCs w:val="18"/>
                <w:lang w:val="en-US"/>
              </w:rPr>
            </w:pPr>
            <w:r>
              <w:rPr>
                <w:color w:val="3F3F3F"/>
                <w:sz w:val="18"/>
                <w:szCs w:val="18"/>
                <w:lang w:val="en-US"/>
              </w:rPr>
              <w:t>5.27</w:t>
            </w:r>
            <w:r w:rsidR="008E2CAC" w:rsidRPr="00FE4B17">
              <w:rPr>
                <w:color w:val="3F3F3F"/>
                <w:sz w:val="18"/>
                <w:szCs w:val="18"/>
                <w:lang w:val="en-US"/>
              </w:rPr>
              <w:t xml:space="preserve"> (0.</w:t>
            </w:r>
            <w:r>
              <w:rPr>
                <w:color w:val="3F3F3F"/>
                <w:sz w:val="18"/>
                <w:szCs w:val="18"/>
                <w:lang w:val="en-US"/>
              </w:rPr>
              <w:t>86</w:t>
            </w:r>
            <w:r w:rsidR="008E2CAC" w:rsidRPr="00FE4B17">
              <w:rPr>
                <w:color w:val="3F3F3F"/>
                <w:sz w:val="18"/>
                <w:szCs w:val="18"/>
                <w:lang w:val="en-US"/>
              </w:rPr>
              <w:t>)</w:t>
            </w:r>
          </w:p>
        </w:tc>
        <w:tc>
          <w:tcPr>
            <w:tcW w:w="1043" w:type="dxa"/>
            <w:shd w:val="clear" w:color="000000" w:fill="FFFFFF"/>
            <w:noWrap/>
            <w:vAlign w:val="center"/>
          </w:tcPr>
          <w:p w14:paraId="57DB3F05" w14:textId="4D631AB0" w:rsidR="008E2CAC" w:rsidRPr="00FE4B17" w:rsidRDefault="00B92913" w:rsidP="00B92913">
            <w:pPr>
              <w:spacing w:line="240" w:lineRule="auto"/>
              <w:jc w:val="center"/>
              <w:rPr>
                <w:color w:val="3F3F3F"/>
                <w:sz w:val="18"/>
                <w:szCs w:val="18"/>
                <w:lang w:val="en-US"/>
              </w:rPr>
            </w:pPr>
            <w:r>
              <w:rPr>
                <w:color w:val="3F3F3F"/>
                <w:sz w:val="18"/>
                <w:szCs w:val="18"/>
                <w:lang w:val="en-US"/>
              </w:rPr>
              <w:t>4.92</w:t>
            </w:r>
            <w:r w:rsidR="008E2CAC" w:rsidRPr="00FE4B17">
              <w:rPr>
                <w:color w:val="3F3F3F"/>
                <w:sz w:val="18"/>
                <w:szCs w:val="18"/>
                <w:lang w:val="en-US"/>
              </w:rPr>
              <w:t xml:space="preserve"> (1.1</w:t>
            </w:r>
            <w:r>
              <w:rPr>
                <w:color w:val="3F3F3F"/>
                <w:sz w:val="18"/>
                <w:szCs w:val="18"/>
                <w:lang w:val="en-US"/>
              </w:rPr>
              <w:t>6</w:t>
            </w:r>
            <w:r w:rsidR="008E2CAC" w:rsidRPr="00FE4B17">
              <w:rPr>
                <w:color w:val="3F3F3F"/>
                <w:sz w:val="18"/>
                <w:szCs w:val="18"/>
                <w:lang w:val="en-US"/>
              </w:rPr>
              <w:t>)</w:t>
            </w:r>
          </w:p>
        </w:tc>
        <w:tc>
          <w:tcPr>
            <w:tcW w:w="1042" w:type="dxa"/>
            <w:shd w:val="clear" w:color="000000" w:fill="FFFFFF"/>
            <w:noWrap/>
            <w:vAlign w:val="center"/>
          </w:tcPr>
          <w:p w14:paraId="110D813B" w14:textId="1A61DAE5" w:rsidR="008E2CAC" w:rsidRPr="00FE4B17" w:rsidRDefault="008E2CAC" w:rsidP="00B92913">
            <w:pPr>
              <w:spacing w:line="240" w:lineRule="auto"/>
              <w:jc w:val="center"/>
              <w:rPr>
                <w:color w:val="3F3F3F"/>
                <w:sz w:val="18"/>
                <w:szCs w:val="18"/>
                <w:lang w:val="en-US"/>
              </w:rPr>
            </w:pPr>
            <w:r w:rsidRPr="00FE4B17">
              <w:rPr>
                <w:color w:val="3F3F3F"/>
                <w:sz w:val="18"/>
                <w:szCs w:val="18"/>
                <w:lang w:val="en-US"/>
              </w:rPr>
              <w:t>5.</w:t>
            </w:r>
            <w:r w:rsidR="00B92913">
              <w:rPr>
                <w:color w:val="3F3F3F"/>
                <w:sz w:val="18"/>
                <w:szCs w:val="18"/>
                <w:lang w:val="en-US"/>
              </w:rPr>
              <w:t>4</w:t>
            </w:r>
            <w:r w:rsidRPr="00FE4B17">
              <w:rPr>
                <w:color w:val="3F3F3F"/>
                <w:sz w:val="18"/>
                <w:szCs w:val="18"/>
                <w:lang w:val="en-US"/>
              </w:rPr>
              <w:t>2 (0.9</w:t>
            </w:r>
            <w:r w:rsidR="00B92913">
              <w:rPr>
                <w:color w:val="3F3F3F"/>
                <w:sz w:val="18"/>
                <w:szCs w:val="18"/>
                <w:lang w:val="en-US"/>
              </w:rPr>
              <w:t>2</w:t>
            </w:r>
            <w:r w:rsidRPr="00FE4B17">
              <w:rPr>
                <w:color w:val="3F3F3F"/>
                <w:sz w:val="18"/>
                <w:szCs w:val="18"/>
                <w:lang w:val="en-US"/>
              </w:rPr>
              <w:t>)</w:t>
            </w:r>
          </w:p>
        </w:tc>
        <w:tc>
          <w:tcPr>
            <w:tcW w:w="1042" w:type="dxa"/>
            <w:shd w:val="clear" w:color="000000" w:fill="FFFFFF"/>
            <w:noWrap/>
            <w:vAlign w:val="center"/>
          </w:tcPr>
          <w:p w14:paraId="4E2362D0" w14:textId="485AE36B" w:rsidR="008E2CAC" w:rsidRPr="00FE4B17" w:rsidRDefault="008E2CAC" w:rsidP="00B92913">
            <w:pPr>
              <w:spacing w:line="240" w:lineRule="auto"/>
              <w:jc w:val="center"/>
              <w:rPr>
                <w:color w:val="3F3F3F"/>
                <w:sz w:val="18"/>
                <w:szCs w:val="18"/>
                <w:lang w:val="en-US"/>
              </w:rPr>
            </w:pPr>
            <w:r w:rsidRPr="00FE4B17">
              <w:rPr>
                <w:color w:val="3F3F3F"/>
                <w:sz w:val="18"/>
                <w:szCs w:val="18"/>
                <w:lang w:val="en-US"/>
              </w:rPr>
              <w:t>4.</w:t>
            </w:r>
            <w:r w:rsidR="00B92913">
              <w:rPr>
                <w:color w:val="3F3F3F"/>
                <w:sz w:val="18"/>
                <w:szCs w:val="18"/>
                <w:lang w:val="en-US"/>
              </w:rPr>
              <w:t>94</w:t>
            </w:r>
            <w:r w:rsidRPr="00FE4B17">
              <w:rPr>
                <w:color w:val="3F3F3F"/>
                <w:sz w:val="18"/>
                <w:szCs w:val="18"/>
                <w:lang w:val="en-US"/>
              </w:rPr>
              <w:t xml:space="preserve"> (0.</w:t>
            </w:r>
            <w:r w:rsidR="00B92913">
              <w:rPr>
                <w:color w:val="3F3F3F"/>
                <w:sz w:val="18"/>
                <w:szCs w:val="18"/>
                <w:lang w:val="en-US"/>
              </w:rPr>
              <w:t>90</w:t>
            </w:r>
            <w:r w:rsidRPr="00FE4B17">
              <w:rPr>
                <w:color w:val="3F3F3F"/>
                <w:sz w:val="18"/>
                <w:szCs w:val="18"/>
                <w:lang w:val="en-US"/>
              </w:rPr>
              <w:t>)</w:t>
            </w:r>
          </w:p>
        </w:tc>
        <w:tc>
          <w:tcPr>
            <w:tcW w:w="1043" w:type="dxa"/>
            <w:shd w:val="clear" w:color="000000" w:fill="FFFFFF"/>
            <w:noWrap/>
            <w:vAlign w:val="center"/>
          </w:tcPr>
          <w:p w14:paraId="3E92B01C" w14:textId="44154BB4" w:rsidR="008E2CAC" w:rsidRPr="00FE4B17" w:rsidRDefault="00B92913" w:rsidP="00B92913">
            <w:pPr>
              <w:spacing w:line="240" w:lineRule="auto"/>
              <w:jc w:val="center"/>
              <w:rPr>
                <w:b/>
                <w:bCs/>
                <w:color w:val="3F3F3F"/>
                <w:sz w:val="18"/>
                <w:szCs w:val="18"/>
                <w:lang w:val="en-US"/>
              </w:rPr>
            </w:pPr>
            <w:r>
              <w:rPr>
                <w:b/>
                <w:bCs/>
                <w:color w:val="3F3F3F"/>
                <w:sz w:val="18"/>
                <w:szCs w:val="18"/>
                <w:lang w:val="en-US"/>
              </w:rPr>
              <w:t>5</w:t>
            </w:r>
            <w:r w:rsidR="008E2CAC" w:rsidRPr="00FE4B17">
              <w:rPr>
                <w:b/>
                <w:bCs/>
                <w:color w:val="3F3F3F"/>
                <w:sz w:val="18"/>
                <w:szCs w:val="18"/>
                <w:lang w:val="en-US"/>
              </w:rPr>
              <w:t>.</w:t>
            </w:r>
            <w:r>
              <w:rPr>
                <w:b/>
                <w:bCs/>
                <w:color w:val="3F3F3F"/>
                <w:sz w:val="18"/>
                <w:szCs w:val="18"/>
                <w:lang w:val="en-US"/>
              </w:rPr>
              <w:t>17</w:t>
            </w:r>
            <w:r w:rsidR="008E2CAC" w:rsidRPr="00FE4B17">
              <w:rPr>
                <w:b/>
                <w:bCs/>
                <w:color w:val="3F3F3F"/>
                <w:sz w:val="18"/>
                <w:szCs w:val="18"/>
                <w:lang w:val="en-US"/>
              </w:rPr>
              <w:t xml:space="preserve"> (0.</w:t>
            </w:r>
            <w:r>
              <w:rPr>
                <w:b/>
                <w:bCs/>
                <w:color w:val="3F3F3F"/>
                <w:sz w:val="18"/>
                <w:szCs w:val="18"/>
                <w:lang w:val="en-US"/>
              </w:rPr>
              <w:t>93</w:t>
            </w:r>
            <w:r w:rsidR="008E2CAC" w:rsidRPr="00FE4B17">
              <w:rPr>
                <w:b/>
                <w:bCs/>
                <w:color w:val="3F3F3F"/>
                <w:sz w:val="18"/>
                <w:szCs w:val="18"/>
                <w:lang w:val="en-US"/>
              </w:rPr>
              <w:t>)</w:t>
            </w:r>
          </w:p>
        </w:tc>
      </w:tr>
      <w:tr w:rsidR="008E2CAC" w:rsidRPr="00FE4B17" w14:paraId="5C7F6FFC" w14:textId="77777777" w:rsidTr="00FD20B3">
        <w:trPr>
          <w:trHeight w:val="20"/>
        </w:trPr>
        <w:tc>
          <w:tcPr>
            <w:tcW w:w="2830" w:type="dxa"/>
            <w:shd w:val="clear" w:color="000000" w:fill="FFFFFF"/>
            <w:vAlign w:val="center"/>
          </w:tcPr>
          <w:p w14:paraId="36D1FD5D"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Employees in leading position</w:t>
            </w:r>
          </w:p>
        </w:tc>
        <w:tc>
          <w:tcPr>
            <w:tcW w:w="1042" w:type="dxa"/>
            <w:shd w:val="clear" w:color="000000" w:fill="FFFFFF"/>
            <w:noWrap/>
            <w:vAlign w:val="center"/>
          </w:tcPr>
          <w:p w14:paraId="30F1ADD4"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7</w:t>
            </w:r>
          </w:p>
        </w:tc>
        <w:tc>
          <w:tcPr>
            <w:tcW w:w="1042" w:type="dxa"/>
            <w:shd w:val="clear" w:color="000000" w:fill="FFFFFF"/>
            <w:noWrap/>
            <w:vAlign w:val="center"/>
          </w:tcPr>
          <w:p w14:paraId="42A67E13"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w:t>
            </w:r>
          </w:p>
        </w:tc>
        <w:tc>
          <w:tcPr>
            <w:tcW w:w="1043" w:type="dxa"/>
            <w:shd w:val="clear" w:color="000000" w:fill="FFFFFF"/>
            <w:noWrap/>
            <w:vAlign w:val="center"/>
          </w:tcPr>
          <w:p w14:paraId="083F7380"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2" w:type="dxa"/>
            <w:shd w:val="clear" w:color="000000" w:fill="FFFFFF"/>
            <w:noWrap/>
            <w:vAlign w:val="center"/>
          </w:tcPr>
          <w:p w14:paraId="053EABC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2" w:type="dxa"/>
            <w:shd w:val="clear" w:color="000000" w:fill="FFFFFF"/>
            <w:noWrap/>
            <w:vAlign w:val="center"/>
          </w:tcPr>
          <w:p w14:paraId="504FABB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w:t>
            </w:r>
          </w:p>
        </w:tc>
        <w:tc>
          <w:tcPr>
            <w:tcW w:w="1043" w:type="dxa"/>
            <w:shd w:val="clear" w:color="000000" w:fill="FFFFFF"/>
            <w:noWrap/>
            <w:vAlign w:val="center"/>
          </w:tcPr>
          <w:p w14:paraId="1B7B191F" w14:textId="77777777" w:rsidR="008E2CAC" w:rsidRPr="00FE4B17" w:rsidRDefault="008E2CAC" w:rsidP="00FD20B3">
            <w:pPr>
              <w:spacing w:line="240" w:lineRule="auto"/>
              <w:jc w:val="center"/>
              <w:rPr>
                <w:b/>
                <w:bCs/>
                <w:color w:val="3F3F3F"/>
                <w:sz w:val="18"/>
                <w:szCs w:val="18"/>
                <w:lang w:val="en-US"/>
              </w:rPr>
            </w:pPr>
            <w:r w:rsidRPr="00FE4B17">
              <w:rPr>
                <w:b/>
                <w:bCs/>
                <w:color w:val="3F3F3F"/>
                <w:sz w:val="18"/>
                <w:szCs w:val="18"/>
                <w:lang w:val="en-US"/>
              </w:rPr>
              <w:t>13</w:t>
            </w:r>
          </w:p>
        </w:tc>
      </w:tr>
      <w:tr w:rsidR="008E2CAC" w:rsidRPr="00FE4B17" w14:paraId="035E2E3A" w14:textId="77777777" w:rsidTr="00FD20B3">
        <w:trPr>
          <w:trHeight w:val="20"/>
        </w:trPr>
        <w:tc>
          <w:tcPr>
            <w:tcW w:w="2830" w:type="dxa"/>
            <w:shd w:val="clear" w:color="000000" w:fill="FFFFFF"/>
            <w:vAlign w:val="center"/>
          </w:tcPr>
          <w:p w14:paraId="1FF7F974"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Share of women</w:t>
            </w:r>
          </w:p>
        </w:tc>
        <w:tc>
          <w:tcPr>
            <w:tcW w:w="1042" w:type="dxa"/>
            <w:shd w:val="clear" w:color="000000" w:fill="FFFFFF"/>
            <w:noWrap/>
            <w:vAlign w:val="center"/>
          </w:tcPr>
          <w:p w14:paraId="0729A7F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0%</w:t>
            </w:r>
          </w:p>
        </w:tc>
        <w:tc>
          <w:tcPr>
            <w:tcW w:w="1042" w:type="dxa"/>
            <w:shd w:val="clear" w:color="000000" w:fill="FFFFFF"/>
            <w:noWrap/>
            <w:vAlign w:val="center"/>
          </w:tcPr>
          <w:p w14:paraId="641E6E5F"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4%</w:t>
            </w:r>
          </w:p>
        </w:tc>
        <w:tc>
          <w:tcPr>
            <w:tcW w:w="1043" w:type="dxa"/>
            <w:shd w:val="clear" w:color="000000" w:fill="FFFFFF"/>
            <w:noWrap/>
            <w:vAlign w:val="center"/>
          </w:tcPr>
          <w:p w14:paraId="7E7D2E11"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4%</w:t>
            </w:r>
          </w:p>
        </w:tc>
        <w:tc>
          <w:tcPr>
            <w:tcW w:w="1042" w:type="dxa"/>
            <w:shd w:val="clear" w:color="000000" w:fill="FFFFFF"/>
            <w:noWrap/>
            <w:vAlign w:val="center"/>
          </w:tcPr>
          <w:p w14:paraId="235D302C"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19%</w:t>
            </w:r>
          </w:p>
        </w:tc>
        <w:tc>
          <w:tcPr>
            <w:tcW w:w="1042" w:type="dxa"/>
            <w:shd w:val="clear" w:color="000000" w:fill="FFFFFF"/>
            <w:noWrap/>
            <w:vAlign w:val="center"/>
          </w:tcPr>
          <w:p w14:paraId="490DD456"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3%</w:t>
            </w:r>
          </w:p>
        </w:tc>
        <w:tc>
          <w:tcPr>
            <w:tcW w:w="1043" w:type="dxa"/>
            <w:shd w:val="clear" w:color="000000" w:fill="FFFFFF"/>
            <w:noWrap/>
            <w:vAlign w:val="center"/>
          </w:tcPr>
          <w:p w14:paraId="3297C49B" w14:textId="77777777" w:rsidR="008E2CAC" w:rsidRPr="00FE4B17" w:rsidRDefault="008E2CAC" w:rsidP="00FD20B3">
            <w:pPr>
              <w:spacing w:line="240" w:lineRule="auto"/>
              <w:jc w:val="center"/>
              <w:rPr>
                <w:b/>
                <w:bCs/>
                <w:color w:val="3F3F3F"/>
                <w:sz w:val="18"/>
                <w:szCs w:val="18"/>
                <w:lang w:val="en-US"/>
              </w:rPr>
            </w:pPr>
            <w:r w:rsidRPr="00FE4B17">
              <w:rPr>
                <w:b/>
                <w:bCs/>
                <w:color w:val="3F3F3F"/>
                <w:sz w:val="18"/>
                <w:szCs w:val="18"/>
                <w:lang w:val="en-US"/>
              </w:rPr>
              <w:t>17%</w:t>
            </w:r>
          </w:p>
        </w:tc>
      </w:tr>
      <w:tr w:rsidR="008E2CAC" w:rsidRPr="00FE4B17" w14:paraId="5E501692" w14:textId="77777777" w:rsidTr="00FD20B3">
        <w:trPr>
          <w:trHeight w:val="20"/>
        </w:trPr>
        <w:tc>
          <w:tcPr>
            <w:tcW w:w="2830" w:type="dxa"/>
            <w:shd w:val="clear" w:color="000000" w:fill="FFFFFF"/>
            <w:vAlign w:val="center"/>
          </w:tcPr>
          <w:p w14:paraId="4F201839"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ean tenure* (S.D.)</w:t>
            </w:r>
          </w:p>
        </w:tc>
        <w:tc>
          <w:tcPr>
            <w:tcW w:w="1042" w:type="dxa"/>
            <w:shd w:val="clear" w:color="000000" w:fill="FFFFFF"/>
            <w:noWrap/>
            <w:vAlign w:val="center"/>
          </w:tcPr>
          <w:p w14:paraId="1D4E228B"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2.48 (1.29)</w:t>
            </w:r>
          </w:p>
        </w:tc>
        <w:tc>
          <w:tcPr>
            <w:tcW w:w="1042" w:type="dxa"/>
            <w:shd w:val="clear" w:color="000000" w:fill="FFFFFF"/>
            <w:noWrap/>
            <w:vAlign w:val="center"/>
          </w:tcPr>
          <w:p w14:paraId="598FEE2F"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80 (1.10)</w:t>
            </w:r>
          </w:p>
        </w:tc>
        <w:tc>
          <w:tcPr>
            <w:tcW w:w="1043" w:type="dxa"/>
            <w:shd w:val="clear" w:color="000000" w:fill="FFFFFF"/>
            <w:noWrap/>
            <w:vAlign w:val="center"/>
          </w:tcPr>
          <w:p w14:paraId="01B16A0E"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3.36 (1.10)</w:t>
            </w:r>
          </w:p>
        </w:tc>
        <w:tc>
          <w:tcPr>
            <w:tcW w:w="1042" w:type="dxa"/>
            <w:shd w:val="clear" w:color="000000" w:fill="FFFFFF"/>
            <w:noWrap/>
            <w:vAlign w:val="center"/>
          </w:tcPr>
          <w:p w14:paraId="0E3E3A8F"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57 (0.91)</w:t>
            </w:r>
          </w:p>
        </w:tc>
        <w:tc>
          <w:tcPr>
            <w:tcW w:w="1042" w:type="dxa"/>
            <w:shd w:val="clear" w:color="000000" w:fill="FFFFFF"/>
            <w:noWrap/>
            <w:vAlign w:val="center"/>
          </w:tcPr>
          <w:p w14:paraId="04593E85" w14:textId="77777777" w:rsidR="008E2CAC" w:rsidRPr="00FE4B17" w:rsidRDefault="008E2CAC" w:rsidP="00FD20B3">
            <w:pPr>
              <w:spacing w:line="240" w:lineRule="auto"/>
              <w:jc w:val="center"/>
              <w:rPr>
                <w:color w:val="3F3F3F"/>
                <w:sz w:val="18"/>
                <w:szCs w:val="18"/>
                <w:lang w:val="en-US"/>
              </w:rPr>
            </w:pPr>
            <w:r w:rsidRPr="00FE4B17">
              <w:rPr>
                <w:color w:val="3F3F3F"/>
                <w:sz w:val="18"/>
                <w:szCs w:val="18"/>
                <w:lang w:val="en-US"/>
              </w:rPr>
              <w:t>4.19 (0.81)</w:t>
            </w:r>
          </w:p>
        </w:tc>
        <w:tc>
          <w:tcPr>
            <w:tcW w:w="1043" w:type="dxa"/>
            <w:shd w:val="clear" w:color="000000" w:fill="FFFFFF"/>
            <w:noWrap/>
            <w:vAlign w:val="center"/>
          </w:tcPr>
          <w:p w14:paraId="6EC03221" w14:textId="77777777" w:rsidR="008E2CAC" w:rsidRPr="00FE4B17" w:rsidRDefault="008E2CAC" w:rsidP="00FD20B3">
            <w:pPr>
              <w:spacing w:line="240" w:lineRule="auto"/>
              <w:jc w:val="center"/>
              <w:rPr>
                <w:b/>
                <w:bCs/>
                <w:color w:val="3F3F3F"/>
                <w:sz w:val="18"/>
                <w:szCs w:val="18"/>
                <w:lang w:val="en-US"/>
              </w:rPr>
            </w:pPr>
            <w:r w:rsidRPr="00FE4B17">
              <w:rPr>
                <w:b/>
                <w:bCs/>
                <w:color w:val="3F3F3F"/>
                <w:sz w:val="18"/>
                <w:szCs w:val="18"/>
                <w:lang w:val="en-US"/>
              </w:rPr>
              <w:t>3.27 (1.38)</w:t>
            </w:r>
          </w:p>
        </w:tc>
      </w:tr>
      <w:tr w:rsidR="008E2CAC" w:rsidRPr="00FE4B17" w14:paraId="6F078467" w14:textId="77777777" w:rsidTr="00FD20B3">
        <w:trPr>
          <w:trHeight w:val="20"/>
        </w:trPr>
        <w:tc>
          <w:tcPr>
            <w:tcW w:w="2830" w:type="dxa"/>
            <w:shd w:val="clear" w:color="000000" w:fill="FFFFFF"/>
            <w:vAlign w:val="center"/>
          </w:tcPr>
          <w:p w14:paraId="417EBF2C" w14:textId="77777777" w:rsidR="008E2CAC" w:rsidRPr="00FE4B17" w:rsidRDefault="008E2CAC" w:rsidP="00FD20B3">
            <w:pPr>
              <w:spacing w:line="240" w:lineRule="auto"/>
              <w:jc w:val="left"/>
              <w:rPr>
                <w:color w:val="3F3F3F"/>
                <w:sz w:val="18"/>
                <w:szCs w:val="18"/>
                <w:lang w:val="en-US"/>
              </w:rPr>
            </w:pPr>
            <w:r w:rsidRPr="00FE4B17">
              <w:rPr>
                <w:color w:val="3F3F3F"/>
                <w:sz w:val="18"/>
                <w:szCs w:val="18"/>
                <w:lang w:val="en-US"/>
              </w:rPr>
              <w:t>Mean age (S.D.)</w:t>
            </w:r>
          </w:p>
        </w:tc>
        <w:tc>
          <w:tcPr>
            <w:tcW w:w="1042" w:type="dxa"/>
            <w:shd w:val="clear" w:color="000000" w:fill="FFFFFF"/>
            <w:noWrap/>
            <w:vAlign w:val="center"/>
          </w:tcPr>
          <w:p w14:paraId="3678D68C" w14:textId="32D913B7" w:rsidR="008E2CAC" w:rsidRPr="00FE4B17" w:rsidRDefault="00C43220" w:rsidP="00C43220">
            <w:pPr>
              <w:spacing w:line="240" w:lineRule="auto"/>
              <w:jc w:val="center"/>
              <w:rPr>
                <w:color w:val="3F3F3F"/>
                <w:sz w:val="18"/>
                <w:szCs w:val="18"/>
                <w:highlight w:val="yellow"/>
                <w:lang w:val="en-US"/>
              </w:rPr>
            </w:pPr>
            <w:r w:rsidRPr="00B92913">
              <w:rPr>
                <w:color w:val="3F3F3F"/>
                <w:sz w:val="18"/>
                <w:szCs w:val="18"/>
                <w:lang w:val="en-US"/>
              </w:rPr>
              <w:t>41.95 (8.45)</w:t>
            </w:r>
          </w:p>
        </w:tc>
        <w:tc>
          <w:tcPr>
            <w:tcW w:w="1042" w:type="dxa"/>
            <w:shd w:val="clear" w:color="000000" w:fill="FFFFFF"/>
            <w:noWrap/>
            <w:vAlign w:val="center"/>
          </w:tcPr>
          <w:p w14:paraId="54CB9159" w14:textId="7AFAD78B" w:rsidR="008E2CAC" w:rsidRPr="00B92913" w:rsidRDefault="00C43220" w:rsidP="00C43220">
            <w:pPr>
              <w:spacing w:line="240" w:lineRule="auto"/>
              <w:jc w:val="center"/>
              <w:rPr>
                <w:color w:val="3F3F3F"/>
                <w:sz w:val="18"/>
                <w:szCs w:val="18"/>
                <w:lang w:val="en-US"/>
              </w:rPr>
            </w:pPr>
            <w:r w:rsidRPr="00B92913">
              <w:rPr>
                <w:color w:val="3F3F3F"/>
                <w:sz w:val="18"/>
                <w:szCs w:val="18"/>
                <w:lang w:val="en-US"/>
              </w:rPr>
              <w:t>40.93 (7.93)</w:t>
            </w:r>
          </w:p>
        </w:tc>
        <w:tc>
          <w:tcPr>
            <w:tcW w:w="1043" w:type="dxa"/>
            <w:shd w:val="clear" w:color="000000" w:fill="FFFFFF"/>
            <w:noWrap/>
            <w:vAlign w:val="center"/>
          </w:tcPr>
          <w:p w14:paraId="2093F107" w14:textId="46A2994A" w:rsidR="008E2CAC" w:rsidRPr="00B92913" w:rsidRDefault="00857B8D" w:rsidP="00857B8D">
            <w:pPr>
              <w:spacing w:line="240" w:lineRule="auto"/>
              <w:jc w:val="center"/>
              <w:rPr>
                <w:color w:val="3F3F3F"/>
                <w:sz w:val="18"/>
                <w:szCs w:val="18"/>
                <w:lang w:val="en-US"/>
              </w:rPr>
            </w:pPr>
            <w:r w:rsidRPr="00B92913">
              <w:rPr>
                <w:color w:val="3F3F3F"/>
                <w:sz w:val="18"/>
                <w:szCs w:val="18"/>
                <w:lang w:val="en-US"/>
              </w:rPr>
              <w:t>34.47 (7.68)</w:t>
            </w:r>
          </w:p>
        </w:tc>
        <w:tc>
          <w:tcPr>
            <w:tcW w:w="1042" w:type="dxa"/>
            <w:shd w:val="clear" w:color="000000" w:fill="FFFFFF"/>
            <w:noWrap/>
            <w:vAlign w:val="center"/>
          </w:tcPr>
          <w:p w14:paraId="66927062" w14:textId="0925AF7F" w:rsidR="008E2CAC" w:rsidRPr="00FE4B17" w:rsidRDefault="00857B8D" w:rsidP="00857B8D">
            <w:pPr>
              <w:spacing w:line="240" w:lineRule="auto"/>
              <w:jc w:val="center"/>
              <w:rPr>
                <w:color w:val="3F3F3F"/>
                <w:sz w:val="18"/>
                <w:szCs w:val="18"/>
                <w:highlight w:val="yellow"/>
                <w:lang w:val="en-US"/>
              </w:rPr>
            </w:pPr>
            <w:r w:rsidRPr="00B92913">
              <w:rPr>
                <w:color w:val="3F3F3F"/>
                <w:sz w:val="18"/>
                <w:szCs w:val="18"/>
                <w:lang w:val="en-US"/>
              </w:rPr>
              <w:t>41.96 (10.11)</w:t>
            </w:r>
          </w:p>
        </w:tc>
        <w:tc>
          <w:tcPr>
            <w:tcW w:w="1042" w:type="dxa"/>
            <w:shd w:val="clear" w:color="000000" w:fill="FFFFFF"/>
            <w:noWrap/>
            <w:vAlign w:val="center"/>
          </w:tcPr>
          <w:p w14:paraId="1AEE4D73" w14:textId="6BBF569A" w:rsidR="008E2CAC" w:rsidRPr="00FE4B17" w:rsidRDefault="00857B8D" w:rsidP="00857B8D">
            <w:pPr>
              <w:spacing w:line="240" w:lineRule="auto"/>
              <w:jc w:val="center"/>
              <w:rPr>
                <w:color w:val="3F3F3F"/>
                <w:sz w:val="18"/>
                <w:szCs w:val="18"/>
                <w:highlight w:val="yellow"/>
                <w:lang w:val="en-US"/>
              </w:rPr>
            </w:pPr>
            <w:r w:rsidRPr="008505E8">
              <w:rPr>
                <w:color w:val="3F3F3F"/>
                <w:sz w:val="18"/>
                <w:szCs w:val="18"/>
                <w:lang w:val="en-US"/>
              </w:rPr>
              <w:t>36.77 (6.92)</w:t>
            </w:r>
          </w:p>
        </w:tc>
        <w:tc>
          <w:tcPr>
            <w:tcW w:w="1043" w:type="dxa"/>
            <w:shd w:val="clear" w:color="000000" w:fill="FFFFFF"/>
            <w:noWrap/>
            <w:vAlign w:val="center"/>
          </w:tcPr>
          <w:p w14:paraId="431DF331" w14:textId="06846BF2" w:rsidR="008E2CAC" w:rsidRPr="00FE4B17" w:rsidRDefault="00857B8D" w:rsidP="00857B8D">
            <w:pPr>
              <w:spacing w:line="240" w:lineRule="auto"/>
              <w:jc w:val="center"/>
              <w:rPr>
                <w:b/>
                <w:bCs/>
                <w:color w:val="3F3F3F"/>
                <w:sz w:val="18"/>
                <w:szCs w:val="18"/>
                <w:highlight w:val="yellow"/>
                <w:lang w:val="en-US"/>
              </w:rPr>
            </w:pPr>
            <w:r w:rsidRPr="008505E8">
              <w:rPr>
                <w:b/>
                <w:bCs/>
                <w:color w:val="3F3F3F"/>
                <w:sz w:val="18"/>
                <w:szCs w:val="18"/>
                <w:lang w:val="en-US"/>
              </w:rPr>
              <w:t>40.28 (8.64)</w:t>
            </w:r>
          </w:p>
        </w:tc>
      </w:tr>
    </w:tbl>
    <w:p w14:paraId="0E6F48F3" w14:textId="77777777" w:rsidR="008E2CAC" w:rsidRPr="00FE4B17" w:rsidRDefault="008E2CAC" w:rsidP="008E2CAC">
      <w:pPr>
        <w:spacing w:line="240" w:lineRule="auto"/>
        <w:rPr>
          <w:i/>
          <w:color w:val="3F3F3F"/>
          <w:sz w:val="18"/>
          <w:szCs w:val="18"/>
          <w:lang w:val="en-US"/>
        </w:rPr>
      </w:pPr>
    </w:p>
    <w:p w14:paraId="5E4E4A8C" w14:textId="04B8A385" w:rsidR="008E2CAC" w:rsidRPr="00FE4B17" w:rsidRDefault="008E2CAC" w:rsidP="008E2CAC">
      <w:pPr>
        <w:spacing w:line="240" w:lineRule="auto"/>
        <w:rPr>
          <w:color w:val="3F3F3F"/>
          <w:sz w:val="18"/>
          <w:szCs w:val="18"/>
          <w:lang w:val="en-US"/>
        </w:rPr>
      </w:pPr>
      <w:r w:rsidRPr="00FE4B17">
        <w:rPr>
          <w:i/>
          <w:color w:val="3F3F3F"/>
          <w:sz w:val="18"/>
          <w:szCs w:val="18"/>
          <w:lang w:val="en-US"/>
        </w:rPr>
        <w:t>Note.</w:t>
      </w:r>
      <w:r w:rsidRPr="00FE4B17">
        <w:rPr>
          <w:color w:val="3F3F3F"/>
          <w:sz w:val="18"/>
          <w:szCs w:val="18"/>
          <w:lang w:val="en-US"/>
        </w:rPr>
        <w:t xml:space="preserve"> Network descriptive statistics were calculated using UCInet; knowledge</w:t>
      </w:r>
      <w:r w:rsidR="00D512A1" w:rsidRPr="00FE4B17">
        <w:rPr>
          <w:color w:val="3F3F3F"/>
          <w:sz w:val="18"/>
          <w:szCs w:val="18"/>
          <w:lang w:val="en-US"/>
        </w:rPr>
        <w:t>-</w:t>
      </w:r>
      <w:r w:rsidRPr="00FE4B17">
        <w:rPr>
          <w:color w:val="3F3F3F"/>
          <w:sz w:val="18"/>
          <w:szCs w:val="18"/>
          <w:lang w:val="en-US"/>
        </w:rPr>
        <w:t>seeking ties, in network terms, correspond to employees’ in-degree and knowledge</w:t>
      </w:r>
      <w:r w:rsidR="00D512A1" w:rsidRPr="00FE4B17">
        <w:rPr>
          <w:color w:val="3F3F3F"/>
          <w:sz w:val="18"/>
          <w:szCs w:val="18"/>
          <w:lang w:val="en-US"/>
        </w:rPr>
        <w:t>-</w:t>
      </w:r>
      <w:r w:rsidRPr="00FE4B17">
        <w:rPr>
          <w:color w:val="3F3F3F"/>
          <w:sz w:val="18"/>
          <w:szCs w:val="18"/>
          <w:lang w:val="en-US"/>
        </w:rPr>
        <w:t>providing ties</w:t>
      </w:r>
      <w:r w:rsidR="00D512A1" w:rsidRPr="00FE4B17">
        <w:rPr>
          <w:color w:val="3F3F3F"/>
          <w:sz w:val="18"/>
          <w:szCs w:val="18"/>
          <w:lang w:val="en-US"/>
        </w:rPr>
        <w:t xml:space="preserve"> correspond</w:t>
      </w:r>
      <w:r w:rsidRPr="00FE4B17">
        <w:rPr>
          <w:color w:val="3F3F3F"/>
          <w:sz w:val="18"/>
          <w:szCs w:val="18"/>
          <w:lang w:val="en-US"/>
        </w:rPr>
        <w:t xml:space="preserve"> to their out-degree; S.D. = standard deviation; *square root transformed</w:t>
      </w:r>
      <w:r w:rsidR="00D512A1" w:rsidRPr="00FE4B17">
        <w:rPr>
          <w:color w:val="3F3F3F"/>
          <w:sz w:val="18"/>
          <w:szCs w:val="18"/>
          <w:lang w:val="en-US"/>
        </w:rPr>
        <w:t>.</w:t>
      </w:r>
    </w:p>
    <w:p w14:paraId="7C8EC681" w14:textId="77777777" w:rsidR="008E2CAC" w:rsidRPr="00FE4B17" w:rsidRDefault="008E2CAC" w:rsidP="008E2CAC">
      <w:pPr>
        <w:rPr>
          <w:lang w:val="en-US"/>
        </w:rPr>
      </w:pPr>
    </w:p>
    <w:p w14:paraId="6D9ADCD9" w14:textId="1FC4901C" w:rsidR="008E2CAC" w:rsidRPr="00FE4B17" w:rsidRDefault="008E2CAC">
      <w:pPr>
        <w:spacing w:after="160" w:line="259" w:lineRule="auto"/>
        <w:jc w:val="left"/>
        <w:rPr>
          <w:rFonts w:eastAsiaTheme="majorEastAsia"/>
          <w:b/>
          <w:lang w:val="en-US"/>
        </w:rPr>
      </w:pPr>
      <w:r w:rsidRPr="00FE4B17">
        <w:rPr>
          <w:rFonts w:eastAsiaTheme="majorEastAsia"/>
          <w:b/>
          <w:lang w:val="en-US"/>
        </w:rPr>
        <w:br w:type="page"/>
      </w:r>
    </w:p>
    <w:p w14:paraId="466EBEF0" w14:textId="77777777" w:rsidR="008E2CAC" w:rsidRPr="00FE4B17" w:rsidRDefault="008E2CAC" w:rsidP="008E2CAC">
      <w:pPr>
        <w:pStyle w:val="Heading1"/>
        <w:spacing w:before="0" w:line="240" w:lineRule="auto"/>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lastRenderedPageBreak/>
        <w:t xml:space="preserve">TABLE 3 </w:t>
      </w:r>
    </w:p>
    <w:p w14:paraId="219FCB44" w14:textId="77777777" w:rsidR="008E2CAC" w:rsidRPr="00FE4B17" w:rsidRDefault="008E2CAC" w:rsidP="008E2CAC">
      <w:pPr>
        <w:spacing w:line="240" w:lineRule="auto"/>
        <w:jc w:val="center"/>
        <w:rPr>
          <w:b/>
          <w:lang w:val="en-US"/>
        </w:rPr>
      </w:pPr>
      <w:r w:rsidRPr="00FE4B17">
        <w:rPr>
          <w:b/>
          <w:lang w:val="en-US"/>
        </w:rPr>
        <w:t xml:space="preserve">Effects Integrated in the Analytical Model </w:t>
      </w:r>
      <w:r w:rsidRPr="00FE4B17">
        <w:rPr>
          <w:b/>
          <w:lang w:val="en-US"/>
        </w:rPr>
        <w:fldChar w:fldCharType="begin"/>
      </w:r>
      <w:r w:rsidRPr="00FE4B17">
        <w:rPr>
          <w:b/>
          <w:lang w:val="en-US"/>
        </w:rPr>
        <w:instrText xml:space="preserve"> ADDIN EN.CITE &lt;EndNote&gt;&lt;Cite&gt;&lt;Author&gt;Lusher&lt;/Author&gt;&lt;Year&gt;2007&lt;/Year&gt;&lt;RecNum&gt;1162&lt;/RecNum&gt;&lt;record&gt;&lt;rec-number&gt;1162&lt;/rec-number&gt;&lt;ref-type name="Manuscript"&gt;36&lt;/ref-type&gt;&lt;contributors&gt;&lt;authors&gt;&lt;author&gt;Lusher, Dean&lt;/author&gt;&lt;author&gt;Robins, Garry&lt;/author&gt;&lt;author&gt;Kremer, Peter&lt;/author&gt;&lt;/authors&gt;&lt;/contributors&gt;&lt;titles&gt;&lt;title&gt;Specific interdepencencies of perceived beliefs, personal attitudes and social structures&lt;/title&gt;&lt;/titles&gt;&lt;dates&gt;&lt;year&gt;2007&lt;/year&gt;&lt;/dates&gt;&lt;pub-location&gt;Working Paper, University of Melbourne, Melbourne&lt;/pub-location&gt;&lt;urls&gt;&lt;pdf-urls&gt;&lt;url&gt;file:///C:/Olaf-EigeneDateien/Wissenschaft/Archiv/Artikel/Lusher-Robins-Kremer-2007.pdf&lt;/url&gt;&lt;/pdf-urls&gt;&lt;/urls&gt;&lt;/record&gt;&lt;/Cite&gt;&lt;/EndNote&gt;</w:instrText>
      </w:r>
      <w:r w:rsidRPr="00FE4B17">
        <w:rPr>
          <w:b/>
          <w:lang w:val="en-US"/>
        </w:rPr>
        <w:fldChar w:fldCharType="end"/>
      </w:r>
    </w:p>
    <w:tbl>
      <w:tblPr>
        <w:tblStyle w:val="TableGrid"/>
        <w:tblW w:w="10348" w:type="dxa"/>
        <w:tblInd w:w="-567" w:type="dxa"/>
        <w:tblLayout w:type="fixed"/>
        <w:tblLook w:val="01E0" w:firstRow="1" w:lastRow="1" w:firstColumn="1" w:lastColumn="1" w:noHBand="0" w:noVBand="0"/>
      </w:tblPr>
      <w:tblGrid>
        <w:gridCol w:w="567"/>
        <w:gridCol w:w="2835"/>
        <w:gridCol w:w="1985"/>
        <w:gridCol w:w="4961"/>
      </w:tblGrid>
      <w:tr w:rsidR="008E2CAC" w:rsidRPr="00FE4B17" w14:paraId="674A222C" w14:textId="77777777" w:rsidTr="00FD20B3">
        <w:tc>
          <w:tcPr>
            <w:tcW w:w="567" w:type="dxa"/>
          </w:tcPr>
          <w:p w14:paraId="0A45AD86" w14:textId="77777777" w:rsidR="008E2CAC" w:rsidRPr="00FE4B17" w:rsidRDefault="008E2CAC" w:rsidP="00FD20B3">
            <w:pPr>
              <w:spacing w:beforeLines="40" w:before="96" w:afterLines="40" w:after="96" w:line="240" w:lineRule="auto"/>
              <w:rPr>
                <w:sz w:val="20"/>
                <w:szCs w:val="20"/>
                <w:lang w:val="en-US"/>
              </w:rPr>
            </w:pPr>
          </w:p>
        </w:tc>
        <w:tc>
          <w:tcPr>
            <w:tcW w:w="2835" w:type="dxa"/>
          </w:tcPr>
          <w:p w14:paraId="2E1E9B8A" w14:textId="77777777" w:rsidR="008E2CAC" w:rsidRPr="00FE4B17" w:rsidRDefault="008E2CAC" w:rsidP="00FD20B3">
            <w:pPr>
              <w:spacing w:beforeLines="40" w:before="96" w:afterLines="40" w:after="96" w:line="240" w:lineRule="auto"/>
              <w:jc w:val="center"/>
              <w:rPr>
                <w:b/>
                <w:sz w:val="20"/>
                <w:szCs w:val="20"/>
                <w:lang w:val="en-US"/>
              </w:rPr>
            </w:pPr>
            <w:r w:rsidRPr="00FE4B17">
              <w:rPr>
                <w:b/>
                <w:sz w:val="20"/>
                <w:szCs w:val="20"/>
                <w:lang w:val="en-US"/>
              </w:rPr>
              <w:t>Effect</w:t>
            </w:r>
          </w:p>
        </w:tc>
        <w:tc>
          <w:tcPr>
            <w:tcW w:w="1985" w:type="dxa"/>
          </w:tcPr>
          <w:p w14:paraId="6741B6E7" w14:textId="77777777" w:rsidR="008E2CAC" w:rsidRPr="00FE4B17" w:rsidRDefault="008E2CAC" w:rsidP="00FD20B3">
            <w:pPr>
              <w:spacing w:beforeLines="40" w:before="96" w:afterLines="40" w:after="96" w:line="240" w:lineRule="auto"/>
              <w:jc w:val="center"/>
              <w:rPr>
                <w:b/>
                <w:sz w:val="20"/>
                <w:szCs w:val="20"/>
                <w:lang w:val="en-US"/>
              </w:rPr>
            </w:pPr>
            <w:r w:rsidRPr="00FE4B17">
              <w:rPr>
                <w:b/>
                <w:sz w:val="20"/>
                <w:szCs w:val="20"/>
                <w:lang w:val="en-US"/>
              </w:rPr>
              <w:t>Visualization</w:t>
            </w:r>
          </w:p>
        </w:tc>
        <w:tc>
          <w:tcPr>
            <w:tcW w:w="4961" w:type="dxa"/>
          </w:tcPr>
          <w:p w14:paraId="5F12977B" w14:textId="77777777" w:rsidR="008E2CAC" w:rsidRPr="00FE4B17" w:rsidRDefault="008E2CAC" w:rsidP="00FD20B3">
            <w:pPr>
              <w:spacing w:beforeLines="40" w:before="96" w:afterLines="40" w:after="96" w:line="240" w:lineRule="auto"/>
              <w:jc w:val="center"/>
              <w:rPr>
                <w:b/>
                <w:sz w:val="20"/>
                <w:szCs w:val="20"/>
                <w:lang w:val="en-US"/>
              </w:rPr>
            </w:pPr>
            <w:r w:rsidRPr="00FE4B17">
              <w:rPr>
                <w:b/>
                <w:sz w:val="20"/>
                <w:szCs w:val="20"/>
                <w:lang w:val="en-US"/>
              </w:rPr>
              <w:t>Description</w:t>
            </w:r>
          </w:p>
        </w:tc>
      </w:tr>
      <w:tr w:rsidR="008E2CAC" w:rsidRPr="00FE4B17" w14:paraId="094AED0E" w14:textId="77777777" w:rsidTr="00FD20B3">
        <w:tc>
          <w:tcPr>
            <w:tcW w:w="10348" w:type="dxa"/>
            <w:gridSpan w:val="4"/>
          </w:tcPr>
          <w:p w14:paraId="220DDFAE" w14:textId="77777777" w:rsidR="008E2CAC" w:rsidRPr="00FE4B17" w:rsidRDefault="008E2CAC" w:rsidP="00FD20B3">
            <w:pPr>
              <w:spacing w:beforeLines="40" w:before="96" w:afterLines="40" w:after="96" w:line="240" w:lineRule="auto"/>
              <w:jc w:val="left"/>
              <w:rPr>
                <w:b/>
                <w:sz w:val="20"/>
                <w:szCs w:val="20"/>
                <w:lang w:val="en-US"/>
              </w:rPr>
            </w:pPr>
            <w:r w:rsidRPr="00FE4B17">
              <w:rPr>
                <w:b/>
                <w:sz w:val="20"/>
                <w:szCs w:val="20"/>
                <w:lang w:val="en-US"/>
              </w:rPr>
              <w:t>Individual Attribute Effects</w:t>
            </w:r>
          </w:p>
        </w:tc>
      </w:tr>
      <w:tr w:rsidR="008E2CAC" w:rsidRPr="00FE4B17" w14:paraId="25E148C9" w14:textId="77777777" w:rsidTr="00FD20B3">
        <w:trPr>
          <w:trHeight w:val="882"/>
        </w:trPr>
        <w:tc>
          <w:tcPr>
            <w:tcW w:w="567" w:type="dxa"/>
            <w:vAlign w:val="center"/>
          </w:tcPr>
          <w:p w14:paraId="1A74F992"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w:t>
            </w:r>
          </w:p>
        </w:tc>
        <w:tc>
          <w:tcPr>
            <w:tcW w:w="2835" w:type="dxa"/>
            <w:vAlign w:val="center"/>
          </w:tcPr>
          <w:p w14:paraId="14971475"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knowledge seeking</w:t>
            </w:r>
          </w:p>
        </w:tc>
        <w:tc>
          <w:tcPr>
            <w:tcW w:w="1985" w:type="dxa"/>
            <w:vAlign w:val="center"/>
          </w:tcPr>
          <w:p w14:paraId="02F88BBF" w14:textId="7B9AB1C0" w:rsidR="008E2CAC" w:rsidRPr="00FE4B17" w:rsidRDefault="00ED28FB" w:rsidP="00FD20B3">
            <w:pPr>
              <w:spacing w:beforeLines="40" w:before="96" w:afterLines="40" w:after="96" w:line="240" w:lineRule="auto"/>
              <w:jc w:val="center"/>
              <w:rPr>
                <w:lang w:val="en-US"/>
              </w:rPr>
            </w:pPr>
            <w:r w:rsidRPr="00FE4B17">
              <w:rPr>
                <w:bCs/>
                <w:noProof/>
                <w:lang w:eastAsia="en-GB"/>
              </w:rPr>
              <w:drawing>
                <wp:inline distT="0" distB="0" distL="0" distR="0" wp14:anchorId="78A21918" wp14:editId="3E789099">
                  <wp:extent cx="732088" cy="263462"/>
                  <wp:effectExtent l="0" t="0" r="0" b="381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1695" cy="266920"/>
                          </a:xfrm>
                          <a:prstGeom prst="rect">
                            <a:avLst/>
                          </a:prstGeom>
                          <a:noFill/>
                        </pic:spPr>
                      </pic:pic>
                    </a:graphicData>
                  </a:graphic>
                </wp:inline>
              </w:drawing>
            </w:r>
          </w:p>
        </w:tc>
        <w:tc>
          <w:tcPr>
            <w:tcW w:w="4961" w:type="dxa"/>
            <w:vAlign w:val="center"/>
          </w:tcPr>
          <w:p w14:paraId="1415DD8E" w14:textId="63B324F9" w:rsidR="008E2CAC" w:rsidRPr="00FE4B17" w:rsidRDefault="00D512A1" w:rsidP="00FD20B3">
            <w:pPr>
              <w:spacing w:beforeLines="40" w:before="96" w:afterLines="40" w:after="96" w:line="240" w:lineRule="auto"/>
              <w:jc w:val="left"/>
              <w:rPr>
                <w:sz w:val="20"/>
                <w:szCs w:val="20"/>
                <w:lang w:val="en-US"/>
              </w:rPr>
            </w:pPr>
            <w:r w:rsidRPr="00FE4B17">
              <w:rPr>
                <w:sz w:val="20"/>
                <w:szCs w:val="20"/>
                <w:lang w:val="en-US"/>
              </w:rPr>
              <w:t>Employee’s p</w:t>
            </w:r>
            <w:r w:rsidR="008E2CAC" w:rsidRPr="00FE4B17">
              <w:rPr>
                <w:sz w:val="20"/>
                <w:szCs w:val="20"/>
                <w:lang w:val="en-US"/>
              </w:rPr>
              <w:t>ropensity to seek knowledge from others depending on the size of a continuous attribute or the presence of a binary attribute</w:t>
            </w:r>
          </w:p>
        </w:tc>
      </w:tr>
      <w:tr w:rsidR="008E2CAC" w:rsidRPr="00FE4B17" w14:paraId="73D07547" w14:textId="77777777" w:rsidTr="00FD20B3">
        <w:trPr>
          <w:trHeight w:val="882"/>
        </w:trPr>
        <w:tc>
          <w:tcPr>
            <w:tcW w:w="567" w:type="dxa"/>
            <w:vAlign w:val="center"/>
          </w:tcPr>
          <w:p w14:paraId="4EB21A57"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2</w:t>
            </w:r>
          </w:p>
        </w:tc>
        <w:tc>
          <w:tcPr>
            <w:tcW w:w="2835" w:type="dxa"/>
            <w:vAlign w:val="center"/>
          </w:tcPr>
          <w:p w14:paraId="21A954D9"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knowledge providing</w:t>
            </w:r>
          </w:p>
        </w:tc>
        <w:tc>
          <w:tcPr>
            <w:tcW w:w="1985" w:type="dxa"/>
            <w:vAlign w:val="center"/>
          </w:tcPr>
          <w:p w14:paraId="7828C91E" w14:textId="637F2730" w:rsidR="008E2CAC" w:rsidRPr="00FE4B17" w:rsidRDefault="00ED28FB" w:rsidP="00FD20B3">
            <w:pPr>
              <w:spacing w:beforeLines="40" w:before="96" w:afterLines="40" w:after="96" w:line="240" w:lineRule="auto"/>
              <w:jc w:val="center"/>
              <w:rPr>
                <w:lang w:val="en-US"/>
              </w:rPr>
            </w:pPr>
            <w:r w:rsidRPr="00FE4B17">
              <w:rPr>
                <w:bCs/>
                <w:noProof/>
                <w:lang w:eastAsia="en-GB"/>
              </w:rPr>
              <w:drawing>
                <wp:inline distT="0" distB="0" distL="0" distR="0" wp14:anchorId="200F5500" wp14:editId="325020CA">
                  <wp:extent cx="732790" cy="263715"/>
                  <wp:effectExtent l="0" t="0" r="0" b="3175"/>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7470" cy="265399"/>
                          </a:xfrm>
                          <a:prstGeom prst="rect">
                            <a:avLst/>
                          </a:prstGeom>
                          <a:noFill/>
                        </pic:spPr>
                      </pic:pic>
                    </a:graphicData>
                  </a:graphic>
                </wp:inline>
              </w:drawing>
            </w:r>
          </w:p>
        </w:tc>
        <w:tc>
          <w:tcPr>
            <w:tcW w:w="4961" w:type="dxa"/>
            <w:vAlign w:val="center"/>
          </w:tcPr>
          <w:p w14:paraId="4FB87E41" w14:textId="4B54B5A3" w:rsidR="008E2CAC" w:rsidRPr="00FE4B17" w:rsidRDefault="00D512A1" w:rsidP="00FD20B3">
            <w:pPr>
              <w:spacing w:beforeLines="40" w:before="96" w:afterLines="40" w:after="96" w:line="240" w:lineRule="auto"/>
              <w:jc w:val="left"/>
              <w:rPr>
                <w:sz w:val="20"/>
                <w:szCs w:val="20"/>
                <w:lang w:val="en-US"/>
              </w:rPr>
            </w:pPr>
            <w:r w:rsidRPr="00FE4B17">
              <w:rPr>
                <w:sz w:val="20"/>
                <w:szCs w:val="20"/>
                <w:lang w:val="en-US"/>
              </w:rPr>
              <w:t>Employee’s p</w:t>
            </w:r>
            <w:r w:rsidR="008E2CAC" w:rsidRPr="00FE4B17">
              <w:rPr>
                <w:sz w:val="20"/>
                <w:szCs w:val="20"/>
                <w:lang w:val="en-US"/>
              </w:rPr>
              <w:t>ropensity to provide knowledge to others depending on the size of a continuous attribute or the presence of a binary attribute</w:t>
            </w:r>
          </w:p>
        </w:tc>
      </w:tr>
      <w:tr w:rsidR="008E2CAC" w:rsidRPr="00FE4B17" w14:paraId="01C2C5B9" w14:textId="77777777" w:rsidTr="00FD20B3">
        <w:trPr>
          <w:trHeight w:val="882"/>
        </w:trPr>
        <w:tc>
          <w:tcPr>
            <w:tcW w:w="567" w:type="dxa"/>
            <w:vAlign w:val="center"/>
          </w:tcPr>
          <w:p w14:paraId="1F3013B0"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3</w:t>
            </w:r>
          </w:p>
        </w:tc>
        <w:tc>
          <w:tcPr>
            <w:tcW w:w="2835" w:type="dxa"/>
            <w:vAlign w:val="center"/>
          </w:tcPr>
          <w:p w14:paraId="12701A30"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difference</w:t>
            </w:r>
          </w:p>
        </w:tc>
        <w:tc>
          <w:tcPr>
            <w:tcW w:w="1985" w:type="dxa"/>
            <w:vAlign w:val="center"/>
          </w:tcPr>
          <w:p w14:paraId="71A94F58" w14:textId="77777777" w:rsidR="008E2CAC" w:rsidRPr="00FE4B17" w:rsidRDefault="008E2CAC" w:rsidP="00FD20B3">
            <w:pPr>
              <w:spacing w:beforeLines="40" w:before="96" w:afterLines="40" w:after="96" w:line="240" w:lineRule="auto"/>
              <w:jc w:val="center"/>
              <w:rPr>
                <w:lang w:val="en-US" w:eastAsia="en-GB"/>
              </w:rPr>
            </w:pPr>
            <w:r w:rsidRPr="00FE4B17">
              <w:rPr>
                <w:noProof/>
                <w:lang w:eastAsia="en-GB"/>
              </w:rPr>
              <w:drawing>
                <wp:inline distT="0" distB="0" distL="0" distR="0" wp14:anchorId="5690DDBD" wp14:editId="4706ABBE">
                  <wp:extent cx="808990" cy="404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9674" cy="404837"/>
                          </a:xfrm>
                          <a:prstGeom prst="rect">
                            <a:avLst/>
                          </a:prstGeom>
                          <a:noFill/>
                        </pic:spPr>
                      </pic:pic>
                    </a:graphicData>
                  </a:graphic>
                </wp:inline>
              </w:drawing>
            </w:r>
          </w:p>
        </w:tc>
        <w:tc>
          <w:tcPr>
            <w:tcW w:w="4961" w:type="dxa"/>
            <w:vAlign w:val="center"/>
          </w:tcPr>
          <w:p w14:paraId="0755CDBF" w14:textId="11532392"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 xml:space="preserve">Propensity for a tie to be present between two employees depending on the difference of </w:t>
            </w:r>
            <w:r w:rsidR="00D512A1" w:rsidRPr="00FE4B17">
              <w:rPr>
                <w:sz w:val="20"/>
                <w:szCs w:val="20"/>
                <w:lang w:val="en-US"/>
              </w:rPr>
              <w:t xml:space="preserve">the </w:t>
            </w:r>
            <w:r w:rsidRPr="00FE4B17">
              <w:rPr>
                <w:sz w:val="20"/>
                <w:szCs w:val="20"/>
                <w:lang w:val="en-US"/>
              </w:rPr>
              <w:t>value</w:t>
            </w:r>
            <w:r w:rsidR="00D512A1" w:rsidRPr="00FE4B17">
              <w:rPr>
                <w:sz w:val="20"/>
                <w:szCs w:val="20"/>
                <w:lang w:val="en-US"/>
              </w:rPr>
              <w:t>s</w:t>
            </w:r>
            <w:r w:rsidRPr="00FE4B17">
              <w:rPr>
                <w:sz w:val="20"/>
                <w:szCs w:val="20"/>
                <w:lang w:val="en-US"/>
              </w:rPr>
              <w:t xml:space="preserve"> of the attribute </w:t>
            </w:r>
            <w:r w:rsidR="00D512A1" w:rsidRPr="00FE4B17">
              <w:rPr>
                <w:sz w:val="20"/>
                <w:szCs w:val="20"/>
                <w:lang w:val="en-US"/>
              </w:rPr>
              <w:t xml:space="preserve">for </w:t>
            </w:r>
            <w:r w:rsidRPr="00FE4B17">
              <w:rPr>
                <w:sz w:val="20"/>
                <w:szCs w:val="20"/>
                <w:lang w:val="en-US"/>
              </w:rPr>
              <w:t xml:space="preserve">both employees; interpretable as </w:t>
            </w:r>
            <w:r w:rsidR="00D512A1" w:rsidRPr="00FE4B17">
              <w:rPr>
                <w:sz w:val="20"/>
                <w:szCs w:val="20"/>
                <w:lang w:val="en-US"/>
              </w:rPr>
              <w:t xml:space="preserve">a </w:t>
            </w:r>
            <w:r w:rsidRPr="00FE4B17">
              <w:rPr>
                <w:sz w:val="20"/>
                <w:szCs w:val="20"/>
                <w:lang w:val="en-US"/>
              </w:rPr>
              <w:t>reverse similarity effect</w:t>
            </w:r>
          </w:p>
        </w:tc>
      </w:tr>
      <w:tr w:rsidR="008E2CAC" w:rsidRPr="00FE4B17" w14:paraId="474E8AB5" w14:textId="77777777" w:rsidTr="00FD20B3">
        <w:trPr>
          <w:trHeight w:val="882"/>
        </w:trPr>
        <w:tc>
          <w:tcPr>
            <w:tcW w:w="567" w:type="dxa"/>
            <w:vAlign w:val="center"/>
          </w:tcPr>
          <w:p w14:paraId="2827F990"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4</w:t>
            </w:r>
          </w:p>
        </w:tc>
        <w:tc>
          <w:tcPr>
            <w:tcW w:w="2835" w:type="dxa"/>
            <w:vAlign w:val="center"/>
          </w:tcPr>
          <w:p w14:paraId="209DDB5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product</w:t>
            </w:r>
          </w:p>
        </w:tc>
        <w:tc>
          <w:tcPr>
            <w:tcW w:w="1985" w:type="dxa"/>
            <w:vAlign w:val="center"/>
          </w:tcPr>
          <w:p w14:paraId="62F5454A" w14:textId="77777777" w:rsidR="008E2CAC" w:rsidRPr="00FE4B17" w:rsidRDefault="008E2CAC" w:rsidP="00FD20B3">
            <w:pPr>
              <w:spacing w:beforeLines="40" w:before="96" w:afterLines="40" w:after="96" w:line="240" w:lineRule="auto"/>
              <w:jc w:val="center"/>
              <w:rPr>
                <w:lang w:val="en-US" w:eastAsia="en-GB"/>
              </w:rPr>
            </w:pPr>
            <w:r w:rsidRPr="00FE4B17">
              <w:rPr>
                <w:noProof/>
                <w:lang w:eastAsia="en-GB"/>
              </w:rPr>
              <w:drawing>
                <wp:inline distT="0" distB="0" distL="0" distR="0" wp14:anchorId="626CADB7" wp14:editId="65F76100">
                  <wp:extent cx="885190" cy="40981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4918" cy="414314"/>
                          </a:xfrm>
                          <a:prstGeom prst="rect">
                            <a:avLst/>
                          </a:prstGeom>
                          <a:noFill/>
                        </pic:spPr>
                      </pic:pic>
                    </a:graphicData>
                  </a:graphic>
                </wp:inline>
              </w:drawing>
            </w:r>
          </w:p>
        </w:tc>
        <w:tc>
          <w:tcPr>
            <w:tcW w:w="4961" w:type="dxa"/>
            <w:vAlign w:val="center"/>
          </w:tcPr>
          <w:p w14:paraId="76702529" w14:textId="3D37F9A0"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 xml:space="preserve">Propensity for a tie to be present between two employees depending on the product of </w:t>
            </w:r>
            <w:r w:rsidR="00D512A1" w:rsidRPr="00FE4B17">
              <w:rPr>
                <w:sz w:val="20"/>
                <w:szCs w:val="20"/>
                <w:lang w:val="en-US"/>
              </w:rPr>
              <w:t xml:space="preserve">the </w:t>
            </w:r>
            <w:r w:rsidRPr="00FE4B17">
              <w:rPr>
                <w:sz w:val="20"/>
                <w:szCs w:val="20"/>
                <w:lang w:val="en-US"/>
              </w:rPr>
              <w:t>value</w:t>
            </w:r>
            <w:r w:rsidR="00D512A1" w:rsidRPr="00FE4B17">
              <w:rPr>
                <w:sz w:val="20"/>
                <w:szCs w:val="20"/>
                <w:lang w:val="en-US"/>
              </w:rPr>
              <w:t>s</w:t>
            </w:r>
            <w:r w:rsidRPr="00FE4B17">
              <w:rPr>
                <w:sz w:val="20"/>
                <w:szCs w:val="20"/>
                <w:lang w:val="en-US"/>
              </w:rPr>
              <w:t xml:space="preserve"> of the attribute </w:t>
            </w:r>
            <w:r w:rsidR="00D512A1" w:rsidRPr="00FE4B17">
              <w:rPr>
                <w:sz w:val="20"/>
                <w:szCs w:val="20"/>
                <w:lang w:val="en-US"/>
              </w:rPr>
              <w:t xml:space="preserve">for </w:t>
            </w:r>
            <w:r w:rsidRPr="00FE4B17">
              <w:rPr>
                <w:sz w:val="20"/>
                <w:szCs w:val="20"/>
                <w:lang w:val="en-US"/>
              </w:rPr>
              <w:t xml:space="preserve">both </w:t>
            </w:r>
            <w:r w:rsidRPr="00C2791B">
              <w:rPr>
                <w:sz w:val="20"/>
                <w:szCs w:val="20"/>
                <w:lang w:val="en-US"/>
              </w:rPr>
              <w:t xml:space="preserve">employees; interpretable as </w:t>
            </w:r>
            <w:r w:rsidR="00D512A1" w:rsidRPr="00C2791B">
              <w:rPr>
                <w:sz w:val="20"/>
                <w:szCs w:val="20"/>
                <w:lang w:val="en-US"/>
              </w:rPr>
              <w:t xml:space="preserve">an </w:t>
            </w:r>
            <w:r w:rsidRPr="00C2791B">
              <w:rPr>
                <w:sz w:val="20"/>
                <w:szCs w:val="20"/>
                <w:lang w:val="en-US"/>
              </w:rPr>
              <w:t>interaction effect</w:t>
            </w:r>
          </w:p>
        </w:tc>
      </w:tr>
      <w:tr w:rsidR="008E2CAC" w:rsidRPr="00FE4B17" w14:paraId="7F3E63BC" w14:textId="77777777" w:rsidTr="00FD20B3">
        <w:tblPrEx>
          <w:tblCellMar>
            <w:left w:w="70" w:type="dxa"/>
            <w:right w:w="70" w:type="dxa"/>
          </w:tblCellMar>
        </w:tblPrEx>
        <w:trPr>
          <w:trHeight w:val="882"/>
        </w:trPr>
        <w:tc>
          <w:tcPr>
            <w:tcW w:w="567" w:type="dxa"/>
            <w:vAlign w:val="center"/>
          </w:tcPr>
          <w:p w14:paraId="2B2C227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5</w:t>
            </w:r>
          </w:p>
        </w:tc>
        <w:tc>
          <w:tcPr>
            <w:tcW w:w="2835" w:type="dxa"/>
            <w:vAlign w:val="center"/>
          </w:tcPr>
          <w:p w14:paraId="5733DBFE"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sum reciprocity</w:t>
            </w:r>
          </w:p>
        </w:tc>
        <w:tc>
          <w:tcPr>
            <w:tcW w:w="1985" w:type="dxa"/>
            <w:vAlign w:val="center"/>
          </w:tcPr>
          <w:p w14:paraId="7B8B7D28" w14:textId="77777777" w:rsidR="008E2CAC" w:rsidRPr="00FE4B17" w:rsidRDefault="008E2CAC" w:rsidP="00FD20B3">
            <w:pPr>
              <w:spacing w:beforeLines="40" w:before="96" w:afterLines="40" w:after="96" w:line="240" w:lineRule="auto"/>
              <w:jc w:val="center"/>
              <w:rPr>
                <w:rFonts w:ascii="Arial" w:hAnsi="Arial" w:cs="Arial"/>
                <w:lang w:val="en-US"/>
              </w:rPr>
            </w:pPr>
            <w:r w:rsidRPr="00FE4B17">
              <w:rPr>
                <w:noProof/>
                <w:lang w:eastAsia="en-GB"/>
              </w:rPr>
              <w:drawing>
                <wp:inline distT="0" distB="0" distL="0" distR="0" wp14:anchorId="0B84236F" wp14:editId="5E513A0E">
                  <wp:extent cx="875665" cy="421616"/>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2737" cy="425021"/>
                          </a:xfrm>
                          <a:prstGeom prst="rect">
                            <a:avLst/>
                          </a:prstGeom>
                          <a:noFill/>
                        </pic:spPr>
                      </pic:pic>
                    </a:graphicData>
                  </a:graphic>
                </wp:inline>
              </w:drawing>
            </w:r>
          </w:p>
        </w:tc>
        <w:tc>
          <w:tcPr>
            <w:tcW w:w="4961" w:type="dxa"/>
            <w:vAlign w:val="center"/>
          </w:tcPr>
          <w:p w14:paraId="314D583A" w14:textId="4B557FC2" w:rsidR="008E2CAC" w:rsidRPr="00FE4B17" w:rsidRDefault="008E2CAC" w:rsidP="00C2791B">
            <w:pPr>
              <w:spacing w:beforeLines="40" w:before="96" w:afterLines="40" w:after="96" w:line="240" w:lineRule="auto"/>
              <w:jc w:val="left"/>
              <w:rPr>
                <w:sz w:val="20"/>
                <w:szCs w:val="20"/>
                <w:lang w:val="en-US"/>
              </w:rPr>
            </w:pPr>
            <w:r w:rsidRPr="00FE4B17">
              <w:rPr>
                <w:sz w:val="20"/>
                <w:szCs w:val="20"/>
                <w:lang w:val="en-US"/>
              </w:rPr>
              <w:t xml:space="preserve">Propensity for reciprocation of ties to be present between two employees depending on the sum of </w:t>
            </w:r>
            <w:r w:rsidR="00D512A1" w:rsidRPr="00FE4B17">
              <w:rPr>
                <w:sz w:val="20"/>
                <w:szCs w:val="20"/>
                <w:lang w:val="en-US"/>
              </w:rPr>
              <w:t xml:space="preserve">the </w:t>
            </w:r>
            <w:r w:rsidRPr="00FE4B17">
              <w:rPr>
                <w:sz w:val="20"/>
                <w:szCs w:val="20"/>
                <w:lang w:val="en-US"/>
              </w:rPr>
              <w:t>value</w:t>
            </w:r>
            <w:r w:rsidR="00D512A1" w:rsidRPr="00FE4B17">
              <w:rPr>
                <w:sz w:val="20"/>
                <w:szCs w:val="20"/>
                <w:lang w:val="en-US"/>
              </w:rPr>
              <w:t>s</w:t>
            </w:r>
            <w:r w:rsidRPr="00FE4B17">
              <w:rPr>
                <w:sz w:val="20"/>
                <w:szCs w:val="20"/>
                <w:lang w:val="en-US"/>
              </w:rPr>
              <w:t xml:space="preserve"> of the attribute </w:t>
            </w:r>
            <w:r w:rsidR="00D512A1" w:rsidRPr="00FE4B17">
              <w:rPr>
                <w:sz w:val="20"/>
                <w:szCs w:val="20"/>
                <w:lang w:val="en-US"/>
              </w:rPr>
              <w:t xml:space="preserve">for </w:t>
            </w:r>
            <w:r w:rsidR="00C2791B">
              <w:rPr>
                <w:sz w:val="20"/>
                <w:szCs w:val="20"/>
                <w:lang w:val="en-US"/>
              </w:rPr>
              <w:t>both employees</w:t>
            </w:r>
          </w:p>
        </w:tc>
      </w:tr>
      <w:tr w:rsidR="008E2CAC" w:rsidRPr="00FE4B17" w14:paraId="162DE9C8" w14:textId="77777777" w:rsidTr="00FD20B3">
        <w:tblPrEx>
          <w:tblCellMar>
            <w:left w:w="70" w:type="dxa"/>
            <w:right w:w="70" w:type="dxa"/>
          </w:tblCellMar>
        </w:tblPrEx>
        <w:trPr>
          <w:trHeight w:val="882"/>
        </w:trPr>
        <w:tc>
          <w:tcPr>
            <w:tcW w:w="567" w:type="dxa"/>
            <w:vAlign w:val="center"/>
          </w:tcPr>
          <w:p w14:paraId="17852C1E"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6</w:t>
            </w:r>
          </w:p>
        </w:tc>
        <w:tc>
          <w:tcPr>
            <w:tcW w:w="2835" w:type="dxa"/>
            <w:vAlign w:val="center"/>
          </w:tcPr>
          <w:p w14:paraId="6AFA4872"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difference reciprocity</w:t>
            </w:r>
          </w:p>
        </w:tc>
        <w:tc>
          <w:tcPr>
            <w:tcW w:w="1985" w:type="dxa"/>
            <w:vAlign w:val="center"/>
          </w:tcPr>
          <w:p w14:paraId="1EBA3D8B" w14:textId="77777777" w:rsidR="008E2CAC" w:rsidRPr="00FE4B17" w:rsidRDefault="008E2CAC" w:rsidP="00FD20B3">
            <w:pPr>
              <w:spacing w:beforeLines="40" w:before="96" w:afterLines="40" w:after="96" w:line="240" w:lineRule="auto"/>
              <w:jc w:val="center"/>
              <w:rPr>
                <w:lang w:val="en-US"/>
              </w:rPr>
            </w:pPr>
            <w:r w:rsidRPr="00FE4B17">
              <w:rPr>
                <w:rFonts w:ascii="Arial" w:hAnsi="Arial" w:cs="Arial"/>
                <w:noProof/>
                <w:lang w:eastAsia="en-GB"/>
              </w:rPr>
              <w:drawing>
                <wp:inline distT="0" distB="0" distL="0" distR="0" wp14:anchorId="08214274" wp14:editId="6D2D0AFE">
                  <wp:extent cx="875619" cy="35877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t="20980"/>
                          <a:stretch/>
                        </pic:blipFill>
                        <pic:spPr bwMode="auto">
                          <a:xfrm>
                            <a:off x="0" y="0"/>
                            <a:ext cx="875891" cy="3588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61" w:type="dxa"/>
            <w:vAlign w:val="center"/>
          </w:tcPr>
          <w:p w14:paraId="69D7C859" w14:textId="3D415082"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 xml:space="preserve">Propensity for reciprocation of ties to be present between two employees depending on the difference of </w:t>
            </w:r>
            <w:r w:rsidR="00D512A1" w:rsidRPr="00FE4B17">
              <w:rPr>
                <w:sz w:val="20"/>
                <w:szCs w:val="20"/>
                <w:lang w:val="en-US"/>
              </w:rPr>
              <w:t xml:space="preserve">the </w:t>
            </w:r>
            <w:r w:rsidRPr="00FE4B17">
              <w:rPr>
                <w:sz w:val="20"/>
                <w:szCs w:val="20"/>
                <w:lang w:val="en-US"/>
              </w:rPr>
              <w:t>value</w:t>
            </w:r>
            <w:r w:rsidR="00D512A1" w:rsidRPr="00FE4B17">
              <w:rPr>
                <w:sz w:val="20"/>
                <w:szCs w:val="20"/>
                <w:lang w:val="en-US"/>
              </w:rPr>
              <w:t>s</w:t>
            </w:r>
            <w:r w:rsidRPr="00FE4B17">
              <w:rPr>
                <w:sz w:val="20"/>
                <w:szCs w:val="20"/>
                <w:lang w:val="en-US"/>
              </w:rPr>
              <w:t xml:space="preserve"> of the attribute </w:t>
            </w:r>
            <w:r w:rsidR="00D512A1" w:rsidRPr="00FE4B17">
              <w:rPr>
                <w:sz w:val="20"/>
                <w:szCs w:val="20"/>
                <w:lang w:val="en-US"/>
              </w:rPr>
              <w:t xml:space="preserve">for </w:t>
            </w:r>
            <w:r w:rsidRPr="00FE4B17">
              <w:rPr>
                <w:sz w:val="20"/>
                <w:szCs w:val="20"/>
                <w:lang w:val="en-US"/>
              </w:rPr>
              <w:t>both employees; interpretable as a reverse reciprocation-similarity effect</w:t>
            </w:r>
          </w:p>
        </w:tc>
      </w:tr>
      <w:tr w:rsidR="008E2CAC" w:rsidRPr="00FE4B17" w14:paraId="2057B0A0" w14:textId="77777777" w:rsidTr="00FD20B3">
        <w:tblPrEx>
          <w:tblCellMar>
            <w:left w:w="70" w:type="dxa"/>
            <w:right w:w="70" w:type="dxa"/>
          </w:tblCellMar>
        </w:tblPrEx>
        <w:trPr>
          <w:trHeight w:val="882"/>
        </w:trPr>
        <w:tc>
          <w:tcPr>
            <w:tcW w:w="567" w:type="dxa"/>
            <w:vAlign w:val="center"/>
          </w:tcPr>
          <w:p w14:paraId="7A6E6343"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7</w:t>
            </w:r>
          </w:p>
        </w:tc>
        <w:tc>
          <w:tcPr>
            <w:tcW w:w="2835" w:type="dxa"/>
            <w:vAlign w:val="center"/>
          </w:tcPr>
          <w:p w14:paraId="77E2F7B9"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product reciprocity</w:t>
            </w:r>
          </w:p>
        </w:tc>
        <w:tc>
          <w:tcPr>
            <w:tcW w:w="1985" w:type="dxa"/>
            <w:vAlign w:val="center"/>
          </w:tcPr>
          <w:p w14:paraId="5946741C" w14:textId="77777777" w:rsidR="008E2CAC" w:rsidRPr="00FE4B17" w:rsidRDefault="008E2CAC" w:rsidP="00FD20B3">
            <w:pPr>
              <w:tabs>
                <w:tab w:val="center" w:pos="955"/>
              </w:tabs>
              <w:spacing w:line="240" w:lineRule="auto"/>
              <w:jc w:val="center"/>
              <w:rPr>
                <w:lang w:val="en-US"/>
              </w:rPr>
            </w:pPr>
            <w:r w:rsidRPr="00FE4B17">
              <w:rPr>
                <w:noProof/>
                <w:lang w:eastAsia="en-GB"/>
              </w:rPr>
              <w:drawing>
                <wp:inline distT="0" distB="0" distL="0" distR="0" wp14:anchorId="1BFB1B92" wp14:editId="740B9F4B">
                  <wp:extent cx="913765" cy="43996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16818" cy="441431"/>
                          </a:xfrm>
                          <a:prstGeom prst="rect">
                            <a:avLst/>
                          </a:prstGeom>
                          <a:noFill/>
                        </pic:spPr>
                      </pic:pic>
                    </a:graphicData>
                  </a:graphic>
                </wp:inline>
              </w:drawing>
            </w:r>
          </w:p>
        </w:tc>
        <w:tc>
          <w:tcPr>
            <w:tcW w:w="4961" w:type="dxa"/>
            <w:vAlign w:val="center"/>
          </w:tcPr>
          <w:p w14:paraId="7EE13268" w14:textId="101E51FA" w:rsidR="008E2CAC" w:rsidRPr="00FE4B17" w:rsidRDefault="008E2CAC" w:rsidP="00936F36">
            <w:pPr>
              <w:spacing w:beforeLines="40" w:before="96" w:afterLines="40" w:after="96" w:line="240" w:lineRule="auto"/>
              <w:jc w:val="left"/>
              <w:rPr>
                <w:sz w:val="20"/>
                <w:szCs w:val="20"/>
                <w:lang w:val="en-US"/>
              </w:rPr>
            </w:pPr>
            <w:r w:rsidRPr="00FE4B17">
              <w:rPr>
                <w:sz w:val="20"/>
                <w:szCs w:val="20"/>
                <w:lang w:val="en-US"/>
              </w:rPr>
              <w:t xml:space="preserve">Propensity for reciprocation of ties to be present between two employees depending on the </w:t>
            </w:r>
            <w:r w:rsidR="00936F36">
              <w:rPr>
                <w:sz w:val="20"/>
                <w:szCs w:val="20"/>
                <w:lang w:val="en-US"/>
              </w:rPr>
              <w:t>product</w:t>
            </w:r>
            <w:r w:rsidRPr="00FE4B17">
              <w:rPr>
                <w:sz w:val="20"/>
                <w:szCs w:val="20"/>
                <w:lang w:val="en-US"/>
              </w:rPr>
              <w:t xml:space="preserve"> of value</w:t>
            </w:r>
            <w:r w:rsidR="00D512A1" w:rsidRPr="00FE4B17">
              <w:rPr>
                <w:sz w:val="20"/>
                <w:szCs w:val="20"/>
                <w:lang w:val="en-US"/>
              </w:rPr>
              <w:t>s</w:t>
            </w:r>
            <w:r w:rsidRPr="00FE4B17">
              <w:rPr>
                <w:sz w:val="20"/>
                <w:szCs w:val="20"/>
                <w:lang w:val="en-US"/>
              </w:rPr>
              <w:t xml:space="preserve"> of the attribute </w:t>
            </w:r>
            <w:r w:rsidR="00D512A1" w:rsidRPr="00FE4B17">
              <w:rPr>
                <w:sz w:val="20"/>
                <w:szCs w:val="20"/>
                <w:lang w:val="en-US"/>
              </w:rPr>
              <w:t xml:space="preserve">for </w:t>
            </w:r>
            <w:r w:rsidRPr="00FE4B17">
              <w:rPr>
                <w:sz w:val="20"/>
                <w:szCs w:val="20"/>
                <w:lang w:val="en-US"/>
              </w:rPr>
              <w:t>both employees</w:t>
            </w:r>
            <w:r w:rsidRPr="00C2791B">
              <w:rPr>
                <w:sz w:val="20"/>
                <w:szCs w:val="20"/>
                <w:lang w:val="en-US"/>
              </w:rPr>
              <w:t>; interpretable as reciprocation-interaction effect</w:t>
            </w:r>
          </w:p>
        </w:tc>
      </w:tr>
      <w:tr w:rsidR="008E2CAC" w:rsidRPr="00FE4B17" w14:paraId="4C3BDC38" w14:textId="77777777" w:rsidTr="00FD20B3">
        <w:tblPrEx>
          <w:tblCellMar>
            <w:left w:w="70" w:type="dxa"/>
            <w:right w:w="70" w:type="dxa"/>
          </w:tblCellMar>
        </w:tblPrEx>
        <w:trPr>
          <w:trHeight w:val="882"/>
        </w:trPr>
        <w:tc>
          <w:tcPr>
            <w:tcW w:w="567" w:type="dxa"/>
            <w:vAlign w:val="center"/>
          </w:tcPr>
          <w:p w14:paraId="5F1FB2E1"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8</w:t>
            </w:r>
          </w:p>
        </w:tc>
        <w:tc>
          <w:tcPr>
            <w:tcW w:w="2835" w:type="dxa"/>
            <w:vAlign w:val="center"/>
          </w:tcPr>
          <w:p w14:paraId="5E1E49E3"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ttribute similarity</w:t>
            </w:r>
          </w:p>
        </w:tc>
        <w:tc>
          <w:tcPr>
            <w:tcW w:w="1985" w:type="dxa"/>
            <w:vAlign w:val="center"/>
          </w:tcPr>
          <w:p w14:paraId="4B0575BC" w14:textId="77777777" w:rsidR="008E2CAC" w:rsidRPr="00FE4B17" w:rsidRDefault="008E2CAC" w:rsidP="00FD20B3">
            <w:pPr>
              <w:tabs>
                <w:tab w:val="center" w:pos="955"/>
              </w:tabs>
              <w:jc w:val="center"/>
              <w:rPr>
                <w:lang w:val="en-US"/>
              </w:rPr>
            </w:pPr>
            <w:r w:rsidRPr="00FE4B17">
              <w:rPr>
                <w:noProof/>
                <w:lang w:eastAsia="en-GB"/>
              </w:rPr>
              <mc:AlternateContent>
                <mc:Choice Requires="wpg">
                  <w:drawing>
                    <wp:anchor distT="0" distB="0" distL="114300" distR="114300" simplePos="0" relativeHeight="251762688" behindDoc="0" locked="0" layoutInCell="1" allowOverlap="1" wp14:anchorId="1A747CF8" wp14:editId="7CEAE52C">
                      <wp:simplePos x="0" y="0"/>
                      <wp:positionH relativeFrom="column">
                        <wp:posOffset>117475</wp:posOffset>
                      </wp:positionH>
                      <wp:positionV relativeFrom="paragraph">
                        <wp:posOffset>114300</wp:posOffset>
                      </wp:positionV>
                      <wp:extent cx="873125" cy="215900"/>
                      <wp:effectExtent l="0" t="19050" r="22225" b="50800"/>
                      <wp:wrapNone/>
                      <wp:docPr id="281" name="Group 471"/>
                      <wp:cNvGraphicFramePr/>
                      <a:graphic xmlns:a="http://schemas.openxmlformats.org/drawingml/2006/main">
                        <a:graphicData uri="http://schemas.microsoft.com/office/word/2010/wordprocessingGroup">
                          <wpg:wgp>
                            <wpg:cNvGrpSpPr/>
                            <wpg:grpSpPr>
                              <a:xfrm>
                                <a:off x="0" y="0"/>
                                <a:ext cx="873125" cy="215900"/>
                                <a:chOff x="0" y="19050"/>
                                <a:chExt cx="873125" cy="215900"/>
                              </a:xfrm>
                            </wpg:grpSpPr>
                            <wpg:grpSp>
                              <wpg:cNvPr id="282" name="Group 10"/>
                              <wpg:cNvGrpSpPr>
                                <a:grpSpLocks noChangeAspect="1"/>
                              </wpg:cNvGrpSpPr>
                              <wpg:grpSpPr>
                                <a:xfrm>
                                  <a:off x="0" y="19050"/>
                                  <a:ext cx="657225" cy="215900"/>
                                  <a:chOff x="59675" y="0"/>
                                  <a:chExt cx="4382402" cy="1440000"/>
                                </a:xfrm>
                              </wpg:grpSpPr>
                              <wps:wsp>
                                <wps:cNvPr id="283" name="Oval 451"/>
                                <wps:cNvSpPr/>
                                <wps:spPr>
                                  <a:xfrm>
                                    <a:off x="59675" y="0"/>
                                    <a:ext cx="1440000" cy="14400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4" name="Straight Connector 452"/>
                                <wps:cNvCnPr/>
                                <wps:spPr>
                                  <a:xfrm>
                                    <a:off x="1499678" y="720000"/>
                                    <a:ext cx="2942399" cy="0"/>
                                  </a:xfrm>
                                  <a:prstGeom prst="line">
                                    <a:avLst/>
                                  </a:prstGeom>
                                  <a:ln w="19050">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g:grpSp>
                            <wps:wsp>
                              <wps:cNvPr id="285" name="Oval 458"/>
                              <wps:cNvSpPr/>
                              <wps:spPr>
                                <a:xfrm>
                                  <a:off x="657225" y="19050"/>
                                  <a:ext cx="215900" cy="2159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8EFC9F" id="Group 471" o:spid="_x0000_s1026" style="position:absolute;margin-left:9.25pt;margin-top:9pt;width:68.75pt;height:17pt;z-index:251762688;mso-width-relative:margin;mso-height-relative:margin" coordorigin=",190" coordsize="8731,2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">
                      <v:group id="Group 10" o:spid="_x0000_s1027" style="position:absolute;top:190;width:6572;height:2159" coordorigin="596" coordsize="43824,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o:lock v:ext="edit" aspectratio="t"/>
                        <v:oval id="Oval 451" o:spid="_x0000_s1028" style="position:absolute;left:596;width:144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" fillcolor="black [3213]" strokecolor="black [3213]" strokeweight="1pt">
                          <v:stroke joinstyle="miter"/>
                        </v:oval>
                        <v:line id="Straight Connector 452" o:spid="_x0000_s1029" style="position:absolute;visibility:visible;mso-wrap-style:square" from="14996,7200" to="44420,7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" strokecolor="black [3213]" strokeweight="1.5pt">
                          <v:stroke endarrow="block" endarrowwidth="wide" endarrowlength="long" joinstyle="miter"/>
                        </v:line>
                      </v:group>
                      <v:oval id="Oval 458" o:spid="_x0000_s1030" style="position:absolute;left:6572;top:19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" fillcolor="black [3213]" strokecolor="black [3213]" strokeweight="1pt">
                        <v:stroke joinstyle="miter"/>
                      </v:oval>
                    </v:group>
                  </w:pict>
                </mc:Fallback>
              </mc:AlternateContent>
            </w:r>
          </w:p>
        </w:tc>
        <w:tc>
          <w:tcPr>
            <w:tcW w:w="4961" w:type="dxa"/>
            <w:vAlign w:val="center"/>
          </w:tcPr>
          <w:p w14:paraId="2B829932" w14:textId="653ED811"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 xml:space="preserve">Propensity for a tie to be present between two employees </w:t>
            </w:r>
            <w:r w:rsidR="00D512A1" w:rsidRPr="00FE4B17">
              <w:rPr>
                <w:sz w:val="20"/>
                <w:szCs w:val="20"/>
                <w:lang w:val="en-US"/>
              </w:rPr>
              <w:t xml:space="preserve">with </w:t>
            </w:r>
            <w:r w:rsidRPr="00FE4B17">
              <w:rPr>
                <w:sz w:val="20"/>
                <w:szCs w:val="20"/>
                <w:lang w:val="en-US"/>
              </w:rPr>
              <w:t xml:space="preserve">the same binary attribute; interpretable as </w:t>
            </w:r>
            <w:r w:rsidR="00D512A1" w:rsidRPr="00FE4B17">
              <w:rPr>
                <w:sz w:val="20"/>
                <w:szCs w:val="20"/>
                <w:lang w:val="en-US"/>
              </w:rPr>
              <w:t xml:space="preserve">a </w:t>
            </w:r>
            <w:r w:rsidRPr="00FE4B17">
              <w:rPr>
                <w:sz w:val="20"/>
                <w:szCs w:val="20"/>
                <w:lang w:val="en-US"/>
              </w:rPr>
              <w:t>similarity effect</w:t>
            </w:r>
          </w:p>
        </w:tc>
      </w:tr>
      <w:tr w:rsidR="008E2CAC" w:rsidRPr="00FE4B17" w14:paraId="71168FE3" w14:textId="77777777" w:rsidTr="00FD20B3">
        <w:trPr>
          <w:trHeight w:val="882"/>
        </w:trPr>
        <w:tc>
          <w:tcPr>
            <w:tcW w:w="567" w:type="dxa"/>
            <w:vAlign w:val="center"/>
          </w:tcPr>
          <w:p w14:paraId="2F7C2E01"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9</w:t>
            </w:r>
          </w:p>
        </w:tc>
        <w:tc>
          <w:tcPr>
            <w:tcW w:w="2835" w:type="dxa"/>
            <w:vAlign w:val="center"/>
          </w:tcPr>
          <w:p w14:paraId="49FDB826"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Dyadic attribute entrainment</w:t>
            </w:r>
          </w:p>
        </w:tc>
        <w:tc>
          <w:tcPr>
            <w:tcW w:w="1985" w:type="dxa"/>
            <w:vAlign w:val="center"/>
          </w:tcPr>
          <w:p w14:paraId="258E7734" w14:textId="77777777" w:rsidR="008E2CAC" w:rsidRPr="00FE4B17" w:rsidRDefault="008E2CAC" w:rsidP="00FD20B3">
            <w:pPr>
              <w:spacing w:beforeLines="40" w:before="96" w:afterLines="40" w:after="96" w:line="240" w:lineRule="auto"/>
              <w:jc w:val="center"/>
              <w:rPr>
                <w:lang w:val="en-US"/>
              </w:rPr>
            </w:pPr>
            <w:r w:rsidRPr="00FE4B17">
              <w:rPr>
                <w:noProof/>
                <w:color w:val="000000"/>
                <w:lang w:eastAsia="en-GB"/>
              </w:rPr>
              <mc:AlternateContent>
                <mc:Choice Requires="wpg">
                  <w:drawing>
                    <wp:anchor distT="0" distB="0" distL="114300" distR="114300" simplePos="0" relativeHeight="251767808" behindDoc="0" locked="0" layoutInCell="1" allowOverlap="1" wp14:anchorId="2FDAEC00" wp14:editId="5A66BC99">
                      <wp:simplePos x="0" y="0"/>
                      <wp:positionH relativeFrom="column">
                        <wp:posOffset>95250</wp:posOffset>
                      </wp:positionH>
                      <wp:positionV relativeFrom="paragraph">
                        <wp:posOffset>33020</wp:posOffset>
                      </wp:positionV>
                      <wp:extent cx="828040" cy="337185"/>
                      <wp:effectExtent l="0" t="0" r="10160" b="24765"/>
                      <wp:wrapNone/>
                      <wp:docPr id="502" name="Group 502"/>
                      <wp:cNvGraphicFramePr/>
                      <a:graphic xmlns:a="http://schemas.openxmlformats.org/drawingml/2006/main">
                        <a:graphicData uri="http://schemas.microsoft.com/office/word/2010/wordprocessingGroup">
                          <wpg:wgp>
                            <wpg:cNvGrpSpPr/>
                            <wpg:grpSpPr>
                              <a:xfrm>
                                <a:off x="0" y="0"/>
                                <a:ext cx="828040" cy="337185"/>
                                <a:chOff x="0" y="0"/>
                                <a:chExt cx="828040" cy="337233"/>
                              </a:xfrm>
                            </wpg:grpSpPr>
                            <wps:wsp>
                              <wps:cNvPr id="503" name="Freeform 503"/>
                              <wps:cNvSpPr/>
                              <wps:spPr>
                                <a:xfrm rot="10800000" flipH="1">
                                  <a:off x="75913" y="231188"/>
                                  <a:ext cx="551180" cy="106045"/>
                                </a:xfrm>
                                <a:custGeom>
                                  <a:avLst/>
                                  <a:gdLst>
                                    <a:gd name="connsiteX0" fmla="*/ 0 w 660400"/>
                                    <a:gd name="connsiteY0" fmla="*/ 220168 h 220168"/>
                                    <a:gd name="connsiteX1" fmla="*/ 313267 w 660400"/>
                                    <a:gd name="connsiteY1" fmla="*/ 35 h 220168"/>
                                    <a:gd name="connsiteX2" fmla="*/ 660400 w 660400"/>
                                    <a:gd name="connsiteY2" fmla="*/ 203235 h 220168"/>
                                  </a:gdLst>
                                  <a:ahLst/>
                                  <a:cxnLst>
                                    <a:cxn ang="0">
                                      <a:pos x="connsiteX0" y="connsiteY0"/>
                                    </a:cxn>
                                    <a:cxn ang="0">
                                      <a:pos x="connsiteX1" y="connsiteY1"/>
                                    </a:cxn>
                                    <a:cxn ang="0">
                                      <a:pos x="connsiteX2" y="connsiteY2"/>
                                    </a:cxn>
                                  </a:cxnLst>
                                  <a:rect l="l" t="t" r="r" b="b"/>
                                  <a:pathLst>
                                    <a:path w="660400" h="220168">
                                      <a:moveTo>
                                        <a:pt x="0" y="220168"/>
                                      </a:moveTo>
                                      <a:cubicBezTo>
                                        <a:pt x="101600" y="111512"/>
                                        <a:pt x="203200" y="2857"/>
                                        <a:pt x="313267" y="35"/>
                                      </a:cubicBezTo>
                                      <a:cubicBezTo>
                                        <a:pt x="423334" y="-2787"/>
                                        <a:pt x="602545" y="163724"/>
                                        <a:pt x="660400" y="203235"/>
                                      </a:cubicBezTo>
                                    </a:path>
                                  </a:pathLst>
                                </a:cu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04" name="Group 504"/>
                              <wpg:cNvGrpSpPr/>
                              <wpg:grpSpPr>
                                <a:xfrm>
                                  <a:off x="0" y="0"/>
                                  <a:ext cx="828040" cy="251460"/>
                                  <a:chOff x="0" y="0"/>
                                  <a:chExt cx="828220" cy="251460"/>
                                </a:xfrm>
                              </wpg:grpSpPr>
                              <wpg:grpSp>
                                <wpg:cNvPr id="505" name="Group 10"/>
                                <wpg:cNvGrpSpPr>
                                  <a:grpSpLocks noChangeAspect="1"/>
                                </wpg:cNvGrpSpPr>
                                <wpg:grpSpPr>
                                  <a:xfrm>
                                    <a:off x="0" y="0"/>
                                    <a:ext cx="553720" cy="251460"/>
                                    <a:chOff x="858317" y="-13022"/>
                                    <a:chExt cx="3185348" cy="1440000"/>
                                  </a:xfrm>
                                </wpg:grpSpPr>
                                <wps:wsp>
                                  <wps:cNvPr id="507" name="Straight Connector 507"/>
                                  <wps:cNvCnPr>
                                    <a:stCxn id="509" idx="6"/>
                                    <a:endCxn id="508" idx="3"/>
                                  </wps:cNvCnPr>
                                  <wps:spPr>
                                    <a:xfrm flipV="1">
                                      <a:off x="2298306" y="699716"/>
                                      <a:ext cx="1313358" cy="726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8" name="Isosceles Triangle 508"/>
                                  <wps:cNvSpPr/>
                                  <wps:spPr>
                                    <a:xfrm rot="5400000">
                                      <a:off x="3395666" y="483715"/>
                                      <a:ext cx="863998" cy="432001"/>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9" name="Oval 509"/>
                                  <wps:cNvSpPr/>
                                  <wps:spPr>
                                    <a:xfrm>
                                      <a:off x="858317" y="-13022"/>
                                      <a:ext cx="1439990" cy="1440000"/>
                                    </a:xfrm>
                                    <a:prstGeom prst="ellipse">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510" name="Oval 510"/>
                                <wps:cNvSpPr/>
                                <wps:spPr>
                                  <a:xfrm>
                                    <a:off x="576125" y="0"/>
                                    <a:ext cx="252095" cy="251460"/>
                                  </a:xfrm>
                                  <a:prstGeom prst="ellipse">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FC7670" id="Group 502" o:spid="_x0000_s1026" style="position:absolute;margin-left:7.5pt;margin-top:2.6pt;width:65.2pt;height:26.55pt;z-index:251767808;mso-width-relative:margin;mso-height-relative:margin" coordsize="8280,3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">
                      <v:shape id="Freeform 503" o:spid="_x0000_s1027" style="position:absolute;left:759;top:2311;width:5511;height:1061;rotation:180;flip:x;visibility:visible;mso-wrap-style:square;v-text-anchor:middle" coordsize="660400,220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" path="m,220168c101600,111512,203200,2857,313267,35,423334,-2787,602545,163724,660400,203235e" filled="f" strokecolor="black [3213]" strokeweight="1pt">
                        <v:stroke endarrow="block" joinstyle="miter"/>
                        <v:path arrowok="t" o:connecttype="custom" o:connectlocs="0,106045;261457,17;551180,97889" o:connectangles="0,0,0"/>
                      </v:shape>
                      <v:group id="Group 504" o:spid="_x0000_s1028" style="position:absolute;width:8280;height:2514" coordsize="828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">
                        <v:group id="Group 10" o:spid="_x0000_s1029" style="position:absolute;width:5537;height:2514" coordorigin="8583,-130" coordsize="31853,1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">
                          <o:lock v:ext="edit" aspectratio="t"/>
                          <v:line id="Straight Connector 507" o:spid="_x0000_s1030" style="position:absolute;flip:y;visibility:visible;mso-wrap-style:square" from="22983,6997" to="36116,7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" strokecolor="black [3213]" strokeweight="1.5pt">
                            <v:stroke joinstyle="miter"/>
                          </v:line>
                          <v:shape id="Isosceles Triangle 508" o:spid="_x0000_s1031" type="#_x0000_t5" style="position:absolute;left:33956;top:4837;width:8640;height:43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" fillcolor="black [3213]" strokecolor="black [3213]" strokeweight="1pt"/>
                          <v:oval id="Oval 509" o:spid="_x0000_s1032" style="position:absolute;left:8583;top:-130;width:14400;height:1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" fillcolor="#deeaf6 [660]" strokecolor="black [3213]" strokeweight="1pt">
                            <v:stroke joinstyle="miter"/>
                          </v:oval>
                        </v:group>
                        <v:oval id="Oval 510" o:spid="_x0000_s1033" style="position:absolute;left:5761;width:2521;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" fillcolor="#deeaf6 [660]" strokecolor="black [3213]" strokeweight="1pt">
                          <v:stroke joinstyle="miter"/>
                        </v:oval>
                      </v:group>
                    </v:group>
                  </w:pict>
                </mc:Fallback>
              </mc:AlternateContent>
            </w:r>
          </w:p>
        </w:tc>
        <w:tc>
          <w:tcPr>
            <w:tcW w:w="4961" w:type="dxa"/>
            <w:vAlign w:val="center"/>
          </w:tcPr>
          <w:p w14:paraId="657FC0DB"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Propensity for a tie to be present between two employees depending on the value of the dyadic attribute that is present at the same time</w:t>
            </w:r>
          </w:p>
        </w:tc>
      </w:tr>
    </w:tbl>
    <w:p w14:paraId="099ADAC0" w14:textId="77777777" w:rsidR="008E2CAC" w:rsidRPr="00FE4B17" w:rsidRDefault="008E2CAC" w:rsidP="008E2CAC">
      <w:pPr>
        <w:pStyle w:val="CitaviBibliographyEntry"/>
        <w:rPr>
          <w:sz w:val="18"/>
          <w:lang w:val="en-US"/>
        </w:rPr>
      </w:pPr>
      <w:r w:rsidRPr="00FE4B17">
        <w:rPr>
          <w:noProof/>
          <w:sz w:val="20"/>
          <w:lang w:eastAsia="en-GB"/>
        </w:rPr>
        <mc:AlternateContent>
          <mc:Choice Requires="wps">
            <w:drawing>
              <wp:anchor distT="0" distB="0" distL="114300" distR="114300" simplePos="0" relativeHeight="251766784" behindDoc="0" locked="0" layoutInCell="1" allowOverlap="1" wp14:anchorId="1C55D6FE" wp14:editId="325E1DEA">
                <wp:simplePos x="0" y="0"/>
                <wp:positionH relativeFrom="column">
                  <wp:posOffset>3430270</wp:posOffset>
                </wp:positionH>
                <wp:positionV relativeFrom="paragraph">
                  <wp:posOffset>16510</wp:posOffset>
                </wp:positionV>
                <wp:extent cx="71120" cy="71755"/>
                <wp:effectExtent l="0" t="0" r="24130" b="23495"/>
                <wp:wrapNone/>
                <wp:docPr id="286"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71755"/>
                        </a:xfrm>
                        <a:prstGeom prst="ellipse">
                          <a:avLst/>
                        </a:prstGeom>
                        <a:solidFill>
                          <a:schemeClr val="accent1">
                            <a:lumMod val="40000"/>
                            <a:lumOff val="60000"/>
                          </a:schemeClr>
                        </a:solidFill>
                        <a:ln w="9525">
                          <a:solidFill>
                            <a:srgbClr val="000000"/>
                          </a:solidFill>
                          <a:round/>
                          <a:headEnd/>
                          <a:tailEnd/>
                        </a:ln>
                      </wps:spPr>
                      <wps:bodyPr rot="0" vert="horz" wrap="none" lIns="91440" tIns="45720" rIns="91440" bIns="45720" anchor="ctr" anchorCtr="0" upright="1">
                        <a:noAutofit/>
                      </wps:bodyPr>
                    </wps:wsp>
                  </a:graphicData>
                </a:graphic>
              </wp:anchor>
            </w:drawing>
          </mc:Choice>
          <mc:Fallback>
            <w:pict>
              <v:oval w14:anchorId="1EAD2C92" id="Oval 38" o:spid="_x0000_s1026" style="position:absolute;margin-left:270.1pt;margin-top:1.3pt;width:5.6pt;height:5.65pt;z-index:25176678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" fillcolor="#bdd6ee [1300]"/>
            </w:pict>
          </mc:Fallback>
        </mc:AlternateContent>
      </w:r>
      <w:r w:rsidRPr="00FE4B17">
        <w:rPr>
          <w:noProof/>
          <w:sz w:val="20"/>
          <w:lang w:eastAsia="en-GB"/>
        </w:rPr>
        <mc:AlternateContent>
          <mc:Choice Requires="wps">
            <w:drawing>
              <wp:anchor distT="0" distB="0" distL="114300" distR="114300" simplePos="0" relativeHeight="251765760" behindDoc="0" locked="0" layoutInCell="1" allowOverlap="1" wp14:anchorId="50119BD9" wp14:editId="5FAE55CD">
                <wp:simplePos x="0" y="0"/>
                <wp:positionH relativeFrom="margin">
                  <wp:posOffset>-25136</wp:posOffset>
                </wp:positionH>
                <wp:positionV relativeFrom="paragraph">
                  <wp:posOffset>22860</wp:posOffset>
                </wp:positionV>
                <wp:extent cx="71120" cy="71755"/>
                <wp:effectExtent l="0" t="0" r="24130" b="23495"/>
                <wp:wrapNone/>
                <wp:docPr id="287"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71755"/>
                        </a:xfrm>
                        <a:prstGeom prst="ellipse">
                          <a:avLst/>
                        </a:prstGeom>
                        <a:solidFill>
                          <a:srgbClr val="000000"/>
                        </a:solidFill>
                        <a:ln w="9525">
                          <a:solidFill>
                            <a:srgbClr val="000000"/>
                          </a:solidFill>
                          <a:round/>
                          <a:headEnd/>
                          <a:tailEnd/>
                        </a:ln>
                      </wps:spPr>
                      <wps:bodyPr rot="0" vert="horz" wrap="none" lIns="91440" tIns="45720" rIns="91440" bIns="45720" anchor="ctr" anchorCtr="0" upright="1">
                        <a:noAutofit/>
                      </wps:bodyPr>
                    </wps:wsp>
                  </a:graphicData>
                </a:graphic>
              </wp:anchor>
            </w:drawing>
          </mc:Choice>
          <mc:Fallback>
            <w:pict>
              <v:oval w14:anchorId="20579AC9" id="Oval 38" o:spid="_x0000_s1026" style="position:absolute;margin-left:-2pt;margin-top:1.8pt;width:5.6pt;height:5.65pt;z-index:251765760;visibility:visible;mso-wrap-style:non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" fillcolor="black">
                <w10:wrap anchorx="margin"/>
              </v:oval>
            </w:pict>
          </mc:Fallback>
        </mc:AlternateContent>
      </w:r>
      <w:r w:rsidRPr="00FE4B17">
        <w:rPr>
          <w:sz w:val="20"/>
          <w:lang w:val="en-US"/>
        </w:rPr>
        <w:t xml:space="preserve">   </w:t>
      </w:r>
      <w:r w:rsidRPr="00FE4B17">
        <w:rPr>
          <w:sz w:val="18"/>
          <w:lang w:val="en-US"/>
        </w:rPr>
        <w:t>= employee with binary attribute or distinct size of continuous attribute;      = employee with or without individual attribute</w:t>
      </w:r>
    </w:p>
    <w:p w14:paraId="14C69ECA" w14:textId="77777777" w:rsidR="008E2CAC" w:rsidRPr="00FE4B17" w:rsidRDefault="008E2CAC" w:rsidP="008E2CAC">
      <w:pPr>
        <w:pStyle w:val="CitaviBibliographyEntry"/>
        <w:rPr>
          <w:sz w:val="18"/>
          <w:lang w:val="en-US"/>
        </w:rPr>
      </w:pPr>
    </w:p>
    <w:p w14:paraId="22C67736" w14:textId="77777777" w:rsidR="008E2CAC" w:rsidRPr="00FE4B17" w:rsidRDefault="008E2CAC" w:rsidP="008E2CAC">
      <w:pPr>
        <w:pStyle w:val="CitaviBibliographyEntry"/>
        <w:rPr>
          <w:sz w:val="18"/>
          <w:lang w:val="en-US"/>
        </w:rPr>
      </w:pPr>
    </w:p>
    <w:p w14:paraId="32D82590" w14:textId="77777777" w:rsidR="008E2CAC" w:rsidRPr="00FE4B17" w:rsidRDefault="008E2CAC" w:rsidP="008E2CAC">
      <w:pPr>
        <w:pStyle w:val="CitaviBibliographyEntry"/>
        <w:rPr>
          <w:sz w:val="18"/>
          <w:lang w:val="en-US"/>
        </w:rPr>
      </w:pPr>
    </w:p>
    <w:p w14:paraId="2925E213" w14:textId="77777777" w:rsidR="008E2CAC" w:rsidRPr="00FE4B17" w:rsidRDefault="008E2CAC" w:rsidP="008E2CAC">
      <w:pPr>
        <w:pStyle w:val="CitaviBibliographyEntry"/>
        <w:rPr>
          <w:sz w:val="18"/>
          <w:lang w:val="en-US"/>
        </w:rPr>
      </w:pPr>
    </w:p>
    <w:p w14:paraId="2D5EC7CC" w14:textId="77777777" w:rsidR="008E2CAC" w:rsidRPr="00FE4B17" w:rsidRDefault="008E2CAC" w:rsidP="008E2CAC">
      <w:pPr>
        <w:pStyle w:val="CitaviBibliographyEntry"/>
        <w:rPr>
          <w:sz w:val="18"/>
          <w:lang w:val="en-US"/>
        </w:rPr>
      </w:pPr>
    </w:p>
    <w:p w14:paraId="17E8FDEE" w14:textId="77777777" w:rsidR="008E2CAC" w:rsidRPr="00FE4B17" w:rsidRDefault="008E2CAC" w:rsidP="008E2CAC">
      <w:pPr>
        <w:pStyle w:val="Heading1"/>
        <w:spacing w:before="0" w:line="240" w:lineRule="auto"/>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lastRenderedPageBreak/>
        <w:t>TABLE 3</w:t>
      </w:r>
    </w:p>
    <w:p w14:paraId="6062619C" w14:textId="70AC51F3" w:rsidR="008E2CAC" w:rsidRPr="00FE4B17" w:rsidRDefault="008E2CAC" w:rsidP="008E2CAC">
      <w:pPr>
        <w:spacing w:line="240" w:lineRule="auto"/>
        <w:jc w:val="center"/>
        <w:rPr>
          <w:b/>
          <w:lang w:val="en-US"/>
        </w:rPr>
      </w:pPr>
      <w:r w:rsidRPr="00FE4B17">
        <w:rPr>
          <w:b/>
          <w:lang w:val="en-US"/>
        </w:rPr>
        <w:t xml:space="preserve">Effects Integrated in the Analytical Model </w:t>
      </w:r>
      <w:r w:rsidRPr="00FE4B17">
        <w:rPr>
          <w:b/>
          <w:lang w:val="en-US"/>
        </w:rPr>
        <w:fldChar w:fldCharType="begin"/>
      </w:r>
      <w:r w:rsidRPr="00FE4B17">
        <w:rPr>
          <w:b/>
          <w:lang w:val="en-US"/>
        </w:rPr>
        <w:instrText xml:space="preserve"> ADDIN EN.CITE &lt;EndNote&gt;&lt;Cite&gt;&lt;Author&gt;Lusher&lt;/Author&gt;&lt;Year&gt;2007&lt;/Year&gt;&lt;RecNum&gt;1162&lt;/RecNum&gt;&lt;record&gt;&lt;rec-number&gt;1162&lt;/rec-number&gt;&lt;ref-type name="Manuscript"&gt;36&lt;/ref-type&gt;&lt;contributors&gt;&lt;authors&gt;&lt;author&gt;Lusher, Dean&lt;/author&gt;&lt;author&gt;Robins, Garry&lt;/author&gt;&lt;author&gt;Kremer, Peter&lt;/author&gt;&lt;/authors&gt;&lt;/contributors&gt;&lt;titles&gt;&lt;title&gt;Specific interdepencencies of perceived beliefs, personal attitudes and social structures&lt;/title&gt;&lt;/titles&gt;&lt;dates&gt;&lt;year&gt;2007&lt;/year&gt;&lt;/dates&gt;&lt;pub-location&gt;Working Paper, University of Melbourne, Melbourne&lt;/pub-location&gt;&lt;urls&gt;&lt;pdf-urls&gt;&lt;url&gt;file:///C:/Olaf-EigeneDateien/Wissenschaft/Archiv/Artikel/Lusher-Robins-Kremer-2007.pdf&lt;/url&gt;&lt;/pdf-urls&gt;&lt;/urls&gt;&lt;/record&gt;&lt;/Cite&gt;&lt;/EndNote&gt;</w:instrText>
      </w:r>
      <w:r w:rsidRPr="00FE4B17">
        <w:rPr>
          <w:b/>
          <w:lang w:val="en-US"/>
        </w:rPr>
        <w:fldChar w:fldCharType="end"/>
      </w:r>
      <w:r w:rsidRPr="00FE4B17">
        <w:rPr>
          <w:b/>
          <w:lang w:val="en-US"/>
        </w:rPr>
        <w:t>(cont</w:t>
      </w:r>
      <w:r w:rsidR="00D512A1" w:rsidRPr="00FE4B17">
        <w:rPr>
          <w:b/>
          <w:lang w:val="en-US"/>
        </w:rPr>
        <w:t>inue</w:t>
      </w:r>
      <w:r w:rsidRPr="00FE4B17">
        <w:rPr>
          <w:b/>
          <w:lang w:val="en-US"/>
        </w:rPr>
        <w:t>d)</w:t>
      </w:r>
    </w:p>
    <w:tbl>
      <w:tblPr>
        <w:tblStyle w:val="TableGrid"/>
        <w:tblW w:w="10348" w:type="dxa"/>
        <w:tblInd w:w="-572" w:type="dxa"/>
        <w:tblBorders>
          <w:left w:val="none" w:sz="0" w:space="0" w:color="auto"/>
          <w:right w:val="none" w:sz="0" w:space="0" w:color="auto"/>
        </w:tblBorders>
        <w:tblLayout w:type="fixed"/>
        <w:tblLook w:val="01E0" w:firstRow="1" w:lastRow="1" w:firstColumn="1" w:lastColumn="1" w:noHBand="0" w:noVBand="0"/>
      </w:tblPr>
      <w:tblGrid>
        <w:gridCol w:w="567"/>
        <w:gridCol w:w="3119"/>
        <w:gridCol w:w="2126"/>
        <w:gridCol w:w="4536"/>
      </w:tblGrid>
      <w:tr w:rsidR="008E2CAC" w:rsidRPr="00FE4B17" w14:paraId="19C4EBE3" w14:textId="77777777" w:rsidTr="00FD20B3">
        <w:trPr>
          <w:trHeight w:val="414"/>
        </w:trPr>
        <w:tc>
          <w:tcPr>
            <w:tcW w:w="567" w:type="dxa"/>
            <w:tcBorders>
              <w:top w:val="single" w:sz="4" w:space="0" w:color="auto"/>
              <w:left w:val="single" w:sz="4" w:space="0" w:color="auto"/>
              <w:bottom w:val="single" w:sz="4" w:space="0" w:color="auto"/>
              <w:right w:val="single" w:sz="4" w:space="0" w:color="auto"/>
            </w:tcBorders>
          </w:tcPr>
          <w:p w14:paraId="394788D2" w14:textId="77777777" w:rsidR="008E2CAC" w:rsidRPr="00FE4B17" w:rsidRDefault="008E2CAC" w:rsidP="00FD20B3">
            <w:pPr>
              <w:spacing w:beforeLines="40" w:before="96" w:afterLines="40" w:after="96" w:line="240" w:lineRule="auto"/>
              <w:jc w:val="left"/>
              <w:rPr>
                <w:sz w:val="20"/>
                <w:szCs w:val="20"/>
                <w:lang w:val="en-US"/>
              </w:rPr>
            </w:pPr>
          </w:p>
        </w:tc>
        <w:tc>
          <w:tcPr>
            <w:tcW w:w="3119" w:type="dxa"/>
            <w:tcBorders>
              <w:top w:val="single" w:sz="4" w:space="0" w:color="auto"/>
              <w:left w:val="single" w:sz="4" w:space="0" w:color="auto"/>
              <w:bottom w:val="single" w:sz="4" w:space="0" w:color="auto"/>
              <w:right w:val="single" w:sz="4" w:space="0" w:color="auto"/>
            </w:tcBorders>
          </w:tcPr>
          <w:p w14:paraId="0858B064" w14:textId="77777777" w:rsidR="008E2CAC" w:rsidRPr="00FE4B17" w:rsidRDefault="008E2CAC" w:rsidP="00FD20B3">
            <w:pPr>
              <w:spacing w:beforeLines="40" w:before="96" w:afterLines="40" w:after="96" w:line="240" w:lineRule="auto"/>
              <w:jc w:val="left"/>
              <w:rPr>
                <w:sz w:val="20"/>
                <w:szCs w:val="20"/>
                <w:lang w:val="en-US"/>
              </w:rPr>
            </w:pPr>
            <w:r w:rsidRPr="00FE4B17">
              <w:rPr>
                <w:b/>
                <w:sz w:val="20"/>
                <w:szCs w:val="20"/>
                <w:lang w:val="en-US"/>
              </w:rPr>
              <w:t>Effect</w:t>
            </w:r>
          </w:p>
        </w:tc>
        <w:tc>
          <w:tcPr>
            <w:tcW w:w="2126" w:type="dxa"/>
            <w:tcBorders>
              <w:top w:val="single" w:sz="4" w:space="0" w:color="auto"/>
              <w:left w:val="single" w:sz="4" w:space="0" w:color="auto"/>
              <w:bottom w:val="single" w:sz="4" w:space="0" w:color="auto"/>
              <w:right w:val="single" w:sz="4" w:space="0" w:color="auto"/>
            </w:tcBorders>
          </w:tcPr>
          <w:p w14:paraId="4D73A679" w14:textId="77777777" w:rsidR="008E2CAC" w:rsidRPr="00FE4B17" w:rsidRDefault="008E2CAC" w:rsidP="00FD20B3">
            <w:pPr>
              <w:spacing w:beforeLines="40" w:before="96" w:afterLines="40" w:after="96" w:line="240" w:lineRule="auto"/>
              <w:jc w:val="center"/>
              <w:rPr>
                <w:lang w:val="en-US" w:eastAsia="en-GB"/>
              </w:rPr>
            </w:pPr>
            <w:r w:rsidRPr="00FE4B17">
              <w:rPr>
                <w:b/>
                <w:sz w:val="20"/>
                <w:szCs w:val="20"/>
                <w:lang w:val="en-US"/>
              </w:rPr>
              <w:t>Visualization</w:t>
            </w:r>
          </w:p>
        </w:tc>
        <w:tc>
          <w:tcPr>
            <w:tcW w:w="4536" w:type="dxa"/>
            <w:tcBorders>
              <w:top w:val="single" w:sz="4" w:space="0" w:color="auto"/>
              <w:left w:val="single" w:sz="4" w:space="0" w:color="auto"/>
              <w:bottom w:val="single" w:sz="4" w:space="0" w:color="auto"/>
              <w:right w:val="single" w:sz="4" w:space="0" w:color="auto"/>
            </w:tcBorders>
          </w:tcPr>
          <w:p w14:paraId="68C647FF" w14:textId="77777777" w:rsidR="008E2CAC" w:rsidRPr="00FE4B17" w:rsidRDefault="008E2CAC" w:rsidP="00FD20B3">
            <w:pPr>
              <w:spacing w:beforeLines="40" w:before="96" w:afterLines="40" w:after="96" w:line="240" w:lineRule="auto"/>
              <w:jc w:val="left"/>
              <w:rPr>
                <w:sz w:val="20"/>
                <w:szCs w:val="20"/>
                <w:lang w:val="en-US"/>
              </w:rPr>
            </w:pPr>
            <w:r w:rsidRPr="00FE4B17">
              <w:rPr>
                <w:b/>
                <w:sz w:val="20"/>
                <w:szCs w:val="20"/>
                <w:lang w:val="en-US"/>
              </w:rPr>
              <w:t>Description</w:t>
            </w:r>
          </w:p>
        </w:tc>
      </w:tr>
      <w:tr w:rsidR="008E2CAC" w:rsidRPr="00FE4B17" w14:paraId="5FB087B7" w14:textId="77777777" w:rsidTr="00FD20B3">
        <w:trPr>
          <w:trHeight w:val="281"/>
        </w:trPr>
        <w:tc>
          <w:tcPr>
            <w:tcW w:w="10348" w:type="dxa"/>
            <w:gridSpan w:val="4"/>
            <w:tcBorders>
              <w:top w:val="single" w:sz="4" w:space="0" w:color="auto"/>
              <w:left w:val="single" w:sz="4" w:space="0" w:color="auto"/>
              <w:bottom w:val="single" w:sz="4" w:space="0" w:color="auto"/>
              <w:right w:val="single" w:sz="4" w:space="0" w:color="auto"/>
            </w:tcBorders>
            <w:vAlign w:val="center"/>
          </w:tcPr>
          <w:p w14:paraId="329A2CAC" w14:textId="77777777" w:rsidR="008E2CAC" w:rsidRPr="00FE4B17" w:rsidRDefault="008E2CAC" w:rsidP="00FD20B3">
            <w:pPr>
              <w:spacing w:beforeLines="40" w:before="96" w:afterLines="40" w:after="96" w:line="240" w:lineRule="auto"/>
              <w:jc w:val="left"/>
              <w:rPr>
                <w:sz w:val="20"/>
                <w:szCs w:val="20"/>
                <w:lang w:val="en-US"/>
              </w:rPr>
            </w:pPr>
            <w:r w:rsidRPr="00FE4B17">
              <w:rPr>
                <w:b/>
                <w:sz w:val="20"/>
                <w:szCs w:val="20"/>
                <w:lang w:val="en-US"/>
              </w:rPr>
              <w:t>Network Self-Organizing Effects</w:t>
            </w:r>
          </w:p>
        </w:tc>
      </w:tr>
      <w:tr w:rsidR="008E2CAC" w:rsidRPr="00FE4B17" w14:paraId="3439C293"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12537164"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0</w:t>
            </w:r>
          </w:p>
        </w:tc>
        <w:tc>
          <w:tcPr>
            <w:tcW w:w="3119" w:type="dxa"/>
            <w:tcBorders>
              <w:top w:val="single" w:sz="4" w:space="0" w:color="auto"/>
              <w:left w:val="single" w:sz="4" w:space="0" w:color="auto"/>
              <w:bottom w:val="single" w:sz="4" w:space="0" w:color="auto"/>
              <w:right w:val="single" w:sz="4" w:space="0" w:color="auto"/>
            </w:tcBorders>
            <w:vAlign w:val="center"/>
          </w:tcPr>
          <w:p w14:paraId="2631D11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Arc</w:t>
            </w:r>
          </w:p>
        </w:tc>
        <w:tc>
          <w:tcPr>
            <w:tcW w:w="2126" w:type="dxa"/>
            <w:tcBorders>
              <w:top w:val="single" w:sz="4" w:space="0" w:color="auto"/>
              <w:left w:val="single" w:sz="4" w:space="0" w:color="auto"/>
              <w:bottom w:val="single" w:sz="4" w:space="0" w:color="auto"/>
              <w:right w:val="single" w:sz="4" w:space="0" w:color="auto"/>
            </w:tcBorders>
            <w:vAlign w:val="center"/>
          </w:tcPr>
          <w:p w14:paraId="602FF975"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3C2A4AE0" wp14:editId="3E1E715D">
                      <wp:extent cx="502920" cy="71755"/>
                      <wp:effectExtent l="0" t="38100" r="30480" b="61595"/>
                      <wp:docPr id="223" name="Zeichenbereich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46" name="Oval 118"/>
                              <wps:cNvSpPr>
                                <a:spLocks noChangeArrowheads="1"/>
                              </wps:cNvSpPr>
                              <wps:spPr bwMode="auto">
                                <a:xfrm>
                                  <a:off x="4159" y="0"/>
                                  <a:ext cx="71229" cy="71755"/>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47" name="Oval 119"/>
                              <wps:cNvSpPr>
                                <a:spLocks noChangeArrowheads="1"/>
                              </wps:cNvSpPr>
                              <wps:spPr bwMode="auto">
                                <a:xfrm>
                                  <a:off x="431691" y="0"/>
                                  <a:ext cx="71229" cy="71755"/>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48" name="AutoShape 120"/>
                              <wps:cNvCnPr>
                                <a:cxnSpLocks noChangeShapeType="1"/>
                              </wps:cNvCnPr>
                              <wps:spPr bwMode="auto">
                                <a:xfrm>
                                  <a:off x="71229" y="36275"/>
                                  <a:ext cx="360462" cy="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EBAE883" id="Zeichenbereich 115" o:spid="_x0000_s1026" editas="canvas" style="width:39.6pt;height:5.65pt;mso-position-horizontal-relative:char;mso-position-vertical-relative:line" coordsize="502920,71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2920;height:71755;visibility:visible;mso-wrap-style:square">
                        <v:fill o:detectmouseclick="t"/>
                        <v:path o:connecttype="none"/>
                      </v:shape>
                      <v:oval id="Oval 118" o:spid="_x0000_s1028" style="position:absolute;left:4159;width:71229;height:7175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" fillcolor="#bbe0e3"/>
                      <v:oval id="Oval 119" o:spid="_x0000_s1029" style="position:absolute;left:431691;width:71229;height:7175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" fillcolor="#bbe0e3"/>
                      <v:shapetype id="_x0000_t32" coordsize="21600,21600" o:spt="32" o:oned="t" path="m,l21600,21600e" filled="f">
                        <v:path arrowok="t" fillok="f" o:connecttype="none"/>
                        <o:lock v:ext="edit" shapetype="t"/>
                      </v:shapetype>
                      <v:shape id="AutoShape 120" o:spid="_x0000_s1030" type="#_x0000_t32" style="position:absolute;left:71229;top:36275;width:360462;height: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">
                        <v:stroke end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2B81F8F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One employee providing knowledge to another (baseline propensity to form ties)</w:t>
            </w:r>
          </w:p>
        </w:tc>
      </w:tr>
      <w:tr w:rsidR="008E2CAC" w:rsidRPr="00FE4B17" w14:paraId="4A959531"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26EA51E1"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1</w:t>
            </w:r>
          </w:p>
        </w:tc>
        <w:tc>
          <w:tcPr>
            <w:tcW w:w="3119" w:type="dxa"/>
            <w:tcBorders>
              <w:top w:val="single" w:sz="4" w:space="0" w:color="auto"/>
              <w:left w:val="single" w:sz="4" w:space="0" w:color="auto"/>
              <w:bottom w:val="single" w:sz="4" w:space="0" w:color="auto"/>
              <w:right w:val="single" w:sz="4" w:space="0" w:color="auto"/>
            </w:tcBorders>
            <w:vAlign w:val="center"/>
          </w:tcPr>
          <w:p w14:paraId="0653DB5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Reciprocity</w:t>
            </w:r>
          </w:p>
        </w:tc>
        <w:tc>
          <w:tcPr>
            <w:tcW w:w="2126" w:type="dxa"/>
            <w:tcBorders>
              <w:top w:val="single" w:sz="4" w:space="0" w:color="auto"/>
              <w:left w:val="single" w:sz="4" w:space="0" w:color="auto"/>
              <w:bottom w:val="single" w:sz="4" w:space="0" w:color="auto"/>
              <w:right w:val="single" w:sz="4" w:space="0" w:color="auto"/>
            </w:tcBorders>
            <w:vAlign w:val="center"/>
          </w:tcPr>
          <w:p w14:paraId="5A134238"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0BC3BBFB" wp14:editId="30EFD919">
                      <wp:extent cx="502920" cy="71120"/>
                      <wp:effectExtent l="9525" t="24130" r="11430" b="19050"/>
                      <wp:docPr id="224" name="Zeichenbereich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49" name="Oval 123"/>
                              <wps:cNvSpPr>
                                <a:spLocks noChangeArrowheads="1"/>
                              </wps:cNvSpPr>
                              <wps:spPr bwMode="auto">
                                <a:xfrm>
                                  <a:off x="0" y="0"/>
                                  <a:ext cx="71229" cy="71120"/>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50" name="Oval 124"/>
                              <wps:cNvSpPr>
                                <a:spLocks noChangeArrowheads="1"/>
                              </wps:cNvSpPr>
                              <wps:spPr bwMode="auto">
                                <a:xfrm>
                                  <a:off x="431691" y="0"/>
                                  <a:ext cx="71229" cy="71120"/>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51" name="AutoShape 125"/>
                              <wps:cNvCnPr>
                                <a:cxnSpLocks noChangeShapeType="1"/>
                              </wps:cNvCnPr>
                              <wps:spPr bwMode="auto">
                                <a:xfrm>
                                  <a:off x="71229" y="35692"/>
                                  <a:ext cx="360462" cy="264"/>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7B495A2" id="Zeichenbereich 111" o:spid="_x0000_s1026" editas="canvas" style="width:39.6pt;height:5.6pt;mso-position-horizontal-relative:char;mso-position-vertical-relative:line" coordsize="502920,7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">
                      <v:shape id="_x0000_s1027" type="#_x0000_t75" style="position:absolute;width:502920;height:71120;visibility:visible;mso-wrap-style:square">
                        <v:fill o:detectmouseclick="t"/>
                        <v:path o:connecttype="none"/>
                      </v:shape>
                      <v:oval id="Oval 123" o:spid="_x0000_s1028" style="position:absolute;width:71229;height:7112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" fillcolor="#bbe0e3"/>
                      <v:oval id="Oval 124" o:spid="_x0000_s1029" style="position:absolute;left:431691;width:71229;height:7112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" fillcolor="#bbe0e3"/>
                      <v:shape id="AutoShape 125" o:spid="_x0000_s1030" type="#_x0000_t32" style="position:absolute;left:71229;top:35692;width:360462;height: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">
                        <v:stroke startarrow="block" end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2FE04A77"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Mutual knowledge exchange between two employees (models the tendency for reciprocation across the network)</w:t>
            </w:r>
          </w:p>
        </w:tc>
      </w:tr>
      <w:tr w:rsidR="008E2CAC" w:rsidRPr="00FE4B17" w14:paraId="7A90DA85"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67894A19"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2</w:t>
            </w:r>
          </w:p>
        </w:tc>
        <w:tc>
          <w:tcPr>
            <w:tcW w:w="3119" w:type="dxa"/>
            <w:tcBorders>
              <w:top w:val="single" w:sz="4" w:space="0" w:color="auto"/>
              <w:left w:val="single" w:sz="4" w:space="0" w:color="auto"/>
              <w:bottom w:val="single" w:sz="4" w:space="0" w:color="auto"/>
              <w:right w:val="single" w:sz="4" w:space="0" w:color="auto"/>
            </w:tcBorders>
            <w:vAlign w:val="center"/>
          </w:tcPr>
          <w:p w14:paraId="18EC7DFF" w14:textId="23F1BC82"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Knowledge</w:t>
            </w:r>
            <w:r w:rsidR="00D512A1" w:rsidRPr="00FE4B17">
              <w:rPr>
                <w:sz w:val="20"/>
                <w:szCs w:val="20"/>
                <w:lang w:val="en-US"/>
              </w:rPr>
              <w:t>-</w:t>
            </w:r>
            <w:r w:rsidRPr="00FE4B17">
              <w:rPr>
                <w:sz w:val="20"/>
                <w:szCs w:val="20"/>
                <w:lang w:val="en-US"/>
              </w:rPr>
              <w:t>seeking two-star</w:t>
            </w:r>
          </w:p>
        </w:tc>
        <w:tc>
          <w:tcPr>
            <w:tcW w:w="2126" w:type="dxa"/>
            <w:tcBorders>
              <w:top w:val="single" w:sz="4" w:space="0" w:color="auto"/>
              <w:left w:val="single" w:sz="4" w:space="0" w:color="auto"/>
              <w:bottom w:val="single" w:sz="4" w:space="0" w:color="auto"/>
              <w:right w:val="single" w:sz="4" w:space="0" w:color="auto"/>
            </w:tcBorders>
          </w:tcPr>
          <w:p w14:paraId="43AA5C1B"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g">
                  <w:drawing>
                    <wp:anchor distT="0" distB="0" distL="114300" distR="114300" simplePos="0" relativeHeight="251758592" behindDoc="0" locked="0" layoutInCell="1" allowOverlap="1" wp14:anchorId="39B0698C" wp14:editId="7C686587">
                      <wp:simplePos x="0" y="0"/>
                      <wp:positionH relativeFrom="column">
                        <wp:posOffset>347980</wp:posOffset>
                      </wp:positionH>
                      <wp:positionV relativeFrom="paragraph">
                        <wp:posOffset>149631</wp:posOffset>
                      </wp:positionV>
                      <wp:extent cx="474345" cy="310515"/>
                      <wp:effectExtent l="19050" t="0" r="20955" b="13335"/>
                      <wp:wrapNone/>
                      <wp:docPr id="152" name="Gruppieren 99"/>
                      <wp:cNvGraphicFramePr/>
                      <a:graphic xmlns:a="http://schemas.openxmlformats.org/drawingml/2006/main">
                        <a:graphicData uri="http://schemas.microsoft.com/office/word/2010/wordprocessingGroup">
                          <wpg:wgp>
                            <wpg:cNvGrpSpPr/>
                            <wpg:grpSpPr>
                              <a:xfrm>
                                <a:off x="0" y="0"/>
                                <a:ext cx="474345" cy="310515"/>
                                <a:chOff x="0" y="0"/>
                                <a:chExt cx="512884" cy="329979"/>
                              </a:xfrm>
                            </wpg:grpSpPr>
                            <wps:wsp>
                              <wps:cNvPr id="153" name="Oval 11"/>
                              <wps:cNvSpPr>
                                <a:spLocks noChangeArrowheads="1"/>
                              </wps:cNvSpPr>
                              <wps:spPr bwMode="auto">
                                <a:xfrm>
                                  <a:off x="0" y="132693"/>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54" name="AutoShape 13"/>
                              <wps:cNvCnPr>
                                <a:cxnSpLocks noChangeShapeType="1"/>
                              </wps:cNvCnPr>
                              <wps:spPr bwMode="auto">
                                <a:xfrm flipH="1" flipV="1">
                                  <a:off x="61266" y="193434"/>
                                  <a:ext cx="379840" cy="1009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5" name="AutoShape 14"/>
                              <wps:cNvCnPr>
                                <a:cxnSpLocks noChangeShapeType="1"/>
                              </wps:cNvCnPr>
                              <wps:spPr bwMode="auto">
                                <a:xfrm flipH="1">
                                  <a:off x="61266" y="35581"/>
                                  <a:ext cx="376227" cy="10753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6" name="Oval 11"/>
                              <wps:cNvSpPr>
                                <a:spLocks noChangeArrowheads="1"/>
                              </wps:cNvSpPr>
                              <wps:spPr bwMode="auto">
                                <a:xfrm>
                                  <a:off x="437493" y="0"/>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57" name="Oval 11"/>
                              <wps:cNvSpPr>
                                <a:spLocks noChangeArrowheads="1"/>
                              </wps:cNvSpPr>
                              <wps:spPr bwMode="auto">
                                <a:xfrm>
                                  <a:off x="441106" y="258817"/>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63606CA" id="Gruppieren 99" o:spid="_x0000_s1026" style="position:absolute;margin-left:27.4pt;margin-top:11.8pt;width:37.35pt;height:24.45pt;z-index:251758592;mso-width-relative:margin;mso-height-relative:margin" coordsize="512884,329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">
                      <v:oval id="Oval 11" o:spid="_x0000_s1027" style="position:absolute;top:132693;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" fillcolor="#bbe0e3"/>
                      <v:shape id="AutoShape 13" o:spid="_x0000_s1028" type="#_x0000_t32" style="position:absolute;left:61266;top:193434;width:379840;height:10096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">
                        <v:stroke endarrow="block"/>
                      </v:shape>
                      <v:shape id="AutoShape 14" o:spid="_x0000_s1029" type="#_x0000_t32" style="position:absolute;left:61266;top:35581;width:376227;height:1075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">
                        <v:stroke endarrow="block"/>
                      </v:shape>
                      <v:oval id="Oval 11" o:spid="_x0000_s1030" style="position:absolute;left:437493;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" fillcolor="#bbe0e3"/>
                      <v:oval id="Oval 11" o:spid="_x0000_s1031" style="position:absolute;left:441106;top:258817;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" fillcolor="#bbe0e3"/>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799C41AF"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Indicative of the presence of employees seeking knowledge from numerous other employees</w:t>
            </w:r>
          </w:p>
        </w:tc>
      </w:tr>
      <w:tr w:rsidR="008E2CAC" w:rsidRPr="00FE4B17" w14:paraId="63552821"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221C1B93"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3</w:t>
            </w:r>
          </w:p>
        </w:tc>
        <w:tc>
          <w:tcPr>
            <w:tcW w:w="3119" w:type="dxa"/>
            <w:tcBorders>
              <w:top w:val="single" w:sz="4" w:space="0" w:color="auto"/>
              <w:left w:val="single" w:sz="4" w:space="0" w:color="auto"/>
              <w:bottom w:val="single" w:sz="4" w:space="0" w:color="auto"/>
              <w:right w:val="single" w:sz="4" w:space="0" w:color="auto"/>
            </w:tcBorders>
            <w:vAlign w:val="center"/>
          </w:tcPr>
          <w:p w14:paraId="2B5AA89A" w14:textId="0FDCC073"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Knowledge</w:t>
            </w:r>
            <w:r w:rsidR="00D512A1" w:rsidRPr="00FE4B17">
              <w:rPr>
                <w:sz w:val="20"/>
                <w:szCs w:val="20"/>
                <w:lang w:val="en-US"/>
              </w:rPr>
              <w:t>-</w:t>
            </w:r>
            <w:r w:rsidRPr="00FE4B17">
              <w:rPr>
                <w:sz w:val="20"/>
                <w:szCs w:val="20"/>
                <w:lang w:val="en-US"/>
              </w:rPr>
              <w:t>providing two-star</w:t>
            </w:r>
          </w:p>
        </w:tc>
        <w:tc>
          <w:tcPr>
            <w:tcW w:w="2126" w:type="dxa"/>
            <w:tcBorders>
              <w:top w:val="single" w:sz="4" w:space="0" w:color="auto"/>
              <w:left w:val="single" w:sz="4" w:space="0" w:color="auto"/>
              <w:bottom w:val="single" w:sz="4" w:space="0" w:color="auto"/>
              <w:right w:val="single" w:sz="4" w:space="0" w:color="auto"/>
            </w:tcBorders>
            <w:vAlign w:val="center"/>
          </w:tcPr>
          <w:p w14:paraId="5002D963"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g">
                  <w:drawing>
                    <wp:anchor distT="0" distB="0" distL="114300" distR="114300" simplePos="0" relativeHeight="251759616" behindDoc="0" locked="0" layoutInCell="1" allowOverlap="1" wp14:anchorId="59E0317E" wp14:editId="4C0BD6E4">
                      <wp:simplePos x="0" y="0"/>
                      <wp:positionH relativeFrom="column">
                        <wp:posOffset>368935</wp:posOffset>
                      </wp:positionH>
                      <wp:positionV relativeFrom="paragraph">
                        <wp:posOffset>22225</wp:posOffset>
                      </wp:positionV>
                      <wp:extent cx="474345" cy="361950"/>
                      <wp:effectExtent l="0" t="19050" r="40005" b="38100"/>
                      <wp:wrapNone/>
                      <wp:docPr id="158" name="Gruppieren 105"/>
                      <wp:cNvGraphicFramePr/>
                      <a:graphic xmlns:a="http://schemas.openxmlformats.org/drawingml/2006/main">
                        <a:graphicData uri="http://schemas.microsoft.com/office/word/2010/wordprocessingGroup">
                          <wpg:wgp>
                            <wpg:cNvGrpSpPr/>
                            <wpg:grpSpPr>
                              <a:xfrm>
                                <a:off x="0" y="0"/>
                                <a:ext cx="474345" cy="361950"/>
                                <a:chOff x="0" y="0"/>
                                <a:chExt cx="515840" cy="369393"/>
                              </a:xfrm>
                            </wpg:grpSpPr>
                            <wps:wsp>
                              <wps:cNvPr id="159" name="Oval 11"/>
                              <wps:cNvSpPr>
                                <a:spLocks noChangeArrowheads="1"/>
                              </wps:cNvSpPr>
                              <wps:spPr bwMode="auto">
                                <a:xfrm>
                                  <a:off x="0" y="145831"/>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60" name="AutoShape 14"/>
                              <wps:cNvCnPr>
                                <a:cxnSpLocks noChangeShapeType="1"/>
                              </wps:cNvCnPr>
                              <wps:spPr bwMode="auto">
                                <a:xfrm flipV="1">
                                  <a:off x="61266" y="60741"/>
                                  <a:ext cx="393308" cy="9551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1" name="Oval 11"/>
                              <wps:cNvSpPr>
                                <a:spLocks noChangeArrowheads="1"/>
                              </wps:cNvSpPr>
                              <wps:spPr bwMode="auto">
                                <a:xfrm>
                                  <a:off x="444062" y="0"/>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62" name="Oval 11"/>
                              <wps:cNvSpPr>
                                <a:spLocks noChangeArrowheads="1"/>
                              </wps:cNvSpPr>
                              <wps:spPr bwMode="auto">
                                <a:xfrm>
                                  <a:off x="441106" y="298231"/>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63" name="AutoShape 13"/>
                              <wps:cNvCnPr>
                                <a:cxnSpLocks noChangeShapeType="1"/>
                              </wps:cNvCnPr>
                              <wps:spPr bwMode="auto">
                                <a:xfrm>
                                  <a:off x="61266" y="206572"/>
                                  <a:ext cx="390352" cy="1020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003231FD" id="Gruppieren 105" o:spid="_x0000_s1026" style="position:absolute;margin-left:29.05pt;margin-top:1.75pt;width:37.35pt;height:28.5pt;z-index:251759616;mso-width-relative:margin;mso-height-relative:margin" coordsize="515840,369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">
                      <v:oval id="Oval 11" o:spid="_x0000_s1027" style="position:absolute;top:145831;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" fillcolor="#bbe0e3"/>
                      <v:shape id="AutoShape 14" o:spid="_x0000_s1028" type="#_x0000_t32" style="position:absolute;left:61266;top:60741;width:393308;height:95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">
                        <v:stroke endarrow="block"/>
                      </v:shape>
                      <v:oval id="Oval 11" o:spid="_x0000_s1029" style="position:absolute;left:444062;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" fillcolor="#bbe0e3"/>
                      <v:oval id="Oval 11" o:spid="_x0000_s1030" style="position:absolute;left:441106;top:298231;width:71778;height:71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" fillcolor="#bbe0e3"/>
                      <v:shape id="AutoShape 13" o:spid="_x0000_s1031" type="#_x0000_t32" style="position:absolute;left:61266;top:206572;width:390352;height:102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">
                        <v:stroke endarrow="block"/>
                      </v:shape>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185A82B5"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Indicative of the presence of employees providing knowledge to numerous other employees</w:t>
            </w:r>
          </w:p>
        </w:tc>
      </w:tr>
      <w:tr w:rsidR="008E2CAC" w:rsidRPr="00FE4B17" w14:paraId="49525C0A"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54F153AD"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4</w:t>
            </w:r>
          </w:p>
        </w:tc>
        <w:tc>
          <w:tcPr>
            <w:tcW w:w="3119" w:type="dxa"/>
            <w:tcBorders>
              <w:top w:val="single" w:sz="4" w:space="0" w:color="auto"/>
              <w:left w:val="single" w:sz="4" w:space="0" w:color="auto"/>
              <w:bottom w:val="single" w:sz="4" w:space="0" w:color="auto"/>
              <w:right w:val="single" w:sz="4" w:space="0" w:color="auto"/>
            </w:tcBorders>
            <w:vAlign w:val="center"/>
          </w:tcPr>
          <w:p w14:paraId="4923FDF2"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Brokerage</w:t>
            </w:r>
          </w:p>
        </w:tc>
        <w:tc>
          <w:tcPr>
            <w:tcW w:w="2126" w:type="dxa"/>
            <w:tcBorders>
              <w:top w:val="single" w:sz="4" w:space="0" w:color="auto"/>
              <w:left w:val="single" w:sz="4" w:space="0" w:color="auto"/>
              <w:bottom w:val="single" w:sz="4" w:space="0" w:color="auto"/>
              <w:right w:val="single" w:sz="4" w:space="0" w:color="auto"/>
            </w:tcBorders>
            <w:vAlign w:val="center"/>
          </w:tcPr>
          <w:p w14:paraId="04D20E8D" w14:textId="77777777" w:rsidR="008E2CAC" w:rsidRPr="00FE4B17" w:rsidRDefault="008E2CAC" w:rsidP="00FD20B3">
            <w:pPr>
              <w:spacing w:beforeLines="40" w:before="96" w:afterLines="40" w:after="96" w:line="240" w:lineRule="auto"/>
              <w:jc w:val="center"/>
              <w:rPr>
                <w:lang w:val="en-US" w:eastAsia="en-GB"/>
              </w:rPr>
            </w:pPr>
            <w:r w:rsidRPr="00FE4B17">
              <w:rPr>
                <w:noProof/>
                <w:lang w:eastAsia="en-GB"/>
              </w:rPr>
              <mc:AlternateContent>
                <mc:Choice Requires="wpc">
                  <w:drawing>
                    <wp:inline distT="0" distB="0" distL="0" distR="0" wp14:anchorId="53F64EC9" wp14:editId="7D3FC390">
                      <wp:extent cx="502920" cy="302895"/>
                      <wp:effectExtent l="9525" t="8890" r="11430" b="21590"/>
                      <wp:docPr id="225" name="Zeichenbereich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4" name="Oval 128"/>
                              <wps:cNvSpPr>
                                <a:spLocks noChangeArrowheads="1"/>
                              </wps:cNvSpPr>
                              <wps:spPr bwMode="auto">
                                <a:xfrm>
                                  <a:off x="431165" y="231775"/>
                                  <a:ext cx="71755" cy="71120"/>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65" name="Oval 129"/>
                              <wps:cNvSpPr>
                                <a:spLocks noChangeArrowheads="1"/>
                              </wps:cNvSpPr>
                              <wps:spPr bwMode="auto">
                                <a:xfrm>
                                  <a:off x="0" y="115570"/>
                                  <a:ext cx="71120" cy="71755"/>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66" name="Oval 130"/>
                              <wps:cNvSpPr>
                                <a:spLocks noChangeArrowheads="1"/>
                              </wps:cNvSpPr>
                              <wps:spPr bwMode="auto">
                                <a:xfrm>
                                  <a:off x="431165" y="0"/>
                                  <a:ext cx="71755" cy="71120"/>
                                </a:xfrm>
                                <a:prstGeom prst="ellipse">
                                  <a:avLst/>
                                </a:prstGeom>
                                <a:solidFill>
                                  <a:srgbClr val="BBE0E3"/>
                                </a:solidFill>
                                <a:ln w="9525">
                                  <a:solidFill>
                                    <a:srgbClr val="000000"/>
                                  </a:solidFill>
                                  <a:round/>
                                  <a:headEnd/>
                                  <a:tailEnd/>
                                </a:ln>
                              </wps:spPr>
                              <wps:bodyPr rot="0" vert="horz" wrap="none" lIns="91440" tIns="45720" rIns="91440" bIns="45720" anchor="ctr" anchorCtr="0" upright="1">
                                <a:noAutofit/>
                              </wps:bodyPr>
                            </wps:wsp>
                            <wps:wsp>
                              <wps:cNvPr id="167" name="AutoShape 131"/>
                              <wps:cNvCnPr>
                                <a:cxnSpLocks noChangeShapeType="1"/>
                              </wps:cNvCnPr>
                              <wps:spPr bwMode="auto">
                                <a:xfrm flipV="1">
                                  <a:off x="60960" y="35560"/>
                                  <a:ext cx="370205" cy="90805"/>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168" name="AutoShape 132"/>
                              <wps:cNvCnPr>
                                <a:cxnSpLocks noChangeShapeType="1"/>
                              </wps:cNvCnPr>
                              <wps:spPr bwMode="auto">
                                <a:xfrm>
                                  <a:off x="60960" y="176530"/>
                                  <a:ext cx="370205" cy="908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0944DB4" id="Zeichenbereich 54" o:spid="_x0000_s1026" editas="canvas" style="width:39.6pt;height:23.85pt;mso-position-horizontal-relative:char;mso-position-vertical-relative:line" coordsize="502920,302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">
                      <v:shape id="_x0000_s1027" type="#_x0000_t75" style="position:absolute;width:502920;height:302895;visibility:visible;mso-wrap-style:square">
                        <v:fill o:detectmouseclick="t"/>
                        <v:path o:connecttype="none"/>
                      </v:shape>
                      <v:oval id="Oval 128" o:spid="_x0000_s1028" style="position:absolute;left:431165;top:231775;width:71755;height:7112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" fillcolor="#bbe0e3"/>
                      <v:oval id="Oval 129" o:spid="_x0000_s1029" style="position:absolute;top:115570;width:71120;height:7175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" fillcolor="#bbe0e3"/>
                      <v:oval id="Oval 130" o:spid="_x0000_s1030" style="position:absolute;left:431165;width:71755;height:7112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" fillcolor="#bbe0e3"/>
                      <v:shape id="AutoShape 131" o:spid="_x0000_s1031" type="#_x0000_t32" style="position:absolute;left:60960;top:35560;width:370205;height:908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">
                        <v:stroke startarrow="block"/>
                      </v:shape>
                      <v:shape id="AutoShape 132" o:spid="_x0000_s1032" type="#_x0000_t32" style="position:absolute;left:60960;top:176530;width:370205;height:908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">
                        <v:stroke end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0984DE57" w14:textId="152A6C62" w:rsidR="008E2CAC" w:rsidRPr="00FE4B17" w:rsidRDefault="008E2CAC" w:rsidP="004344CB">
            <w:pPr>
              <w:spacing w:beforeLines="40" w:before="96" w:afterLines="40" w:after="96" w:line="240" w:lineRule="auto"/>
              <w:jc w:val="left"/>
              <w:rPr>
                <w:sz w:val="20"/>
                <w:szCs w:val="20"/>
                <w:lang w:val="en-US"/>
              </w:rPr>
            </w:pPr>
            <w:r w:rsidRPr="00FE4B17">
              <w:rPr>
                <w:sz w:val="20"/>
                <w:szCs w:val="20"/>
                <w:lang w:val="en-US"/>
              </w:rPr>
              <w:t>Interaction between employees’ tendenc</w:t>
            </w:r>
            <w:r w:rsidR="00D512A1" w:rsidRPr="00FE4B17">
              <w:rPr>
                <w:sz w:val="20"/>
                <w:szCs w:val="20"/>
                <w:lang w:val="en-US"/>
              </w:rPr>
              <w:t>ies</w:t>
            </w:r>
            <w:r w:rsidRPr="00FE4B17">
              <w:rPr>
                <w:sz w:val="20"/>
                <w:szCs w:val="20"/>
                <w:lang w:val="en-US"/>
              </w:rPr>
              <w:t xml:space="preserve"> to seek and provide knowledge,</w:t>
            </w:r>
            <w:r w:rsidR="00D512A1" w:rsidRPr="00FE4B17">
              <w:rPr>
                <w:sz w:val="20"/>
                <w:szCs w:val="20"/>
                <w:lang w:val="en-US"/>
              </w:rPr>
              <w:t xml:space="preserve"> </w:t>
            </w:r>
            <w:r w:rsidR="004344CB">
              <w:rPr>
                <w:sz w:val="20"/>
                <w:szCs w:val="20"/>
                <w:lang w:val="en-US"/>
              </w:rPr>
              <w:t>indicative of their knowledge brokering activity</w:t>
            </w:r>
          </w:p>
        </w:tc>
      </w:tr>
      <w:tr w:rsidR="008E2CAC" w:rsidRPr="00FE4B17" w14:paraId="4564F422"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77A1BA74"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5</w:t>
            </w:r>
          </w:p>
        </w:tc>
        <w:tc>
          <w:tcPr>
            <w:tcW w:w="3119" w:type="dxa"/>
            <w:tcBorders>
              <w:top w:val="single" w:sz="4" w:space="0" w:color="auto"/>
              <w:left w:val="single" w:sz="4" w:space="0" w:color="auto"/>
              <w:bottom w:val="single" w:sz="4" w:space="0" w:color="auto"/>
              <w:right w:val="single" w:sz="4" w:space="0" w:color="auto"/>
            </w:tcBorders>
            <w:vAlign w:val="center"/>
          </w:tcPr>
          <w:p w14:paraId="127AF7A5" w14:textId="43FE620C"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Knowledge</w:t>
            </w:r>
            <w:r w:rsidR="00D512A1" w:rsidRPr="00FE4B17">
              <w:rPr>
                <w:sz w:val="20"/>
                <w:szCs w:val="20"/>
                <w:lang w:val="en-US"/>
              </w:rPr>
              <w:t>-</w:t>
            </w:r>
            <w:r w:rsidRPr="00FE4B17">
              <w:rPr>
                <w:sz w:val="20"/>
                <w:szCs w:val="20"/>
                <w:lang w:val="en-US"/>
              </w:rPr>
              <w:t>seeking centralization</w:t>
            </w:r>
          </w:p>
        </w:tc>
        <w:tc>
          <w:tcPr>
            <w:tcW w:w="2126" w:type="dxa"/>
            <w:tcBorders>
              <w:top w:val="single" w:sz="4" w:space="0" w:color="auto"/>
              <w:left w:val="single" w:sz="4" w:space="0" w:color="auto"/>
              <w:bottom w:val="single" w:sz="4" w:space="0" w:color="auto"/>
              <w:right w:val="single" w:sz="4" w:space="0" w:color="auto"/>
            </w:tcBorders>
          </w:tcPr>
          <w:p w14:paraId="127B2007"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53957CEF" wp14:editId="123E6A3F">
                      <wp:extent cx="935990" cy="360680"/>
                      <wp:effectExtent l="13970" t="7620" r="12065" b="12700"/>
                      <wp:docPr id="226" name="Zeichenbereich 19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9" name="Oval 96"/>
                              <wps:cNvSpPr>
                                <a:spLocks noChangeArrowheads="1"/>
                              </wps:cNvSpPr>
                              <wps:spPr bwMode="auto">
                                <a:xfrm>
                                  <a:off x="864738" y="144748"/>
                                  <a:ext cx="71252" cy="7118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0" name="Oval 97"/>
                              <wps:cNvSpPr>
                                <a:spLocks noChangeArrowheads="1"/>
                              </wps:cNvSpPr>
                              <wps:spPr bwMode="auto">
                                <a:xfrm>
                                  <a:off x="864738" y="0"/>
                                  <a:ext cx="71252" cy="7171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1" name="Oval 98"/>
                              <wps:cNvSpPr>
                                <a:spLocks noChangeArrowheads="1"/>
                              </wps:cNvSpPr>
                              <wps:spPr bwMode="auto">
                                <a:xfrm>
                                  <a:off x="862849" y="288967"/>
                                  <a:ext cx="71792" cy="7171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2" name="AutoShape 99"/>
                              <wps:cNvCnPr>
                                <a:cxnSpLocks noChangeShapeType="1"/>
                              </wps:cNvCnPr>
                              <wps:spPr bwMode="auto">
                                <a:xfrm>
                                  <a:off x="492825" y="205611"/>
                                  <a:ext cx="370024" cy="119609"/>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3" name="AutoShape 100"/>
                              <wps:cNvCnPr>
                                <a:cxnSpLocks noChangeShapeType="1"/>
                              </wps:cNvCnPr>
                              <wps:spPr bwMode="auto">
                                <a:xfrm flipV="1">
                                  <a:off x="492825" y="36253"/>
                                  <a:ext cx="371913" cy="118815"/>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4" name="AutoShape 101"/>
                              <wps:cNvCnPr>
                                <a:cxnSpLocks noChangeShapeType="1"/>
                              </wps:cNvCnPr>
                              <wps:spPr bwMode="auto">
                                <a:xfrm>
                                  <a:off x="502811" y="180472"/>
                                  <a:ext cx="361927" cy="265"/>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5" name="Oval 102"/>
                              <wps:cNvSpPr>
                                <a:spLocks noChangeArrowheads="1"/>
                              </wps:cNvSpPr>
                              <wps:spPr bwMode="auto">
                                <a:xfrm>
                                  <a:off x="431829" y="144748"/>
                                  <a:ext cx="70982" cy="7118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6" name="Oval 103"/>
                              <wps:cNvSpPr>
                                <a:spLocks noChangeArrowheads="1"/>
                              </wps:cNvSpPr>
                              <wps:spPr bwMode="auto">
                                <a:xfrm>
                                  <a:off x="0" y="0"/>
                                  <a:ext cx="71252" cy="7171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7" name="Oval 104"/>
                              <wps:cNvSpPr>
                                <a:spLocks noChangeArrowheads="1"/>
                              </wps:cNvSpPr>
                              <wps:spPr bwMode="auto">
                                <a:xfrm>
                                  <a:off x="0" y="144748"/>
                                  <a:ext cx="71252" cy="7118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78" name="AutoShape 105"/>
                              <wps:cNvCnPr>
                                <a:cxnSpLocks noChangeShapeType="1"/>
                              </wps:cNvCnPr>
                              <wps:spPr bwMode="auto">
                                <a:xfrm flipH="1" flipV="1">
                                  <a:off x="71252" y="36253"/>
                                  <a:ext cx="370833" cy="118815"/>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9" name="AutoShape 106"/>
                              <wps:cNvCnPr>
                                <a:cxnSpLocks noChangeShapeType="1"/>
                              </wps:cNvCnPr>
                              <wps:spPr bwMode="auto">
                                <a:xfrm flipH="1">
                                  <a:off x="71252" y="205611"/>
                                  <a:ext cx="370833" cy="119609"/>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0" name="Oval 107"/>
                              <wps:cNvSpPr>
                                <a:spLocks noChangeArrowheads="1"/>
                              </wps:cNvSpPr>
                              <wps:spPr bwMode="auto">
                                <a:xfrm>
                                  <a:off x="0" y="288967"/>
                                  <a:ext cx="71252" cy="71713"/>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81" name="AutoShape 108"/>
                              <wps:cNvCnPr>
                                <a:cxnSpLocks noChangeShapeType="1"/>
                              </wps:cNvCnPr>
                              <wps:spPr bwMode="auto">
                                <a:xfrm flipH="1">
                                  <a:off x="71252" y="180472"/>
                                  <a:ext cx="360577" cy="265"/>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c:wpc>
                        </a:graphicData>
                      </a:graphic>
                    </wp:inline>
                  </w:drawing>
                </mc:Choice>
                <mc:Fallback>
                  <w:pict>
                    <v:group w14:anchorId="6961CA64" id="Zeichenbereich 199" o:spid="_x0000_s1026" editas="canvas" style="width:73.7pt;height:28.4pt;mso-position-horizontal-relative:char;mso-position-vertical-relative:line" coordsize="9359,3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">
                      <v:shape id="_x0000_s1027" type="#_x0000_t75" style="position:absolute;width:9359;height:3606;visibility:visible;mso-wrap-style:square">
                        <v:fill o:detectmouseclick="t"/>
                        <v:path o:connecttype="none"/>
                      </v:shape>
                      <v:oval id="Oval 96" o:spid="_x0000_s1028" style="position:absolute;left:8647;top:1447;width:712;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" fillcolor="#bbe0e3"/>
                      <v:oval id="Oval 97" o:spid="_x0000_s1029" style="position:absolute;left:8647;width:712;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" fillcolor="#bbe0e3"/>
                      <v:oval id="Oval 98" o:spid="_x0000_s1030" style="position:absolute;left:8628;top:288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" fillcolor="#bbe0e3"/>
                      <v:shape id="AutoShape 99" o:spid="_x0000_s1031" type="#_x0000_t32" style="position:absolute;left:4928;top:2056;width:3700;height:11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">
                        <v:stroke startarrow="block"/>
                      </v:shape>
                      <v:shape id="AutoShape 100" o:spid="_x0000_s1032" type="#_x0000_t32" style="position:absolute;left:4928;top:362;width:3719;height:11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">
                        <v:stroke startarrow="block"/>
                      </v:shape>
                      <v:shape id="AutoShape 101" o:spid="_x0000_s1033" type="#_x0000_t32" style="position:absolute;left:5028;top:1804;width:3619;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">
                        <v:stroke startarrow="block"/>
                      </v:shape>
                      <v:oval id="Oval 102" o:spid="_x0000_s1034" style="position:absolute;left:4318;top:1447;width:710;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" fillcolor="#bbe0e3"/>
                      <v:oval id="Oval 103" o:spid="_x0000_s1035" style="position:absolute;width:712;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" fillcolor="#bbe0e3"/>
                      <v:oval id="Oval 104" o:spid="_x0000_s1036" style="position:absolute;top:1447;width:712;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" fillcolor="#bbe0e3"/>
                      <v:shape id="AutoShape 105" o:spid="_x0000_s1037" type="#_x0000_t32" style="position:absolute;left:712;top:362;width:3708;height:11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">
                        <v:stroke startarrow="block"/>
                      </v:shape>
                      <v:shape id="AutoShape 106" o:spid="_x0000_s1038" type="#_x0000_t32" style="position:absolute;left:712;top:2056;width:3708;height:11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">
                        <v:stroke startarrow="block"/>
                      </v:shape>
                      <v:oval id="Oval 107" o:spid="_x0000_s1039" style="position:absolute;top:2889;width:712;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" fillcolor="#bbe0e3"/>
                      <v:shape id="AutoShape 108" o:spid="_x0000_s1040" type="#_x0000_t32" style="position:absolute;left:712;top:1804;width:3606;height: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">
                        <v:stroke start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18887108" w14:textId="0AE36F52"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Tendency for variation in the degree to which employees seek knowledge (models the in</w:t>
            </w:r>
            <w:r w:rsidR="00D512A1" w:rsidRPr="00FE4B17">
              <w:rPr>
                <w:sz w:val="20"/>
                <w:szCs w:val="20"/>
                <w:lang w:val="en-US"/>
              </w:rPr>
              <w:t>-</w:t>
            </w:r>
            <w:r w:rsidRPr="00FE4B17">
              <w:rPr>
                <w:sz w:val="20"/>
                <w:szCs w:val="20"/>
                <w:lang w:val="en-US"/>
              </w:rPr>
              <w:t>degree distribution)</w:t>
            </w:r>
          </w:p>
        </w:tc>
      </w:tr>
      <w:tr w:rsidR="008E2CAC" w:rsidRPr="00FE4B17" w14:paraId="6127DBCB"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4CF686FB"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6</w:t>
            </w:r>
          </w:p>
        </w:tc>
        <w:tc>
          <w:tcPr>
            <w:tcW w:w="3119" w:type="dxa"/>
            <w:tcBorders>
              <w:top w:val="single" w:sz="4" w:space="0" w:color="auto"/>
              <w:left w:val="single" w:sz="4" w:space="0" w:color="auto"/>
              <w:bottom w:val="single" w:sz="4" w:space="0" w:color="auto"/>
              <w:right w:val="single" w:sz="4" w:space="0" w:color="auto"/>
            </w:tcBorders>
            <w:vAlign w:val="center"/>
          </w:tcPr>
          <w:p w14:paraId="28A521BA" w14:textId="550F97C5"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Knowledge</w:t>
            </w:r>
            <w:r w:rsidR="00D512A1" w:rsidRPr="00FE4B17">
              <w:rPr>
                <w:sz w:val="20"/>
                <w:szCs w:val="20"/>
                <w:lang w:val="en-US"/>
              </w:rPr>
              <w:t>-</w:t>
            </w:r>
            <w:r w:rsidRPr="00FE4B17">
              <w:rPr>
                <w:sz w:val="20"/>
                <w:szCs w:val="20"/>
                <w:lang w:val="en-US"/>
              </w:rPr>
              <w:t>providing centralization</w:t>
            </w:r>
          </w:p>
        </w:tc>
        <w:tc>
          <w:tcPr>
            <w:tcW w:w="2126" w:type="dxa"/>
            <w:tcBorders>
              <w:top w:val="single" w:sz="4" w:space="0" w:color="auto"/>
              <w:left w:val="single" w:sz="4" w:space="0" w:color="auto"/>
              <w:bottom w:val="single" w:sz="4" w:space="0" w:color="auto"/>
              <w:right w:val="single" w:sz="4" w:space="0" w:color="auto"/>
            </w:tcBorders>
            <w:vAlign w:val="center"/>
          </w:tcPr>
          <w:p w14:paraId="620BAE8A"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371F9C3D" wp14:editId="7F7E9AF8">
                      <wp:extent cx="936625" cy="360045"/>
                      <wp:effectExtent l="13970" t="26035" r="11430" b="23495"/>
                      <wp:docPr id="227" name="Zeichenbereich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82" name="Oval 4"/>
                              <wps:cNvSpPr>
                                <a:spLocks noChangeArrowheads="1"/>
                              </wps:cNvSpPr>
                              <wps:spPr bwMode="auto">
                                <a:xfrm>
                                  <a:off x="865386" y="144177"/>
                                  <a:ext cx="71239" cy="7169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83" name="Oval 5"/>
                              <wps:cNvSpPr>
                                <a:spLocks noChangeArrowheads="1"/>
                              </wps:cNvSpPr>
                              <wps:spPr bwMode="auto">
                                <a:xfrm>
                                  <a:off x="865386" y="0"/>
                                  <a:ext cx="71239"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84" name="Oval 6"/>
                              <wps:cNvSpPr>
                                <a:spLocks noChangeArrowheads="1"/>
                              </wps:cNvSpPr>
                              <wps:spPr bwMode="auto">
                                <a:xfrm>
                                  <a:off x="863498" y="288883"/>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85" name="AutoShape 7"/>
                              <wps:cNvCnPr>
                                <a:cxnSpLocks noChangeShapeType="1"/>
                              </wps:cNvCnPr>
                              <wps:spPr bwMode="auto">
                                <a:xfrm>
                                  <a:off x="492733" y="205022"/>
                                  <a:ext cx="370764" cy="1195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6" name="AutoShape 8"/>
                              <wps:cNvCnPr>
                                <a:cxnSpLocks noChangeShapeType="1"/>
                              </wps:cNvCnPr>
                              <wps:spPr bwMode="auto">
                                <a:xfrm flipV="1">
                                  <a:off x="492733" y="35449"/>
                                  <a:ext cx="372653" cy="1195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7" name="AutoShape 9"/>
                              <wps:cNvCnPr>
                                <a:cxnSpLocks noChangeShapeType="1"/>
                              </wps:cNvCnPr>
                              <wps:spPr bwMode="auto">
                                <a:xfrm>
                                  <a:off x="503527" y="180419"/>
                                  <a:ext cx="361859" cy="2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8" name="Oval 10"/>
                              <wps:cNvSpPr>
                                <a:spLocks noChangeArrowheads="1"/>
                              </wps:cNvSpPr>
                              <wps:spPr bwMode="auto">
                                <a:xfrm>
                                  <a:off x="431749" y="144177"/>
                                  <a:ext cx="71778" cy="7169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89" name="Oval 11"/>
                              <wps:cNvSpPr>
                                <a:spLocks noChangeArrowheads="1"/>
                              </wps:cNvSpPr>
                              <wps:spPr bwMode="auto">
                                <a:xfrm>
                                  <a:off x="0" y="0"/>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90" name="Oval 12"/>
                              <wps:cNvSpPr>
                                <a:spLocks noChangeArrowheads="1"/>
                              </wps:cNvSpPr>
                              <wps:spPr bwMode="auto">
                                <a:xfrm>
                                  <a:off x="0" y="144177"/>
                                  <a:ext cx="71778" cy="7169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91" name="AutoShape 13"/>
                              <wps:cNvCnPr>
                                <a:cxnSpLocks noChangeShapeType="1"/>
                              </wps:cNvCnPr>
                              <wps:spPr bwMode="auto">
                                <a:xfrm flipH="1" flipV="1">
                                  <a:off x="71778" y="35449"/>
                                  <a:ext cx="370764" cy="1195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6" name="AutoShape 14"/>
                              <wps:cNvCnPr>
                                <a:cxnSpLocks noChangeShapeType="1"/>
                              </wps:cNvCnPr>
                              <wps:spPr bwMode="auto">
                                <a:xfrm flipH="1">
                                  <a:off x="71778" y="205022"/>
                                  <a:ext cx="370764" cy="1195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7" name="Oval 15"/>
                              <wps:cNvSpPr>
                                <a:spLocks noChangeArrowheads="1"/>
                              </wps:cNvSpPr>
                              <wps:spPr bwMode="auto">
                                <a:xfrm>
                                  <a:off x="0" y="288883"/>
                                  <a:ext cx="71778" cy="71162"/>
                                </a:xfrm>
                                <a:prstGeom prst="ellipse">
                                  <a:avLst/>
                                </a:prstGeom>
                                <a:solidFill>
                                  <a:srgbClr val="BBE0E3"/>
                                </a:solidFill>
                                <a:ln w="9525"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98" name="AutoShape 16"/>
                              <wps:cNvCnPr>
                                <a:cxnSpLocks noChangeShapeType="1"/>
                              </wps:cNvCnPr>
                              <wps:spPr bwMode="auto">
                                <a:xfrm flipH="1">
                                  <a:off x="71778" y="180419"/>
                                  <a:ext cx="359971" cy="2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c:wpc>
                        </a:graphicData>
                      </a:graphic>
                    </wp:inline>
                  </w:drawing>
                </mc:Choice>
                <mc:Fallback>
                  <w:pict>
                    <v:group w14:anchorId="0C17C1D5" id="Zeichenbereich 14" o:spid="_x0000_s1026" editas="canvas" style="width:73.75pt;height:28.35pt;mso-position-horizontal-relative:char;mso-position-vertical-relative:line" coordsize="9366,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">
                      <v:shape id="_x0000_s1027" type="#_x0000_t75" style="position:absolute;width:9366;height:3600;visibility:visible;mso-wrap-style:square">
                        <v:fill o:detectmouseclick="t"/>
                        <v:path o:connecttype="none"/>
                      </v:shape>
                      <v:oval id="Oval 4" o:spid="_x0000_s1028" style="position:absolute;left:8653;top:1441;width:713;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" fillcolor="#bbe0e3"/>
                      <v:oval id="Oval 5" o:spid="_x0000_s1029" style="position:absolute;left:8653;width:713;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" fillcolor="#bbe0e3"/>
                      <v:oval id="Oval 6" o:spid="_x0000_s1030" style="position:absolute;left:8634;top:2888;width:718;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" fillcolor="#bbe0e3"/>
                      <v:shape id="AutoShape 7" o:spid="_x0000_s1031" type="#_x0000_t32" style="position:absolute;left:4927;top:2050;width:3707;height:11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">
                        <v:stroke endarrow="block"/>
                      </v:shape>
                      <v:shape id="AutoShape 8" o:spid="_x0000_s1032" type="#_x0000_t32" style="position:absolute;left:4927;top:354;width:3726;height:1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">
                        <v:stroke endarrow="block"/>
                      </v:shape>
                      <v:shape id="AutoShape 9" o:spid="_x0000_s1033" type="#_x0000_t32" style="position:absolute;left:5035;top:1804;width:361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">
                        <v:stroke endarrow="block"/>
                      </v:shape>
                      <v:oval id="Oval 10" o:spid="_x0000_s1034" style="position:absolute;left:4317;top:1441;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" fillcolor="#bbe0e3"/>
                      <v:oval id="Oval 11" o:spid="_x0000_s1035" style="position:absolute;width:717;height: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" fillcolor="#bbe0e3"/>
                      <v:oval id="Oval 12" o:spid="_x0000_s1036" style="position:absolute;top:1441;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" fillcolor="#bbe0e3"/>
                      <v:shape id="AutoShape 13" o:spid="_x0000_s1037" type="#_x0000_t32" style="position:absolute;left:717;top:354;width:3708;height:11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">
                        <v:stroke endarrow="block"/>
                      </v:shape>
                      <v:shape id="AutoShape 14" o:spid="_x0000_s1038" type="#_x0000_t32" style="position:absolute;left:717;top:2050;width:3708;height:11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">
                        <v:stroke endarrow="block"/>
                      </v:shape>
                      <v:oval id="Oval 15" o:spid="_x0000_s1039" style="position:absolute;top:2888;width:717;height: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" fillcolor="#bbe0e3"/>
                      <v:shape id="AutoShape 16" o:spid="_x0000_s1040" type="#_x0000_t32" style="position:absolute;left:717;top:1804;width:3600;height: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">
                        <v:stroke end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7533D965" w14:textId="5232567C"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Tendency for variation in the degree to which employees provide knowledge (models the out</w:t>
            </w:r>
            <w:r w:rsidR="00D512A1" w:rsidRPr="00FE4B17">
              <w:rPr>
                <w:sz w:val="20"/>
                <w:szCs w:val="20"/>
                <w:lang w:val="en-US"/>
              </w:rPr>
              <w:t>-</w:t>
            </w:r>
            <w:r w:rsidRPr="00FE4B17">
              <w:rPr>
                <w:sz w:val="20"/>
                <w:szCs w:val="20"/>
                <w:lang w:val="en-US"/>
              </w:rPr>
              <w:t>degree distribution)</w:t>
            </w:r>
          </w:p>
        </w:tc>
      </w:tr>
      <w:tr w:rsidR="008E2CAC" w:rsidRPr="00FE4B17" w14:paraId="3E429E18"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5127EE5C"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7</w:t>
            </w:r>
          </w:p>
        </w:tc>
        <w:tc>
          <w:tcPr>
            <w:tcW w:w="3119" w:type="dxa"/>
            <w:tcBorders>
              <w:top w:val="single" w:sz="4" w:space="0" w:color="auto"/>
              <w:left w:val="single" w:sz="4" w:space="0" w:color="auto"/>
              <w:bottom w:val="single" w:sz="4" w:space="0" w:color="auto"/>
              <w:right w:val="single" w:sz="4" w:space="0" w:color="auto"/>
            </w:tcBorders>
            <w:vAlign w:val="center"/>
          </w:tcPr>
          <w:p w14:paraId="03F023AE"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Indirect connectivity</w:t>
            </w:r>
          </w:p>
        </w:tc>
        <w:tc>
          <w:tcPr>
            <w:tcW w:w="2126" w:type="dxa"/>
            <w:tcBorders>
              <w:top w:val="single" w:sz="4" w:space="0" w:color="auto"/>
              <w:left w:val="single" w:sz="4" w:space="0" w:color="auto"/>
              <w:bottom w:val="single" w:sz="4" w:space="0" w:color="auto"/>
              <w:right w:val="single" w:sz="4" w:space="0" w:color="auto"/>
            </w:tcBorders>
            <w:vAlign w:val="center"/>
          </w:tcPr>
          <w:p w14:paraId="2E957F09"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37E9919A" wp14:editId="370C231E">
                      <wp:extent cx="1194411" cy="432435"/>
                      <wp:effectExtent l="0" t="38100" r="25400" b="24765"/>
                      <wp:docPr id="228" name="Zeichenbereich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00" name="Oval 50"/>
                              <wps:cNvSpPr>
                                <a:spLocks noChangeArrowheads="1"/>
                              </wps:cNvSpPr>
                              <wps:spPr bwMode="auto">
                                <a:xfrm>
                                  <a:off x="43791" y="0"/>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01" name="Oval 51"/>
                              <wps:cNvSpPr>
                                <a:spLocks noChangeArrowheads="1"/>
                              </wps:cNvSpPr>
                              <wps:spPr bwMode="auto">
                                <a:xfrm>
                                  <a:off x="43791" y="360715"/>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02" name="Oval 52"/>
                              <wps:cNvSpPr>
                                <a:spLocks noChangeArrowheads="1"/>
                              </wps:cNvSpPr>
                              <wps:spPr bwMode="auto">
                                <a:xfrm>
                                  <a:off x="330906" y="181019"/>
                                  <a:ext cx="7177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03" name="Oval 53"/>
                              <wps:cNvSpPr>
                                <a:spLocks noChangeArrowheads="1"/>
                              </wps:cNvSpPr>
                              <wps:spPr bwMode="auto">
                                <a:xfrm>
                                  <a:off x="689531" y="181019"/>
                                  <a:ext cx="7177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04" name="Oval 54"/>
                              <wps:cNvSpPr>
                                <a:spLocks noChangeArrowheads="1"/>
                              </wps:cNvSpPr>
                              <wps:spPr bwMode="auto">
                                <a:xfrm>
                                  <a:off x="1123172" y="181019"/>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05" name="AutoShape 55"/>
                              <wps:cNvCnPr>
                                <a:cxnSpLocks noChangeShapeType="1"/>
                              </wps:cNvCnPr>
                              <wps:spPr bwMode="auto">
                                <a:xfrm>
                                  <a:off x="104776" y="60869"/>
                                  <a:ext cx="236924" cy="131001"/>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06" name="AutoShape 56"/>
                              <wps:cNvCnPr>
                                <a:cxnSpLocks noChangeShapeType="1"/>
                              </wps:cNvCnPr>
                              <wps:spPr bwMode="auto">
                                <a:xfrm flipV="1">
                                  <a:off x="104597" y="242236"/>
                                  <a:ext cx="236821" cy="1289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7" name="AutoShape 57"/>
                              <wps:cNvCnPr>
                                <a:cxnSpLocks noChangeShapeType="1"/>
                              </wps:cNvCnPr>
                              <wps:spPr bwMode="auto">
                                <a:xfrm>
                                  <a:off x="115030" y="36257"/>
                                  <a:ext cx="585294" cy="155613"/>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8" name="AutoShape 58"/>
                              <wps:cNvCnPr>
                                <a:cxnSpLocks noChangeShapeType="1"/>
                              </wps:cNvCnPr>
                              <wps:spPr bwMode="auto">
                                <a:xfrm flipV="1">
                                  <a:off x="115030" y="241888"/>
                                  <a:ext cx="585294" cy="1550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9" name="AutoShape 59"/>
                              <wps:cNvCnPr>
                                <a:cxnSpLocks noChangeShapeType="1"/>
                              </wps:cNvCnPr>
                              <wps:spPr bwMode="auto">
                                <a:xfrm>
                                  <a:off x="104776" y="10851"/>
                                  <a:ext cx="1028650" cy="181019"/>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0" name="AutoShape 60"/>
                              <wps:cNvCnPr>
                                <a:cxnSpLocks noChangeShapeType="1"/>
                              </wps:cNvCnPr>
                              <wps:spPr bwMode="auto">
                                <a:xfrm flipV="1">
                                  <a:off x="104776" y="241888"/>
                                  <a:ext cx="1028650" cy="17969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c:wpc>
                        </a:graphicData>
                      </a:graphic>
                    </wp:inline>
                  </w:drawing>
                </mc:Choice>
                <mc:Fallback>
                  <w:pict>
                    <v:group w14:anchorId="1C532D91" id="Zeichenbereich 41" o:spid="_x0000_s1026" editas="canvas" style="width:94.05pt;height:34.05pt;mso-position-horizontal-relative:char;mso-position-vertical-relative:line" coordsize="11938,4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">
                      <v:shape id="_x0000_s1027" type="#_x0000_t75" style="position:absolute;width:11938;height:4324;visibility:visible;mso-wrap-style:square">
                        <v:fill o:detectmouseclick="t"/>
                        <v:path o:connecttype="none"/>
                      </v:shape>
                      <v:oval id="Oval 50" o:spid="_x0000_s1028" style="position:absolute;left:437;width:713;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" fillcolor="#bbe0e3"/>
                      <v:oval id="Oval 51" o:spid="_x0000_s1029" style="position:absolute;left:437;top:3607;width:713;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" fillcolor="#bbe0e3"/>
                      <v:oval id="Oval 52" o:spid="_x0000_s1030" style="position:absolute;left:3309;top:18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" fillcolor="#bbe0e3"/>
                      <v:oval id="Oval 53" o:spid="_x0000_s1031" style="position:absolute;left:6895;top:1810;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" fillcolor="#bbe0e3"/>
                      <v:oval id="Oval 54" o:spid="_x0000_s1032" style="position:absolute;left:11231;top:1810;width:713;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" fillcolor="#bbe0e3"/>
                      <v:shape id="AutoShape 55" o:spid="_x0000_s1033" type="#_x0000_t32" style="position:absolute;left:1047;top:608;width:237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">
                        <v:stroke startarrow="block"/>
                      </v:shape>
                      <v:shape id="AutoShape 56" o:spid="_x0000_s1034" type="#_x0000_t32" style="position:absolute;left:1045;top:2422;width:2369;height:12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">
                        <v:stroke endarrow="block"/>
                      </v:shape>
                      <v:shape id="AutoShape 57" o:spid="_x0000_s1035" type="#_x0000_t32" style="position:absolute;left:1150;top:362;width:5853;height:1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">
                        <v:stroke startarrow="block"/>
                      </v:shape>
                      <v:shape id="AutoShape 58" o:spid="_x0000_s1036" type="#_x0000_t32" style="position:absolute;left:1150;top:2418;width:5853;height:15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">
                        <v:stroke endarrow="block"/>
                      </v:shape>
                      <v:shape id="AutoShape 59" o:spid="_x0000_s1037" type="#_x0000_t32" style="position:absolute;left:1047;top:108;width:10287;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">
                        <v:stroke startarrow="block"/>
                      </v:shape>
                      <v:shape id="AutoShape 60" o:spid="_x0000_s1038" type="#_x0000_t32" style="position:absolute;left:1047;top:2418;width:10287;height:17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38375848"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Propensity for ties to form as part of formations involving multiple short paths between two employees</w:t>
            </w:r>
          </w:p>
        </w:tc>
      </w:tr>
      <w:tr w:rsidR="008E2CAC" w:rsidRPr="00FE4B17" w14:paraId="1D16F589" w14:textId="77777777" w:rsidTr="00FD20B3">
        <w:trPr>
          <w:trHeight w:val="972"/>
        </w:trPr>
        <w:tc>
          <w:tcPr>
            <w:tcW w:w="567" w:type="dxa"/>
            <w:tcBorders>
              <w:top w:val="single" w:sz="4" w:space="0" w:color="auto"/>
              <w:left w:val="single" w:sz="4" w:space="0" w:color="auto"/>
              <w:bottom w:val="single" w:sz="4" w:space="0" w:color="auto"/>
              <w:right w:val="single" w:sz="4" w:space="0" w:color="auto"/>
            </w:tcBorders>
            <w:vAlign w:val="center"/>
          </w:tcPr>
          <w:p w14:paraId="1CB7D3B1"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18</w:t>
            </w:r>
          </w:p>
        </w:tc>
        <w:tc>
          <w:tcPr>
            <w:tcW w:w="3119" w:type="dxa"/>
            <w:tcBorders>
              <w:top w:val="single" w:sz="4" w:space="0" w:color="auto"/>
              <w:left w:val="single" w:sz="4" w:space="0" w:color="auto"/>
              <w:bottom w:val="single" w:sz="4" w:space="0" w:color="auto"/>
              <w:right w:val="single" w:sz="4" w:space="0" w:color="auto"/>
            </w:tcBorders>
            <w:vAlign w:val="center"/>
          </w:tcPr>
          <w:p w14:paraId="5340E007" w14:textId="77777777"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Transitivity</w:t>
            </w:r>
          </w:p>
        </w:tc>
        <w:tc>
          <w:tcPr>
            <w:tcW w:w="2126" w:type="dxa"/>
            <w:tcBorders>
              <w:top w:val="single" w:sz="4" w:space="0" w:color="auto"/>
              <w:left w:val="single" w:sz="4" w:space="0" w:color="auto"/>
              <w:bottom w:val="single" w:sz="4" w:space="0" w:color="auto"/>
              <w:right w:val="single" w:sz="4" w:space="0" w:color="auto"/>
            </w:tcBorders>
            <w:vAlign w:val="center"/>
          </w:tcPr>
          <w:p w14:paraId="7ADF4541" w14:textId="77777777" w:rsidR="008E2CAC" w:rsidRPr="00FE4B17" w:rsidRDefault="008E2CAC" w:rsidP="00FD20B3">
            <w:pPr>
              <w:spacing w:beforeLines="40" w:before="96" w:afterLines="40" w:after="96" w:line="240" w:lineRule="auto"/>
              <w:jc w:val="center"/>
              <w:rPr>
                <w:lang w:val="en-US"/>
              </w:rPr>
            </w:pPr>
            <w:r w:rsidRPr="00FE4B17">
              <w:rPr>
                <w:noProof/>
                <w:lang w:eastAsia="en-GB"/>
              </w:rPr>
              <mc:AlternateContent>
                <mc:Choice Requires="wpc">
                  <w:drawing>
                    <wp:inline distT="0" distB="0" distL="0" distR="0" wp14:anchorId="536290D8" wp14:editId="67ABF5A9">
                      <wp:extent cx="1150620" cy="432435"/>
                      <wp:effectExtent l="23495" t="48895" r="6985" b="13970"/>
                      <wp:docPr id="229" name="Zeichenbereich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11" name="Oval 50"/>
                              <wps:cNvSpPr>
                                <a:spLocks noChangeArrowheads="1"/>
                              </wps:cNvSpPr>
                              <wps:spPr bwMode="auto">
                                <a:xfrm>
                                  <a:off x="0" y="0"/>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12" name="Oval 51"/>
                              <wps:cNvSpPr>
                                <a:spLocks noChangeArrowheads="1"/>
                              </wps:cNvSpPr>
                              <wps:spPr bwMode="auto">
                                <a:xfrm>
                                  <a:off x="0" y="360715"/>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13" name="Oval 52"/>
                              <wps:cNvSpPr>
                                <a:spLocks noChangeArrowheads="1"/>
                              </wps:cNvSpPr>
                              <wps:spPr bwMode="auto">
                                <a:xfrm>
                                  <a:off x="287115" y="181019"/>
                                  <a:ext cx="7177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14" name="Oval 53"/>
                              <wps:cNvSpPr>
                                <a:spLocks noChangeArrowheads="1"/>
                              </wps:cNvSpPr>
                              <wps:spPr bwMode="auto">
                                <a:xfrm>
                                  <a:off x="645740" y="181019"/>
                                  <a:ext cx="7177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15" name="Oval 54"/>
                              <wps:cNvSpPr>
                                <a:spLocks noChangeArrowheads="1"/>
                              </wps:cNvSpPr>
                              <wps:spPr bwMode="auto">
                                <a:xfrm>
                                  <a:off x="1079381" y="181019"/>
                                  <a:ext cx="71239" cy="71720"/>
                                </a:xfrm>
                                <a:prstGeom prst="ellipse">
                                  <a:avLst/>
                                </a:prstGeom>
                                <a:solidFill>
                                  <a:srgbClr val="BBE0E3"/>
                                </a:solidFill>
                                <a:ln w="9525">
                                  <a:solidFill>
                                    <a:srgbClr val="000000"/>
                                  </a:solidFill>
                                  <a:round/>
                                  <a:headEnd/>
                                  <a:tailEnd/>
                                </a:ln>
                              </wps:spPr>
                              <wps:bodyPr rot="0" vert="horz" wrap="square" lIns="91440" tIns="45720" rIns="91440" bIns="45720" anchor="ctr" anchorCtr="0" upright="1">
                                <a:noAutofit/>
                              </wps:bodyPr>
                            </wps:wsp>
                            <wps:wsp>
                              <wps:cNvPr id="216" name="AutoShape 55"/>
                              <wps:cNvCnPr>
                                <a:cxnSpLocks noChangeShapeType="1"/>
                              </wps:cNvCnPr>
                              <wps:spPr bwMode="auto">
                                <a:xfrm>
                                  <a:off x="60985" y="60869"/>
                                  <a:ext cx="236924" cy="131001"/>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17" name="AutoShape 56"/>
                              <wps:cNvCnPr>
                                <a:cxnSpLocks noChangeShapeType="1"/>
                              </wps:cNvCnPr>
                              <wps:spPr bwMode="auto">
                                <a:xfrm flipV="1">
                                  <a:off x="60985" y="241888"/>
                                  <a:ext cx="236924" cy="1296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8" name="AutoShape 57"/>
                              <wps:cNvCnPr>
                                <a:cxnSpLocks noChangeShapeType="1"/>
                              </wps:cNvCnPr>
                              <wps:spPr bwMode="auto">
                                <a:xfrm>
                                  <a:off x="71239" y="36257"/>
                                  <a:ext cx="585294" cy="155613"/>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9" name="AutoShape 58"/>
                              <wps:cNvCnPr>
                                <a:cxnSpLocks noChangeShapeType="1"/>
                              </wps:cNvCnPr>
                              <wps:spPr bwMode="auto">
                                <a:xfrm flipV="1">
                                  <a:off x="71239" y="241888"/>
                                  <a:ext cx="585294" cy="1550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0" name="AutoShape 59"/>
                              <wps:cNvCnPr>
                                <a:cxnSpLocks noChangeShapeType="1"/>
                              </wps:cNvCnPr>
                              <wps:spPr bwMode="auto">
                                <a:xfrm>
                                  <a:off x="60985" y="10851"/>
                                  <a:ext cx="1028650" cy="181019"/>
                                </a:xfrm>
                                <a:prstGeom prst="straightConnector1">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1" name="AutoShape 60"/>
                              <wps:cNvCnPr>
                                <a:cxnSpLocks noChangeShapeType="1"/>
                              </wps:cNvCnPr>
                              <wps:spPr bwMode="auto">
                                <a:xfrm flipV="1">
                                  <a:off x="60985" y="241888"/>
                                  <a:ext cx="1028650" cy="17969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2" name="AutoShape 61"/>
                              <wps:cNvCnPr>
                                <a:cxnSpLocks noChangeShapeType="1"/>
                              </wps:cNvCnPr>
                              <wps:spPr bwMode="auto">
                                <a:xfrm>
                                  <a:off x="35620" y="71720"/>
                                  <a:ext cx="270" cy="288996"/>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8E7BB05" id="Zeichenbereich 27" o:spid="_x0000_s1026" editas="canvas" style="width:90.6pt;height:34.05pt;mso-position-horizontal-relative:char;mso-position-vertical-relative:line" coordsize="11506,4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">
                      <v:shape id="_x0000_s1027" type="#_x0000_t75" style="position:absolute;width:11506;height:4324;visibility:visible;mso-wrap-style:square">
                        <v:fill o:detectmouseclick="t"/>
                        <v:path o:connecttype="none"/>
                      </v:shape>
                      <v:oval id="Oval 50" o:spid="_x0000_s1028" style="position:absolute;width:712;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" fillcolor="#bbe0e3"/>
                      <v:oval id="Oval 51" o:spid="_x0000_s1029" style="position:absolute;top:3607;width:712;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" fillcolor="#bbe0e3"/>
                      <v:oval id="Oval 52" o:spid="_x0000_s1030" style="position:absolute;left:2871;top:18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" fillcolor="#bbe0e3"/>
                      <v:oval id="Oval 53" o:spid="_x0000_s1031" style="position:absolute;left:6457;top:1810;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" fillcolor="#bbe0e3"/>
                      <v:oval id="Oval 54" o:spid="_x0000_s1032" style="position:absolute;left:10793;top:1810;width:713;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" fillcolor="#bbe0e3"/>
                      <v:shape id="AutoShape 55" o:spid="_x0000_s1033" type="#_x0000_t32" style="position:absolute;left:609;top:608;width:237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">
                        <v:stroke startarrow="block"/>
                      </v:shape>
                      <v:shape id="AutoShape 56" o:spid="_x0000_s1034" type="#_x0000_t32" style="position:absolute;left:609;top:2418;width:2370;height:12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shape id="AutoShape 57" o:spid="_x0000_s1035" type="#_x0000_t32" style="position:absolute;left:712;top:362;width:5853;height:1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">
                        <v:stroke startarrow="block"/>
                      </v:shape>
                      <v:shape id="AutoShape 58" o:spid="_x0000_s1036" type="#_x0000_t32" style="position:absolute;left:712;top:2418;width:5853;height:15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">
                        <v:stroke endarrow="block"/>
                      </v:shape>
                      <v:shape id="AutoShape 59" o:spid="_x0000_s1037" type="#_x0000_t32" style="position:absolute;left:609;top:108;width:10287;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">
                        <v:stroke startarrow="block"/>
                      </v:shape>
                      <v:shape id="AutoShape 60" o:spid="_x0000_s1038" type="#_x0000_t32" style="position:absolute;left:609;top:2418;width:10287;height:17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">
                        <v:stroke endarrow="block"/>
                      </v:shape>
                      <v:shape id="AutoShape 61" o:spid="_x0000_s1039" type="#_x0000_t32" style="position:absolute;left:356;top:717;width:2;height:28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">
                        <v:stroke startarrow="block"/>
                      </v:shape>
                      <w10:anchorlock/>
                    </v:group>
                  </w:pict>
                </mc:Fallback>
              </mc:AlternateContent>
            </w:r>
          </w:p>
        </w:tc>
        <w:tc>
          <w:tcPr>
            <w:tcW w:w="4536" w:type="dxa"/>
            <w:tcBorders>
              <w:top w:val="single" w:sz="4" w:space="0" w:color="auto"/>
              <w:left w:val="single" w:sz="4" w:space="0" w:color="auto"/>
              <w:bottom w:val="single" w:sz="4" w:space="0" w:color="auto"/>
              <w:right w:val="single" w:sz="4" w:space="0" w:color="auto"/>
            </w:tcBorders>
            <w:vAlign w:val="center"/>
          </w:tcPr>
          <w:p w14:paraId="6270D136" w14:textId="7AB60970" w:rsidR="008E2CAC" w:rsidRPr="00FE4B17" w:rsidRDefault="008E2CAC" w:rsidP="00FD20B3">
            <w:pPr>
              <w:spacing w:beforeLines="40" w:before="96" w:afterLines="40" w:after="96" w:line="240" w:lineRule="auto"/>
              <w:jc w:val="left"/>
              <w:rPr>
                <w:sz w:val="20"/>
                <w:szCs w:val="20"/>
                <w:lang w:val="en-US"/>
              </w:rPr>
            </w:pPr>
            <w:r w:rsidRPr="00FE4B17">
              <w:rPr>
                <w:sz w:val="20"/>
                <w:szCs w:val="20"/>
                <w:lang w:val="en-US"/>
              </w:rPr>
              <w:t xml:space="preserve">Transitive path closure indicating the propensity of employees to provide knowledge to employees </w:t>
            </w:r>
            <w:r w:rsidR="00D512A1" w:rsidRPr="00FE4B17">
              <w:rPr>
                <w:sz w:val="20"/>
                <w:szCs w:val="20"/>
                <w:lang w:val="en-US"/>
              </w:rPr>
              <w:t xml:space="preserve">who </w:t>
            </w:r>
            <w:r w:rsidRPr="00FE4B17">
              <w:rPr>
                <w:sz w:val="20"/>
                <w:szCs w:val="20"/>
                <w:lang w:val="en-US"/>
              </w:rPr>
              <w:t>seek knowledge from their partners</w:t>
            </w:r>
          </w:p>
        </w:tc>
      </w:tr>
    </w:tbl>
    <w:p w14:paraId="14D65859" w14:textId="77777777" w:rsidR="008E2CAC" w:rsidRPr="00FE4B17" w:rsidRDefault="008E2CAC" w:rsidP="008E2CAC">
      <w:pPr>
        <w:pStyle w:val="CitaviBibliographyEntry"/>
        <w:rPr>
          <w:sz w:val="18"/>
          <w:lang w:val="en-US"/>
        </w:rPr>
      </w:pPr>
      <w:r w:rsidRPr="00FE4B17">
        <w:rPr>
          <w:noProof/>
          <w:sz w:val="20"/>
          <w:lang w:eastAsia="en-GB"/>
        </w:rPr>
        <mc:AlternateContent>
          <mc:Choice Requires="wps">
            <w:drawing>
              <wp:anchor distT="0" distB="0" distL="114300" distR="114300" simplePos="0" relativeHeight="251764736" behindDoc="0" locked="0" layoutInCell="1" allowOverlap="1" wp14:anchorId="5E7A8582" wp14:editId="4AFC4456">
                <wp:simplePos x="0" y="0"/>
                <wp:positionH relativeFrom="column">
                  <wp:posOffset>3430270</wp:posOffset>
                </wp:positionH>
                <wp:positionV relativeFrom="paragraph">
                  <wp:posOffset>16510</wp:posOffset>
                </wp:positionV>
                <wp:extent cx="71120" cy="71755"/>
                <wp:effectExtent l="0" t="0" r="24130" b="23495"/>
                <wp:wrapNone/>
                <wp:docPr id="44"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71755"/>
                        </a:xfrm>
                        <a:prstGeom prst="ellipse">
                          <a:avLst/>
                        </a:prstGeom>
                        <a:solidFill>
                          <a:schemeClr val="accent1">
                            <a:lumMod val="40000"/>
                            <a:lumOff val="60000"/>
                          </a:schemeClr>
                        </a:solidFill>
                        <a:ln w="9525">
                          <a:solidFill>
                            <a:srgbClr val="000000"/>
                          </a:solidFill>
                          <a:round/>
                          <a:headEnd/>
                          <a:tailEnd/>
                        </a:ln>
                      </wps:spPr>
                      <wps:bodyPr rot="0" vert="horz" wrap="none" lIns="91440" tIns="45720" rIns="91440" bIns="45720" anchor="ctr" anchorCtr="0" upright="1">
                        <a:noAutofit/>
                      </wps:bodyPr>
                    </wps:wsp>
                  </a:graphicData>
                </a:graphic>
              </wp:anchor>
            </w:drawing>
          </mc:Choice>
          <mc:Fallback>
            <w:pict>
              <v:oval w14:anchorId="6584B1AB" id="Oval 38" o:spid="_x0000_s1026" style="position:absolute;margin-left:270.1pt;margin-top:1.3pt;width:5.6pt;height:5.65pt;z-index:25176473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" fillcolor="#bdd6ee [1300]"/>
            </w:pict>
          </mc:Fallback>
        </mc:AlternateContent>
      </w:r>
      <w:r w:rsidRPr="00FE4B17">
        <w:rPr>
          <w:noProof/>
          <w:sz w:val="20"/>
          <w:lang w:eastAsia="en-GB"/>
        </w:rPr>
        <mc:AlternateContent>
          <mc:Choice Requires="wps">
            <w:drawing>
              <wp:anchor distT="0" distB="0" distL="114300" distR="114300" simplePos="0" relativeHeight="251763712" behindDoc="0" locked="0" layoutInCell="1" allowOverlap="1" wp14:anchorId="1F9BEE2E" wp14:editId="4AD67F51">
                <wp:simplePos x="0" y="0"/>
                <wp:positionH relativeFrom="margin">
                  <wp:posOffset>-25136</wp:posOffset>
                </wp:positionH>
                <wp:positionV relativeFrom="paragraph">
                  <wp:posOffset>22860</wp:posOffset>
                </wp:positionV>
                <wp:extent cx="71120" cy="71755"/>
                <wp:effectExtent l="0" t="0" r="24130" b="23495"/>
                <wp:wrapNone/>
                <wp:docPr id="43"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71755"/>
                        </a:xfrm>
                        <a:prstGeom prst="ellipse">
                          <a:avLst/>
                        </a:prstGeom>
                        <a:solidFill>
                          <a:srgbClr val="000000"/>
                        </a:solidFill>
                        <a:ln w="9525">
                          <a:solidFill>
                            <a:srgbClr val="000000"/>
                          </a:solidFill>
                          <a:round/>
                          <a:headEnd/>
                          <a:tailEnd/>
                        </a:ln>
                      </wps:spPr>
                      <wps:bodyPr rot="0" vert="horz" wrap="none" lIns="91440" tIns="45720" rIns="91440" bIns="45720" anchor="ctr" anchorCtr="0" upright="1">
                        <a:noAutofit/>
                      </wps:bodyPr>
                    </wps:wsp>
                  </a:graphicData>
                </a:graphic>
              </wp:anchor>
            </w:drawing>
          </mc:Choice>
          <mc:Fallback>
            <w:pict>
              <v:oval w14:anchorId="462404C9" id="Oval 38" o:spid="_x0000_s1026" style="position:absolute;margin-left:-2pt;margin-top:1.8pt;width:5.6pt;height:5.65pt;z-index:251763712;visibility:visible;mso-wrap-style:non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" fillcolor="black">
                <w10:wrap anchorx="margin"/>
              </v:oval>
            </w:pict>
          </mc:Fallback>
        </mc:AlternateContent>
      </w:r>
      <w:r w:rsidRPr="00FE4B17">
        <w:rPr>
          <w:sz w:val="20"/>
          <w:lang w:val="en-US"/>
        </w:rPr>
        <w:t xml:space="preserve">   </w:t>
      </w:r>
      <w:r w:rsidRPr="00FE4B17">
        <w:rPr>
          <w:sz w:val="18"/>
          <w:lang w:val="en-US"/>
        </w:rPr>
        <w:t>= employee with binary attribute or distinct size of continuous attribute;      = employee with or without individual attribute</w:t>
      </w:r>
    </w:p>
    <w:p w14:paraId="7E07FE0F" w14:textId="77777777" w:rsidR="008E2CAC" w:rsidRPr="00FE4B17" w:rsidRDefault="008E2CAC" w:rsidP="008E2CAC">
      <w:pPr>
        <w:pStyle w:val="CitaviBibliographyEntry"/>
        <w:rPr>
          <w:sz w:val="18"/>
          <w:lang w:val="en-US"/>
        </w:rPr>
      </w:pPr>
    </w:p>
    <w:p w14:paraId="13AA7A57" w14:textId="212D9604" w:rsidR="008E2CAC" w:rsidRPr="00FE4B17" w:rsidRDefault="008E2CAC">
      <w:pPr>
        <w:spacing w:after="160" w:line="259" w:lineRule="auto"/>
        <w:jc w:val="left"/>
        <w:rPr>
          <w:lang w:val="en-US"/>
        </w:rPr>
      </w:pPr>
      <w:r w:rsidRPr="00FE4B17">
        <w:rPr>
          <w:lang w:val="en-US"/>
        </w:rPr>
        <w:br w:type="page"/>
      </w:r>
    </w:p>
    <w:p w14:paraId="1086D6F8" w14:textId="77777777" w:rsidR="008E2CAC" w:rsidRPr="00FE4B17" w:rsidRDefault="008E2CAC" w:rsidP="008E2CAC">
      <w:pPr>
        <w:pStyle w:val="Heading1"/>
        <w:spacing w:before="0" w:line="240" w:lineRule="auto"/>
        <w:jc w:val="center"/>
        <w:rPr>
          <w:rFonts w:ascii="Times New Roman" w:hAnsi="Times New Roman" w:cs="Times New Roman"/>
          <w:b/>
          <w:color w:val="auto"/>
          <w:sz w:val="24"/>
          <w:szCs w:val="24"/>
          <w:lang w:val="en-US"/>
        </w:rPr>
      </w:pPr>
      <w:r w:rsidRPr="00FE4B17">
        <w:rPr>
          <w:rFonts w:ascii="Times New Roman" w:hAnsi="Times New Roman" w:cs="Times New Roman"/>
          <w:b/>
          <w:color w:val="auto"/>
          <w:sz w:val="24"/>
          <w:szCs w:val="24"/>
          <w:lang w:val="en-US"/>
        </w:rPr>
        <w:lastRenderedPageBreak/>
        <w:t>TABLE 4</w:t>
      </w:r>
    </w:p>
    <w:p w14:paraId="1FF195E1" w14:textId="77777777" w:rsidR="008E2CAC" w:rsidRPr="00FE4B17" w:rsidRDefault="008E2CAC" w:rsidP="008E2CAC">
      <w:pPr>
        <w:pStyle w:val="Caption"/>
        <w:jc w:val="center"/>
        <w:rPr>
          <w:lang w:val="en-US"/>
        </w:rPr>
      </w:pPr>
      <w:r w:rsidRPr="00FE4B17">
        <w:rPr>
          <w:b/>
          <w:i w:val="0"/>
          <w:szCs w:val="24"/>
          <w:lang w:val="en-US"/>
        </w:rPr>
        <w:t>Results of the Exponential Random Graph Model</w:t>
      </w:r>
    </w:p>
    <w:tbl>
      <w:tblPr>
        <w:tblStyle w:val="TableGrid"/>
        <w:tblW w:w="88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16"/>
        <w:gridCol w:w="4354"/>
        <w:gridCol w:w="2365"/>
        <w:gridCol w:w="1707"/>
      </w:tblGrid>
      <w:tr w:rsidR="008E2CAC" w:rsidRPr="00FE4B17" w14:paraId="5DAC1ED9" w14:textId="77777777" w:rsidTr="00FD20B3">
        <w:trPr>
          <w:trHeight w:val="20"/>
        </w:trPr>
        <w:tc>
          <w:tcPr>
            <w:tcW w:w="4770" w:type="dxa"/>
            <w:gridSpan w:val="2"/>
            <w:tcBorders>
              <w:top w:val="single" w:sz="4" w:space="0" w:color="auto"/>
              <w:bottom w:val="single" w:sz="4" w:space="0" w:color="auto"/>
            </w:tcBorders>
          </w:tcPr>
          <w:p w14:paraId="120F8B8B" w14:textId="77777777" w:rsidR="008E2CAC" w:rsidRPr="00FE4B17" w:rsidRDefault="008E2CAC" w:rsidP="00FD20B3">
            <w:pPr>
              <w:spacing w:line="240" w:lineRule="auto"/>
              <w:jc w:val="center"/>
              <w:rPr>
                <w:b/>
                <w:sz w:val="20"/>
                <w:szCs w:val="20"/>
                <w:lang w:val="en-US"/>
              </w:rPr>
            </w:pPr>
            <w:r w:rsidRPr="00FE4B17">
              <w:rPr>
                <w:b/>
                <w:sz w:val="20"/>
                <w:szCs w:val="20"/>
                <w:lang w:val="en-US"/>
              </w:rPr>
              <w:t>Effect</w:t>
            </w:r>
            <w:r w:rsidRPr="00FE4B17">
              <w:rPr>
                <w:b/>
                <w:sz w:val="20"/>
                <w:szCs w:val="20"/>
                <w:vertAlign w:val="superscript"/>
                <w:lang w:val="en-US"/>
              </w:rPr>
              <w:t>+</w:t>
            </w:r>
          </w:p>
        </w:tc>
        <w:tc>
          <w:tcPr>
            <w:tcW w:w="2365" w:type="dxa"/>
            <w:tcBorders>
              <w:top w:val="single" w:sz="4" w:space="0" w:color="auto"/>
              <w:bottom w:val="single" w:sz="4" w:space="0" w:color="auto"/>
            </w:tcBorders>
          </w:tcPr>
          <w:p w14:paraId="79690CD0" w14:textId="77777777" w:rsidR="008E2CAC" w:rsidRPr="00FE4B17" w:rsidRDefault="008E2CAC" w:rsidP="00FD20B3">
            <w:pPr>
              <w:spacing w:line="240" w:lineRule="auto"/>
              <w:jc w:val="center"/>
              <w:rPr>
                <w:b/>
                <w:sz w:val="20"/>
                <w:szCs w:val="20"/>
                <w:lang w:val="en-US"/>
              </w:rPr>
            </w:pPr>
            <w:r w:rsidRPr="00FE4B17">
              <w:rPr>
                <w:b/>
                <w:sz w:val="20"/>
                <w:szCs w:val="20"/>
                <w:lang w:val="en-US"/>
              </w:rPr>
              <w:t>Parameter Estimate</w:t>
            </w:r>
          </w:p>
        </w:tc>
        <w:tc>
          <w:tcPr>
            <w:tcW w:w="1707" w:type="dxa"/>
            <w:tcBorders>
              <w:top w:val="single" w:sz="4" w:space="0" w:color="auto"/>
              <w:bottom w:val="single" w:sz="4" w:space="0" w:color="auto"/>
            </w:tcBorders>
          </w:tcPr>
          <w:p w14:paraId="4E1D860A" w14:textId="77777777" w:rsidR="008E2CAC" w:rsidRPr="00FE4B17" w:rsidRDefault="008E2CAC" w:rsidP="00FD20B3">
            <w:pPr>
              <w:spacing w:line="240" w:lineRule="auto"/>
              <w:jc w:val="center"/>
              <w:rPr>
                <w:b/>
                <w:sz w:val="20"/>
                <w:szCs w:val="20"/>
                <w:lang w:val="en-US"/>
              </w:rPr>
            </w:pPr>
            <w:r w:rsidRPr="00FE4B17">
              <w:rPr>
                <w:b/>
                <w:sz w:val="20"/>
                <w:szCs w:val="20"/>
                <w:lang w:val="en-US"/>
              </w:rPr>
              <w:t>Standard Error</w:t>
            </w:r>
          </w:p>
        </w:tc>
      </w:tr>
      <w:tr w:rsidR="008E2CAC" w:rsidRPr="00FE4B17" w14:paraId="74FB46D5" w14:textId="77777777" w:rsidTr="00FD20B3">
        <w:trPr>
          <w:trHeight w:val="20"/>
        </w:trPr>
        <w:tc>
          <w:tcPr>
            <w:tcW w:w="416" w:type="dxa"/>
          </w:tcPr>
          <w:p w14:paraId="2F285648" w14:textId="77777777" w:rsidR="008E2CAC" w:rsidRPr="00FE4B17" w:rsidRDefault="008E2CAC" w:rsidP="00FD20B3">
            <w:pPr>
              <w:spacing w:line="240" w:lineRule="auto"/>
              <w:jc w:val="left"/>
              <w:rPr>
                <w:b/>
                <w:sz w:val="20"/>
                <w:szCs w:val="20"/>
                <w:lang w:val="en-US"/>
              </w:rPr>
            </w:pPr>
          </w:p>
        </w:tc>
        <w:tc>
          <w:tcPr>
            <w:tcW w:w="4354" w:type="dxa"/>
          </w:tcPr>
          <w:p w14:paraId="3982CDC4" w14:textId="77777777" w:rsidR="008E2CAC" w:rsidRPr="00FE4B17" w:rsidRDefault="008E2CAC" w:rsidP="00FD20B3">
            <w:pPr>
              <w:spacing w:line="240" w:lineRule="auto"/>
              <w:jc w:val="left"/>
              <w:rPr>
                <w:b/>
                <w:sz w:val="20"/>
                <w:szCs w:val="20"/>
                <w:lang w:val="en-US"/>
              </w:rPr>
            </w:pPr>
            <w:r w:rsidRPr="00FE4B17">
              <w:rPr>
                <w:b/>
                <w:sz w:val="20"/>
                <w:szCs w:val="20"/>
                <w:lang w:val="en-US"/>
              </w:rPr>
              <w:t>Effects for Extrinsic Motivation</w:t>
            </w:r>
          </w:p>
        </w:tc>
        <w:tc>
          <w:tcPr>
            <w:tcW w:w="2365" w:type="dxa"/>
          </w:tcPr>
          <w:p w14:paraId="6A1CA839" w14:textId="77777777" w:rsidR="008E2CAC" w:rsidRPr="00FE4B17" w:rsidRDefault="008E2CAC" w:rsidP="00FD20B3">
            <w:pPr>
              <w:spacing w:line="240" w:lineRule="auto"/>
              <w:jc w:val="center"/>
              <w:rPr>
                <w:sz w:val="20"/>
                <w:szCs w:val="20"/>
                <w:lang w:val="en-US"/>
              </w:rPr>
            </w:pPr>
          </w:p>
        </w:tc>
        <w:tc>
          <w:tcPr>
            <w:tcW w:w="1707" w:type="dxa"/>
          </w:tcPr>
          <w:p w14:paraId="686E929C" w14:textId="77777777" w:rsidR="008E2CAC" w:rsidRPr="00FE4B17" w:rsidRDefault="008E2CAC" w:rsidP="00FD20B3">
            <w:pPr>
              <w:spacing w:line="240" w:lineRule="auto"/>
              <w:jc w:val="center"/>
              <w:rPr>
                <w:sz w:val="20"/>
                <w:szCs w:val="20"/>
                <w:lang w:val="en-US"/>
              </w:rPr>
            </w:pPr>
          </w:p>
        </w:tc>
      </w:tr>
      <w:tr w:rsidR="008E2CAC" w:rsidRPr="00FE4B17" w14:paraId="4C0300A9" w14:textId="77777777" w:rsidTr="00FD20B3">
        <w:trPr>
          <w:trHeight w:val="20"/>
        </w:trPr>
        <w:tc>
          <w:tcPr>
            <w:tcW w:w="416" w:type="dxa"/>
          </w:tcPr>
          <w:p w14:paraId="66D94340" w14:textId="77777777" w:rsidR="008E2CAC" w:rsidRPr="00FE4B17" w:rsidRDefault="008E2CAC" w:rsidP="00FD20B3">
            <w:pPr>
              <w:spacing w:line="240" w:lineRule="auto"/>
              <w:jc w:val="left"/>
              <w:rPr>
                <w:sz w:val="20"/>
                <w:szCs w:val="20"/>
                <w:lang w:val="en-US"/>
              </w:rPr>
            </w:pPr>
            <w:r w:rsidRPr="00FE4B17">
              <w:rPr>
                <w:sz w:val="20"/>
                <w:szCs w:val="20"/>
                <w:lang w:val="en-US"/>
              </w:rPr>
              <w:t>1</w:t>
            </w:r>
          </w:p>
        </w:tc>
        <w:tc>
          <w:tcPr>
            <w:tcW w:w="4354" w:type="dxa"/>
          </w:tcPr>
          <w:p w14:paraId="37F5E16A" w14:textId="77777777" w:rsidR="008E2CAC" w:rsidRPr="00FE4B17" w:rsidRDefault="008E2CAC" w:rsidP="00FD20B3">
            <w:pPr>
              <w:spacing w:line="240" w:lineRule="auto"/>
              <w:jc w:val="left"/>
              <w:rPr>
                <w:sz w:val="20"/>
                <w:szCs w:val="20"/>
                <w:lang w:val="en-US"/>
              </w:rPr>
            </w:pPr>
            <w:r w:rsidRPr="00FE4B17">
              <w:rPr>
                <w:sz w:val="20"/>
                <w:szCs w:val="20"/>
                <w:lang w:val="en-US"/>
              </w:rPr>
              <w:t>Extrinsic motivation knowledge seeking (H1a)</w:t>
            </w:r>
          </w:p>
        </w:tc>
        <w:tc>
          <w:tcPr>
            <w:tcW w:w="2365" w:type="dxa"/>
            <w:vAlign w:val="bottom"/>
          </w:tcPr>
          <w:p w14:paraId="6ED58050"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0.446*</w:t>
            </w:r>
          </w:p>
        </w:tc>
        <w:tc>
          <w:tcPr>
            <w:tcW w:w="1707" w:type="dxa"/>
            <w:vAlign w:val="bottom"/>
          </w:tcPr>
          <w:p w14:paraId="0FA870FB"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178</w:t>
            </w:r>
          </w:p>
        </w:tc>
      </w:tr>
      <w:tr w:rsidR="008E2CAC" w:rsidRPr="00FE4B17" w14:paraId="4C7DAD76" w14:textId="77777777" w:rsidTr="00FD20B3">
        <w:trPr>
          <w:trHeight w:val="20"/>
        </w:trPr>
        <w:tc>
          <w:tcPr>
            <w:tcW w:w="416" w:type="dxa"/>
          </w:tcPr>
          <w:p w14:paraId="2A3D2511" w14:textId="77777777" w:rsidR="008E2CAC" w:rsidRPr="00FE4B17" w:rsidRDefault="008E2CAC" w:rsidP="00FD20B3">
            <w:pPr>
              <w:spacing w:line="240" w:lineRule="auto"/>
              <w:jc w:val="left"/>
              <w:rPr>
                <w:sz w:val="20"/>
                <w:szCs w:val="20"/>
                <w:lang w:val="en-US"/>
              </w:rPr>
            </w:pPr>
            <w:r w:rsidRPr="00FE4B17">
              <w:rPr>
                <w:sz w:val="20"/>
                <w:szCs w:val="20"/>
                <w:lang w:val="en-US"/>
              </w:rPr>
              <w:t>2</w:t>
            </w:r>
          </w:p>
        </w:tc>
        <w:tc>
          <w:tcPr>
            <w:tcW w:w="4354" w:type="dxa"/>
          </w:tcPr>
          <w:p w14:paraId="06C3D692" w14:textId="77777777" w:rsidR="008E2CAC" w:rsidRPr="00FE4B17" w:rsidRDefault="008E2CAC" w:rsidP="00FD20B3">
            <w:pPr>
              <w:spacing w:line="240" w:lineRule="auto"/>
              <w:jc w:val="left"/>
              <w:rPr>
                <w:sz w:val="20"/>
                <w:szCs w:val="20"/>
                <w:lang w:val="en-US"/>
              </w:rPr>
            </w:pPr>
            <w:r w:rsidRPr="00FE4B17">
              <w:rPr>
                <w:sz w:val="20"/>
                <w:szCs w:val="20"/>
                <w:lang w:val="en-US"/>
              </w:rPr>
              <w:t>Extrinsic motivation knowledge providing (H1b)</w:t>
            </w:r>
          </w:p>
        </w:tc>
        <w:tc>
          <w:tcPr>
            <w:tcW w:w="2365" w:type="dxa"/>
            <w:vAlign w:val="bottom"/>
          </w:tcPr>
          <w:p w14:paraId="220B46E7"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0.462*</w:t>
            </w:r>
          </w:p>
        </w:tc>
        <w:tc>
          <w:tcPr>
            <w:tcW w:w="1707" w:type="dxa"/>
            <w:vAlign w:val="bottom"/>
          </w:tcPr>
          <w:p w14:paraId="25ABD7AC"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178</w:t>
            </w:r>
          </w:p>
        </w:tc>
      </w:tr>
      <w:tr w:rsidR="008E2CAC" w:rsidRPr="00FE4B17" w14:paraId="16D6FB4E" w14:textId="77777777" w:rsidTr="00FD20B3">
        <w:trPr>
          <w:trHeight w:val="20"/>
        </w:trPr>
        <w:tc>
          <w:tcPr>
            <w:tcW w:w="416" w:type="dxa"/>
          </w:tcPr>
          <w:p w14:paraId="0C7468C1" w14:textId="77777777" w:rsidR="008E2CAC" w:rsidRPr="00FE4B17" w:rsidRDefault="008E2CAC" w:rsidP="00FD20B3">
            <w:pPr>
              <w:spacing w:line="240" w:lineRule="auto"/>
              <w:jc w:val="left"/>
              <w:rPr>
                <w:sz w:val="20"/>
                <w:szCs w:val="20"/>
                <w:lang w:val="en-US"/>
              </w:rPr>
            </w:pPr>
            <w:r w:rsidRPr="00FE4B17">
              <w:rPr>
                <w:sz w:val="20"/>
                <w:szCs w:val="20"/>
                <w:lang w:val="en-US"/>
              </w:rPr>
              <w:t>3</w:t>
            </w:r>
          </w:p>
        </w:tc>
        <w:tc>
          <w:tcPr>
            <w:tcW w:w="4354" w:type="dxa"/>
          </w:tcPr>
          <w:p w14:paraId="68E36244" w14:textId="77777777" w:rsidR="008E2CAC" w:rsidRPr="00FE4B17" w:rsidRDefault="008E2CAC" w:rsidP="00FD20B3">
            <w:pPr>
              <w:spacing w:line="240" w:lineRule="auto"/>
              <w:jc w:val="left"/>
              <w:rPr>
                <w:sz w:val="20"/>
                <w:szCs w:val="20"/>
                <w:lang w:val="en-US"/>
              </w:rPr>
            </w:pPr>
            <w:r w:rsidRPr="00FE4B17">
              <w:rPr>
                <w:sz w:val="20"/>
                <w:szCs w:val="20"/>
                <w:lang w:val="en-US"/>
              </w:rPr>
              <w:t>Extrinsic motivation difference (H2a)</w:t>
            </w:r>
          </w:p>
        </w:tc>
        <w:tc>
          <w:tcPr>
            <w:tcW w:w="2365" w:type="dxa"/>
            <w:vAlign w:val="bottom"/>
          </w:tcPr>
          <w:p w14:paraId="763DC6B5"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0.176*</w:t>
            </w:r>
          </w:p>
        </w:tc>
        <w:tc>
          <w:tcPr>
            <w:tcW w:w="1707" w:type="dxa"/>
            <w:vAlign w:val="bottom"/>
          </w:tcPr>
          <w:p w14:paraId="3AFCFF32"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078</w:t>
            </w:r>
          </w:p>
        </w:tc>
      </w:tr>
      <w:tr w:rsidR="008E2CAC" w:rsidRPr="00FE4B17" w14:paraId="5FFE1C8E" w14:textId="77777777" w:rsidTr="00FD20B3">
        <w:trPr>
          <w:trHeight w:val="20"/>
        </w:trPr>
        <w:tc>
          <w:tcPr>
            <w:tcW w:w="416" w:type="dxa"/>
          </w:tcPr>
          <w:p w14:paraId="5073A684" w14:textId="77777777" w:rsidR="008E2CAC" w:rsidRPr="00FE4B17" w:rsidRDefault="008E2CAC" w:rsidP="00FD20B3">
            <w:pPr>
              <w:spacing w:line="240" w:lineRule="auto"/>
              <w:jc w:val="left"/>
              <w:rPr>
                <w:sz w:val="20"/>
                <w:szCs w:val="20"/>
                <w:lang w:val="en-US"/>
              </w:rPr>
            </w:pPr>
            <w:r w:rsidRPr="00FE4B17">
              <w:rPr>
                <w:sz w:val="20"/>
                <w:szCs w:val="20"/>
                <w:lang w:val="en-US"/>
              </w:rPr>
              <w:t>4</w:t>
            </w:r>
          </w:p>
        </w:tc>
        <w:tc>
          <w:tcPr>
            <w:tcW w:w="4354" w:type="dxa"/>
          </w:tcPr>
          <w:p w14:paraId="7FC80538" w14:textId="77777777" w:rsidR="008E2CAC" w:rsidRPr="00CF11BE" w:rsidRDefault="008E2CAC" w:rsidP="00FD20B3">
            <w:pPr>
              <w:spacing w:line="240" w:lineRule="auto"/>
              <w:jc w:val="left"/>
              <w:rPr>
                <w:sz w:val="20"/>
                <w:szCs w:val="20"/>
                <w:lang w:val="en-US"/>
              </w:rPr>
            </w:pPr>
            <w:r w:rsidRPr="00CF11BE">
              <w:rPr>
                <w:sz w:val="20"/>
                <w:szCs w:val="20"/>
                <w:lang w:val="en-US"/>
              </w:rPr>
              <w:t>Extrinsic motivation product (H2b)</w:t>
            </w:r>
          </w:p>
        </w:tc>
        <w:tc>
          <w:tcPr>
            <w:tcW w:w="2365" w:type="dxa"/>
            <w:vAlign w:val="bottom"/>
          </w:tcPr>
          <w:p w14:paraId="377D2B6E" w14:textId="77777777" w:rsidR="008E2CAC" w:rsidRPr="00CF11BE" w:rsidRDefault="008E2CAC" w:rsidP="00FD20B3">
            <w:pPr>
              <w:spacing w:line="240" w:lineRule="auto"/>
              <w:jc w:val="center"/>
              <w:rPr>
                <w:sz w:val="20"/>
                <w:szCs w:val="20"/>
                <w:lang w:val="en-US"/>
              </w:rPr>
            </w:pPr>
            <w:r w:rsidRPr="00CF11BE">
              <w:rPr>
                <w:color w:val="000000"/>
                <w:sz w:val="20"/>
                <w:szCs w:val="22"/>
                <w:lang w:val="en-US"/>
              </w:rPr>
              <w:t>0.156*</w:t>
            </w:r>
          </w:p>
        </w:tc>
        <w:tc>
          <w:tcPr>
            <w:tcW w:w="1707" w:type="dxa"/>
            <w:vAlign w:val="bottom"/>
          </w:tcPr>
          <w:p w14:paraId="57F7FEFD" w14:textId="77777777" w:rsidR="008E2CAC" w:rsidRPr="00CF11BE" w:rsidRDefault="008E2CAC" w:rsidP="00FD20B3">
            <w:pPr>
              <w:spacing w:line="240" w:lineRule="auto"/>
              <w:jc w:val="center"/>
              <w:rPr>
                <w:b/>
                <w:sz w:val="20"/>
                <w:szCs w:val="20"/>
                <w:lang w:val="en-US"/>
              </w:rPr>
            </w:pPr>
            <w:r w:rsidRPr="00CF11BE">
              <w:rPr>
                <w:color w:val="000000"/>
                <w:sz w:val="20"/>
                <w:szCs w:val="22"/>
                <w:lang w:val="en-US"/>
              </w:rPr>
              <w:t>0.068</w:t>
            </w:r>
          </w:p>
        </w:tc>
      </w:tr>
      <w:tr w:rsidR="008E2CAC" w:rsidRPr="00FE4B17" w14:paraId="2777956C" w14:textId="77777777" w:rsidTr="00FD20B3">
        <w:trPr>
          <w:trHeight w:val="20"/>
        </w:trPr>
        <w:tc>
          <w:tcPr>
            <w:tcW w:w="416" w:type="dxa"/>
          </w:tcPr>
          <w:p w14:paraId="329A5BF6" w14:textId="77777777" w:rsidR="008E2CAC" w:rsidRPr="00FE4B17" w:rsidRDefault="008E2CAC" w:rsidP="00FD20B3">
            <w:pPr>
              <w:spacing w:line="240" w:lineRule="auto"/>
              <w:jc w:val="left"/>
              <w:rPr>
                <w:sz w:val="20"/>
                <w:szCs w:val="20"/>
                <w:lang w:val="en-US"/>
              </w:rPr>
            </w:pPr>
            <w:r w:rsidRPr="00FE4B17">
              <w:rPr>
                <w:sz w:val="20"/>
                <w:szCs w:val="20"/>
                <w:lang w:val="en-US"/>
              </w:rPr>
              <w:t>5</w:t>
            </w:r>
          </w:p>
        </w:tc>
        <w:tc>
          <w:tcPr>
            <w:tcW w:w="4354" w:type="dxa"/>
          </w:tcPr>
          <w:p w14:paraId="66C6C72E" w14:textId="77777777" w:rsidR="008E2CAC" w:rsidRPr="00FE4B17" w:rsidRDefault="008E2CAC" w:rsidP="00FD20B3">
            <w:pPr>
              <w:spacing w:line="240" w:lineRule="auto"/>
              <w:jc w:val="left"/>
              <w:rPr>
                <w:sz w:val="20"/>
                <w:szCs w:val="20"/>
                <w:lang w:val="en-US"/>
              </w:rPr>
            </w:pPr>
            <w:r w:rsidRPr="00FE4B17">
              <w:rPr>
                <w:sz w:val="20"/>
                <w:szCs w:val="20"/>
                <w:lang w:val="en-US"/>
              </w:rPr>
              <w:t>Extrinsic motivation sum reciprocity (H3a)</w:t>
            </w:r>
          </w:p>
        </w:tc>
        <w:tc>
          <w:tcPr>
            <w:tcW w:w="2365" w:type="dxa"/>
            <w:vAlign w:val="bottom"/>
          </w:tcPr>
          <w:p w14:paraId="72D40F3E"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1.100*</w:t>
            </w:r>
          </w:p>
        </w:tc>
        <w:tc>
          <w:tcPr>
            <w:tcW w:w="1707" w:type="dxa"/>
            <w:vAlign w:val="bottom"/>
          </w:tcPr>
          <w:p w14:paraId="4C59AE11"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420</w:t>
            </w:r>
          </w:p>
        </w:tc>
      </w:tr>
      <w:tr w:rsidR="008E2CAC" w:rsidRPr="00FE4B17" w14:paraId="693B54F0" w14:textId="77777777" w:rsidTr="00FD20B3">
        <w:trPr>
          <w:trHeight w:val="20"/>
        </w:trPr>
        <w:tc>
          <w:tcPr>
            <w:tcW w:w="416" w:type="dxa"/>
          </w:tcPr>
          <w:p w14:paraId="31AC2282" w14:textId="77777777" w:rsidR="008E2CAC" w:rsidRPr="00FE4B17" w:rsidRDefault="008E2CAC" w:rsidP="00FD20B3">
            <w:pPr>
              <w:spacing w:line="240" w:lineRule="auto"/>
              <w:jc w:val="left"/>
              <w:rPr>
                <w:sz w:val="20"/>
                <w:szCs w:val="20"/>
                <w:lang w:val="en-US"/>
              </w:rPr>
            </w:pPr>
            <w:r w:rsidRPr="00FE4B17">
              <w:rPr>
                <w:sz w:val="20"/>
                <w:szCs w:val="20"/>
                <w:lang w:val="en-US"/>
              </w:rPr>
              <w:t>6</w:t>
            </w:r>
          </w:p>
        </w:tc>
        <w:tc>
          <w:tcPr>
            <w:tcW w:w="4354" w:type="dxa"/>
          </w:tcPr>
          <w:p w14:paraId="33B499A3" w14:textId="77777777" w:rsidR="008E2CAC" w:rsidRPr="00FE4B17" w:rsidRDefault="008E2CAC" w:rsidP="00FD20B3">
            <w:pPr>
              <w:spacing w:line="240" w:lineRule="auto"/>
              <w:jc w:val="left"/>
              <w:rPr>
                <w:sz w:val="20"/>
                <w:szCs w:val="20"/>
                <w:lang w:val="en-US"/>
              </w:rPr>
            </w:pPr>
            <w:r w:rsidRPr="00FE4B17">
              <w:rPr>
                <w:sz w:val="20"/>
                <w:szCs w:val="20"/>
                <w:lang w:val="en-US"/>
              </w:rPr>
              <w:t xml:space="preserve">Extrinsic motivation difference reciprocity (H3b)      </w:t>
            </w:r>
          </w:p>
        </w:tc>
        <w:tc>
          <w:tcPr>
            <w:tcW w:w="2365" w:type="dxa"/>
            <w:vAlign w:val="bottom"/>
          </w:tcPr>
          <w:p w14:paraId="3276D5D6"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0.382*</w:t>
            </w:r>
          </w:p>
        </w:tc>
        <w:tc>
          <w:tcPr>
            <w:tcW w:w="1707" w:type="dxa"/>
            <w:vAlign w:val="bottom"/>
          </w:tcPr>
          <w:p w14:paraId="13F6417F"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189</w:t>
            </w:r>
          </w:p>
        </w:tc>
      </w:tr>
      <w:tr w:rsidR="008E2CAC" w:rsidRPr="00FE4B17" w14:paraId="1A837BF0" w14:textId="77777777" w:rsidTr="00FD20B3">
        <w:trPr>
          <w:trHeight w:val="20"/>
        </w:trPr>
        <w:tc>
          <w:tcPr>
            <w:tcW w:w="416" w:type="dxa"/>
          </w:tcPr>
          <w:p w14:paraId="2436770C" w14:textId="77777777" w:rsidR="008E2CAC" w:rsidRPr="00FE4B17" w:rsidRDefault="008E2CAC" w:rsidP="00FD20B3">
            <w:pPr>
              <w:spacing w:line="240" w:lineRule="auto"/>
              <w:jc w:val="left"/>
              <w:rPr>
                <w:sz w:val="20"/>
                <w:szCs w:val="20"/>
                <w:lang w:val="en-US"/>
              </w:rPr>
            </w:pPr>
            <w:r w:rsidRPr="00FE4B17">
              <w:rPr>
                <w:sz w:val="20"/>
                <w:szCs w:val="20"/>
                <w:lang w:val="en-US"/>
              </w:rPr>
              <w:t>7</w:t>
            </w:r>
          </w:p>
        </w:tc>
        <w:tc>
          <w:tcPr>
            <w:tcW w:w="4354" w:type="dxa"/>
          </w:tcPr>
          <w:p w14:paraId="5881C480" w14:textId="77777777" w:rsidR="008E2CAC" w:rsidRPr="00FE4B17" w:rsidRDefault="008E2CAC" w:rsidP="00FD20B3">
            <w:pPr>
              <w:spacing w:line="240" w:lineRule="auto"/>
              <w:jc w:val="left"/>
              <w:rPr>
                <w:sz w:val="20"/>
                <w:szCs w:val="20"/>
                <w:lang w:val="en-US"/>
              </w:rPr>
            </w:pPr>
            <w:r w:rsidRPr="00FE4B17">
              <w:rPr>
                <w:sz w:val="20"/>
                <w:szCs w:val="20"/>
                <w:lang w:val="en-US"/>
              </w:rPr>
              <w:t>Extrinsic motivation product reciprocity (H3c)</w:t>
            </w:r>
          </w:p>
        </w:tc>
        <w:tc>
          <w:tcPr>
            <w:tcW w:w="2365" w:type="dxa"/>
            <w:vAlign w:val="bottom"/>
          </w:tcPr>
          <w:p w14:paraId="055C44BC" w14:textId="77777777" w:rsidR="008E2CAC" w:rsidRPr="00FE4B17" w:rsidRDefault="008E2CAC" w:rsidP="00FD20B3">
            <w:pPr>
              <w:spacing w:line="240" w:lineRule="auto"/>
              <w:jc w:val="center"/>
              <w:rPr>
                <w:sz w:val="20"/>
                <w:szCs w:val="20"/>
                <w:lang w:val="en-US"/>
              </w:rPr>
            </w:pPr>
            <w:r w:rsidRPr="00FE4B17">
              <w:rPr>
                <w:color w:val="000000"/>
                <w:sz w:val="20"/>
                <w:szCs w:val="22"/>
                <w:lang w:val="en-US"/>
              </w:rPr>
              <w:t>-0.375*</w:t>
            </w:r>
          </w:p>
        </w:tc>
        <w:tc>
          <w:tcPr>
            <w:tcW w:w="1707" w:type="dxa"/>
            <w:vAlign w:val="bottom"/>
          </w:tcPr>
          <w:p w14:paraId="3FC598CB" w14:textId="77777777" w:rsidR="008E2CAC" w:rsidRPr="00FE4B17" w:rsidRDefault="008E2CAC" w:rsidP="00FD20B3">
            <w:pPr>
              <w:spacing w:line="240" w:lineRule="auto"/>
              <w:jc w:val="center"/>
              <w:rPr>
                <w:b/>
                <w:sz w:val="20"/>
                <w:szCs w:val="20"/>
                <w:lang w:val="en-US"/>
              </w:rPr>
            </w:pPr>
            <w:r w:rsidRPr="00FE4B17">
              <w:rPr>
                <w:color w:val="000000"/>
                <w:sz w:val="20"/>
                <w:szCs w:val="22"/>
                <w:lang w:val="en-US"/>
              </w:rPr>
              <w:t>0.161</w:t>
            </w:r>
          </w:p>
        </w:tc>
      </w:tr>
      <w:tr w:rsidR="008E2CAC" w:rsidRPr="00FE4B17" w14:paraId="327BA0EE" w14:textId="77777777" w:rsidTr="00FD20B3">
        <w:trPr>
          <w:trHeight w:val="20"/>
        </w:trPr>
        <w:tc>
          <w:tcPr>
            <w:tcW w:w="416" w:type="dxa"/>
          </w:tcPr>
          <w:p w14:paraId="41367802" w14:textId="77777777" w:rsidR="008E2CAC" w:rsidRPr="00FE4B17" w:rsidRDefault="008E2CAC" w:rsidP="00FD20B3">
            <w:pPr>
              <w:spacing w:line="240" w:lineRule="auto"/>
              <w:jc w:val="left"/>
              <w:rPr>
                <w:sz w:val="6"/>
                <w:szCs w:val="6"/>
                <w:lang w:val="en-US"/>
              </w:rPr>
            </w:pPr>
          </w:p>
        </w:tc>
        <w:tc>
          <w:tcPr>
            <w:tcW w:w="4354" w:type="dxa"/>
          </w:tcPr>
          <w:p w14:paraId="61A6CC0D" w14:textId="77777777" w:rsidR="008E2CAC" w:rsidRPr="00FE4B17" w:rsidRDefault="008E2CAC" w:rsidP="00FD20B3">
            <w:pPr>
              <w:spacing w:line="240" w:lineRule="auto"/>
              <w:jc w:val="left"/>
              <w:rPr>
                <w:sz w:val="6"/>
                <w:szCs w:val="6"/>
                <w:lang w:val="en-US"/>
              </w:rPr>
            </w:pPr>
          </w:p>
        </w:tc>
        <w:tc>
          <w:tcPr>
            <w:tcW w:w="2365" w:type="dxa"/>
          </w:tcPr>
          <w:p w14:paraId="56EEFB11" w14:textId="77777777" w:rsidR="008E2CAC" w:rsidRPr="00FE4B17" w:rsidRDefault="008E2CAC" w:rsidP="00FD20B3">
            <w:pPr>
              <w:spacing w:line="240" w:lineRule="auto"/>
              <w:jc w:val="center"/>
              <w:rPr>
                <w:b/>
                <w:sz w:val="10"/>
                <w:szCs w:val="20"/>
                <w:lang w:val="en-US"/>
              </w:rPr>
            </w:pPr>
          </w:p>
        </w:tc>
        <w:tc>
          <w:tcPr>
            <w:tcW w:w="1707" w:type="dxa"/>
          </w:tcPr>
          <w:p w14:paraId="2922AE0B" w14:textId="77777777" w:rsidR="008E2CAC" w:rsidRPr="00FE4B17" w:rsidRDefault="008E2CAC" w:rsidP="00FD20B3">
            <w:pPr>
              <w:spacing w:line="240" w:lineRule="auto"/>
              <w:jc w:val="center"/>
              <w:rPr>
                <w:b/>
                <w:sz w:val="10"/>
                <w:szCs w:val="20"/>
                <w:lang w:val="en-US"/>
              </w:rPr>
            </w:pPr>
          </w:p>
        </w:tc>
      </w:tr>
      <w:tr w:rsidR="008E2CAC" w:rsidRPr="00FE4B17" w14:paraId="79706918" w14:textId="77777777" w:rsidTr="00FD20B3">
        <w:trPr>
          <w:trHeight w:val="20"/>
        </w:trPr>
        <w:tc>
          <w:tcPr>
            <w:tcW w:w="416" w:type="dxa"/>
          </w:tcPr>
          <w:p w14:paraId="4BD9A87F" w14:textId="77777777" w:rsidR="008E2CAC" w:rsidRPr="00FE4B17" w:rsidRDefault="008E2CAC" w:rsidP="00FD20B3">
            <w:pPr>
              <w:spacing w:line="240" w:lineRule="auto"/>
              <w:jc w:val="left"/>
              <w:rPr>
                <w:b/>
                <w:sz w:val="20"/>
                <w:szCs w:val="20"/>
                <w:lang w:val="en-US"/>
              </w:rPr>
            </w:pPr>
          </w:p>
        </w:tc>
        <w:tc>
          <w:tcPr>
            <w:tcW w:w="4354" w:type="dxa"/>
          </w:tcPr>
          <w:p w14:paraId="7821E866" w14:textId="77777777" w:rsidR="008E2CAC" w:rsidRPr="00FE4B17" w:rsidRDefault="008E2CAC" w:rsidP="00FD20B3">
            <w:pPr>
              <w:spacing w:line="240" w:lineRule="auto"/>
              <w:jc w:val="left"/>
              <w:rPr>
                <w:sz w:val="20"/>
                <w:szCs w:val="20"/>
                <w:lang w:val="en-US"/>
              </w:rPr>
            </w:pPr>
            <w:r w:rsidRPr="00FE4B17">
              <w:rPr>
                <w:b/>
                <w:sz w:val="20"/>
                <w:szCs w:val="20"/>
                <w:lang w:val="en-US"/>
              </w:rPr>
              <w:t>Attribute-based control effects</w:t>
            </w:r>
          </w:p>
        </w:tc>
        <w:tc>
          <w:tcPr>
            <w:tcW w:w="2365" w:type="dxa"/>
          </w:tcPr>
          <w:p w14:paraId="47DD9035" w14:textId="77777777" w:rsidR="008E2CAC" w:rsidRPr="00FE4B17" w:rsidRDefault="008E2CAC" w:rsidP="00FD20B3">
            <w:pPr>
              <w:spacing w:line="240" w:lineRule="auto"/>
              <w:jc w:val="center"/>
              <w:rPr>
                <w:b/>
                <w:sz w:val="20"/>
                <w:szCs w:val="20"/>
                <w:lang w:val="en-US"/>
              </w:rPr>
            </w:pPr>
          </w:p>
        </w:tc>
        <w:tc>
          <w:tcPr>
            <w:tcW w:w="1707" w:type="dxa"/>
          </w:tcPr>
          <w:p w14:paraId="19F22489" w14:textId="77777777" w:rsidR="008E2CAC" w:rsidRPr="00FE4B17" w:rsidRDefault="008E2CAC" w:rsidP="00FD20B3">
            <w:pPr>
              <w:spacing w:line="240" w:lineRule="auto"/>
              <w:jc w:val="center"/>
              <w:rPr>
                <w:b/>
                <w:sz w:val="20"/>
                <w:szCs w:val="20"/>
                <w:lang w:val="en-US"/>
              </w:rPr>
            </w:pPr>
          </w:p>
        </w:tc>
      </w:tr>
      <w:tr w:rsidR="008E2CAC" w:rsidRPr="00FE4B17" w14:paraId="35761141" w14:textId="77777777" w:rsidTr="00FD20B3">
        <w:trPr>
          <w:trHeight w:val="20"/>
        </w:trPr>
        <w:tc>
          <w:tcPr>
            <w:tcW w:w="416" w:type="dxa"/>
          </w:tcPr>
          <w:p w14:paraId="687CA8F0" w14:textId="77777777" w:rsidR="008E2CAC" w:rsidRPr="00FE4B17" w:rsidRDefault="008E2CAC" w:rsidP="00FD20B3">
            <w:pPr>
              <w:spacing w:line="240" w:lineRule="auto"/>
              <w:jc w:val="left"/>
              <w:rPr>
                <w:sz w:val="20"/>
                <w:szCs w:val="20"/>
                <w:lang w:val="en-US"/>
              </w:rPr>
            </w:pPr>
            <w:r w:rsidRPr="00FE4B17">
              <w:rPr>
                <w:sz w:val="20"/>
                <w:szCs w:val="20"/>
                <w:lang w:val="en-US"/>
              </w:rPr>
              <w:t>1</w:t>
            </w:r>
          </w:p>
        </w:tc>
        <w:tc>
          <w:tcPr>
            <w:tcW w:w="4354" w:type="dxa"/>
          </w:tcPr>
          <w:p w14:paraId="1169FCB2" w14:textId="77777777" w:rsidR="008E2CAC" w:rsidRPr="00FE4B17" w:rsidRDefault="008E2CAC" w:rsidP="00FD20B3">
            <w:pPr>
              <w:spacing w:line="240" w:lineRule="auto"/>
              <w:jc w:val="left"/>
              <w:rPr>
                <w:sz w:val="20"/>
                <w:szCs w:val="20"/>
                <w:lang w:val="en-US"/>
              </w:rPr>
            </w:pPr>
            <w:r w:rsidRPr="00FE4B17">
              <w:rPr>
                <w:sz w:val="20"/>
                <w:szCs w:val="20"/>
                <w:lang w:val="en-US"/>
              </w:rPr>
              <w:t>Intrinsic motivation knowledge seeking</w:t>
            </w:r>
          </w:p>
        </w:tc>
        <w:tc>
          <w:tcPr>
            <w:tcW w:w="2365" w:type="dxa"/>
            <w:vAlign w:val="bottom"/>
          </w:tcPr>
          <w:p w14:paraId="2A0FF5A8"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60*</w:t>
            </w:r>
          </w:p>
        </w:tc>
        <w:tc>
          <w:tcPr>
            <w:tcW w:w="1707" w:type="dxa"/>
            <w:vAlign w:val="bottom"/>
          </w:tcPr>
          <w:p w14:paraId="41500253"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28</w:t>
            </w:r>
          </w:p>
        </w:tc>
      </w:tr>
      <w:tr w:rsidR="008E2CAC" w:rsidRPr="00FE4B17" w14:paraId="49E47198" w14:textId="77777777" w:rsidTr="00FD20B3">
        <w:trPr>
          <w:trHeight w:val="20"/>
        </w:trPr>
        <w:tc>
          <w:tcPr>
            <w:tcW w:w="416" w:type="dxa"/>
          </w:tcPr>
          <w:p w14:paraId="0D80C20F" w14:textId="77777777" w:rsidR="008E2CAC" w:rsidRPr="00FE4B17" w:rsidRDefault="008E2CAC" w:rsidP="00FD20B3">
            <w:pPr>
              <w:spacing w:line="240" w:lineRule="auto"/>
              <w:jc w:val="left"/>
              <w:rPr>
                <w:sz w:val="20"/>
                <w:szCs w:val="20"/>
                <w:lang w:val="en-US"/>
              </w:rPr>
            </w:pPr>
            <w:r w:rsidRPr="00FE4B17">
              <w:rPr>
                <w:sz w:val="20"/>
                <w:szCs w:val="20"/>
                <w:lang w:val="en-US"/>
              </w:rPr>
              <w:t>2</w:t>
            </w:r>
          </w:p>
        </w:tc>
        <w:tc>
          <w:tcPr>
            <w:tcW w:w="4354" w:type="dxa"/>
          </w:tcPr>
          <w:p w14:paraId="1FA16BF4" w14:textId="77777777" w:rsidR="008E2CAC" w:rsidRPr="00FE4B17" w:rsidRDefault="008E2CAC" w:rsidP="00FD20B3">
            <w:pPr>
              <w:spacing w:line="240" w:lineRule="auto"/>
              <w:jc w:val="left"/>
              <w:rPr>
                <w:b/>
                <w:sz w:val="20"/>
                <w:szCs w:val="20"/>
                <w:lang w:val="en-US"/>
              </w:rPr>
            </w:pPr>
            <w:r w:rsidRPr="00FE4B17">
              <w:rPr>
                <w:sz w:val="20"/>
                <w:szCs w:val="20"/>
                <w:lang w:val="en-US"/>
              </w:rPr>
              <w:t>Intrinsic motivation knowledge providing</w:t>
            </w:r>
          </w:p>
        </w:tc>
        <w:tc>
          <w:tcPr>
            <w:tcW w:w="2365" w:type="dxa"/>
            <w:vAlign w:val="bottom"/>
          </w:tcPr>
          <w:p w14:paraId="0EB73374"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77</w:t>
            </w:r>
          </w:p>
        </w:tc>
        <w:tc>
          <w:tcPr>
            <w:tcW w:w="1707" w:type="dxa"/>
            <w:vAlign w:val="bottom"/>
          </w:tcPr>
          <w:p w14:paraId="253DAB61"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28</w:t>
            </w:r>
          </w:p>
        </w:tc>
      </w:tr>
      <w:tr w:rsidR="008E2CAC" w:rsidRPr="00FE4B17" w14:paraId="5B25921A" w14:textId="77777777" w:rsidTr="00FD20B3">
        <w:trPr>
          <w:trHeight w:val="20"/>
        </w:trPr>
        <w:tc>
          <w:tcPr>
            <w:tcW w:w="416" w:type="dxa"/>
          </w:tcPr>
          <w:p w14:paraId="5BE6A763" w14:textId="77777777" w:rsidR="008E2CAC" w:rsidRPr="00FE4B17" w:rsidRDefault="008E2CAC" w:rsidP="00FD20B3">
            <w:pPr>
              <w:spacing w:line="240" w:lineRule="auto"/>
              <w:jc w:val="left"/>
              <w:rPr>
                <w:sz w:val="20"/>
                <w:szCs w:val="20"/>
                <w:lang w:val="en-US"/>
              </w:rPr>
            </w:pPr>
            <w:r w:rsidRPr="00FE4B17">
              <w:rPr>
                <w:sz w:val="20"/>
                <w:szCs w:val="20"/>
                <w:lang w:val="en-US"/>
              </w:rPr>
              <w:t>1</w:t>
            </w:r>
          </w:p>
        </w:tc>
        <w:tc>
          <w:tcPr>
            <w:tcW w:w="4354" w:type="dxa"/>
          </w:tcPr>
          <w:p w14:paraId="3AB072A2" w14:textId="77777777" w:rsidR="008E2CAC" w:rsidRPr="00FE4B17" w:rsidRDefault="008E2CAC" w:rsidP="00FD20B3">
            <w:pPr>
              <w:spacing w:line="240" w:lineRule="auto"/>
              <w:jc w:val="left"/>
              <w:rPr>
                <w:sz w:val="20"/>
                <w:szCs w:val="20"/>
                <w:lang w:val="en-US"/>
              </w:rPr>
            </w:pPr>
            <w:r w:rsidRPr="00FE4B17">
              <w:rPr>
                <w:sz w:val="20"/>
                <w:szCs w:val="20"/>
                <w:lang w:val="en-US"/>
              </w:rPr>
              <w:t>Leadership status knowledge seeking</w:t>
            </w:r>
          </w:p>
        </w:tc>
        <w:tc>
          <w:tcPr>
            <w:tcW w:w="2365" w:type="dxa"/>
            <w:vAlign w:val="bottom"/>
          </w:tcPr>
          <w:p w14:paraId="1E2A7962"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642</w:t>
            </w:r>
          </w:p>
        </w:tc>
        <w:tc>
          <w:tcPr>
            <w:tcW w:w="1707" w:type="dxa"/>
            <w:vAlign w:val="bottom"/>
          </w:tcPr>
          <w:p w14:paraId="5E7F77D8"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78</w:t>
            </w:r>
          </w:p>
        </w:tc>
      </w:tr>
      <w:tr w:rsidR="008E2CAC" w:rsidRPr="00FE4B17" w14:paraId="6A9523B0" w14:textId="77777777" w:rsidTr="00FD20B3">
        <w:trPr>
          <w:trHeight w:val="20"/>
        </w:trPr>
        <w:tc>
          <w:tcPr>
            <w:tcW w:w="416" w:type="dxa"/>
          </w:tcPr>
          <w:p w14:paraId="4B62DA38" w14:textId="77777777" w:rsidR="008E2CAC" w:rsidRPr="00FE4B17" w:rsidRDefault="008E2CAC" w:rsidP="00FD20B3">
            <w:pPr>
              <w:spacing w:line="240" w:lineRule="auto"/>
              <w:jc w:val="left"/>
              <w:rPr>
                <w:sz w:val="20"/>
                <w:szCs w:val="20"/>
                <w:lang w:val="en-US"/>
              </w:rPr>
            </w:pPr>
            <w:r w:rsidRPr="00FE4B17">
              <w:rPr>
                <w:sz w:val="20"/>
                <w:szCs w:val="20"/>
                <w:lang w:val="en-US"/>
              </w:rPr>
              <w:t>2</w:t>
            </w:r>
          </w:p>
        </w:tc>
        <w:tc>
          <w:tcPr>
            <w:tcW w:w="4354" w:type="dxa"/>
          </w:tcPr>
          <w:p w14:paraId="2A5A69F7" w14:textId="77777777" w:rsidR="008E2CAC" w:rsidRPr="00FE4B17" w:rsidRDefault="008E2CAC" w:rsidP="00FD20B3">
            <w:pPr>
              <w:spacing w:line="240" w:lineRule="auto"/>
              <w:jc w:val="left"/>
              <w:rPr>
                <w:sz w:val="20"/>
                <w:szCs w:val="20"/>
                <w:lang w:val="en-US"/>
              </w:rPr>
            </w:pPr>
            <w:r w:rsidRPr="00FE4B17">
              <w:rPr>
                <w:sz w:val="20"/>
                <w:szCs w:val="20"/>
                <w:lang w:val="en-US"/>
              </w:rPr>
              <w:t>Leadership status knowledge providing</w:t>
            </w:r>
          </w:p>
        </w:tc>
        <w:tc>
          <w:tcPr>
            <w:tcW w:w="2365" w:type="dxa"/>
            <w:vAlign w:val="bottom"/>
          </w:tcPr>
          <w:p w14:paraId="699FF77A"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230*</w:t>
            </w:r>
          </w:p>
        </w:tc>
        <w:tc>
          <w:tcPr>
            <w:tcW w:w="1707" w:type="dxa"/>
            <w:vAlign w:val="bottom"/>
          </w:tcPr>
          <w:p w14:paraId="38E5FFDA"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76</w:t>
            </w:r>
          </w:p>
        </w:tc>
      </w:tr>
      <w:tr w:rsidR="008E2CAC" w:rsidRPr="00FE4B17" w14:paraId="1911E2A8" w14:textId="77777777" w:rsidTr="00FD20B3">
        <w:trPr>
          <w:trHeight w:val="20"/>
        </w:trPr>
        <w:tc>
          <w:tcPr>
            <w:tcW w:w="416" w:type="dxa"/>
          </w:tcPr>
          <w:p w14:paraId="7686FA70" w14:textId="77777777" w:rsidR="008E2CAC" w:rsidRPr="00FE4B17" w:rsidRDefault="008E2CAC" w:rsidP="00FD20B3">
            <w:pPr>
              <w:spacing w:line="240" w:lineRule="auto"/>
              <w:jc w:val="left"/>
              <w:rPr>
                <w:sz w:val="20"/>
                <w:szCs w:val="20"/>
                <w:lang w:val="en-US"/>
              </w:rPr>
            </w:pPr>
            <w:r w:rsidRPr="00FE4B17">
              <w:rPr>
                <w:sz w:val="20"/>
                <w:szCs w:val="20"/>
                <w:lang w:val="en-US"/>
              </w:rPr>
              <w:t>1</w:t>
            </w:r>
          </w:p>
        </w:tc>
        <w:tc>
          <w:tcPr>
            <w:tcW w:w="4354" w:type="dxa"/>
          </w:tcPr>
          <w:p w14:paraId="3342A348" w14:textId="77777777" w:rsidR="008E2CAC" w:rsidRPr="00FE4B17" w:rsidRDefault="008E2CAC" w:rsidP="00FD20B3">
            <w:pPr>
              <w:spacing w:line="240" w:lineRule="auto"/>
              <w:jc w:val="left"/>
              <w:rPr>
                <w:sz w:val="20"/>
                <w:szCs w:val="20"/>
                <w:lang w:val="en-US"/>
              </w:rPr>
            </w:pPr>
            <w:r w:rsidRPr="00FE4B17">
              <w:rPr>
                <w:sz w:val="20"/>
                <w:szCs w:val="20"/>
                <w:lang w:val="en-US"/>
              </w:rPr>
              <w:t>Gender knowledge seeking</w:t>
            </w:r>
          </w:p>
        </w:tc>
        <w:tc>
          <w:tcPr>
            <w:tcW w:w="2365" w:type="dxa"/>
            <w:vAlign w:val="bottom"/>
          </w:tcPr>
          <w:p w14:paraId="1E7EE018"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91</w:t>
            </w:r>
          </w:p>
        </w:tc>
        <w:tc>
          <w:tcPr>
            <w:tcW w:w="1707" w:type="dxa"/>
            <w:vAlign w:val="bottom"/>
          </w:tcPr>
          <w:p w14:paraId="0467B185"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74</w:t>
            </w:r>
          </w:p>
        </w:tc>
      </w:tr>
      <w:tr w:rsidR="008E2CAC" w:rsidRPr="00FE4B17" w14:paraId="4696C418" w14:textId="77777777" w:rsidTr="00FD20B3">
        <w:trPr>
          <w:trHeight w:val="20"/>
        </w:trPr>
        <w:tc>
          <w:tcPr>
            <w:tcW w:w="416" w:type="dxa"/>
          </w:tcPr>
          <w:p w14:paraId="5E31085E" w14:textId="77777777" w:rsidR="008E2CAC" w:rsidRPr="00FE4B17" w:rsidRDefault="008E2CAC" w:rsidP="00FD20B3">
            <w:pPr>
              <w:spacing w:line="240" w:lineRule="auto"/>
              <w:jc w:val="left"/>
              <w:rPr>
                <w:sz w:val="20"/>
                <w:szCs w:val="20"/>
                <w:lang w:val="en-US"/>
              </w:rPr>
            </w:pPr>
            <w:r w:rsidRPr="00FE4B17">
              <w:rPr>
                <w:sz w:val="20"/>
                <w:szCs w:val="20"/>
                <w:lang w:val="en-US"/>
              </w:rPr>
              <w:t>2</w:t>
            </w:r>
          </w:p>
        </w:tc>
        <w:tc>
          <w:tcPr>
            <w:tcW w:w="4354" w:type="dxa"/>
          </w:tcPr>
          <w:p w14:paraId="1A1AE6FA" w14:textId="77777777" w:rsidR="008E2CAC" w:rsidRPr="00FE4B17" w:rsidRDefault="008E2CAC" w:rsidP="00FD20B3">
            <w:pPr>
              <w:spacing w:line="240" w:lineRule="auto"/>
              <w:jc w:val="left"/>
              <w:rPr>
                <w:sz w:val="20"/>
                <w:szCs w:val="20"/>
                <w:lang w:val="en-US"/>
              </w:rPr>
            </w:pPr>
            <w:r w:rsidRPr="00FE4B17">
              <w:rPr>
                <w:sz w:val="20"/>
                <w:szCs w:val="20"/>
                <w:lang w:val="en-US"/>
              </w:rPr>
              <w:t>Gender knowledge providing</w:t>
            </w:r>
          </w:p>
        </w:tc>
        <w:tc>
          <w:tcPr>
            <w:tcW w:w="2365" w:type="dxa"/>
            <w:vAlign w:val="bottom"/>
          </w:tcPr>
          <w:p w14:paraId="151BBCB8"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241*</w:t>
            </w:r>
          </w:p>
        </w:tc>
        <w:tc>
          <w:tcPr>
            <w:tcW w:w="1707" w:type="dxa"/>
            <w:vAlign w:val="bottom"/>
          </w:tcPr>
          <w:p w14:paraId="6423A5A6"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87</w:t>
            </w:r>
          </w:p>
        </w:tc>
      </w:tr>
      <w:tr w:rsidR="008E2CAC" w:rsidRPr="00FE4B17" w14:paraId="41B29A1B" w14:textId="77777777" w:rsidTr="00FD20B3">
        <w:trPr>
          <w:trHeight w:val="20"/>
        </w:trPr>
        <w:tc>
          <w:tcPr>
            <w:tcW w:w="416" w:type="dxa"/>
          </w:tcPr>
          <w:p w14:paraId="20EDB10D" w14:textId="77777777" w:rsidR="008E2CAC" w:rsidRPr="00FE4B17" w:rsidRDefault="008E2CAC" w:rsidP="00FD20B3">
            <w:pPr>
              <w:spacing w:line="240" w:lineRule="auto"/>
              <w:jc w:val="left"/>
              <w:rPr>
                <w:sz w:val="20"/>
                <w:szCs w:val="20"/>
                <w:lang w:val="en-US"/>
              </w:rPr>
            </w:pPr>
            <w:r w:rsidRPr="00FE4B17">
              <w:rPr>
                <w:sz w:val="20"/>
                <w:szCs w:val="20"/>
                <w:lang w:val="en-US"/>
              </w:rPr>
              <w:t>1</w:t>
            </w:r>
          </w:p>
        </w:tc>
        <w:tc>
          <w:tcPr>
            <w:tcW w:w="4354" w:type="dxa"/>
          </w:tcPr>
          <w:p w14:paraId="59ADFB84" w14:textId="77777777" w:rsidR="008E2CAC" w:rsidRPr="00FE4B17" w:rsidRDefault="008E2CAC" w:rsidP="00FD20B3">
            <w:pPr>
              <w:spacing w:line="240" w:lineRule="auto"/>
              <w:jc w:val="left"/>
              <w:rPr>
                <w:sz w:val="20"/>
                <w:szCs w:val="20"/>
                <w:lang w:val="en-US"/>
              </w:rPr>
            </w:pPr>
            <w:r w:rsidRPr="00FE4B17">
              <w:rPr>
                <w:sz w:val="20"/>
                <w:szCs w:val="20"/>
                <w:lang w:val="en-US"/>
              </w:rPr>
              <w:t>Age knowledge seeking</w:t>
            </w:r>
          </w:p>
        </w:tc>
        <w:tc>
          <w:tcPr>
            <w:tcW w:w="2365" w:type="dxa"/>
            <w:vAlign w:val="bottom"/>
          </w:tcPr>
          <w:p w14:paraId="0296CED9"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37</w:t>
            </w:r>
          </w:p>
        </w:tc>
        <w:tc>
          <w:tcPr>
            <w:tcW w:w="1707" w:type="dxa"/>
            <w:vAlign w:val="bottom"/>
          </w:tcPr>
          <w:p w14:paraId="6E8A10C7"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3</w:t>
            </w:r>
          </w:p>
        </w:tc>
      </w:tr>
      <w:tr w:rsidR="008E2CAC" w:rsidRPr="00FE4B17" w14:paraId="5688A957" w14:textId="77777777" w:rsidTr="00FD20B3">
        <w:trPr>
          <w:trHeight w:val="20"/>
        </w:trPr>
        <w:tc>
          <w:tcPr>
            <w:tcW w:w="416" w:type="dxa"/>
          </w:tcPr>
          <w:p w14:paraId="7BCED94B" w14:textId="77777777" w:rsidR="008E2CAC" w:rsidRPr="00FE4B17" w:rsidRDefault="008E2CAC" w:rsidP="00FD20B3">
            <w:pPr>
              <w:spacing w:line="240" w:lineRule="auto"/>
              <w:jc w:val="left"/>
              <w:rPr>
                <w:sz w:val="20"/>
                <w:szCs w:val="20"/>
                <w:lang w:val="en-US"/>
              </w:rPr>
            </w:pPr>
            <w:r w:rsidRPr="00FE4B17">
              <w:rPr>
                <w:sz w:val="20"/>
                <w:szCs w:val="20"/>
                <w:lang w:val="en-US"/>
              </w:rPr>
              <w:t>2</w:t>
            </w:r>
          </w:p>
        </w:tc>
        <w:tc>
          <w:tcPr>
            <w:tcW w:w="4354" w:type="dxa"/>
          </w:tcPr>
          <w:p w14:paraId="49730A22" w14:textId="77777777" w:rsidR="008E2CAC" w:rsidRPr="00FE4B17" w:rsidRDefault="008E2CAC" w:rsidP="00FD20B3">
            <w:pPr>
              <w:spacing w:line="240" w:lineRule="auto"/>
              <w:jc w:val="left"/>
              <w:rPr>
                <w:sz w:val="20"/>
                <w:szCs w:val="20"/>
                <w:lang w:val="en-US"/>
              </w:rPr>
            </w:pPr>
            <w:r w:rsidRPr="00FE4B17">
              <w:rPr>
                <w:sz w:val="20"/>
                <w:szCs w:val="20"/>
                <w:lang w:val="en-US"/>
              </w:rPr>
              <w:t>Age knowledge providing</w:t>
            </w:r>
          </w:p>
        </w:tc>
        <w:tc>
          <w:tcPr>
            <w:tcW w:w="2365" w:type="dxa"/>
            <w:vAlign w:val="bottom"/>
          </w:tcPr>
          <w:p w14:paraId="5D5885CE"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41</w:t>
            </w:r>
          </w:p>
        </w:tc>
        <w:tc>
          <w:tcPr>
            <w:tcW w:w="1707" w:type="dxa"/>
            <w:vAlign w:val="bottom"/>
          </w:tcPr>
          <w:p w14:paraId="2812064E"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3</w:t>
            </w:r>
          </w:p>
        </w:tc>
      </w:tr>
      <w:tr w:rsidR="008E2CAC" w:rsidRPr="00FE4B17" w14:paraId="7DADC330" w14:textId="77777777" w:rsidTr="00FD20B3">
        <w:trPr>
          <w:trHeight w:val="20"/>
        </w:trPr>
        <w:tc>
          <w:tcPr>
            <w:tcW w:w="416" w:type="dxa"/>
          </w:tcPr>
          <w:p w14:paraId="53D541A0" w14:textId="77777777" w:rsidR="008E2CAC" w:rsidRPr="00FE4B17" w:rsidRDefault="008E2CAC" w:rsidP="00FD20B3">
            <w:pPr>
              <w:spacing w:line="240" w:lineRule="auto"/>
              <w:jc w:val="left"/>
              <w:rPr>
                <w:sz w:val="20"/>
                <w:szCs w:val="20"/>
                <w:lang w:val="en-US"/>
              </w:rPr>
            </w:pPr>
            <w:r w:rsidRPr="00FE4B17">
              <w:rPr>
                <w:sz w:val="20"/>
                <w:szCs w:val="20"/>
                <w:lang w:val="en-US"/>
              </w:rPr>
              <w:t>8</w:t>
            </w:r>
          </w:p>
        </w:tc>
        <w:tc>
          <w:tcPr>
            <w:tcW w:w="4354" w:type="dxa"/>
          </w:tcPr>
          <w:p w14:paraId="37437ADB" w14:textId="77777777" w:rsidR="008E2CAC" w:rsidRPr="00FE4B17" w:rsidRDefault="008E2CAC" w:rsidP="00FD20B3">
            <w:pPr>
              <w:spacing w:line="240" w:lineRule="auto"/>
              <w:jc w:val="left"/>
              <w:rPr>
                <w:sz w:val="20"/>
                <w:szCs w:val="20"/>
                <w:lang w:val="en-US"/>
              </w:rPr>
            </w:pPr>
            <w:r w:rsidRPr="00FE4B17">
              <w:rPr>
                <w:sz w:val="20"/>
                <w:szCs w:val="20"/>
                <w:lang w:val="en-US"/>
              </w:rPr>
              <w:t>Team 1 similarity</w:t>
            </w:r>
          </w:p>
        </w:tc>
        <w:tc>
          <w:tcPr>
            <w:tcW w:w="2365" w:type="dxa"/>
            <w:vAlign w:val="bottom"/>
          </w:tcPr>
          <w:p w14:paraId="32CCF455"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273</w:t>
            </w:r>
          </w:p>
        </w:tc>
        <w:tc>
          <w:tcPr>
            <w:tcW w:w="1707" w:type="dxa"/>
            <w:vAlign w:val="bottom"/>
          </w:tcPr>
          <w:p w14:paraId="7BC6335F"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84</w:t>
            </w:r>
          </w:p>
        </w:tc>
      </w:tr>
      <w:tr w:rsidR="008E2CAC" w:rsidRPr="00FE4B17" w14:paraId="58D70547" w14:textId="77777777" w:rsidTr="00FD20B3">
        <w:trPr>
          <w:trHeight w:val="20"/>
        </w:trPr>
        <w:tc>
          <w:tcPr>
            <w:tcW w:w="416" w:type="dxa"/>
          </w:tcPr>
          <w:p w14:paraId="0E25F610" w14:textId="77777777" w:rsidR="008E2CAC" w:rsidRPr="00FE4B17" w:rsidRDefault="008E2CAC" w:rsidP="00FD20B3">
            <w:pPr>
              <w:spacing w:line="240" w:lineRule="auto"/>
              <w:jc w:val="left"/>
              <w:rPr>
                <w:sz w:val="20"/>
                <w:szCs w:val="20"/>
                <w:lang w:val="en-US"/>
              </w:rPr>
            </w:pPr>
            <w:r w:rsidRPr="00FE4B17">
              <w:rPr>
                <w:sz w:val="20"/>
                <w:szCs w:val="20"/>
                <w:lang w:val="en-US"/>
              </w:rPr>
              <w:t>8</w:t>
            </w:r>
          </w:p>
        </w:tc>
        <w:tc>
          <w:tcPr>
            <w:tcW w:w="4354" w:type="dxa"/>
          </w:tcPr>
          <w:p w14:paraId="615D6D65" w14:textId="77777777" w:rsidR="008E2CAC" w:rsidRPr="00FE4B17" w:rsidRDefault="008E2CAC" w:rsidP="00FD20B3">
            <w:pPr>
              <w:spacing w:line="240" w:lineRule="auto"/>
              <w:jc w:val="left"/>
              <w:rPr>
                <w:sz w:val="20"/>
                <w:szCs w:val="20"/>
                <w:lang w:val="en-US"/>
              </w:rPr>
            </w:pPr>
            <w:r w:rsidRPr="00FE4B17">
              <w:rPr>
                <w:sz w:val="20"/>
                <w:szCs w:val="20"/>
                <w:lang w:val="en-US"/>
              </w:rPr>
              <w:t>Team 2 similarity</w:t>
            </w:r>
          </w:p>
        </w:tc>
        <w:tc>
          <w:tcPr>
            <w:tcW w:w="2365" w:type="dxa"/>
            <w:vAlign w:val="bottom"/>
          </w:tcPr>
          <w:p w14:paraId="583AB4A0"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1083</w:t>
            </w:r>
          </w:p>
        </w:tc>
        <w:tc>
          <w:tcPr>
            <w:tcW w:w="1707" w:type="dxa"/>
            <w:vAlign w:val="bottom"/>
          </w:tcPr>
          <w:p w14:paraId="5F303E68"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95</w:t>
            </w:r>
          </w:p>
        </w:tc>
      </w:tr>
      <w:tr w:rsidR="008E2CAC" w:rsidRPr="00FE4B17" w14:paraId="654CBCA6" w14:textId="77777777" w:rsidTr="00FD20B3">
        <w:trPr>
          <w:trHeight w:val="20"/>
        </w:trPr>
        <w:tc>
          <w:tcPr>
            <w:tcW w:w="416" w:type="dxa"/>
          </w:tcPr>
          <w:p w14:paraId="4BF26B67" w14:textId="77777777" w:rsidR="008E2CAC" w:rsidRPr="00FE4B17" w:rsidRDefault="008E2CAC" w:rsidP="00FD20B3">
            <w:pPr>
              <w:spacing w:line="240" w:lineRule="auto"/>
              <w:jc w:val="left"/>
              <w:rPr>
                <w:sz w:val="20"/>
                <w:szCs w:val="20"/>
                <w:lang w:val="en-US"/>
              </w:rPr>
            </w:pPr>
            <w:r w:rsidRPr="00FE4B17">
              <w:rPr>
                <w:sz w:val="20"/>
                <w:szCs w:val="20"/>
                <w:lang w:val="en-US"/>
              </w:rPr>
              <w:t>8</w:t>
            </w:r>
          </w:p>
        </w:tc>
        <w:tc>
          <w:tcPr>
            <w:tcW w:w="4354" w:type="dxa"/>
          </w:tcPr>
          <w:p w14:paraId="2E0F3CDD" w14:textId="77777777" w:rsidR="008E2CAC" w:rsidRPr="00FE4B17" w:rsidRDefault="008E2CAC" w:rsidP="00FD20B3">
            <w:pPr>
              <w:spacing w:line="240" w:lineRule="auto"/>
              <w:jc w:val="left"/>
              <w:rPr>
                <w:sz w:val="20"/>
                <w:szCs w:val="20"/>
                <w:lang w:val="en-US"/>
              </w:rPr>
            </w:pPr>
            <w:r w:rsidRPr="00FE4B17">
              <w:rPr>
                <w:sz w:val="20"/>
                <w:szCs w:val="20"/>
                <w:lang w:val="en-US"/>
              </w:rPr>
              <w:t>Team 3 similarity</w:t>
            </w:r>
          </w:p>
        </w:tc>
        <w:tc>
          <w:tcPr>
            <w:tcW w:w="2365" w:type="dxa"/>
            <w:vAlign w:val="bottom"/>
          </w:tcPr>
          <w:p w14:paraId="199EBA16"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655*</w:t>
            </w:r>
          </w:p>
        </w:tc>
        <w:tc>
          <w:tcPr>
            <w:tcW w:w="1707" w:type="dxa"/>
            <w:vAlign w:val="bottom"/>
          </w:tcPr>
          <w:p w14:paraId="7955A2A0"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157</w:t>
            </w:r>
          </w:p>
        </w:tc>
      </w:tr>
      <w:tr w:rsidR="008E2CAC" w:rsidRPr="00FE4B17" w14:paraId="5EE877B4" w14:textId="77777777" w:rsidTr="00FD20B3">
        <w:trPr>
          <w:trHeight w:val="20"/>
        </w:trPr>
        <w:tc>
          <w:tcPr>
            <w:tcW w:w="416" w:type="dxa"/>
          </w:tcPr>
          <w:p w14:paraId="4BEE1521" w14:textId="77777777" w:rsidR="008E2CAC" w:rsidRPr="00FE4B17" w:rsidRDefault="008E2CAC" w:rsidP="00FD20B3">
            <w:pPr>
              <w:spacing w:line="240" w:lineRule="auto"/>
              <w:jc w:val="left"/>
              <w:rPr>
                <w:sz w:val="20"/>
                <w:szCs w:val="20"/>
                <w:lang w:val="en-US"/>
              </w:rPr>
            </w:pPr>
            <w:r w:rsidRPr="00FE4B17">
              <w:rPr>
                <w:sz w:val="20"/>
                <w:szCs w:val="20"/>
                <w:lang w:val="en-US"/>
              </w:rPr>
              <w:t>8</w:t>
            </w:r>
          </w:p>
        </w:tc>
        <w:tc>
          <w:tcPr>
            <w:tcW w:w="4354" w:type="dxa"/>
          </w:tcPr>
          <w:p w14:paraId="07AD7140" w14:textId="77777777" w:rsidR="008E2CAC" w:rsidRPr="00FE4B17" w:rsidRDefault="008E2CAC" w:rsidP="00FD20B3">
            <w:pPr>
              <w:spacing w:line="240" w:lineRule="auto"/>
              <w:jc w:val="left"/>
              <w:rPr>
                <w:sz w:val="20"/>
                <w:szCs w:val="20"/>
                <w:lang w:val="en-US"/>
              </w:rPr>
            </w:pPr>
            <w:r w:rsidRPr="00FE4B17">
              <w:rPr>
                <w:sz w:val="20"/>
                <w:szCs w:val="20"/>
                <w:lang w:val="en-US"/>
              </w:rPr>
              <w:t>Team 4 similarity</w:t>
            </w:r>
          </w:p>
        </w:tc>
        <w:tc>
          <w:tcPr>
            <w:tcW w:w="2365" w:type="dxa"/>
            <w:vAlign w:val="bottom"/>
          </w:tcPr>
          <w:p w14:paraId="23DE6B0F"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164</w:t>
            </w:r>
          </w:p>
        </w:tc>
        <w:tc>
          <w:tcPr>
            <w:tcW w:w="1707" w:type="dxa"/>
            <w:vAlign w:val="bottom"/>
          </w:tcPr>
          <w:p w14:paraId="26BDEAE1"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128</w:t>
            </w:r>
          </w:p>
        </w:tc>
      </w:tr>
      <w:tr w:rsidR="008E2CAC" w:rsidRPr="00FE4B17" w14:paraId="350C0BD3" w14:textId="77777777" w:rsidTr="00FD20B3">
        <w:trPr>
          <w:trHeight w:val="20"/>
        </w:trPr>
        <w:tc>
          <w:tcPr>
            <w:tcW w:w="416" w:type="dxa"/>
          </w:tcPr>
          <w:p w14:paraId="1745168D" w14:textId="77777777" w:rsidR="008E2CAC" w:rsidRPr="00FE4B17" w:rsidRDefault="008E2CAC" w:rsidP="00FD20B3">
            <w:pPr>
              <w:spacing w:line="240" w:lineRule="auto"/>
              <w:jc w:val="left"/>
              <w:rPr>
                <w:sz w:val="20"/>
                <w:szCs w:val="20"/>
                <w:lang w:val="en-US"/>
              </w:rPr>
            </w:pPr>
            <w:r w:rsidRPr="00FE4B17">
              <w:rPr>
                <w:sz w:val="20"/>
                <w:szCs w:val="20"/>
                <w:lang w:val="en-US"/>
              </w:rPr>
              <w:t>9</w:t>
            </w:r>
          </w:p>
        </w:tc>
        <w:tc>
          <w:tcPr>
            <w:tcW w:w="4354" w:type="dxa"/>
          </w:tcPr>
          <w:p w14:paraId="507ED0C0" w14:textId="77777777" w:rsidR="008E2CAC" w:rsidRPr="00FE4B17" w:rsidRDefault="008E2CAC" w:rsidP="00FD20B3">
            <w:pPr>
              <w:spacing w:line="240" w:lineRule="auto"/>
              <w:jc w:val="left"/>
              <w:rPr>
                <w:sz w:val="20"/>
                <w:szCs w:val="20"/>
                <w:lang w:val="en-US"/>
              </w:rPr>
            </w:pPr>
            <w:r w:rsidRPr="00FE4B17">
              <w:rPr>
                <w:sz w:val="20"/>
                <w:szCs w:val="20"/>
                <w:lang w:val="en-US"/>
              </w:rPr>
              <w:t>Joint tenure entrainment</w:t>
            </w:r>
          </w:p>
        </w:tc>
        <w:tc>
          <w:tcPr>
            <w:tcW w:w="2365" w:type="dxa"/>
            <w:vAlign w:val="bottom"/>
          </w:tcPr>
          <w:p w14:paraId="2C1B3210"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18</w:t>
            </w:r>
          </w:p>
        </w:tc>
        <w:tc>
          <w:tcPr>
            <w:tcW w:w="1707" w:type="dxa"/>
            <w:vAlign w:val="bottom"/>
          </w:tcPr>
          <w:p w14:paraId="2A5C6143"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30</w:t>
            </w:r>
          </w:p>
        </w:tc>
      </w:tr>
      <w:tr w:rsidR="008E2CAC" w:rsidRPr="00FE4B17" w14:paraId="035FF842" w14:textId="77777777" w:rsidTr="00FD20B3">
        <w:trPr>
          <w:trHeight w:val="20"/>
        </w:trPr>
        <w:tc>
          <w:tcPr>
            <w:tcW w:w="416" w:type="dxa"/>
          </w:tcPr>
          <w:p w14:paraId="2A2E783E" w14:textId="77777777" w:rsidR="008E2CAC" w:rsidRPr="00FE4B17" w:rsidRDefault="008E2CAC" w:rsidP="00FD20B3">
            <w:pPr>
              <w:spacing w:line="240" w:lineRule="auto"/>
              <w:jc w:val="left"/>
              <w:rPr>
                <w:sz w:val="6"/>
                <w:szCs w:val="6"/>
                <w:lang w:val="en-US"/>
              </w:rPr>
            </w:pPr>
          </w:p>
        </w:tc>
        <w:tc>
          <w:tcPr>
            <w:tcW w:w="4354" w:type="dxa"/>
          </w:tcPr>
          <w:p w14:paraId="53C7AD27" w14:textId="77777777" w:rsidR="008E2CAC" w:rsidRPr="00FE4B17" w:rsidRDefault="008E2CAC" w:rsidP="00FD20B3">
            <w:pPr>
              <w:spacing w:line="240" w:lineRule="auto"/>
              <w:jc w:val="left"/>
              <w:rPr>
                <w:sz w:val="6"/>
                <w:szCs w:val="6"/>
                <w:lang w:val="en-US"/>
              </w:rPr>
            </w:pPr>
          </w:p>
        </w:tc>
        <w:tc>
          <w:tcPr>
            <w:tcW w:w="2365" w:type="dxa"/>
          </w:tcPr>
          <w:p w14:paraId="2E4A87B6" w14:textId="77777777" w:rsidR="008E2CAC" w:rsidRPr="00FE4B17" w:rsidRDefault="008E2CAC" w:rsidP="00FD20B3">
            <w:pPr>
              <w:spacing w:line="240" w:lineRule="auto"/>
              <w:rPr>
                <w:b/>
                <w:sz w:val="10"/>
                <w:szCs w:val="20"/>
                <w:lang w:val="en-US"/>
              </w:rPr>
            </w:pPr>
          </w:p>
        </w:tc>
        <w:tc>
          <w:tcPr>
            <w:tcW w:w="1707" w:type="dxa"/>
          </w:tcPr>
          <w:p w14:paraId="7C452316" w14:textId="77777777" w:rsidR="008E2CAC" w:rsidRPr="00FE4B17" w:rsidRDefault="008E2CAC" w:rsidP="00FD20B3">
            <w:pPr>
              <w:spacing w:line="240" w:lineRule="auto"/>
              <w:jc w:val="center"/>
              <w:rPr>
                <w:b/>
                <w:sz w:val="10"/>
                <w:szCs w:val="20"/>
                <w:lang w:val="en-US"/>
              </w:rPr>
            </w:pPr>
          </w:p>
        </w:tc>
      </w:tr>
      <w:tr w:rsidR="008E2CAC" w:rsidRPr="00FE4B17" w14:paraId="19E2517A" w14:textId="77777777" w:rsidTr="00FD20B3">
        <w:trPr>
          <w:trHeight w:val="20"/>
        </w:trPr>
        <w:tc>
          <w:tcPr>
            <w:tcW w:w="416" w:type="dxa"/>
          </w:tcPr>
          <w:p w14:paraId="13C3B9CC" w14:textId="77777777" w:rsidR="008E2CAC" w:rsidRPr="00FE4B17" w:rsidRDefault="008E2CAC" w:rsidP="00FD20B3">
            <w:pPr>
              <w:spacing w:line="240" w:lineRule="auto"/>
              <w:jc w:val="left"/>
              <w:rPr>
                <w:b/>
                <w:sz w:val="20"/>
                <w:szCs w:val="20"/>
                <w:lang w:val="en-US"/>
              </w:rPr>
            </w:pPr>
          </w:p>
        </w:tc>
        <w:tc>
          <w:tcPr>
            <w:tcW w:w="4354" w:type="dxa"/>
          </w:tcPr>
          <w:p w14:paraId="56BB74F7" w14:textId="77777777" w:rsidR="008E2CAC" w:rsidRPr="00FE4B17" w:rsidRDefault="008E2CAC" w:rsidP="00FD20B3">
            <w:pPr>
              <w:spacing w:line="240" w:lineRule="auto"/>
              <w:jc w:val="left"/>
              <w:rPr>
                <w:b/>
                <w:sz w:val="20"/>
                <w:szCs w:val="20"/>
                <w:lang w:val="en-US"/>
              </w:rPr>
            </w:pPr>
            <w:r w:rsidRPr="00FE4B17">
              <w:rPr>
                <w:b/>
                <w:sz w:val="20"/>
                <w:szCs w:val="20"/>
                <w:lang w:val="en-US"/>
              </w:rPr>
              <w:t>Network self-organizing control effects</w:t>
            </w:r>
          </w:p>
        </w:tc>
        <w:tc>
          <w:tcPr>
            <w:tcW w:w="2365" w:type="dxa"/>
          </w:tcPr>
          <w:p w14:paraId="708307DC" w14:textId="77777777" w:rsidR="008E2CAC" w:rsidRPr="00FE4B17" w:rsidRDefault="008E2CAC" w:rsidP="00FD20B3">
            <w:pPr>
              <w:spacing w:line="240" w:lineRule="auto"/>
              <w:jc w:val="center"/>
              <w:rPr>
                <w:sz w:val="20"/>
                <w:szCs w:val="20"/>
                <w:lang w:val="en-US"/>
              </w:rPr>
            </w:pPr>
          </w:p>
        </w:tc>
        <w:tc>
          <w:tcPr>
            <w:tcW w:w="1707" w:type="dxa"/>
          </w:tcPr>
          <w:p w14:paraId="6DD184D8" w14:textId="77777777" w:rsidR="008E2CAC" w:rsidRPr="00FE4B17" w:rsidRDefault="008E2CAC" w:rsidP="00FD20B3">
            <w:pPr>
              <w:spacing w:line="240" w:lineRule="auto"/>
              <w:jc w:val="center"/>
              <w:rPr>
                <w:sz w:val="20"/>
                <w:szCs w:val="20"/>
                <w:lang w:val="en-US"/>
              </w:rPr>
            </w:pPr>
          </w:p>
        </w:tc>
      </w:tr>
      <w:tr w:rsidR="008E2CAC" w:rsidRPr="00FE4B17" w14:paraId="65BD771A" w14:textId="77777777" w:rsidTr="00FD20B3">
        <w:trPr>
          <w:trHeight w:val="20"/>
        </w:trPr>
        <w:tc>
          <w:tcPr>
            <w:tcW w:w="416" w:type="dxa"/>
          </w:tcPr>
          <w:p w14:paraId="1A5C644E" w14:textId="77777777" w:rsidR="008E2CAC" w:rsidRPr="00FE4B17" w:rsidRDefault="008E2CAC" w:rsidP="00FD20B3">
            <w:pPr>
              <w:spacing w:line="240" w:lineRule="auto"/>
              <w:jc w:val="left"/>
              <w:rPr>
                <w:sz w:val="20"/>
                <w:szCs w:val="20"/>
                <w:lang w:val="en-US"/>
              </w:rPr>
            </w:pPr>
            <w:r w:rsidRPr="00FE4B17">
              <w:rPr>
                <w:sz w:val="20"/>
                <w:szCs w:val="20"/>
                <w:lang w:val="en-US"/>
              </w:rPr>
              <w:t>10</w:t>
            </w:r>
          </w:p>
        </w:tc>
        <w:tc>
          <w:tcPr>
            <w:tcW w:w="4354" w:type="dxa"/>
          </w:tcPr>
          <w:p w14:paraId="6580B38A" w14:textId="77777777" w:rsidR="008E2CAC" w:rsidRPr="00FE4B17" w:rsidRDefault="008E2CAC" w:rsidP="00FD20B3">
            <w:pPr>
              <w:spacing w:line="240" w:lineRule="auto"/>
              <w:jc w:val="left"/>
              <w:rPr>
                <w:sz w:val="20"/>
                <w:szCs w:val="20"/>
                <w:lang w:val="en-US"/>
              </w:rPr>
            </w:pPr>
            <w:r w:rsidRPr="00FE4B17">
              <w:rPr>
                <w:sz w:val="20"/>
                <w:szCs w:val="20"/>
                <w:lang w:val="en-US"/>
              </w:rPr>
              <w:t>Arc</w:t>
            </w:r>
          </w:p>
        </w:tc>
        <w:tc>
          <w:tcPr>
            <w:tcW w:w="2365" w:type="dxa"/>
            <w:vAlign w:val="bottom"/>
          </w:tcPr>
          <w:p w14:paraId="15749F9C"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1.3513</w:t>
            </w:r>
          </w:p>
        </w:tc>
        <w:tc>
          <w:tcPr>
            <w:tcW w:w="1707" w:type="dxa"/>
            <w:vAlign w:val="bottom"/>
          </w:tcPr>
          <w:p w14:paraId="361BDB6B"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882</w:t>
            </w:r>
          </w:p>
        </w:tc>
      </w:tr>
      <w:tr w:rsidR="008E2CAC" w:rsidRPr="00FE4B17" w14:paraId="09B6B3C4" w14:textId="77777777" w:rsidTr="00FD20B3">
        <w:trPr>
          <w:trHeight w:val="20"/>
        </w:trPr>
        <w:tc>
          <w:tcPr>
            <w:tcW w:w="416" w:type="dxa"/>
          </w:tcPr>
          <w:p w14:paraId="308F1B7B" w14:textId="77777777" w:rsidR="008E2CAC" w:rsidRPr="00FE4B17" w:rsidRDefault="008E2CAC" w:rsidP="00FD20B3">
            <w:pPr>
              <w:spacing w:line="240" w:lineRule="auto"/>
              <w:jc w:val="left"/>
              <w:rPr>
                <w:sz w:val="20"/>
                <w:szCs w:val="20"/>
                <w:lang w:val="en-US"/>
              </w:rPr>
            </w:pPr>
            <w:r w:rsidRPr="00FE4B17">
              <w:rPr>
                <w:sz w:val="20"/>
                <w:szCs w:val="20"/>
                <w:lang w:val="en-US"/>
              </w:rPr>
              <w:t>11</w:t>
            </w:r>
          </w:p>
        </w:tc>
        <w:tc>
          <w:tcPr>
            <w:tcW w:w="4354" w:type="dxa"/>
          </w:tcPr>
          <w:p w14:paraId="7D1DFAE6" w14:textId="77777777" w:rsidR="008E2CAC" w:rsidRPr="00FE4B17" w:rsidRDefault="008E2CAC" w:rsidP="00FD20B3">
            <w:pPr>
              <w:spacing w:line="240" w:lineRule="auto"/>
              <w:jc w:val="left"/>
              <w:rPr>
                <w:sz w:val="20"/>
                <w:szCs w:val="20"/>
                <w:lang w:val="en-US"/>
              </w:rPr>
            </w:pPr>
            <w:r w:rsidRPr="00FE4B17">
              <w:rPr>
                <w:sz w:val="20"/>
                <w:szCs w:val="20"/>
                <w:lang w:val="en-US"/>
              </w:rPr>
              <w:t>Reciprocity</w:t>
            </w:r>
          </w:p>
        </w:tc>
        <w:tc>
          <w:tcPr>
            <w:tcW w:w="2365" w:type="dxa"/>
            <w:vAlign w:val="bottom"/>
          </w:tcPr>
          <w:p w14:paraId="022F32C2"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6698</w:t>
            </w:r>
          </w:p>
        </w:tc>
        <w:tc>
          <w:tcPr>
            <w:tcW w:w="1707" w:type="dxa"/>
            <w:vAlign w:val="bottom"/>
          </w:tcPr>
          <w:p w14:paraId="67BAF0D9"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985</w:t>
            </w:r>
          </w:p>
        </w:tc>
      </w:tr>
      <w:tr w:rsidR="008E2CAC" w:rsidRPr="00FE4B17" w14:paraId="01A9FF4A" w14:textId="77777777" w:rsidTr="00FD20B3">
        <w:trPr>
          <w:trHeight w:val="20"/>
        </w:trPr>
        <w:tc>
          <w:tcPr>
            <w:tcW w:w="416" w:type="dxa"/>
          </w:tcPr>
          <w:p w14:paraId="411B2525" w14:textId="77777777" w:rsidR="008E2CAC" w:rsidRPr="00FE4B17" w:rsidRDefault="008E2CAC" w:rsidP="00FD20B3">
            <w:pPr>
              <w:spacing w:line="240" w:lineRule="auto"/>
              <w:jc w:val="left"/>
              <w:rPr>
                <w:sz w:val="20"/>
                <w:szCs w:val="20"/>
                <w:lang w:val="en-US"/>
              </w:rPr>
            </w:pPr>
            <w:r w:rsidRPr="00FE4B17">
              <w:rPr>
                <w:sz w:val="20"/>
                <w:szCs w:val="20"/>
                <w:lang w:val="en-US"/>
              </w:rPr>
              <w:t>12</w:t>
            </w:r>
          </w:p>
        </w:tc>
        <w:tc>
          <w:tcPr>
            <w:tcW w:w="4354" w:type="dxa"/>
            <w:vAlign w:val="center"/>
          </w:tcPr>
          <w:p w14:paraId="496CC618" w14:textId="7B3376CD" w:rsidR="008E2CAC" w:rsidRPr="00FE4B17" w:rsidRDefault="0059145A" w:rsidP="00FD20B3">
            <w:pPr>
              <w:spacing w:line="240" w:lineRule="auto"/>
              <w:jc w:val="left"/>
              <w:rPr>
                <w:sz w:val="20"/>
                <w:szCs w:val="20"/>
                <w:lang w:val="en-US"/>
              </w:rPr>
            </w:pPr>
            <w:r>
              <w:rPr>
                <w:sz w:val="20"/>
                <w:szCs w:val="20"/>
                <w:lang w:val="en-US"/>
              </w:rPr>
              <w:t>Knowledge-</w:t>
            </w:r>
            <w:r w:rsidR="008E2CAC" w:rsidRPr="00FE4B17">
              <w:rPr>
                <w:sz w:val="20"/>
                <w:szCs w:val="20"/>
                <w:lang w:val="en-US"/>
              </w:rPr>
              <w:t>seeking two-star</w:t>
            </w:r>
          </w:p>
        </w:tc>
        <w:tc>
          <w:tcPr>
            <w:tcW w:w="2365" w:type="dxa"/>
            <w:vAlign w:val="bottom"/>
          </w:tcPr>
          <w:p w14:paraId="6CF875C3"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66*</w:t>
            </w:r>
          </w:p>
        </w:tc>
        <w:tc>
          <w:tcPr>
            <w:tcW w:w="1707" w:type="dxa"/>
            <w:vAlign w:val="bottom"/>
          </w:tcPr>
          <w:p w14:paraId="12CA9B06"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6</w:t>
            </w:r>
          </w:p>
        </w:tc>
      </w:tr>
      <w:tr w:rsidR="008E2CAC" w:rsidRPr="00FE4B17" w14:paraId="25F8C356" w14:textId="77777777" w:rsidTr="00FD20B3">
        <w:trPr>
          <w:trHeight w:val="20"/>
        </w:trPr>
        <w:tc>
          <w:tcPr>
            <w:tcW w:w="416" w:type="dxa"/>
          </w:tcPr>
          <w:p w14:paraId="71B35FA5" w14:textId="77777777" w:rsidR="008E2CAC" w:rsidRPr="00FE4B17" w:rsidRDefault="008E2CAC" w:rsidP="00FD20B3">
            <w:pPr>
              <w:spacing w:line="240" w:lineRule="auto"/>
              <w:jc w:val="left"/>
              <w:rPr>
                <w:sz w:val="20"/>
                <w:szCs w:val="20"/>
                <w:lang w:val="en-US"/>
              </w:rPr>
            </w:pPr>
            <w:r w:rsidRPr="00FE4B17">
              <w:rPr>
                <w:sz w:val="20"/>
                <w:szCs w:val="20"/>
                <w:lang w:val="en-US"/>
              </w:rPr>
              <w:t>13</w:t>
            </w:r>
          </w:p>
        </w:tc>
        <w:tc>
          <w:tcPr>
            <w:tcW w:w="4354" w:type="dxa"/>
            <w:vAlign w:val="center"/>
          </w:tcPr>
          <w:p w14:paraId="09692BC4" w14:textId="6D5AAABF" w:rsidR="008E2CAC" w:rsidRPr="00FE4B17" w:rsidRDefault="0059145A" w:rsidP="00FD20B3">
            <w:pPr>
              <w:spacing w:line="240" w:lineRule="auto"/>
              <w:jc w:val="left"/>
              <w:rPr>
                <w:sz w:val="20"/>
                <w:szCs w:val="20"/>
                <w:lang w:val="en-US"/>
              </w:rPr>
            </w:pPr>
            <w:r>
              <w:rPr>
                <w:sz w:val="20"/>
                <w:szCs w:val="20"/>
                <w:lang w:val="en-US"/>
              </w:rPr>
              <w:t>Knowledge-</w:t>
            </w:r>
            <w:r w:rsidR="004C7949">
              <w:rPr>
                <w:sz w:val="20"/>
                <w:szCs w:val="20"/>
                <w:lang w:val="en-US"/>
              </w:rPr>
              <w:t>providing two</w:t>
            </w:r>
            <w:r w:rsidR="008E2CAC" w:rsidRPr="00FE4B17">
              <w:rPr>
                <w:sz w:val="20"/>
                <w:szCs w:val="20"/>
                <w:lang w:val="en-US"/>
              </w:rPr>
              <w:t>-star</w:t>
            </w:r>
          </w:p>
        </w:tc>
        <w:tc>
          <w:tcPr>
            <w:tcW w:w="2365" w:type="dxa"/>
            <w:vAlign w:val="bottom"/>
          </w:tcPr>
          <w:p w14:paraId="22C0AFBC"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54*</w:t>
            </w:r>
          </w:p>
        </w:tc>
        <w:tc>
          <w:tcPr>
            <w:tcW w:w="1707" w:type="dxa"/>
            <w:vAlign w:val="bottom"/>
          </w:tcPr>
          <w:p w14:paraId="5522753F"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7</w:t>
            </w:r>
          </w:p>
        </w:tc>
      </w:tr>
      <w:tr w:rsidR="008E2CAC" w:rsidRPr="00FE4B17" w14:paraId="3FFBE2AE" w14:textId="77777777" w:rsidTr="00FD20B3">
        <w:trPr>
          <w:trHeight w:val="20"/>
        </w:trPr>
        <w:tc>
          <w:tcPr>
            <w:tcW w:w="416" w:type="dxa"/>
          </w:tcPr>
          <w:p w14:paraId="536A7EBA" w14:textId="77777777" w:rsidR="008E2CAC" w:rsidRPr="00FE4B17" w:rsidRDefault="008E2CAC" w:rsidP="00FD20B3">
            <w:pPr>
              <w:spacing w:line="240" w:lineRule="auto"/>
              <w:jc w:val="left"/>
              <w:rPr>
                <w:sz w:val="20"/>
                <w:szCs w:val="20"/>
                <w:lang w:val="en-US"/>
              </w:rPr>
            </w:pPr>
            <w:r w:rsidRPr="00FE4B17">
              <w:rPr>
                <w:sz w:val="20"/>
                <w:szCs w:val="20"/>
                <w:lang w:val="en-US"/>
              </w:rPr>
              <w:t>14</w:t>
            </w:r>
          </w:p>
        </w:tc>
        <w:tc>
          <w:tcPr>
            <w:tcW w:w="4354" w:type="dxa"/>
            <w:vAlign w:val="center"/>
          </w:tcPr>
          <w:p w14:paraId="378C8029" w14:textId="77777777" w:rsidR="008E2CAC" w:rsidRPr="00FE4B17" w:rsidRDefault="008E2CAC" w:rsidP="00FD20B3">
            <w:pPr>
              <w:spacing w:line="240" w:lineRule="auto"/>
              <w:jc w:val="left"/>
              <w:rPr>
                <w:sz w:val="20"/>
                <w:szCs w:val="20"/>
                <w:lang w:val="en-US"/>
              </w:rPr>
            </w:pPr>
            <w:r w:rsidRPr="00FE4B17">
              <w:rPr>
                <w:sz w:val="20"/>
                <w:szCs w:val="20"/>
                <w:lang w:val="en-US"/>
              </w:rPr>
              <w:t>Brokerage</w:t>
            </w:r>
          </w:p>
        </w:tc>
        <w:tc>
          <w:tcPr>
            <w:tcW w:w="2365" w:type="dxa"/>
            <w:vAlign w:val="bottom"/>
          </w:tcPr>
          <w:p w14:paraId="241D6F86"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55*</w:t>
            </w:r>
          </w:p>
        </w:tc>
        <w:tc>
          <w:tcPr>
            <w:tcW w:w="1707" w:type="dxa"/>
            <w:vAlign w:val="bottom"/>
          </w:tcPr>
          <w:p w14:paraId="184C3E3A"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05</w:t>
            </w:r>
          </w:p>
        </w:tc>
      </w:tr>
      <w:tr w:rsidR="008E2CAC" w:rsidRPr="00FE4B17" w14:paraId="5F097796" w14:textId="77777777" w:rsidTr="00FD20B3">
        <w:trPr>
          <w:trHeight w:val="20"/>
        </w:trPr>
        <w:tc>
          <w:tcPr>
            <w:tcW w:w="416" w:type="dxa"/>
          </w:tcPr>
          <w:p w14:paraId="3D33FC1C" w14:textId="77777777" w:rsidR="008E2CAC" w:rsidRPr="00FE4B17" w:rsidRDefault="008E2CAC" w:rsidP="00FD20B3">
            <w:pPr>
              <w:spacing w:line="240" w:lineRule="auto"/>
              <w:jc w:val="left"/>
              <w:rPr>
                <w:sz w:val="20"/>
                <w:szCs w:val="20"/>
                <w:lang w:val="en-US"/>
              </w:rPr>
            </w:pPr>
            <w:r w:rsidRPr="00FE4B17">
              <w:rPr>
                <w:sz w:val="20"/>
                <w:szCs w:val="20"/>
                <w:lang w:val="en-US"/>
              </w:rPr>
              <w:t>15</w:t>
            </w:r>
          </w:p>
        </w:tc>
        <w:tc>
          <w:tcPr>
            <w:tcW w:w="4354" w:type="dxa"/>
            <w:vAlign w:val="center"/>
          </w:tcPr>
          <w:p w14:paraId="0E5BA248" w14:textId="34071BB6" w:rsidR="008E2CAC" w:rsidRPr="00FE4B17" w:rsidRDefault="0059145A" w:rsidP="00FD20B3">
            <w:pPr>
              <w:spacing w:line="240" w:lineRule="auto"/>
              <w:jc w:val="left"/>
              <w:rPr>
                <w:sz w:val="20"/>
                <w:szCs w:val="20"/>
                <w:lang w:val="en-US"/>
              </w:rPr>
            </w:pPr>
            <w:r>
              <w:rPr>
                <w:sz w:val="20"/>
                <w:szCs w:val="20"/>
                <w:lang w:val="en-US"/>
              </w:rPr>
              <w:t>Knowledge-</w:t>
            </w:r>
            <w:r w:rsidR="008E2CAC" w:rsidRPr="00FE4B17">
              <w:rPr>
                <w:sz w:val="20"/>
                <w:szCs w:val="20"/>
                <w:lang w:val="en-US"/>
              </w:rPr>
              <w:t>seeking centralization</w:t>
            </w:r>
          </w:p>
        </w:tc>
        <w:tc>
          <w:tcPr>
            <w:tcW w:w="2365" w:type="dxa"/>
            <w:vAlign w:val="bottom"/>
          </w:tcPr>
          <w:p w14:paraId="6C6D4B0B"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1.889*</w:t>
            </w:r>
          </w:p>
        </w:tc>
        <w:tc>
          <w:tcPr>
            <w:tcW w:w="1707" w:type="dxa"/>
            <w:vAlign w:val="bottom"/>
          </w:tcPr>
          <w:p w14:paraId="37E4C940"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384</w:t>
            </w:r>
          </w:p>
        </w:tc>
      </w:tr>
      <w:tr w:rsidR="008E2CAC" w:rsidRPr="00FE4B17" w14:paraId="0E76666E" w14:textId="77777777" w:rsidTr="00FD20B3">
        <w:trPr>
          <w:trHeight w:val="20"/>
        </w:trPr>
        <w:tc>
          <w:tcPr>
            <w:tcW w:w="416" w:type="dxa"/>
          </w:tcPr>
          <w:p w14:paraId="093D9F72" w14:textId="77777777" w:rsidR="008E2CAC" w:rsidRPr="00FE4B17" w:rsidRDefault="008E2CAC" w:rsidP="00FD20B3">
            <w:pPr>
              <w:spacing w:line="240" w:lineRule="auto"/>
              <w:jc w:val="left"/>
              <w:rPr>
                <w:sz w:val="20"/>
                <w:szCs w:val="20"/>
                <w:lang w:val="en-US"/>
              </w:rPr>
            </w:pPr>
            <w:r w:rsidRPr="00FE4B17">
              <w:rPr>
                <w:sz w:val="20"/>
                <w:szCs w:val="20"/>
                <w:lang w:val="en-US"/>
              </w:rPr>
              <w:t>16</w:t>
            </w:r>
          </w:p>
        </w:tc>
        <w:tc>
          <w:tcPr>
            <w:tcW w:w="4354" w:type="dxa"/>
            <w:vAlign w:val="center"/>
          </w:tcPr>
          <w:p w14:paraId="1C1A85C0" w14:textId="3C6FBFF4" w:rsidR="008E2CAC" w:rsidRPr="00FE4B17" w:rsidRDefault="0059145A" w:rsidP="00FD20B3">
            <w:pPr>
              <w:spacing w:line="240" w:lineRule="auto"/>
              <w:jc w:val="left"/>
              <w:rPr>
                <w:sz w:val="20"/>
                <w:szCs w:val="20"/>
                <w:lang w:val="en-US"/>
              </w:rPr>
            </w:pPr>
            <w:r>
              <w:rPr>
                <w:sz w:val="20"/>
                <w:szCs w:val="20"/>
                <w:lang w:val="en-US"/>
              </w:rPr>
              <w:t>Knowledge-</w:t>
            </w:r>
            <w:r w:rsidR="008E2CAC" w:rsidRPr="00FE4B17">
              <w:rPr>
                <w:sz w:val="20"/>
                <w:szCs w:val="20"/>
                <w:lang w:val="en-US"/>
              </w:rPr>
              <w:t>providing centralization</w:t>
            </w:r>
          </w:p>
        </w:tc>
        <w:tc>
          <w:tcPr>
            <w:tcW w:w="2365" w:type="dxa"/>
            <w:vAlign w:val="bottom"/>
          </w:tcPr>
          <w:p w14:paraId="4089C61B"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687*</w:t>
            </w:r>
          </w:p>
        </w:tc>
        <w:tc>
          <w:tcPr>
            <w:tcW w:w="1707" w:type="dxa"/>
            <w:vAlign w:val="bottom"/>
          </w:tcPr>
          <w:p w14:paraId="0081CBDC"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200</w:t>
            </w:r>
          </w:p>
        </w:tc>
      </w:tr>
      <w:tr w:rsidR="008E2CAC" w:rsidRPr="00FE4B17" w14:paraId="62ACCF9C" w14:textId="77777777" w:rsidTr="00FD20B3">
        <w:trPr>
          <w:trHeight w:val="20"/>
        </w:trPr>
        <w:tc>
          <w:tcPr>
            <w:tcW w:w="416" w:type="dxa"/>
          </w:tcPr>
          <w:p w14:paraId="6F444394" w14:textId="77777777" w:rsidR="008E2CAC" w:rsidRPr="00FE4B17" w:rsidRDefault="008E2CAC" w:rsidP="00FD20B3">
            <w:pPr>
              <w:spacing w:line="240" w:lineRule="auto"/>
              <w:jc w:val="left"/>
              <w:rPr>
                <w:sz w:val="20"/>
                <w:szCs w:val="20"/>
                <w:lang w:val="en-US"/>
              </w:rPr>
            </w:pPr>
            <w:r w:rsidRPr="00FE4B17">
              <w:rPr>
                <w:sz w:val="20"/>
                <w:szCs w:val="20"/>
                <w:lang w:val="en-US"/>
              </w:rPr>
              <w:t>17</w:t>
            </w:r>
          </w:p>
        </w:tc>
        <w:tc>
          <w:tcPr>
            <w:tcW w:w="4354" w:type="dxa"/>
            <w:vAlign w:val="center"/>
          </w:tcPr>
          <w:p w14:paraId="28E18442" w14:textId="77777777" w:rsidR="008E2CAC" w:rsidRPr="00FE4B17" w:rsidRDefault="008E2CAC" w:rsidP="00FD20B3">
            <w:pPr>
              <w:spacing w:line="240" w:lineRule="auto"/>
              <w:jc w:val="left"/>
              <w:rPr>
                <w:sz w:val="20"/>
                <w:szCs w:val="20"/>
                <w:lang w:val="en-US"/>
              </w:rPr>
            </w:pPr>
            <w:r w:rsidRPr="00FE4B17">
              <w:rPr>
                <w:sz w:val="20"/>
                <w:szCs w:val="20"/>
                <w:lang w:val="en-US"/>
              </w:rPr>
              <w:t>Indirect connectivity</w:t>
            </w:r>
          </w:p>
        </w:tc>
        <w:tc>
          <w:tcPr>
            <w:tcW w:w="2365" w:type="dxa"/>
            <w:vAlign w:val="bottom"/>
          </w:tcPr>
          <w:p w14:paraId="6E9BA107"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67*</w:t>
            </w:r>
          </w:p>
        </w:tc>
        <w:tc>
          <w:tcPr>
            <w:tcW w:w="1707" w:type="dxa"/>
            <w:vAlign w:val="bottom"/>
          </w:tcPr>
          <w:p w14:paraId="637D8D91"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12</w:t>
            </w:r>
          </w:p>
        </w:tc>
      </w:tr>
      <w:tr w:rsidR="008E2CAC" w:rsidRPr="00FE4B17" w14:paraId="3D2A7997" w14:textId="77777777" w:rsidTr="00FD20B3">
        <w:trPr>
          <w:trHeight w:val="20"/>
        </w:trPr>
        <w:tc>
          <w:tcPr>
            <w:tcW w:w="416" w:type="dxa"/>
          </w:tcPr>
          <w:p w14:paraId="1AA58F02" w14:textId="77777777" w:rsidR="008E2CAC" w:rsidRPr="00FE4B17" w:rsidRDefault="008E2CAC" w:rsidP="00FD20B3">
            <w:pPr>
              <w:spacing w:line="240" w:lineRule="auto"/>
              <w:jc w:val="left"/>
              <w:rPr>
                <w:sz w:val="20"/>
                <w:szCs w:val="20"/>
                <w:lang w:val="en-US"/>
              </w:rPr>
            </w:pPr>
            <w:r w:rsidRPr="00FE4B17">
              <w:rPr>
                <w:sz w:val="20"/>
                <w:szCs w:val="20"/>
                <w:lang w:val="en-US"/>
              </w:rPr>
              <w:t>18</w:t>
            </w:r>
          </w:p>
        </w:tc>
        <w:tc>
          <w:tcPr>
            <w:tcW w:w="4354" w:type="dxa"/>
            <w:vAlign w:val="center"/>
          </w:tcPr>
          <w:p w14:paraId="5C6BF274" w14:textId="77777777" w:rsidR="008E2CAC" w:rsidRPr="00FE4B17" w:rsidRDefault="008E2CAC" w:rsidP="00FD20B3">
            <w:pPr>
              <w:spacing w:line="240" w:lineRule="auto"/>
              <w:jc w:val="left"/>
              <w:rPr>
                <w:sz w:val="20"/>
                <w:szCs w:val="20"/>
                <w:lang w:val="en-US"/>
              </w:rPr>
            </w:pPr>
            <w:r w:rsidRPr="00FE4B17">
              <w:rPr>
                <w:sz w:val="20"/>
                <w:szCs w:val="20"/>
                <w:lang w:val="en-US"/>
              </w:rPr>
              <w:t>Transitivity</w:t>
            </w:r>
          </w:p>
        </w:tc>
        <w:tc>
          <w:tcPr>
            <w:tcW w:w="2365" w:type="dxa"/>
            <w:vAlign w:val="bottom"/>
          </w:tcPr>
          <w:p w14:paraId="344124DB"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1.153*</w:t>
            </w:r>
          </w:p>
        </w:tc>
        <w:tc>
          <w:tcPr>
            <w:tcW w:w="1707" w:type="dxa"/>
            <w:vAlign w:val="bottom"/>
          </w:tcPr>
          <w:p w14:paraId="422FC1CC" w14:textId="77777777" w:rsidR="008E2CAC" w:rsidRPr="00FE4B17" w:rsidRDefault="008E2CAC" w:rsidP="00FD20B3">
            <w:pPr>
              <w:spacing w:line="240" w:lineRule="auto"/>
              <w:jc w:val="center"/>
              <w:rPr>
                <w:color w:val="000000"/>
                <w:sz w:val="20"/>
                <w:szCs w:val="22"/>
                <w:lang w:val="en-US"/>
              </w:rPr>
            </w:pPr>
            <w:r w:rsidRPr="00FE4B17">
              <w:rPr>
                <w:color w:val="000000"/>
                <w:sz w:val="20"/>
                <w:szCs w:val="22"/>
                <w:lang w:val="en-US"/>
              </w:rPr>
              <w:t>0.076</w:t>
            </w:r>
          </w:p>
        </w:tc>
      </w:tr>
    </w:tbl>
    <w:p w14:paraId="1C22E314" w14:textId="1ADFF2F4" w:rsidR="00154442" w:rsidRPr="00FE4B17" w:rsidRDefault="008E2CAC" w:rsidP="008E2CAC">
      <w:pPr>
        <w:spacing w:line="240" w:lineRule="auto"/>
        <w:rPr>
          <w:rFonts w:eastAsia="TimesNewRomanPSMT"/>
          <w:sz w:val="20"/>
          <w:szCs w:val="20"/>
          <w:lang w:val="en-US"/>
        </w:rPr>
        <w:sectPr w:rsidR="00154442" w:rsidRPr="00FE4B17" w:rsidSect="00C62B04">
          <w:headerReference w:type="default" r:id="rId20"/>
          <w:headerReference w:type="first" r:id="rId21"/>
          <w:type w:val="continuous"/>
          <w:pgSz w:w="12240" w:h="15840" w:code="1"/>
          <w:pgMar w:top="1418" w:right="1418" w:bottom="1418" w:left="1418" w:header="709" w:footer="709" w:gutter="0"/>
          <w:cols w:space="708"/>
          <w:docGrid w:linePitch="360"/>
        </w:sectPr>
      </w:pPr>
      <w:r w:rsidRPr="00FE4B17">
        <w:rPr>
          <w:i/>
          <w:sz w:val="20"/>
          <w:lang w:val="en-US"/>
        </w:rPr>
        <w:t>Note.</w:t>
      </w:r>
      <w:r w:rsidRPr="00FE4B17">
        <w:rPr>
          <w:sz w:val="20"/>
          <w:lang w:val="en-US"/>
        </w:rPr>
        <w:t xml:space="preserve"> </w:t>
      </w:r>
      <w:r w:rsidRPr="00FE4B17">
        <w:rPr>
          <w:b/>
          <w:sz w:val="20"/>
          <w:vertAlign w:val="superscript"/>
          <w:lang w:val="en-US"/>
        </w:rPr>
        <w:t>+</w:t>
      </w:r>
      <w:r w:rsidR="00D512A1" w:rsidRPr="00FE4B17">
        <w:rPr>
          <w:b/>
          <w:sz w:val="20"/>
          <w:vertAlign w:val="superscript"/>
          <w:lang w:val="en-US"/>
        </w:rPr>
        <w:t xml:space="preserve"> </w:t>
      </w:r>
      <w:r w:rsidRPr="00FE4B17">
        <w:rPr>
          <w:sz w:val="20"/>
          <w:szCs w:val="20"/>
          <w:lang w:val="en-US"/>
        </w:rPr>
        <w:t>The effect numbers refer to the numbering used in Table 3; unstandardized estimates;</w:t>
      </w:r>
      <w:r w:rsidRPr="00FE4B17">
        <w:rPr>
          <w:rFonts w:eastAsia="TimesNewRomanPSMT"/>
          <w:sz w:val="20"/>
          <w:szCs w:val="20"/>
          <w:lang w:val="en-US"/>
        </w:rPr>
        <w:t xml:space="preserve"> two-tailed significance tests are reported; *</w:t>
      </w:r>
      <w:r w:rsidRPr="00FE4B17">
        <w:rPr>
          <w:rFonts w:eastAsia="TimesNewRomanPSMT"/>
          <w:i/>
          <w:sz w:val="20"/>
          <w:szCs w:val="20"/>
          <w:lang w:val="en-US"/>
        </w:rPr>
        <w:t>p</w:t>
      </w:r>
      <w:r w:rsidRPr="00FE4B17">
        <w:rPr>
          <w:rFonts w:eastAsia="TimesNewRomanPSMT"/>
          <w:sz w:val="20"/>
          <w:szCs w:val="20"/>
          <w:lang w:val="en-US"/>
        </w:rPr>
        <w:t xml:space="preserve"> &lt; .05.</w:t>
      </w:r>
    </w:p>
    <w:p w14:paraId="19DA9D42" w14:textId="77777777" w:rsidR="007450B8" w:rsidRPr="00FE4B17" w:rsidRDefault="007450B8" w:rsidP="007450B8">
      <w:pPr>
        <w:keepNext/>
        <w:keepLines/>
        <w:spacing w:line="240" w:lineRule="auto"/>
        <w:jc w:val="center"/>
        <w:outlineLvl w:val="0"/>
        <w:rPr>
          <w:b/>
          <w:lang w:val="en-US" w:eastAsia="en-AU"/>
        </w:rPr>
      </w:pPr>
      <w:r w:rsidRPr="00FE4B17">
        <w:rPr>
          <w:b/>
          <w:lang w:val="en-US" w:eastAsia="en-AU"/>
        </w:rPr>
        <w:lastRenderedPageBreak/>
        <w:t>TABLE 5</w:t>
      </w:r>
    </w:p>
    <w:p w14:paraId="72CFBF52" w14:textId="77777777" w:rsidR="007450B8" w:rsidRPr="00FE4B17" w:rsidRDefault="007450B8" w:rsidP="007450B8">
      <w:pPr>
        <w:spacing w:line="240" w:lineRule="auto"/>
        <w:jc w:val="center"/>
        <w:rPr>
          <w:b/>
          <w:lang w:val="en-US" w:eastAsia="en-AU"/>
        </w:rPr>
      </w:pPr>
      <w:r w:rsidRPr="00FE4B17">
        <w:rPr>
          <w:b/>
          <w:lang w:val="en-US" w:eastAsia="en-AU"/>
        </w:rPr>
        <w:t>Summary of Findings</w:t>
      </w:r>
    </w:p>
    <w:tbl>
      <w:tblPr>
        <w:tblW w:w="5236" w:type="pct"/>
        <w:jc w:val="center"/>
        <w:tblCellMar>
          <w:left w:w="0" w:type="dxa"/>
          <w:right w:w="0" w:type="dxa"/>
        </w:tblCellMar>
        <w:tblLook w:val="0420" w:firstRow="1" w:lastRow="0" w:firstColumn="0" w:lastColumn="0" w:noHBand="0" w:noVBand="1"/>
      </w:tblPr>
      <w:tblGrid>
        <w:gridCol w:w="1463"/>
        <w:gridCol w:w="1501"/>
        <w:gridCol w:w="1694"/>
        <w:gridCol w:w="3984"/>
        <w:gridCol w:w="4955"/>
      </w:tblGrid>
      <w:tr w:rsidR="007450B8" w:rsidRPr="00FE4B17" w14:paraId="0362E1F4" w14:textId="77777777" w:rsidTr="00CF11BE">
        <w:trPr>
          <w:trHeight w:val="20"/>
          <w:jc w:val="center"/>
        </w:trPr>
        <w:tc>
          <w:tcPr>
            <w:tcW w:w="538" w:type="pc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26EB9E88" w14:textId="77777777" w:rsidR="007450B8" w:rsidRPr="00FE4B17" w:rsidRDefault="007450B8" w:rsidP="00AB6D86">
            <w:pPr>
              <w:spacing w:line="240" w:lineRule="auto"/>
              <w:rPr>
                <w:b/>
                <w:bCs/>
                <w:lang w:val="en-US" w:eastAsia="en-AU"/>
              </w:rPr>
            </w:pPr>
            <w:r w:rsidRPr="00FE4B17">
              <w:rPr>
                <w:b/>
                <w:bCs/>
                <w:lang w:val="en-US" w:eastAsia="en-AU"/>
              </w:rPr>
              <w:t>Perspective</w:t>
            </w:r>
          </w:p>
        </w:tc>
        <w:tc>
          <w:tcPr>
            <w:tcW w:w="552" w:type="pct"/>
            <w:tcBorders>
              <w:top w:val="single" w:sz="8" w:space="0" w:color="000000"/>
              <w:left w:val="single" w:sz="8" w:space="0" w:color="000000"/>
              <w:bottom w:val="single" w:sz="8" w:space="0" w:color="000000"/>
              <w:right w:val="single" w:sz="8" w:space="0" w:color="000000"/>
            </w:tcBorders>
            <w:vAlign w:val="center"/>
          </w:tcPr>
          <w:p w14:paraId="382D970E" w14:textId="77777777" w:rsidR="007450B8" w:rsidRPr="00FE4B17" w:rsidRDefault="007450B8" w:rsidP="00AB6D86">
            <w:pPr>
              <w:spacing w:line="240" w:lineRule="auto"/>
              <w:jc w:val="center"/>
              <w:rPr>
                <w:b/>
                <w:lang w:val="en-US" w:eastAsia="en-GB"/>
              </w:rPr>
            </w:pPr>
            <w:r w:rsidRPr="00FE4B17">
              <w:rPr>
                <w:b/>
                <w:lang w:val="en-US" w:eastAsia="en-GB"/>
              </w:rPr>
              <w:t>Hypothesis</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808D126" w14:textId="77777777" w:rsidR="007450B8" w:rsidRPr="00FE4B17" w:rsidRDefault="007450B8" w:rsidP="00AB6D86">
            <w:pPr>
              <w:spacing w:line="240" w:lineRule="auto"/>
              <w:jc w:val="center"/>
              <w:rPr>
                <w:b/>
                <w:lang w:val="en-US" w:eastAsia="en-GB"/>
              </w:rPr>
            </w:pPr>
            <w:r w:rsidRPr="00FE4B17">
              <w:rPr>
                <w:b/>
                <w:lang w:val="en-US" w:eastAsia="en-GB"/>
              </w:rPr>
              <w:t>Schematic Depiction</w:t>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4C6936" w14:textId="77777777" w:rsidR="007450B8" w:rsidRPr="00FE4B17" w:rsidRDefault="007450B8" w:rsidP="00AB6D86">
            <w:pPr>
              <w:spacing w:line="240" w:lineRule="auto"/>
              <w:ind w:left="-146"/>
              <w:jc w:val="center"/>
              <w:rPr>
                <w:b/>
                <w:bCs/>
                <w:lang w:val="en-US" w:eastAsia="en-AU"/>
              </w:rPr>
            </w:pPr>
            <w:r w:rsidRPr="00FE4B17">
              <w:rPr>
                <w:b/>
                <w:bCs/>
                <w:lang w:val="en-US" w:eastAsia="en-AU"/>
              </w:rPr>
              <w:t>Finding</w:t>
            </w:r>
          </w:p>
        </w:tc>
        <w:tc>
          <w:tcPr>
            <w:tcW w:w="1822" w:type="pct"/>
            <w:tcBorders>
              <w:top w:val="single" w:sz="8" w:space="0" w:color="000000"/>
              <w:left w:val="single" w:sz="8" w:space="0" w:color="000000"/>
              <w:bottom w:val="single" w:sz="8" w:space="0" w:color="000000"/>
              <w:right w:val="single" w:sz="8" w:space="0" w:color="000000"/>
            </w:tcBorders>
            <w:vAlign w:val="center"/>
          </w:tcPr>
          <w:p w14:paraId="2F6CFE41" w14:textId="626496D0" w:rsidR="007450B8" w:rsidRPr="00FE4B17" w:rsidRDefault="007450B8" w:rsidP="00AB6D86">
            <w:pPr>
              <w:tabs>
                <w:tab w:val="left" w:pos="181"/>
              </w:tabs>
              <w:spacing w:line="240" w:lineRule="auto"/>
              <w:jc w:val="center"/>
              <w:rPr>
                <w:b/>
                <w:bCs/>
                <w:lang w:val="en-US" w:eastAsia="en-AU"/>
              </w:rPr>
            </w:pPr>
            <w:r w:rsidRPr="00FE4B17">
              <w:rPr>
                <w:b/>
                <w:bCs/>
                <w:lang w:val="en-US" w:eastAsia="en-AU"/>
              </w:rPr>
              <w:t>Interpretation</w:t>
            </w:r>
          </w:p>
        </w:tc>
      </w:tr>
      <w:tr w:rsidR="008505E8" w:rsidRPr="00FE4B17" w14:paraId="2A89F1D8" w14:textId="77777777" w:rsidTr="00CF11BE">
        <w:trPr>
          <w:trHeight w:val="20"/>
          <w:jc w:val="center"/>
        </w:trPr>
        <w:tc>
          <w:tcPr>
            <w:tcW w:w="538"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0382F50F" w14:textId="77777777" w:rsidR="008505E8" w:rsidRPr="00FE4B17" w:rsidRDefault="008505E8" w:rsidP="008505E8">
            <w:pPr>
              <w:spacing w:line="240" w:lineRule="auto"/>
              <w:rPr>
                <w:bCs/>
                <w:lang w:val="en-US" w:eastAsia="en-AU"/>
              </w:rPr>
            </w:pPr>
            <w:r w:rsidRPr="00FE4B17">
              <w:rPr>
                <w:bCs/>
                <w:lang w:val="en-US" w:eastAsia="en-AU"/>
              </w:rPr>
              <w:t>Focal individual</w:t>
            </w:r>
          </w:p>
        </w:tc>
        <w:tc>
          <w:tcPr>
            <w:tcW w:w="552" w:type="pct"/>
            <w:tcBorders>
              <w:top w:val="single" w:sz="8" w:space="0" w:color="000000"/>
              <w:left w:val="single" w:sz="8" w:space="0" w:color="000000"/>
              <w:bottom w:val="single" w:sz="8" w:space="0" w:color="000000"/>
              <w:right w:val="single" w:sz="8" w:space="0" w:color="000000"/>
            </w:tcBorders>
            <w:vAlign w:val="center"/>
          </w:tcPr>
          <w:p w14:paraId="51FFE264" w14:textId="070ADD6B" w:rsidR="008505E8" w:rsidRPr="00FE4B17" w:rsidRDefault="008505E8" w:rsidP="008505E8">
            <w:pPr>
              <w:spacing w:line="240" w:lineRule="auto"/>
              <w:jc w:val="center"/>
              <w:rPr>
                <w:lang w:val="en-US" w:eastAsia="en-GB"/>
              </w:rPr>
            </w:pPr>
            <w:r w:rsidRPr="00FE4B17">
              <w:rPr>
                <w:lang w:val="en-US" w:eastAsia="en-GB"/>
              </w:rPr>
              <w:t xml:space="preserve">H1a: Knowledge </w:t>
            </w:r>
            <w:r w:rsidRPr="00FE4B17">
              <w:rPr>
                <w:bCs/>
                <w:lang w:val="en-US" w:eastAsia="en-AU"/>
              </w:rPr>
              <w:t>seeking</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9CFB08" w14:textId="50153843" w:rsidR="008505E8" w:rsidRPr="00FE4B17" w:rsidRDefault="008505E8" w:rsidP="008505E8">
            <w:pPr>
              <w:spacing w:line="240" w:lineRule="auto"/>
              <w:jc w:val="center"/>
              <w:rPr>
                <w:bCs/>
                <w:lang w:val="en-US" w:eastAsia="en-AU"/>
              </w:rPr>
            </w:pPr>
            <w:r w:rsidRPr="00FE4B17">
              <w:rPr>
                <w:bCs/>
                <w:noProof/>
                <w:lang w:eastAsia="en-GB"/>
              </w:rPr>
              <w:drawing>
                <wp:inline distT="0" distB="0" distL="0" distR="0" wp14:anchorId="591C3F66" wp14:editId="2BB91CD3">
                  <wp:extent cx="732088" cy="263462"/>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1695" cy="266920"/>
                          </a:xfrm>
                          <a:prstGeom prst="rect">
                            <a:avLst/>
                          </a:prstGeom>
                          <a:noFill/>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157408B" w14:textId="1CE5486A" w:rsidR="008505E8" w:rsidRPr="00FE4B17" w:rsidRDefault="008505E8" w:rsidP="008505E8">
            <w:pPr>
              <w:spacing w:line="240" w:lineRule="auto"/>
              <w:rPr>
                <w:bCs/>
                <w:sz w:val="20"/>
                <w:szCs w:val="20"/>
                <w:lang w:val="en-US" w:eastAsia="en-AU"/>
              </w:rPr>
            </w:pPr>
            <w:r w:rsidRPr="00FE4B17">
              <w:rPr>
                <w:bCs/>
                <w:sz w:val="20"/>
                <w:szCs w:val="20"/>
                <w:lang w:val="en-US" w:eastAsia="en-AU"/>
              </w:rPr>
              <w:t>The higher sales employees’ extrinsic motivation, the less likely they are to engage in knowledge-seeking ties.</w:t>
            </w:r>
          </w:p>
        </w:tc>
        <w:tc>
          <w:tcPr>
            <w:tcW w:w="1822" w:type="pct"/>
            <w:tcBorders>
              <w:top w:val="single" w:sz="8" w:space="0" w:color="000000"/>
              <w:left w:val="single" w:sz="8" w:space="0" w:color="000000"/>
              <w:bottom w:val="single" w:sz="8" w:space="0" w:color="000000"/>
              <w:right w:val="single" w:sz="8" w:space="0" w:color="000000"/>
            </w:tcBorders>
          </w:tcPr>
          <w:p w14:paraId="0B53D7C9" w14:textId="2317CCD2" w:rsidR="008505E8" w:rsidRPr="00FE4B17" w:rsidRDefault="008505E8" w:rsidP="008505E8">
            <w:pPr>
              <w:spacing w:line="240" w:lineRule="auto"/>
              <w:rPr>
                <w:bCs/>
                <w:sz w:val="20"/>
                <w:szCs w:val="20"/>
                <w:lang w:val="en-US" w:eastAsia="en-AU"/>
              </w:rPr>
            </w:pPr>
            <w:r w:rsidRPr="00FE4B17">
              <w:rPr>
                <w:bCs/>
                <w:sz w:val="20"/>
                <w:szCs w:val="20"/>
                <w:lang w:val="en-US" w:eastAsia="en-AU"/>
              </w:rPr>
              <w:t>High levels of extrinsic motivation discourage sales employees from seeking knowledge from coworkers despite their pursuit of incentives.</w:t>
            </w:r>
          </w:p>
        </w:tc>
      </w:tr>
      <w:tr w:rsidR="008505E8" w:rsidRPr="00FE4B17" w14:paraId="101EDBE1" w14:textId="77777777" w:rsidTr="00CF11BE">
        <w:trPr>
          <w:trHeight w:val="20"/>
          <w:jc w:val="center"/>
        </w:trPr>
        <w:tc>
          <w:tcPr>
            <w:tcW w:w="538"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0FB6D0" w14:textId="77777777" w:rsidR="008505E8" w:rsidRPr="00FE4B17" w:rsidRDefault="008505E8" w:rsidP="008505E8">
            <w:pPr>
              <w:spacing w:line="240" w:lineRule="auto"/>
              <w:rPr>
                <w:bCs/>
                <w:lang w:val="en-US" w:eastAsia="en-AU"/>
              </w:rPr>
            </w:pPr>
          </w:p>
        </w:tc>
        <w:tc>
          <w:tcPr>
            <w:tcW w:w="552" w:type="pct"/>
            <w:tcBorders>
              <w:top w:val="single" w:sz="8" w:space="0" w:color="000000"/>
              <w:left w:val="single" w:sz="8" w:space="0" w:color="000000"/>
              <w:bottom w:val="single" w:sz="8" w:space="0" w:color="000000"/>
              <w:right w:val="single" w:sz="8" w:space="0" w:color="000000"/>
            </w:tcBorders>
            <w:vAlign w:val="center"/>
          </w:tcPr>
          <w:p w14:paraId="3AE50265" w14:textId="771285FC" w:rsidR="008505E8" w:rsidRPr="00FE4B17" w:rsidRDefault="008505E8" w:rsidP="008505E8">
            <w:pPr>
              <w:spacing w:line="240" w:lineRule="auto"/>
              <w:jc w:val="center"/>
              <w:rPr>
                <w:bCs/>
                <w:lang w:val="en-US" w:eastAsia="en-AU"/>
              </w:rPr>
            </w:pPr>
            <w:r w:rsidRPr="00FE4B17">
              <w:rPr>
                <w:lang w:val="en-US" w:eastAsia="en-GB"/>
              </w:rPr>
              <w:t xml:space="preserve">H1b: </w:t>
            </w:r>
            <w:r w:rsidRPr="00FE4B17">
              <w:rPr>
                <w:bCs/>
                <w:lang w:val="en-US" w:eastAsia="en-AU"/>
              </w:rPr>
              <w:t xml:space="preserve">Knowledge </w:t>
            </w:r>
            <w:r>
              <w:rPr>
                <w:bCs/>
                <w:lang w:val="en-US" w:eastAsia="en-AU"/>
              </w:rPr>
              <w:t>providing</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99C10E" w14:textId="3ECF830E" w:rsidR="008505E8" w:rsidRPr="00FE4B17" w:rsidRDefault="008505E8" w:rsidP="008505E8">
            <w:pPr>
              <w:spacing w:line="240" w:lineRule="auto"/>
              <w:jc w:val="center"/>
              <w:rPr>
                <w:bCs/>
                <w:lang w:val="en-US" w:eastAsia="en-AU"/>
              </w:rPr>
            </w:pPr>
            <w:r w:rsidRPr="00FE4B17">
              <w:rPr>
                <w:bCs/>
                <w:noProof/>
                <w:lang w:eastAsia="en-GB"/>
              </w:rPr>
              <w:drawing>
                <wp:inline distT="0" distB="0" distL="0" distR="0" wp14:anchorId="39E37F80" wp14:editId="679F30BB">
                  <wp:extent cx="732790" cy="26371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7470" cy="265399"/>
                          </a:xfrm>
                          <a:prstGeom prst="rect">
                            <a:avLst/>
                          </a:prstGeom>
                          <a:noFill/>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B902EDE" w14:textId="50354D00" w:rsidR="008505E8" w:rsidRPr="00FE4B17" w:rsidRDefault="008505E8" w:rsidP="008505E8">
            <w:pPr>
              <w:spacing w:line="240" w:lineRule="auto"/>
              <w:rPr>
                <w:bCs/>
                <w:sz w:val="20"/>
                <w:szCs w:val="20"/>
                <w:lang w:val="en-US" w:eastAsia="en-AU"/>
              </w:rPr>
            </w:pPr>
            <w:r w:rsidRPr="00FE4B17">
              <w:rPr>
                <w:bCs/>
                <w:sz w:val="20"/>
                <w:szCs w:val="20"/>
                <w:lang w:val="en-US" w:eastAsia="en-AU"/>
              </w:rPr>
              <w:t>The higher sales employees’ extrinsic motivation, the less likely they are to engage in knowledge-providing ties.</w:t>
            </w:r>
          </w:p>
        </w:tc>
        <w:tc>
          <w:tcPr>
            <w:tcW w:w="1822" w:type="pct"/>
            <w:tcBorders>
              <w:top w:val="single" w:sz="8" w:space="0" w:color="000000"/>
              <w:left w:val="single" w:sz="8" w:space="0" w:color="000000"/>
              <w:bottom w:val="single" w:sz="8" w:space="0" w:color="000000"/>
              <w:right w:val="single" w:sz="8" w:space="0" w:color="000000"/>
            </w:tcBorders>
          </w:tcPr>
          <w:p w14:paraId="1562F35C" w14:textId="78EA7794" w:rsidR="008505E8" w:rsidRPr="00FE4B17" w:rsidRDefault="008505E8" w:rsidP="008505E8">
            <w:pPr>
              <w:spacing w:line="240" w:lineRule="auto"/>
              <w:rPr>
                <w:bCs/>
                <w:sz w:val="20"/>
                <w:szCs w:val="20"/>
                <w:lang w:val="en-US" w:eastAsia="en-AU"/>
              </w:rPr>
            </w:pPr>
            <w:r w:rsidRPr="00FE4B17">
              <w:rPr>
                <w:bCs/>
                <w:sz w:val="20"/>
                <w:szCs w:val="20"/>
                <w:lang w:val="en-US" w:eastAsia="en-AU"/>
              </w:rPr>
              <w:t xml:space="preserve">Striving for incentives reduces employees’ inclination to engage in cooperative knowledge exchange with their coworkers. </w:t>
            </w:r>
          </w:p>
        </w:tc>
      </w:tr>
      <w:tr w:rsidR="007450B8" w:rsidRPr="00FE4B17" w14:paraId="266D3B49" w14:textId="77777777" w:rsidTr="00CF11BE">
        <w:trPr>
          <w:trHeight w:val="20"/>
          <w:jc w:val="center"/>
        </w:trPr>
        <w:tc>
          <w:tcPr>
            <w:tcW w:w="538"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0AE5F6D9" w14:textId="77777777" w:rsidR="007450B8" w:rsidRPr="00FE4B17" w:rsidRDefault="007450B8" w:rsidP="00AB6D86">
            <w:pPr>
              <w:spacing w:line="240" w:lineRule="auto"/>
              <w:rPr>
                <w:bCs/>
                <w:lang w:val="en-US" w:eastAsia="en-AU"/>
              </w:rPr>
            </w:pPr>
            <w:r w:rsidRPr="00FE4B17">
              <w:rPr>
                <w:bCs/>
                <w:lang w:val="en-US" w:eastAsia="en-AU"/>
              </w:rPr>
              <w:t>Dyadic similarity</w:t>
            </w:r>
          </w:p>
        </w:tc>
        <w:tc>
          <w:tcPr>
            <w:tcW w:w="552" w:type="pct"/>
            <w:tcBorders>
              <w:top w:val="single" w:sz="8" w:space="0" w:color="000000"/>
              <w:left w:val="single" w:sz="8" w:space="0" w:color="000000"/>
              <w:bottom w:val="single" w:sz="8" w:space="0" w:color="000000"/>
              <w:right w:val="single" w:sz="8" w:space="0" w:color="000000"/>
            </w:tcBorders>
            <w:vAlign w:val="center"/>
          </w:tcPr>
          <w:p w14:paraId="333B8779" w14:textId="77777777" w:rsidR="007450B8" w:rsidRPr="00FE4B17" w:rsidRDefault="007450B8" w:rsidP="00AB6D86">
            <w:pPr>
              <w:spacing w:line="240" w:lineRule="auto"/>
              <w:jc w:val="center"/>
              <w:rPr>
                <w:lang w:val="en-US" w:eastAsia="en-GB"/>
              </w:rPr>
            </w:pPr>
            <w:r w:rsidRPr="00FE4B17">
              <w:rPr>
                <w:lang w:val="en-US" w:eastAsia="en-GB"/>
              </w:rPr>
              <w:t>H2a: Difference</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C8FFFB" w14:textId="77777777" w:rsidR="007450B8" w:rsidRPr="00FE4B17" w:rsidRDefault="007450B8" w:rsidP="00AB6D86">
            <w:pPr>
              <w:spacing w:line="240" w:lineRule="auto"/>
              <w:jc w:val="center"/>
              <w:rPr>
                <w:bCs/>
                <w:lang w:val="en-US" w:eastAsia="en-AU"/>
              </w:rPr>
            </w:pPr>
            <w:r w:rsidRPr="00FE4B17">
              <w:rPr>
                <w:bCs/>
                <w:noProof/>
                <w:lang w:eastAsia="en-GB"/>
              </w:rPr>
              <w:drawing>
                <wp:inline distT="0" distB="0" distL="0" distR="0" wp14:anchorId="7D82BD24" wp14:editId="1B9F0F68">
                  <wp:extent cx="816610" cy="322580"/>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t="20996"/>
                          <a:stretch/>
                        </pic:blipFill>
                        <pic:spPr bwMode="auto">
                          <a:xfrm>
                            <a:off x="0" y="0"/>
                            <a:ext cx="823862" cy="3254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310FD8C" w14:textId="60BC50DF" w:rsidR="007450B8" w:rsidRPr="00FE4B17" w:rsidRDefault="007450B8" w:rsidP="00AB6D86">
            <w:pPr>
              <w:spacing w:line="240" w:lineRule="auto"/>
              <w:rPr>
                <w:bCs/>
                <w:sz w:val="20"/>
                <w:szCs w:val="20"/>
                <w:lang w:val="en-US" w:eastAsia="en-AU"/>
              </w:rPr>
            </w:pPr>
            <w:r w:rsidRPr="00FE4B17">
              <w:rPr>
                <w:bCs/>
                <w:sz w:val="20"/>
                <w:szCs w:val="20"/>
                <w:lang w:val="en-US" w:eastAsia="en-AU"/>
              </w:rPr>
              <w:t xml:space="preserve">The </w:t>
            </w:r>
            <w:r w:rsidR="00642DF7" w:rsidRPr="00FE4B17">
              <w:rPr>
                <w:bCs/>
                <w:sz w:val="20"/>
                <w:szCs w:val="20"/>
                <w:lang w:val="en-US" w:eastAsia="en-AU"/>
              </w:rPr>
              <w:t xml:space="preserve">greater </w:t>
            </w:r>
            <w:r w:rsidRPr="00FE4B17">
              <w:rPr>
                <w:bCs/>
                <w:sz w:val="20"/>
                <w:szCs w:val="20"/>
                <w:lang w:val="en-US" w:eastAsia="en-AU"/>
              </w:rPr>
              <w:t>the difference between two sales employees’ level</w:t>
            </w:r>
            <w:r w:rsidR="00642DF7" w:rsidRPr="00FE4B17">
              <w:rPr>
                <w:bCs/>
                <w:sz w:val="20"/>
                <w:szCs w:val="20"/>
                <w:lang w:val="en-US" w:eastAsia="en-AU"/>
              </w:rPr>
              <w:t>s</w:t>
            </w:r>
            <w:r w:rsidRPr="00FE4B17">
              <w:rPr>
                <w:bCs/>
                <w:sz w:val="20"/>
                <w:szCs w:val="20"/>
                <w:lang w:val="en-US" w:eastAsia="en-AU"/>
              </w:rPr>
              <w:t xml:space="preserve"> of extrinsic motivation, the more likely they are to engage in knowledge</w:t>
            </w:r>
            <w:r w:rsidR="00642DF7" w:rsidRPr="00FE4B17">
              <w:rPr>
                <w:bCs/>
                <w:sz w:val="20"/>
                <w:szCs w:val="20"/>
                <w:lang w:val="en-US" w:eastAsia="en-AU"/>
              </w:rPr>
              <w:t>-</w:t>
            </w:r>
            <w:r w:rsidRPr="00FE4B17">
              <w:rPr>
                <w:bCs/>
                <w:sz w:val="20"/>
                <w:szCs w:val="20"/>
                <w:lang w:val="en-US" w:eastAsia="en-AU"/>
              </w:rPr>
              <w:t>exchange ties.</w:t>
            </w:r>
          </w:p>
        </w:tc>
        <w:tc>
          <w:tcPr>
            <w:tcW w:w="1822" w:type="pct"/>
            <w:tcBorders>
              <w:top w:val="single" w:sz="8" w:space="0" w:color="000000"/>
              <w:left w:val="single" w:sz="8" w:space="0" w:color="000000"/>
              <w:bottom w:val="single" w:sz="8" w:space="0" w:color="000000"/>
              <w:right w:val="single" w:sz="8" w:space="0" w:color="000000"/>
            </w:tcBorders>
          </w:tcPr>
          <w:p w14:paraId="6DDBDAFE" w14:textId="61E3DE2F" w:rsidR="007450B8" w:rsidRPr="00FE4B17" w:rsidRDefault="007450B8" w:rsidP="007450B8">
            <w:pPr>
              <w:spacing w:line="240" w:lineRule="auto"/>
              <w:rPr>
                <w:bCs/>
                <w:sz w:val="20"/>
                <w:szCs w:val="20"/>
                <w:lang w:val="en-US" w:eastAsia="en-AU"/>
              </w:rPr>
            </w:pPr>
            <w:r w:rsidRPr="00FE4B17">
              <w:rPr>
                <w:bCs/>
                <w:sz w:val="20"/>
                <w:szCs w:val="20"/>
                <w:lang w:val="en-US" w:eastAsia="en-AU"/>
              </w:rPr>
              <w:t>Extrinsically motivated employees purposefully select knowledge</w:t>
            </w:r>
            <w:r w:rsidR="00642DF7" w:rsidRPr="00FE4B17">
              <w:rPr>
                <w:bCs/>
                <w:sz w:val="20"/>
                <w:szCs w:val="20"/>
                <w:lang w:val="en-US" w:eastAsia="en-AU"/>
              </w:rPr>
              <w:t>-</w:t>
            </w:r>
            <w:r w:rsidRPr="00FE4B17">
              <w:rPr>
                <w:bCs/>
                <w:sz w:val="20"/>
                <w:szCs w:val="20"/>
                <w:lang w:val="en-US" w:eastAsia="en-AU"/>
              </w:rPr>
              <w:t xml:space="preserve">exchange partners with different incentive orientations who are likely to be more generous with regard to knowledge provision.  </w:t>
            </w:r>
          </w:p>
        </w:tc>
      </w:tr>
      <w:tr w:rsidR="007450B8" w:rsidRPr="00FE4B17" w14:paraId="1481DA51" w14:textId="77777777" w:rsidTr="00CF11BE">
        <w:trPr>
          <w:trHeight w:val="20"/>
          <w:jc w:val="center"/>
        </w:trPr>
        <w:tc>
          <w:tcPr>
            <w:tcW w:w="538"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788207B" w14:textId="77777777" w:rsidR="007450B8" w:rsidRPr="00FE4B17" w:rsidRDefault="007450B8" w:rsidP="00AB6D86">
            <w:pPr>
              <w:spacing w:line="240" w:lineRule="auto"/>
              <w:rPr>
                <w:bCs/>
                <w:lang w:val="en-US" w:eastAsia="en-AU"/>
              </w:rPr>
            </w:pPr>
          </w:p>
        </w:tc>
        <w:tc>
          <w:tcPr>
            <w:tcW w:w="552" w:type="pct"/>
            <w:tcBorders>
              <w:top w:val="single" w:sz="8" w:space="0" w:color="000000"/>
              <w:left w:val="single" w:sz="8" w:space="0" w:color="000000"/>
              <w:bottom w:val="single" w:sz="8" w:space="0" w:color="000000"/>
              <w:right w:val="single" w:sz="8" w:space="0" w:color="000000"/>
            </w:tcBorders>
            <w:vAlign w:val="center"/>
          </w:tcPr>
          <w:p w14:paraId="4C52FB08" w14:textId="77777777" w:rsidR="007450B8" w:rsidRPr="00FE4B17" w:rsidRDefault="007450B8" w:rsidP="00AB6D86">
            <w:pPr>
              <w:spacing w:line="240" w:lineRule="auto"/>
              <w:jc w:val="center"/>
              <w:rPr>
                <w:lang w:val="en-US" w:eastAsia="en-GB"/>
              </w:rPr>
            </w:pPr>
            <w:r w:rsidRPr="00FE4B17">
              <w:rPr>
                <w:lang w:val="en-US" w:eastAsia="en-GB"/>
              </w:rPr>
              <w:t>H2b: Product</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6752E69" w14:textId="77777777" w:rsidR="007450B8" w:rsidRPr="00FE4B17" w:rsidRDefault="007450B8" w:rsidP="00AB6D86">
            <w:pPr>
              <w:spacing w:line="240" w:lineRule="auto"/>
              <w:jc w:val="center"/>
              <w:rPr>
                <w:lang w:val="en-US" w:eastAsia="en-GB"/>
              </w:rPr>
            </w:pPr>
            <w:r w:rsidRPr="00FE4B17">
              <w:rPr>
                <w:noProof/>
                <w:lang w:eastAsia="en-GB"/>
              </w:rPr>
              <w:drawing>
                <wp:inline distT="0" distB="0" distL="0" distR="0" wp14:anchorId="401ED00A" wp14:editId="791FDF81">
                  <wp:extent cx="817245" cy="330728"/>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t="12587"/>
                          <a:stretch/>
                        </pic:blipFill>
                        <pic:spPr bwMode="auto">
                          <a:xfrm>
                            <a:off x="0" y="0"/>
                            <a:ext cx="827193" cy="334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8823713" w14:textId="05F06327" w:rsidR="007450B8" w:rsidRPr="00FE4B17" w:rsidRDefault="007450B8" w:rsidP="00AB6D86">
            <w:pPr>
              <w:spacing w:line="240" w:lineRule="auto"/>
              <w:rPr>
                <w:bCs/>
                <w:sz w:val="20"/>
                <w:szCs w:val="20"/>
                <w:lang w:val="en-US" w:eastAsia="en-AU"/>
              </w:rPr>
            </w:pPr>
            <w:r w:rsidRPr="00FE4B17">
              <w:rPr>
                <w:bCs/>
                <w:sz w:val="20"/>
                <w:szCs w:val="20"/>
                <w:lang w:val="en-US" w:eastAsia="en-AU"/>
              </w:rPr>
              <w:t xml:space="preserve">The </w:t>
            </w:r>
            <w:r w:rsidR="00642DF7" w:rsidRPr="00FE4B17">
              <w:rPr>
                <w:bCs/>
                <w:sz w:val="20"/>
                <w:szCs w:val="20"/>
                <w:lang w:val="en-US" w:eastAsia="en-AU"/>
              </w:rPr>
              <w:t xml:space="preserve">greater </w:t>
            </w:r>
            <w:r w:rsidRPr="00FE4B17">
              <w:rPr>
                <w:bCs/>
                <w:sz w:val="20"/>
                <w:szCs w:val="20"/>
                <w:lang w:val="en-US" w:eastAsia="en-AU"/>
              </w:rPr>
              <w:t>the multiplicative interaction of two sales employees’ level</w:t>
            </w:r>
            <w:r w:rsidR="00642DF7" w:rsidRPr="00FE4B17">
              <w:rPr>
                <w:bCs/>
                <w:sz w:val="20"/>
                <w:szCs w:val="20"/>
                <w:lang w:val="en-US" w:eastAsia="en-AU"/>
              </w:rPr>
              <w:t>s</w:t>
            </w:r>
            <w:r w:rsidRPr="00FE4B17">
              <w:rPr>
                <w:bCs/>
                <w:sz w:val="20"/>
                <w:szCs w:val="20"/>
                <w:lang w:val="en-US" w:eastAsia="en-AU"/>
              </w:rPr>
              <w:t xml:space="preserve"> of extrinsic motivation, the more likely they are to engage in knowledge</w:t>
            </w:r>
            <w:r w:rsidR="00642DF7" w:rsidRPr="00FE4B17">
              <w:rPr>
                <w:bCs/>
                <w:sz w:val="20"/>
                <w:szCs w:val="20"/>
                <w:lang w:val="en-US" w:eastAsia="en-AU"/>
              </w:rPr>
              <w:t>-</w:t>
            </w:r>
            <w:r w:rsidRPr="00FE4B17">
              <w:rPr>
                <w:bCs/>
                <w:sz w:val="20"/>
                <w:szCs w:val="20"/>
                <w:lang w:val="en-US" w:eastAsia="en-AU"/>
              </w:rPr>
              <w:t>exchange ties.</w:t>
            </w:r>
          </w:p>
        </w:tc>
        <w:tc>
          <w:tcPr>
            <w:tcW w:w="1822" w:type="pct"/>
            <w:tcBorders>
              <w:top w:val="single" w:sz="8" w:space="0" w:color="000000"/>
              <w:left w:val="single" w:sz="8" w:space="0" w:color="000000"/>
              <w:bottom w:val="single" w:sz="8" w:space="0" w:color="000000"/>
              <w:right w:val="single" w:sz="8" w:space="0" w:color="000000"/>
            </w:tcBorders>
          </w:tcPr>
          <w:p w14:paraId="3687D84D" w14:textId="54DAD4C6" w:rsidR="007450B8" w:rsidRPr="00FE4B17" w:rsidRDefault="007450B8" w:rsidP="00AB6D86">
            <w:pPr>
              <w:spacing w:line="240" w:lineRule="auto"/>
              <w:rPr>
                <w:bCs/>
                <w:sz w:val="20"/>
                <w:szCs w:val="20"/>
                <w:lang w:val="en-US" w:eastAsia="en-AU"/>
              </w:rPr>
            </w:pPr>
            <w:r w:rsidRPr="00FE4B17">
              <w:rPr>
                <w:sz w:val="20"/>
                <w:lang w:val="en-US"/>
              </w:rPr>
              <w:t>If both parties involved in a dyad are highly extrinsically motivated, they are more likely to engage in a knowledge</w:t>
            </w:r>
            <w:r w:rsidR="00642DF7" w:rsidRPr="00FE4B17">
              <w:rPr>
                <w:sz w:val="20"/>
                <w:lang w:val="en-US"/>
              </w:rPr>
              <w:t>-</w:t>
            </w:r>
            <w:r w:rsidRPr="00FE4B17">
              <w:rPr>
                <w:sz w:val="20"/>
                <w:lang w:val="en-US"/>
              </w:rPr>
              <w:t>exchange tie.</w:t>
            </w:r>
          </w:p>
        </w:tc>
      </w:tr>
      <w:tr w:rsidR="007450B8" w:rsidRPr="00FE4B17" w14:paraId="048B7C9F" w14:textId="77777777" w:rsidTr="00CF11BE">
        <w:trPr>
          <w:trHeight w:val="20"/>
          <w:jc w:val="center"/>
        </w:trPr>
        <w:tc>
          <w:tcPr>
            <w:tcW w:w="538"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54A10ED2" w14:textId="77777777" w:rsidR="007450B8" w:rsidRPr="00FE4B17" w:rsidRDefault="007450B8" w:rsidP="00AB6D86">
            <w:pPr>
              <w:spacing w:line="240" w:lineRule="auto"/>
              <w:rPr>
                <w:bCs/>
                <w:lang w:val="en-US" w:eastAsia="en-AU"/>
              </w:rPr>
            </w:pPr>
            <w:r w:rsidRPr="00FE4B17">
              <w:rPr>
                <w:bCs/>
                <w:lang w:val="en-US" w:eastAsia="en-AU"/>
              </w:rPr>
              <w:t>Dyadic reciprocity</w:t>
            </w:r>
          </w:p>
        </w:tc>
        <w:tc>
          <w:tcPr>
            <w:tcW w:w="552" w:type="pct"/>
            <w:tcBorders>
              <w:top w:val="single" w:sz="8" w:space="0" w:color="000000"/>
              <w:left w:val="single" w:sz="8" w:space="0" w:color="000000"/>
              <w:bottom w:val="single" w:sz="8" w:space="0" w:color="000000"/>
              <w:right w:val="single" w:sz="8" w:space="0" w:color="000000"/>
            </w:tcBorders>
            <w:vAlign w:val="center"/>
          </w:tcPr>
          <w:p w14:paraId="41C26D60" w14:textId="77777777" w:rsidR="007450B8" w:rsidRPr="00FE4B17" w:rsidRDefault="007450B8" w:rsidP="00AB6D86">
            <w:pPr>
              <w:spacing w:line="240" w:lineRule="auto"/>
              <w:jc w:val="center"/>
              <w:rPr>
                <w:lang w:val="en-US" w:eastAsia="en-GB"/>
              </w:rPr>
            </w:pPr>
            <w:r w:rsidRPr="00FE4B17">
              <w:rPr>
                <w:lang w:val="en-US" w:eastAsia="en-GB"/>
              </w:rPr>
              <w:t>H3a: Sum</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AEAC29B" w14:textId="77777777" w:rsidR="007450B8" w:rsidRPr="00FE4B17" w:rsidRDefault="007450B8" w:rsidP="00AB6D86">
            <w:pPr>
              <w:spacing w:line="240" w:lineRule="auto"/>
              <w:jc w:val="center"/>
              <w:rPr>
                <w:lang w:val="en-US" w:eastAsia="en-GB"/>
              </w:rPr>
            </w:pPr>
            <w:r w:rsidRPr="00FE4B17">
              <w:rPr>
                <w:noProof/>
                <w:sz w:val="20"/>
                <w:szCs w:val="20"/>
                <w:lang w:eastAsia="en-GB"/>
              </w:rPr>
              <w:drawing>
                <wp:inline distT="0" distB="0" distL="0" distR="0" wp14:anchorId="56CE49D4" wp14:editId="42F32E7F">
                  <wp:extent cx="817245" cy="32681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6945"/>
                          <a:stretch/>
                        </pic:blipFill>
                        <pic:spPr bwMode="auto">
                          <a:xfrm>
                            <a:off x="0" y="0"/>
                            <a:ext cx="819791" cy="3278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B38A021" w14:textId="68426782" w:rsidR="007450B8" w:rsidRPr="00FE4B17" w:rsidRDefault="007450B8" w:rsidP="00AB6D86">
            <w:pPr>
              <w:spacing w:line="240" w:lineRule="auto"/>
              <w:rPr>
                <w:bCs/>
                <w:sz w:val="20"/>
                <w:szCs w:val="20"/>
                <w:lang w:val="en-US" w:eastAsia="en-AU"/>
              </w:rPr>
            </w:pPr>
            <w:r w:rsidRPr="00FE4B17">
              <w:rPr>
                <w:bCs/>
                <w:sz w:val="20"/>
                <w:szCs w:val="20"/>
                <w:lang w:val="en-US" w:eastAsia="en-AU"/>
              </w:rPr>
              <w:t xml:space="preserve">The higher the </w:t>
            </w:r>
            <w:r w:rsidR="00642DF7" w:rsidRPr="00FE4B17">
              <w:rPr>
                <w:bCs/>
                <w:sz w:val="20"/>
                <w:szCs w:val="20"/>
                <w:lang w:val="en-US" w:eastAsia="en-AU"/>
              </w:rPr>
              <w:t xml:space="preserve">total </w:t>
            </w:r>
            <w:r w:rsidRPr="00FE4B17">
              <w:rPr>
                <w:bCs/>
                <w:sz w:val="20"/>
                <w:szCs w:val="20"/>
                <w:lang w:val="en-US" w:eastAsia="en-AU"/>
              </w:rPr>
              <w:t>level of extrinsic motivation for both exchange partners, the more likely they are to engage in reciproca</w:t>
            </w:r>
            <w:r w:rsidR="00642DF7" w:rsidRPr="00FE4B17">
              <w:rPr>
                <w:bCs/>
                <w:sz w:val="20"/>
                <w:szCs w:val="20"/>
                <w:lang w:val="en-US" w:eastAsia="en-AU"/>
              </w:rPr>
              <w:t>l</w:t>
            </w:r>
            <w:r w:rsidRPr="00FE4B17">
              <w:rPr>
                <w:bCs/>
                <w:sz w:val="20"/>
                <w:szCs w:val="20"/>
                <w:lang w:val="en-US" w:eastAsia="en-AU"/>
              </w:rPr>
              <w:t xml:space="preserve"> knowledge</w:t>
            </w:r>
            <w:r w:rsidR="00642DF7" w:rsidRPr="00FE4B17">
              <w:rPr>
                <w:bCs/>
                <w:sz w:val="20"/>
                <w:szCs w:val="20"/>
                <w:lang w:val="en-US" w:eastAsia="en-AU"/>
              </w:rPr>
              <w:t>-</w:t>
            </w:r>
            <w:r w:rsidRPr="00FE4B17">
              <w:rPr>
                <w:bCs/>
                <w:sz w:val="20"/>
                <w:szCs w:val="20"/>
                <w:lang w:val="en-US" w:eastAsia="en-AU"/>
              </w:rPr>
              <w:t>exchange ties.</w:t>
            </w:r>
          </w:p>
        </w:tc>
        <w:tc>
          <w:tcPr>
            <w:tcW w:w="1822" w:type="pct"/>
            <w:tcBorders>
              <w:top w:val="single" w:sz="8" w:space="0" w:color="000000"/>
              <w:left w:val="single" w:sz="8" w:space="0" w:color="000000"/>
              <w:bottom w:val="single" w:sz="8" w:space="0" w:color="000000"/>
              <w:right w:val="single" w:sz="8" w:space="0" w:color="000000"/>
            </w:tcBorders>
          </w:tcPr>
          <w:p w14:paraId="4663FA70" w14:textId="1D71454F" w:rsidR="007450B8" w:rsidRPr="00FE4B17" w:rsidRDefault="00CF11BE" w:rsidP="00CF11BE">
            <w:pPr>
              <w:spacing w:line="240" w:lineRule="auto"/>
              <w:rPr>
                <w:bCs/>
                <w:sz w:val="20"/>
                <w:szCs w:val="20"/>
                <w:lang w:val="en-US" w:eastAsia="en-AU"/>
              </w:rPr>
            </w:pPr>
            <w:r>
              <w:rPr>
                <w:bCs/>
                <w:sz w:val="20"/>
                <w:szCs w:val="20"/>
                <w:lang w:val="en-US" w:eastAsia="en-AU"/>
              </w:rPr>
              <w:t xml:space="preserve">The more extrinsically motivated both partners in the dyad are, the more they are willing to provide knowledge to the same extent as they </w:t>
            </w:r>
            <w:r w:rsidR="00B801A5" w:rsidRPr="00FE4B17">
              <w:rPr>
                <w:bCs/>
                <w:sz w:val="20"/>
                <w:szCs w:val="20"/>
                <w:lang w:val="en-US" w:eastAsia="en-AU"/>
              </w:rPr>
              <w:t>are able to seek</w:t>
            </w:r>
            <w:r w:rsidR="00421915">
              <w:rPr>
                <w:bCs/>
                <w:sz w:val="20"/>
                <w:szCs w:val="20"/>
                <w:lang w:val="en-US" w:eastAsia="en-AU"/>
              </w:rPr>
              <w:t xml:space="preserve"> knowledge</w:t>
            </w:r>
            <w:r w:rsidR="00B801A5" w:rsidRPr="00FE4B17">
              <w:rPr>
                <w:bCs/>
                <w:sz w:val="20"/>
                <w:szCs w:val="20"/>
                <w:lang w:val="en-US" w:eastAsia="en-AU"/>
              </w:rPr>
              <w:t>.</w:t>
            </w:r>
          </w:p>
        </w:tc>
      </w:tr>
      <w:tr w:rsidR="007450B8" w:rsidRPr="00FE4B17" w14:paraId="6895E434" w14:textId="77777777" w:rsidTr="00CF11BE">
        <w:trPr>
          <w:trHeight w:val="20"/>
          <w:jc w:val="center"/>
        </w:trPr>
        <w:tc>
          <w:tcPr>
            <w:tcW w:w="538" w:type="pct"/>
            <w:vMerge/>
            <w:tcBorders>
              <w:left w:val="single" w:sz="8" w:space="0" w:color="000000"/>
              <w:right w:val="single" w:sz="8" w:space="0" w:color="000000"/>
            </w:tcBorders>
            <w:shd w:val="clear" w:color="auto" w:fill="auto"/>
            <w:tcMar>
              <w:top w:w="72" w:type="dxa"/>
              <w:left w:w="144" w:type="dxa"/>
              <w:bottom w:w="72" w:type="dxa"/>
              <w:right w:w="144" w:type="dxa"/>
            </w:tcMar>
            <w:vAlign w:val="center"/>
          </w:tcPr>
          <w:p w14:paraId="7638A2BF" w14:textId="77777777" w:rsidR="007450B8" w:rsidRPr="00FE4B17" w:rsidRDefault="007450B8" w:rsidP="00AB6D86">
            <w:pPr>
              <w:spacing w:line="240" w:lineRule="auto"/>
              <w:rPr>
                <w:bCs/>
                <w:lang w:val="en-US" w:eastAsia="en-AU"/>
              </w:rPr>
            </w:pPr>
          </w:p>
        </w:tc>
        <w:tc>
          <w:tcPr>
            <w:tcW w:w="552" w:type="pct"/>
            <w:tcBorders>
              <w:top w:val="single" w:sz="8" w:space="0" w:color="000000"/>
              <w:left w:val="single" w:sz="8" w:space="0" w:color="000000"/>
              <w:bottom w:val="single" w:sz="8" w:space="0" w:color="000000"/>
              <w:right w:val="single" w:sz="8" w:space="0" w:color="000000"/>
            </w:tcBorders>
            <w:vAlign w:val="center"/>
          </w:tcPr>
          <w:p w14:paraId="75C8620F" w14:textId="77777777" w:rsidR="007450B8" w:rsidRPr="00FE4B17" w:rsidRDefault="007450B8" w:rsidP="00AB6D86">
            <w:pPr>
              <w:spacing w:line="240" w:lineRule="auto"/>
              <w:jc w:val="center"/>
              <w:rPr>
                <w:lang w:val="en-US" w:eastAsia="en-GB"/>
              </w:rPr>
            </w:pPr>
            <w:r w:rsidRPr="00FE4B17">
              <w:rPr>
                <w:lang w:val="en-US" w:eastAsia="en-GB"/>
              </w:rPr>
              <w:t>H3b: Difference</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366D036" w14:textId="77777777" w:rsidR="007450B8" w:rsidRPr="00FE4B17" w:rsidRDefault="007450B8" w:rsidP="00AB6D86">
            <w:pPr>
              <w:spacing w:line="240" w:lineRule="auto"/>
              <w:jc w:val="center"/>
              <w:rPr>
                <w:lang w:val="en-US" w:eastAsia="en-GB"/>
              </w:rPr>
            </w:pPr>
            <w:r w:rsidRPr="00FE4B17">
              <w:rPr>
                <w:noProof/>
                <w:lang w:eastAsia="en-GB"/>
              </w:rPr>
              <w:drawing>
                <wp:inline distT="0" distB="0" distL="0" distR="0" wp14:anchorId="064B87DF" wp14:editId="1AA81F4D">
                  <wp:extent cx="826135" cy="3235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24459"/>
                          <a:stretch/>
                        </pic:blipFill>
                        <pic:spPr bwMode="auto">
                          <a:xfrm>
                            <a:off x="0" y="0"/>
                            <a:ext cx="832686" cy="3261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A4E7DB6" w14:textId="47FEA383" w:rsidR="007450B8" w:rsidRPr="00FE4B17" w:rsidRDefault="007450B8" w:rsidP="00AB6D86">
            <w:pPr>
              <w:spacing w:line="240" w:lineRule="auto"/>
              <w:rPr>
                <w:bCs/>
                <w:sz w:val="20"/>
                <w:szCs w:val="20"/>
                <w:lang w:val="en-US" w:eastAsia="en-AU"/>
              </w:rPr>
            </w:pPr>
            <w:r w:rsidRPr="00FE4B17">
              <w:rPr>
                <w:bCs/>
                <w:sz w:val="20"/>
                <w:szCs w:val="20"/>
                <w:lang w:val="en-US" w:eastAsia="en-AU"/>
              </w:rPr>
              <w:t xml:space="preserve">The </w:t>
            </w:r>
            <w:r w:rsidR="00642DF7" w:rsidRPr="00FE4B17">
              <w:rPr>
                <w:bCs/>
                <w:sz w:val="20"/>
                <w:szCs w:val="20"/>
                <w:lang w:val="en-US" w:eastAsia="en-AU"/>
              </w:rPr>
              <w:t xml:space="preserve">greater </w:t>
            </w:r>
            <w:r w:rsidRPr="00FE4B17">
              <w:rPr>
                <w:bCs/>
                <w:sz w:val="20"/>
                <w:szCs w:val="20"/>
                <w:lang w:val="en-US" w:eastAsia="en-AU"/>
              </w:rPr>
              <w:t>the difference between two sales employees’ level</w:t>
            </w:r>
            <w:r w:rsidR="00642DF7" w:rsidRPr="00FE4B17">
              <w:rPr>
                <w:bCs/>
                <w:sz w:val="20"/>
                <w:szCs w:val="20"/>
                <w:lang w:val="en-US" w:eastAsia="en-AU"/>
              </w:rPr>
              <w:t>s</w:t>
            </w:r>
            <w:r w:rsidRPr="00FE4B17">
              <w:rPr>
                <w:bCs/>
                <w:sz w:val="20"/>
                <w:szCs w:val="20"/>
                <w:lang w:val="en-US" w:eastAsia="en-AU"/>
              </w:rPr>
              <w:t xml:space="preserve"> of extrinsic motivation, the less likely they are to engage in reciproca</w:t>
            </w:r>
            <w:r w:rsidR="00642DF7" w:rsidRPr="00FE4B17">
              <w:rPr>
                <w:bCs/>
                <w:sz w:val="20"/>
                <w:szCs w:val="20"/>
                <w:lang w:val="en-US" w:eastAsia="en-AU"/>
              </w:rPr>
              <w:t>l</w:t>
            </w:r>
            <w:r w:rsidRPr="00FE4B17">
              <w:rPr>
                <w:bCs/>
                <w:sz w:val="20"/>
                <w:szCs w:val="20"/>
                <w:lang w:val="en-US" w:eastAsia="en-AU"/>
              </w:rPr>
              <w:t xml:space="preserve"> knowledge</w:t>
            </w:r>
            <w:r w:rsidR="00642DF7" w:rsidRPr="00FE4B17">
              <w:rPr>
                <w:bCs/>
                <w:sz w:val="20"/>
                <w:szCs w:val="20"/>
                <w:lang w:val="en-US" w:eastAsia="en-AU"/>
              </w:rPr>
              <w:t>-</w:t>
            </w:r>
            <w:r w:rsidRPr="00FE4B17">
              <w:rPr>
                <w:bCs/>
                <w:sz w:val="20"/>
                <w:szCs w:val="20"/>
                <w:lang w:val="en-US" w:eastAsia="en-AU"/>
              </w:rPr>
              <w:t>exchange ties.</w:t>
            </w:r>
          </w:p>
        </w:tc>
        <w:tc>
          <w:tcPr>
            <w:tcW w:w="1822" w:type="pct"/>
            <w:tcBorders>
              <w:top w:val="single" w:sz="8" w:space="0" w:color="000000"/>
              <w:left w:val="single" w:sz="8" w:space="0" w:color="000000"/>
              <w:bottom w:val="single" w:sz="8" w:space="0" w:color="000000"/>
              <w:right w:val="single" w:sz="8" w:space="0" w:color="000000"/>
            </w:tcBorders>
          </w:tcPr>
          <w:p w14:paraId="70397DA4" w14:textId="5EEBAF58" w:rsidR="007450B8" w:rsidRPr="00FE4B17" w:rsidRDefault="007450B8" w:rsidP="00AB6D86">
            <w:pPr>
              <w:spacing w:line="240" w:lineRule="auto"/>
              <w:rPr>
                <w:bCs/>
                <w:sz w:val="20"/>
                <w:szCs w:val="20"/>
                <w:lang w:val="en-US" w:eastAsia="en-AU"/>
              </w:rPr>
            </w:pPr>
            <w:r w:rsidRPr="00FE4B17">
              <w:rPr>
                <w:bCs/>
                <w:sz w:val="20"/>
                <w:szCs w:val="20"/>
                <w:lang w:val="en-US" w:eastAsia="en-AU"/>
              </w:rPr>
              <w:t xml:space="preserve">Similarity in </w:t>
            </w:r>
            <w:r w:rsidR="00642DF7" w:rsidRPr="00FE4B17">
              <w:rPr>
                <w:bCs/>
                <w:sz w:val="20"/>
                <w:szCs w:val="20"/>
                <w:lang w:val="en-US" w:eastAsia="en-AU"/>
              </w:rPr>
              <w:t xml:space="preserve">the </w:t>
            </w:r>
            <w:r w:rsidRPr="00FE4B17">
              <w:rPr>
                <w:bCs/>
                <w:sz w:val="20"/>
                <w:szCs w:val="20"/>
                <w:lang w:val="en-US" w:eastAsia="en-AU"/>
              </w:rPr>
              <w:t xml:space="preserve">levels of extrinsic motivation between exchange partners increases the propensity to </w:t>
            </w:r>
            <w:r w:rsidR="00642DF7" w:rsidRPr="00FE4B17">
              <w:rPr>
                <w:bCs/>
                <w:sz w:val="20"/>
                <w:szCs w:val="20"/>
                <w:lang w:val="en-US" w:eastAsia="en-AU"/>
              </w:rPr>
              <w:t xml:space="preserve">reciprocally </w:t>
            </w:r>
            <w:r w:rsidRPr="00FE4B17">
              <w:rPr>
                <w:bCs/>
                <w:sz w:val="20"/>
                <w:szCs w:val="20"/>
                <w:lang w:val="en-US" w:eastAsia="en-AU"/>
              </w:rPr>
              <w:t xml:space="preserve">exchange knowledge to satisfy </w:t>
            </w:r>
            <w:r w:rsidR="00642DF7" w:rsidRPr="00FE4B17">
              <w:rPr>
                <w:bCs/>
                <w:sz w:val="20"/>
                <w:szCs w:val="20"/>
                <w:lang w:val="en-US" w:eastAsia="en-AU"/>
              </w:rPr>
              <w:t xml:space="preserve">the </w:t>
            </w:r>
            <w:r w:rsidRPr="00FE4B17">
              <w:rPr>
                <w:bCs/>
                <w:sz w:val="20"/>
                <w:szCs w:val="20"/>
                <w:lang w:val="en-US" w:eastAsia="en-AU"/>
              </w:rPr>
              <w:t xml:space="preserve">partners’ similar goals.  </w:t>
            </w:r>
          </w:p>
        </w:tc>
      </w:tr>
      <w:tr w:rsidR="007450B8" w:rsidRPr="00FE4B17" w14:paraId="09934806" w14:textId="77777777" w:rsidTr="00CF11BE">
        <w:trPr>
          <w:trHeight w:val="20"/>
          <w:jc w:val="center"/>
        </w:trPr>
        <w:tc>
          <w:tcPr>
            <w:tcW w:w="538"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6080D2" w14:textId="77777777" w:rsidR="007450B8" w:rsidRPr="00FE4B17" w:rsidRDefault="007450B8" w:rsidP="00AB6D86">
            <w:pPr>
              <w:spacing w:line="240" w:lineRule="auto"/>
              <w:rPr>
                <w:bCs/>
                <w:lang w:val="en-US" w:eastAsia="en-AU"/>
              </w:rPr>
            </w:pPr>
          </w:p>
        </w:tc>
        <w:tc>
          <w:tcPr>
            <w:tcW w:w="552" w:type="pct"/>
            <w:tcBorders>
              <w:top w:val="single" w:sz="8" w:space="0" w:color="000000"/>
              <w:left w:val="single" w:sz="8" w:space="0" w:color="000000"/>
              <w:bottom w:val="single" w:sz="8" w:space="0" w:color="000000"/>
              <w:right w:val="single" w:sz="8" w:space="0" w:color="000000"/>
            </w:tcBorders>
            <w:vAlign w:val="center"/>
          </w:tcPr>
          <w:p w14:paraId="663AE1A3" w14:textId="77777777" w:rsidR="007450B8" w:rsidRPr="00FE4B17" w:rsidRDefault="007450B8" w:rsidP="00AB6D86">
            <w:pPr>
              <w:spacing w:line="240" w:lineRule="auto"/>
              <w:jc w:val="center"/>
              <w:rPr>
                <w:lang w:val="en-US" w:eastAsia="en-GB"/>
              </w:rPr>
            </w:pPr>
            <w:r w:rsidRPr="00FE4B17">
              <w:rPr>
                <w:lang w:val="en-US" w:eastAsia="en-GB"/>
              </w:rPr>
              <w:t>H3c: Product</w:t>
            </w:r>
          </w:p>
        </w:tc>
        <w:tc>
          <w:tcPr>
            <w:tcW w:w="6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BEF12E3" w14:textId="77777777" w:rsidR="007450B8" w:rsidRPr="00FE4B17" w:rsidRDefault="007450B8" w:rsidP="00AB6D86">
            <w:pPr>
              <w:spacing w:line="240" w:lineRule="auto"/>
              <w:jc w:val="center"/>
              <w:rPr>
                <w:lang w:val="en-US" w:eastAsia="en-GB"/>
              </w:rPr>
            </w:pPr>
            <w:r w:rsidRPr="00FE4B17">
              <w:rPr>
                <w:noProof/>
                <w:lang w:eastAsia="en-GB"/>
              </w:rPr>
              <w:drawing>
                <wp:inline distT="0" distB="0" distL="0" distR="0" wp14:anchorId="3EC583AC" wp14:editId="3A5927E4">
                  <wp:extent cx="819004" cy="32766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16909"/>
                          <a:stretch/>
                        </pic:blipFill>
                        <pic:spPr bwMode="auto">
                          <a:xfrm>
                            <a:off x="0" y="0"/>
                            <a:ext cx="823172" cy="329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6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DB48527" w14:textId="26932C17" w:rsidR="007450B8" w:rsidRPr="00FE4B17" w:rsidRDefault="007450B8" w:rsidP="00AB6D86">
            <w:pPr>
              <w:spacing w:line="240" w:lineRule="auto"/>
              <w:rPr>
                <w:bCs/>
                <w:sz w:val="20"/>
                <w:szCs w:val="20"/>
                <w:lang w:val="en-US" w:eastAsia="en-AU"/>
              </w:rPr>
            </w:pPr>
            <w:r w:rsidRPr="00FE4B17">
              <w:rPr>
                <w:bCs/>
                <w:sz w:val="20"/>
                <w:szCs w:val="20"/>
                <w:lang w:val="en-US" w:eastAsia="en-AU"/>
              </w:rPr>
              <w:t>The larger the multiplicative interaction of two sales employees’ level</w:t>
            </w:r>
            <w:r w:rsidR="00642DF7" w:rsidRPr="00FE4B17">
              <w:rPr>
                <w:bCs/>
                <w:sz w:val="20"/>
                <w:szCs w:val="20"/>
                <w:lang w:val="en-US" w:eastAsia="en-AU"/>
              </w:rPr>
              <w:t>s</w:t>
            </w:r>
            <w:r w:rsidRPr="00FE4B17">
              <w:rPr>
                <w:bCs/>
                <w:sz w:val="20"/>
                <w:szCs w:val="20"/>
                <w:lang w:val="en-US" w:eastAsia="en-AU"/>
              </w:rPr>
              <w:t xml:space="preserve"> of extrinsic motivation, the less likely they are to engage in reciproca</w:t>
            </w:r>
            <w:r w:rsidR="00642DF7" w:rsidRPr="00FE4B17">
              <w:rPr>
                <w:bCs/>
                <w:sz w:val="20"/>
                <w:szCs w:val="20"/>
                <w:lang w:val="en-US" w:eastAsia="en-AU"/>
              </w:rPr>
              <w:t>l</w:t>
            </w:r>
            <w:r w:rsidRPr="00FE4B17">
              <w:rPr>
                <w:bCs/>
                <w:sz w:val="20"/>
                <w:szCs w:val="20"/>
                <w:lang w:val="en-US" w:eastAsia="en-AU"/>
              </w:rPr>
              <w:t xml:space="preserve"> knowledge</w:t>
            </w:r>
            <w:r w:rsidR="00642DF7" w:rsidRPr="00FE4B17">
              <w:rPr>
                <w:bCs/>
                <w:sz w:val="20"/>
                <w:szCs w:val="20"/>
                <w:lang w:val="en-US" w:eastAsia="en-AU"/>
              </w:rPr>
              <w:t>-</w:t>
            </w:r>
            <w:r w:rsidRPr="00FE4B17">
              <w:rPr>
                <w:bCs/>
                <w:sz w:val="20"/>
                <w:szCs w:val="20"/>
                <w:lang w:val="en-US" w:eastAsia="en-AU"/>
              </w:rPr>
              <w:t>exchange ties.</w:t>
            </w:r>
          </w:p>
        </w:tc>
        <w:tc>
          <w:tcPr>
            <w:tcW w:w="1822" w:type="pct"/>
            <w:tcBorders>
              <w:top w:val="single" w:sz="8" w:space="0" w:color="000000"/>
              <w:left w:val="single" w:sz="8" w:space="0" w:color="000000"/>
              <w:bottom w:val="single" w:sz="8" w:space="0" w:color="000000"/>
              <w:right w:val="single" w:sz="8" w:space="0" w:color="000000"/>
            </w:tcBorders>
          </w:tcPr>
          <w:p w14:paraId="3164F838" w14:textId="4A24DAEF" w:rsidR="007450B8" w:rsidRPr="00FE4B17" w:rsidRDefault="007450B8" w:rsidP="00AB6D86">
            <w:pPr>
              <w:spacing w:line="240" w:lineRule="auto"/>
              <w:rPr>
                <w:bCs/>
                <w:sz w:val="20"/>
                <w:szCs w:val="20"/>
                <w:lang w:val="en-US" w:eastAsia="en-AU"/>
              </w:rPr>
            </w:pPr>
            <w:r w:rsidRPr="00FE4B17">
              <w:rPr>
                <w:bCs/>
                <w:sz w:val="20"/>
                <w:szCs w:val="20"/>
                <w:lang w:val="en-US" w:eastAsia="en-AU"/>
              </w:rPr>
              <w:t>The propensity for reciprocal knowledge exchange decreases for dyads in which both partners have very high levels of extrinsic motivation. This points to an inverted U</w:t>
            </w:r>
            <w:r w:rsidR="00642DF7" w:rsidRPr="00FE4B17">
              <w:rPr>
                <w:bCs/>
                <w:sz w:val="20"/>
                <w:szCs w:val="20"/>
                <w:lang w:val="en-US" w:eastAsia="en-AU"/>
              </w:rPr>
              <w:t>-</w:t>
            </w:r>
            <w:r w:rsidRPr="00FE4B17">
              <w:rPr>
                <w:bCs/>
                <w:sz w:val="20"/>
                <w:szCs w:val="20"/>
                <w:lang w:val="en-US" w:eastAsia="en-AU"/>
              </w:rPr>
              <w:t>shaped pattern for reciprocal knowledge exchange in relation to levels of extrinsic motivation for both partners within the dyad.</w:t>
            </w:r>
          </w:p>
        </w:tc>
      </w:tr>
      <w:bookmarkEnd w:id="137"/>
    </w:tbl>
    <w:p w14:paraId="6C718328" w14:textId="77777777" w:rsidR="003C7BB1" w:rsidRPr="00FE4B17" w:rsidRDefault="003C7BB1" w:rsidP="00CF11BE">
      <w:pPr>
        <w:spacing w:after="160" w:line="259" w:lineRule="auto"/>
        <w:jc w:val="left"/>
        <w:rPr>
          <w:rFonts w:eastAsiaTheme="majorEastAsia"/>
          <w:b/>
          <w:lang w:val="en-US"/>
        </w:rPr>
      </w:pPr>
    </w:p>
    <w:sectPr w:rsidR="003C7BB1" w:rsidRPr="00FE4B17" w:rsidSect="00154442">
      <w:pgSz w:w="15840" w:h="12240" w:orient="landscape" w:code="1"/>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931C0" w14:textId="77777777" w:rsidR="00502995" w:rsidRDefault="00502995" w:rsidP="00476729">
      <w:pPr>
        <w:spacing w:line="240" w:lineRule="auto"/>
      </w:pPr>
      <w:r>
        <w:separator/>
      </w:r>
    </w:p>
  </w:endnote>
  <w:endnote w:type="continuationSeparator" w:id="0">
    <w:p w14:paraId="709A9DEA" w14:textId="77777777" w:rsidR="00502995" w:rsidRDefault="00502995" w:rsidP="004767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TimesNewRomanPSMT">
    <w:altName w:val="MS Gothic"/>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B1E15" w14:textId="77777777" w:rsidR="00502995" w:rsidRDefault="00502995" w:rsidP="00476729">
      <w:pPr>
        <w:spacing w:line="240" w:lineRule="auto"/>
      </w:pPr>
      <w:r>
        <w:separator/>
      </w:r>
    </w:p>
  </w:footnote>
  <w:footnote w:type="continuationSeparator" w:id="0">
    <w:p w14:paraId="14505281" w14:textId="77777777" w:rsidR="00502995" w:rsidRDefault="00502995" w:rsidP="00476729">
      <w:pPr>
        <w:spacing w:line="240" w:lineRule="auto"/>
      </w:pPr>
      <w:r>
        <w:continuationSeparator/>
      </w:r>
    </w:p>
  </w:footnote>
  <w:footnote w:id="1">
    <w:p w14:paraId="029539C0" w14:textId="47882C75" w:rsidR="000833EC" w:rsidRPr="00A82640" w:rsidRDefault="000833EC" w:rsidP="00D169B2">
      <w:pPr>
        <w:pStyle w:val="FootnoteText"/>
        <w:rPr>
          <w:lang w:val="en-US"/>
        </w:rPr>
      </w:pPr>
      <w:r>
        <w:rPr>
          <w:rStyle w:val="FootnoteReference"/>
        </w:rPr>
        <w:footnoteRef/>
      </w:r>
      <w:r>
        <w:t xml:space="preserve"> To create the matrix of confirmed relationships, we multiplied the matrix created from questions (a) and (b) with the transposed matrix created from questions (c) and (d). C</w:t>
      </w:r>
      <w:r w:rsidRPr="00AF3B10">
        <w:rPr>
          <w:lang w:val="en-US"/>
        </w:rPr>
        <w:t xml:space="preserve">ell </w:t>
      </w:r>
      <w:r w:rsidRPr="00AF3B10">
        <w:rPr>
          <w:i/>
          <w:lang w:val="en-US"/>
        </w:rPr>
        <w:t>x</w:t>
      </w:r>
      <w:r w:rsidRPr="00AF3B10">
        <w:rPr>
          <w:i/>
          <w:vertAlign w:val="subscript"/>
          <w:lang w:val="en-US"/>
        </w:rPr>
        <w:t xml:space="preserve">ij </w:t>
      </w:r>
      <w:r w:rsidRPr="00AF3B10">
        <w:rPr>
          <w:lang w:val="en-US"/>
        </w:rPr>
        <w:t xml:space="preserve">in each matrix corresponds to </w:t>
      </w:r>
      <w:r>
        <w:rPr>
          <w:lang w:val="en-US"/>
        </w:rPr>
        <w:t>employee</w:t>
      </w:r>
      <w:r w:rsidRPr="00AF3B10">
        <w:rPr>
          <w:lang w:val="en-US"/>
        </w:rPr>
        <w:t xml:space="preserve"> </w:t>
      </w:r>
      <w:r w:rsidRPr="00AF3B10">
        <w:rPr>
          <w:i/>
          <w:lang w:val="en-US"/>
        </w:rPr>
        <w:t>i</w:t>
      </w:r>
      <w:r w:rsidRPr="00AF3B10">
        <w:rPr>
          <w:lang w:val="en-US"/>
        </w:rPr>
        <w:t>’s relation</w:t>
      </w:r>
      <w:r>
        <w:rPr>
          <w:lang w:val="en-US"/>
        </w:rPr>
        <w:t>ship</w:t>
      </w:r>
      <w:r w:rsidRPr="00AF3B10">
        <w:rPr>
          <w:lang w:val="en-US"/>
        </w:rPr>
        <w:t xml:space="preserve"> </w:t>
      </w:r>
      <w:r>
        <w:rPr>
          <w:lang w:val="en-US"/>
        </w:rPr>
        <w:t>with</w:t>
      </w:r>
      <w:r w:rsidRPr="00AF3B10">
        <w:rPr>
          <w:lang w:val="en-US"/>
        </w:rPr>
        <w:t xml:space="preserve"> </w:t>
      </w:r>
      <w:r>
        <w:rPr>
          <w:lang w:val="en-US"/>
        </w:rPr>
        <w:t>another employee</w:t>
      </w:r>
      <w:r w:rsidRPr="00AF3B10">
        <w:rPr>
          <w:lang w:val="en-US"/>
        </w:rPr>
        <w:t xml:space="preserve"> </w:t>
      </w:r>
      <w:r w:rsidRPr="00AF3B10">
        <w:rPr>
          <w:i/>
          <w:lang w:val="en-US"/>
        </w:rPr>
        <w:t>j</w:t>
      </w:r>
      <w:r w:rsidRPr="00AF3B10">
        <w:rPr>
          <w:lang w:val="en-US"/>
        </w:rPr>
        <w:t xml:space="preserve"> </w:t>
      </w:r>
      <w:r>
        <w:rPr>
          <w:lang w:val="en-US"/>
        </w:rPr>
        <w:t xml:space="preserve">and is coded as 1 if </w:t>
      </w:r>
      <w:r w:rsidRPr="00AF3B10">
        <w:rPr>
          <w:i/>
          <w:lang w:val="en-US"/>
        </w:rPr>
        <w:t>i</w:t>
      </w:r>
      <w:r w:rsidRPr="00AF3B10">
        <w:rPr>
          <w:lang w:val="en-US"/>
        </w:rPr>
        <w:t xml:space="preserve"> </w:t>
      </w:r>
      <w:r>
        <w:rPr>
          <w:lang w:val="en-US"/>
        </w:rPr>
        <w:t xml:space="preserve">indicated that he or she provided knowledge to/sought knowledge from </w:t>
      </w:r>
      <w:r w:rsidRPr="00A82640">
        <w:rPr>
          <w:i/>
          <w:lang w:val="en-US"/>
        </w:rPr>
        <w:t>j</w:t>
      </w:r>
      <w:r>
        <w:rPr>
          <w:lang w:val="en-US"/>
        </w:rPr>
        <w:t>, and 0 otherwise.</w:t>
      </w:r>
      <w:r w:rsidRPr="00AF3B10">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7637196"/>
      <w:docPartObj>
        <w:docPartGallery w:val="Page Numbers (Top of Page)"/>
        <w:docPartUnique/>
      </w:docPartObj>
    </w:sdtPr>
    <w:sdtEndPr/>
    <w:sdtContent>
      <w:p w14:paraId="50CAC9FE" w14:textId="4F01EAC5" w:rsidR="000833EC" w:rsidRDefault="000833EC">
        <w:pPr>
          <w:pStyle w:val="Header"/>
          <w:jc w:val="right"/>
        </w:pPr>
        <w:r>
          <w:fldChar w:fldCharType="begin"/>
        </w:r>
        <w:r>
          <w:instrText>PAGE   \* MERGEFORMAT</w:instrText>
        </w:r>
        <w:r>
          <w:fldChar w:fldCharType="separate"/>
        </w:r>
        <w:r w:rsidR="00923278" w:rsidRPr="00923278">
          <w:rPr>
            <w:noProof/>
            <w:lang w:val="de-DE"/>
          </w:rPr>
          <w:t>56</w:t>
        </w:r>
        <w:r>
          <w:fldChar w:fldCharType="end"/>
        </w:r>
      </w:p>
    </w:sdtContent>
  </w:sdt>
  <w:p w14:paraId="3C655054" w14:textId="54DF75FD" w:rsidR="000833EC" w:rsidRDefault="000833EC" w:rsidP="00944BDC">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013883"/>
      <w:docPartObj>
        <w:docPartGallery w:val="Page Numbers (Top of Page)"/>
        <w:docPartUnique/>
      </w:docPartObj>
    </w:sdtPr>
    <w:sdtEndPr/>
    <w:sdtContent>
      <w:p w14:paraId="6332C6D1" w14:textId="5DC8269C" w:rsidR="000833EC" w:rsidRDefault="000833EC">
        <w:pPr>
          <w:pStyle w:val="Header"/>
          <w:jc w:val="right"/>
        </w:pPr>
        <w:r>
          <w:fldChar w:fldCharType="begin"/>
        </w:r>
        <w:r>
          <w:instrText>PAGE   \* MERGEFORMAT</w:instrText>
        </w:r>
        <w:r>
          <w:fldChar w:fldCharType="separate"/>
        </w:r>
        <w:r w:rsidRPr="00354EBB">
          <w:rPr>
            <w:noProof/>
            <w:lang w:val="de-DE"/>
          </w:rPr>
          <w:t>1</w:t>
        </w:r>
        <w:r>
          <w:fldChar w:fldCharType="end"/>
        </w:r>
      </w:p>
    </w:sdtContent>
  </w:sdt>
  <w:p w14:paraId="5C2E9336" w14:textId="622A5550" w:rsidR="000833EC" w:rsidRPr="00B52C79" w:rsidRDefault="000833EC" w:rsidP="00B52C79">
    <w:pPr>
      <w:pStyle w:val="Default"/>
      <w:spacing w:line="480" w:lineRule="auto"/>
      <w:rPr>
        <w:bCs/>
        <w:caps/>
        <w:color w:val="auto"/>
        <w:lang w:val="en-GB" w:eastAsia="de-DE"/>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94FF1"/>
    <w:multiLevelType w:val="hybridMultilevel"/>
    <w:tmpl w:val="2682A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C6799"/>
    <w:multiLevelType w:val="hybridMultilevel"/>
    <w:tmpl w:val="3CC47724"/>
    <w:lvl w:ilvl="0" w:tplc="DB56EB58">
      <w:start w:val="3"/>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4D0E0E"/>
    <w:multiLevelType w:val="hybridMultilevel"/>
    <w:tmpl w:val="E55A5660"/>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3" w15:restartNumberingAfterBreak="0">
    <w:nsid w:val="0CDA49B3"/>
    <w:multiLevelType w:val="hybridMultilevel"/>
    <w:tmpl w:val="DE38CB60"/>
    <w:lvl w:ilvl="0" w:tplc="1EC84EA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2C56"/>
    <w:multiLevelType w:val="hybridMultilevel"/>
    <w:tmpl w:val="19D08BC4"/>
    <w:lvl w:ilvl="0" w:tplc="7B76E52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226802"/>
    <w:multiLevelType w:val="hybridMultilevel"/>
    <w:tmpl w:val="5928B1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871103"/>
    <w:multiLevelType w:val="hybridMultilevel"/>
    <w:tmpl w:val="6EEA71F2"/>
    <w:lvl w:ilvl="0" w:tplc="F9A01A04">
      <w:start w:val="1"/>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B33322"/>
    <w:multiLevelType w:val="hybridMultilevel"/>
    <w:tmpl w:val="4246E5C2"/>
    <w:lvl w:ilvl="0" w:tplc="C1905AE2">
      <w:start w:val="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39E4286"/>
    <w:multiLevelType w:val="hybridMultilevel"/>
    <w:tmpl w:val="4E7E8D62"/>
    <w:lvl w:ilvl="0" w:tplc="5776C684">
      <w:numFmt w:val="bullet"/>
      <w:lvlText w:val="-"/>
      <w:lvlJc w:val="left"/>
      <w:pPr>
        <w:ind w:left="360" w:hanging="360"/>
      </w:pPr>
      <w:rPr>
        <w:rFonts w:ascii="Calibri" w:eastAsiaTheme="minorHAnsi" w:hAnsi="Calibri" w:cstheme="minorBidi"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14301ED6"/>
    <w:multiLevelType w:val="hybridMultilevel"/>
    <w:tmpl w:val="FF3A1DFC"/>
    <w:lvl w:ilvl="0" w:tplc="02220AE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5962AD"/>
    <w:multiLevelType w:val="hybridMultilevel"/>
    <w:tmpl w:val="BE0ECAA6"/>
    <w:lvl w:ilvl="0" w:tplc="435C6F4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6A7363"/>
    <w:multiLevelType w:val="hybridMultilevel"/>
    <w:tmpl w:val="516290A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2" w15:restartNumberingAfterBreak="0">
    <w:nsid w:val="21BA05DA"/>
    <w:multiLevelType w:val="hybridMultilevel"/>
    <w:tmpl w:val="8D2657FE"/>
    <w:lvl w:ilvl="0" w:tplc="2B920AB8">
      <w:start w:val="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2B12436"/>
    <w:multiLevelType w:val="hybridMultilevel"/>
    <w:tmpl w:val="2AC408C8"/>
    <w:lvl w:ilvl="0" w:tplc="58CE3CD6">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56E2DF9"/>
    <w:multiLevelType w:val="hybridMultilevel"/>
    <w:tmpl w:val="44E0A012"/>
    <w:lvl w:ilvl="0" w:tplc="1C6257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100742"/>
    <w:multiLevelType w:val="hybridMultilevel"/>
    <w:tmpl w:val="563EEF62"/>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37380DA0"/>
    <w:multiLevelType w:val="hybridMultilevel"/>
    <w:tmpl w:val="84C61D16"/>
    <w:lvl w:ilvl="0" w:tplc="66BE1540">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7FA2517"/>
    <w:multiLevelType w:val="hybridMultilevel"/>
    <w:tmpl w:val="FEA4860A"/>
    <w:lvl w:ilvl="0" w:tplc="D164A3EC">
      <w:start w:val="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CF037F"/>
    <w:multiLevelType w:val="hybridMultilevel"/>
    <w:tmpl w:val="7E3E8E54"/>
    <w:lvl w:ilvl="0" w:tplc="E0C6960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6323C2"/>
    <w:multiLevelType w:val="hybridMultilevel"/>
    <w:tmpl w:val="67405BF4"/>
    <w:lvl w:ilvl="0" w:tplc="7028127C">
      <w:start w:val="19"/>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F3C13F1"/>
    <w:multiLevelType w:val="hybridMultilevel"/>
    <w:tmpl w:val="03509384"/>
    <w:lvl w:ilvl="0" w:tplc="2966B5D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531C8C"/>
    <w:multiLevelType w:val="hybridMultilevel"/>
    <w:tmpl w:val="D3CE1448"/>
    <w:lvl w:ilvl="0" w:tplc="4EC41160">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7E728A6"/>
    <w:multiLevelType w:val="hybridMultilevel"/>
    <w:tmpl w:val="B302F16C"/>
    <w:lvl w:ilvl="0" w:tplc="EBA0D8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DC5CA0"/>
    <w:multiLevelType w:val="hybridMultilevel"/>
    <w:tmpl w:val="4476D5E8"/>
    <w:lvl w:ilvl="0" w:tplc="51BC101C">
      <w:numFmt w:val="bullet"/>
      <w:lvlText w:val="-"/>
      <w:lvlJc w:val="left"/>
      <w:pPr>
        <w:ind w:left="720" w:hanging="360"/>
      </w:pPr>
      <w:rPr>
        <w:rFonts w:ascii="Calibri" w:eastAsia="Times New Roman" w:hAnsi="Calibri"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1D9435C"/>
    <w:multiLevelType w:val="hybridMultilevel"/>
    <w:tmpl w:val="FA4256A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5" w15:restartNumberingAfterBreak="0">
    <w:nsid w:val="57076780"/>
    <w:multiLevelType w:val="multilevel"/>
    <w:tmpl w:val="EF9A6A6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7C15137"/>
    <w:multiLevelType w:val="hybridMultilevel"/>
    <w:tmpl w:val="EAFC8A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7" w15:restartNumberingAfterBreak="0">
    <w:nsid w:val="5E2F0B17"/>
    <w:multiLevelType w:val="hybridMultilevel"/>
    <w:tmpl w:val="FC280D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240B8"/>
    <w:multiLevelType w:val="hybridMultilevel"/>
    <w:tmpl w:val="C0C626F8"/>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9" w15:restartNumberingAfterBreak="0">
    <w:nsid w:val="68526979"/>
    <w:multiLevelType w:val="hybridMultilevel"/>
    <w:tmpl w:val="F8961E20"/>
    <w:lvl w:ilvl="0" w:tplc="64E4007C">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B9C1BFF"/>
    <w:multiLevelType w:val="hybridMultilevel"/>
    <w:tmpl w:val="774C15E2"/>
    <w:lvl w:ilvl="0" w:tplc="2FBE0EE2">
      <w:numFmt w:val="bullet"/>
      <w:lvlText w:val="-"/>
      <w:lvlJc w:val="left"/>
      <w:pPr>
        <w:ind w:left="720" w:hanging="360"/>
      </w:pPr>
      <w:rPr>
        <w:rFonts w:ascii="Calibri" w:eastAsia="Times New Roman" w:hAnsi="Calibr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2C7BBE"/>
    <w:multiLevelType w:val="hybridMultilevel"/>
    <w:tmpl w:val="DF1CCE3E"/>
    <w:lvl w:ilvl="0" w:tplc="28665A3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B96973"/>
    <w:multiLevelType w:val="hybridMultilevel"/>
    <w:tmpl w:val="747C5B86"/>
    <w:lvl w:ilvl="0" w:tplc="CA60720A">
      <w:start w:val="1"/>
      <w:numFmt w:val="decimal"/>
      <w:lvlText w:val="%1."/>
      <w:lvlJc w:val="left"/>
      <w:pPr>
        <w:ind w:left="1069" w:hanging="360"/>
      </w:pPr>
      <w:rPr>
        <w:rFonts w:hint="default"/>
      </w:rPr>
    </w:lvl>
    <w:lvl w:ilvl="1" w:tplc="04070019">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33" w15:restartNumberingAfterBreak="0">
    <w:nsid w:val="74331C91"/>
    <w:multiLevelType w:val="hybridMultilevel"/>
    <w:tmpl w:val="DF987CB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4FB1215"/>
    <w:multiLevelType w:val="hybridMultilevel"/>
    <w:tmpl w:val="0EC63E54"/>
    <w:lvl w:ilvl="0" w:tplc="D17E6C7A">
      <w:start w:val="2"/>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5" w15:restartNumberingAfterBreak="0">
    <w:nsid w:val="75396659"/>
    <w:multiLevelType w:val="hybridMultilevel"/>
    <w:tmpl w:val="A06CCB0A"/>
    <w:lvl w:ilvl="0" w:tplc="396EAE5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6" w15:restartNumberingAfterBreak="0">
    <w:nsid w:val="766C52EB"/>
    <w:multiLevelType w:val="hybridMultilevel"/>
    <w:tmpl w:val="CBCE1C0A"/>
    <w:lvl w:ilvl="0" w:tplc="DC6E12C8">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8361119"/>
    <w:multiLevelType w:val="multilevel"/>
    <w:tmpl w:val="31C00B8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96A3B68"/>
    <w:multiLevelType w:val="hybridMultilevel"/>
    <w:tmpl w:val="5804EE9E"/>
    <w:lvl w:ilvl="0" w:tplc="D7986E00">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BFB1D2E"/>
    <w:multiLevelType w:val="hybridMultilevel"/>
    <w:tmpl w:val="0D364086"/>
    <w:lvl w:ilvl="0" w:tplc="514887B8">
      <w:start w:val="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30"/>
  </w:num>
  <w:num w:numId="3">
    <w:abstractNumId w:val="1"/>
  </w:num>
  <w:num w:numId="4">
    <w:abstractNumId w:val="11"/>
  </w:num>
  <w:num w:numId="5">
    <w:abstractNumId w:val="17"/>
  </w:num>
  <w:num w:numId="6">
    <w:abstractNumId w:val="24"/>
  </w:num>
  <w:num w:numId="7">
    <w:abstractNumId w:val="6"/>
  </w:num>
  <w:num w:numId="8">
    <w:abstractNumId w:val="28"/>
  </w:num>
  <w:num w:numId="9">
    <w:abstractNumId w:val="36"/>
  </w:num>
  <w:num w:numId="10">
    <w:abstractNumId w:val="32"/>
  </w:num>
  <w:num w:numId="11">
    <w:abstractNumId w:val="8"/>
  </w:num>
  <w:num w:numId="12">
    <w:abstractNumId w:val="35"/>
  </w:num>
  <w:num w:numId="13">
    <w:abstractNumId w:val="33"/>
  </w:num>
  <w:num w:numId="14">
    <w:abstractNumId w:val="25"/>
  </w:num>
  <w:num w:numId="15">
    <w:abstractNumId w:val="18"/>
  </w:num>
  <w:num w:numId="16">
    <w:abstractNumId w:val="13"/>
  </w:num>
  <w:num w:numId="17">
    <w:abstractNumId w:val="22"/>
  </w:num>
  <w:num w:numId="18">
    <w:abstractNumId w:val="34"/>
  </w:num>
  <w:num w:numId="19">
    <w:abstractNumId w:val="20"/>
  </w:num>
  <w:num w:numId="20">
    <w:abstractNumId w:val="15"/>
  </w:num>
  <w:num w:numId="21">
    <w:abstractNumId w:val="37"/>
  </w:num>
  <w:num w:numId="22">
    <w:abstractNumId w:val="7"/>
  </w:num>
  <w:num w:numId="23">
    <w:abstractNumId w:val="16"/>
  </w:num>
  <w:num w:numId="24">
    <w:abstractNumId w:val="19"/>
  </w:num>
  <w:num w:numId="25">
    <w:abstractNumId w:val="21"/>
  </w:num>
  <w:num w:numId="26">
    <w:abstractNumId w:val="29"/>
  </w:num>
  <w:num w:numId="27">
    <w:abstractNumId w:val="38"/>
  </w:num>
  <w:num w:numId="28">
    <w:abstractNumId w:val="26"/>
  </w:num>
  <w:num w:numId="29">
    <w:abstractNumId w:val="0"/>
  </w:num>
  <w:num w:numId="30">
    <w:abstractNumId w:val="27"/>
  </w:num>
  <w:num w:numId="31">
    <w:abstractNumId w:val="12"/>
  </w:num>
  <w:num w:numId="32">
    <w:abstractNumId w:val="31"/>
  </w:num>
  <w:num w:numId="33">
    <w:abstractNumId w:val="2"/>
  </w:num>
  <w:num w:numId="34">
    <w:abstractNumId w:val="5"/>
  </w:num>
  <w:num w:numId="35">
    <w:abstractNumId w:val="3"/>
  </w:num>
  <w:num w:numId="36">
    <w:abstractNumId w:val="9"/>
  </w:num>
  <w:num w:numId="37">
    <w:abstractNumId w:val="14"/>
  </w:num>
  <w:num w:numId="38">
    <w:abstractNumId w:val="10"/>
  </w:num>
  <w:num w:numId="39">
    <w:abstractNumId w:val="4"/>
  </w:num>
  <w:num w:numId="4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en-US" w:vendorID="64" w:dllVersion="6" w:nlCheck="1" w:checkStyle="0"/>
  <w:activeWritingStyle w:appName="MSWord" w:lang="en-GB" w:vendorID="64" w:dllVersion="6" w:nlCheck="1" w:checkStyle="1"/>
  <w:activeWritingStyle w:appName="MSWord" w:lang="fr-FR" w:vendorID="64" w:dllVersion="6"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874"/>
    <w:rsid w:val="00000809"/>
    <w:rsid w:val="000008C4"/>
    <w:rsid w:val="00001E49"/>
    <w:rsid w:val="0000236F"/>
    <w:rsid w:val="000027F3"/>
    <w:rsid w:val="00002809"/>
    <w:rsid w:val="0000326A"/>
    <w:rsid w:val="00003943"/>
    <w:rsid w:val="00003B79"/>
    <w:rsid w:val="00003C8C"/>
    <w:rsid w:val="000046E1"/>
    <w:rsid w:val="00004B96"/>
    <w:rsid w:val="00005D34"/>
    <w:rsid w:val="00005FD8"/>
    <w:rsid w:val="00007EFF"/>
    <w:rsid w:val="00010CFC"/>
    <w:rsid w:val="00011443"/>
    <w:rsid w:val="00011894"/>
    <w:rsid w:val="0001219C"/>
    <w:rsid w:val="00013366"/>
    <w:rsid w:val="0001383B"/>
    <w:rsid w:val="00014717"/>
    <w:rsid w:val="00014768"/>
    <w:rsid w:val="00015632"/>
    <w:rsid w:val="00015D11"/>
    <w:rsid w:val="00015F54"/>
    <w:rsid w:val="00016477"/>
    <w:rsid w:val="00017AB4"/>
    <w:rsid w:val="00017E13"/>
    <w:rsid w:val="0002073D"/>
    <w:rsid w:val="00020988"/>
    <w:rsid w:val="00020FE1"/>
    <w:rsid w:val="000214E6"/>
    <w:rsid w:val="00021870"/>
    <w:rsid w:val="00021C91"/>
    <w:rsid w:val="00021FF3"/>
    <w:rsid w:val="00022605"/>
    <w:rsid w:val="0002330E"/>
    <w:rsid w:val="000237E2"/>
    <w:rsid w:val="00024D97"/>
    <w:rsid w:val="00025C44"/>
    <w:rsid w:val="0002630B"/>
    <w:rsid w:val="00031659"/>
    <w:rsid w:val="00032AC0"/>
    <w:rsid w:val="00032F8E"/>
    <w:rsid w:val="000333AA"/>
    <w:rsid w:val="000333AB"/>
    <w:rsid w:val="00033798"/>
    <w:rsid w:val="00033C8B"/>
    <w:rsid w:val="00033D30"/>
    <w:rsid w:val="00034B4E"/>
    <w:rsid w:val="0003644B"/>
    <w:rsid w:val="00036C74"/>
    <w:rsid w:val="00037065"/>
    <w:rsid w:val="00037088"/>
    <w:rsid w:val="00037FA6"/>
    <w:rsid w:val="0004079D"/>
    <w:rsid w:val="00040C35"/>
    <w:rsid w:val="00041085"/>
    <w:rsid w:val="00041709"/>
    <w:rsid w:val="00041D65"/>
    <w:rsid w:val="000424D4"/>
    <w:rsid w:val="000426A9"/>
    <w:rsid w:val="00042AE1"/>
    <w:rsid w:val="00042B10"/>
    <w:rsid w:val="0004300D"/>
    <w:rsid w:val="00043757"/>
    <w:rsid w:val="0004468C"/>
    <w:rsid w:val="00046124"/>
    <w:rsid w:val="00047743"/>
    <w:rsid w:val="00047BE6"/>
    <w:rsid w:val="0005026A"/>
    <w:rsid w:val="00050687"/>
    <w:rsid w:val="00050D25"/>
    <w:rsid w:val="00050ED0"/>
    <w:rsid w:val="0005188D"/>
    <w:rsid w:val="00051D03"/>
    <w:rsid w:val="00052803"/>
    <w:rsid w:val="00052AD0"/>
    <w:rsid w:val="00053140"/>
    <w:rsid w:val="00053683"/>
    <w:rsid w:val="00053E6B"/>
    <w:rsid w:val="0005651F"/>
    <w:rsid w:val="00057456"/>
    <w:rsid w:val="000603C3"/>
    <w:rsid w:val="00060618"/>
    <w:rsid w:val="000608C9"/>
    <w:rsid w:val="00061D92"/>
    <w:rsid w:val="0006213C"/>
    <w:rsid w:val="000621EF"/>
    <w:rsid w:val="00062810"/>
    <w:rsid w:val="00064834"/>
    <w:rsid w:val="00064CDE"/>
    <w:rsid w:val="00065D82"/>
    <w:rsid w:val="00066D4D"/>
    <w:rsid w:val="00066DD1"/>
    <w:rsid w:val="00066EAF"/>
    <w:rsid w:val="00067067"/>
    <w:rsid w:val="0006761D"/>
    <w:rsid w:val="00070258"/>
    <w:rsid w:val="000704A2"/>
    <w:rsid w:val="00070E2F"/>
    <w:rsid w:val="00071E0F"/>
    <w:rsid w:val="00071F73"/>
    <w:rsid w:val="00072060"/>
    <w:rsid w:val="00072066"/>
    <w:rsid w:val="000725B4"/>
    <w:rsid w:val="0007298E"/>
    <w:rsid w:val="00072E97"/>
    <w:rsid w:val="00073768"/>
    <w:rsid w:val="000738AA"/>
    <w:rsid w:val="000739B7"/>
    <w:rsid w:val="0007413F"/>
    <w:rsid w:val="000754B7"/>
    <w:rsid w:val="0007598F"/>
    <w:rsid w:val="0007606C"/>
    <w:rsid w:val="00076125"/>
    <w:rsid w:val="00076277"/>
    <w:rsid w:val="00076A6E"/>
    <w:rsid w:val="00076FAA"/>
    <w:rsid w:val="00081971"/>
    <w:rsid w:val="000821BA"/>
    <w:rsid w:val="000822CD"/>
    <w:rsid w:val="000828C4"/>
    <w:rsid w:val="000833EC"/>
    <w:rsid w:val="0008472C"/>
    <w:rsid w:val="00084C5A"/>
    <w:rsid w:val="000850C0"/>
    <w:rsid w:val="00085281"/>
    <w:rsid w:val="00085BAA"/>
    <w:rsid w:val="000866D9"/>
    <w:rsid w:val="00086B1E"/>
    <w:rsid w:val="00087310"/>
    <w:rsid w:val="00087662"/>
    <w:rsid w:val="0008772F"/>
    <w:rsid w:val="00090AD4"/>
    <w:rsid w:val="000916B7"/>
    <w:rsid w:val="0009243F"/>
    <w:rsid w:val="00092C63"/>
    <w:rsid w:val="0009327E"/>
    <w:rsid w:val="00094885"/>
    <w:rsid w:val="00095888"/>
    <w:rsid w:val="00096E9E"/>
    <w:rsid w:val="00097147"/>
    <w:rsid w:val="000978F3"/>
    <w:rsid w:val="000978F6"/>
    <w:rsid w:val="000A0B34"/>
    <w:rsid w:val="000A18A6"/>
    <w:rsid w:val="000A19FD"/>
    <w:rsid w:val="000A2DE3"/>
    <w:rsid w:val="000A2EA7"/>
    <w:rsid w:val="000A35F4"/>
    <w:rsid w:val="000A36A4"/>
    <w:rsid w:val="000A3850"/>
    <w:rsid w:val="000A3A48"/>
    <w:rsid w:val="000A4849"/>
    <w:rsid w:val="000A4BBA"/>
    <w:rsid w:val="000A4EF4"/>
    <w:rsid w:val="000A5379"/>
    <w:rsid w:val="000A5EC7"/>
    <w:rsid w:val="000A6517"/>
    <w:rsid w:val="000A7D89"/>
    <w:rsid w:val="000A7EA6"/>
    <w:rsid w:val="000B05FF"/>
    <w:rsid w:val="000B1225"/>
    <w:rsid w:val="000B1E00"/>
    <w:rsid w:val="000B367E"/>
    <w:rsid w:val="000B4143"/>
    <w:rsid w:val="000B5739"/>
    <w:rsid w:val="000B5874"/>
    <w:rsid w:val="000B58B8"/>
    <w:rsid w:val="000B660E"/>
    <w:rsid w:val="000B7342"/>
    <w:rsid w:val="000B7B2E"/>
    <w:rsid w:val="000B7D64"/>
    <w:rsid w:val="000C2251"/>
    <w:rsid w:val="000C2A05"/>
    <w:rsid w:val="000C4053"/>
    <w:rsid w:val="000C4AD6"/>
    <w:rsid w:val="000C56D4"/>
    <w:rsid w:val="000C575E"/>
    <w:rsid w:val="000C59F7"/>
    <w:rsid w:val="000C5ECC"/>
    <w:rsid w:val="000C75AC"/>
    <w:rsid w:val="000D0093"/>
    <w:rsid w:val="000D051A"/>
    <w:rsid w:val="000D0745"/>
    <w:rsid w:val="000D1165"/>
    <w:rsid w:val="000D1353"/>
    <w:rsid w:val="000D1DA2"/>
    <w:rsid w:val="000D2109"/>
    <w:rsid w:val="000D3A08"/>
    <w:rsid w:val="000D3A16"/>
    <w:rsid w:val="000D3FEA"/>
    <w:rsid w:val="000D4448"/>
    <w:rsid w:val="000D4A11"/>
    <w:rsid w:val="000D54C7"/>
    <w:rsid w:val="000D65EF"/>
    <w:rsid w:val="000D6BEA"/>
    <w:rsid w:val="000D6CED"/>
    <w:rsid w:val="000D6FE8"/>
    <w:rsid w:val="000E04AA"/>
    <w:rsid w:val="000E06D6"/>
    <w:rsid w:val="000E1AF0"/>
    <w:rsid w:val="000E1DB3"/>
    <w:rsid w:val="000E1F44"/>
    <w:rsid w:val="000E4256"/>
    <w:rsid w:val="000E4340"/>
    <w:rsid w:val="000E4B1F"/>
    <w:rsid w:val="000E4E5A"/>
    <w:rsid w:val="000E55B5"/>
    <w:rsid w:val="000E5F43"/>
    <w:rsid w:val="000E6A07"/>
    <w:rsid w:val="000E6E10"/>
    <w:rsid w:val="000F2A31"/>
    <w:rsid w:val="000F2C48"/>
    <w:rsid w:val="000F34EA"/>
    <w:rsid w:val="000F34EB"/>
    <w:rsid w:val="000F3B4B"/>
    <w:rsid w:val="000F3EC8"/>
    <w:rsid w:val="000F5760"/>
    <w:rsid w:val="000F5D99"/>
    <w:rsid w:val="000F7FED"/>
    <w:rsid w:val="0010015D"/>
    <w:rsid w:val="00100435"/>
    <w:rsid w:val="00100A0A"/>
    <w:rsid w:val="0010157B"/>
    <w:rsid w:val="00101F17"/>
    <w:rsid w:val="00101F1A"/>
    <w:rsid w:val="001021CF"/>
    <w:rsid w:val="00102279"/>
    <w:rsid w:val="0010253D"/>
    <w:rsid w:val="001027F2"/>
    <w:rsid w:val="001030DB"/>
    <w:rsid w:val="00104558"/>
    <w:rsid w:val="00105513"/>
    <w:rsid w:val="00105545"/>
    <w:rsid w:val="0010710F"/>
    <w:rsid w:val="001076B0"/>
    <w:rsid w:val="00107ABB"/>
    <w:rsid w:val="001108D5"/>
    <w:rsid w:val="00110B43"/>
    <w:rsid w:val="00112669"/>
    <w:rsid w:val="00112E3B"/>
    <w:rsid w:val="00112EF3"/>
    <w:rsid w:val="00113127"/>
    <w:rsid w:val="00113D87"/>
    <w:rsid w:val="001142BC"/>
    <w:rsid w:val="001145CB"/>
    <w:rsid w:val="001147BC"/>
    <w:rsid w:val="00116104"/>
    <w:rsid w:val="0011699F"/>
    <w:rsid w:val="00116B25"/>
    <w:rsid w:val="00116D0B"/>
    <w:rsid w:val="0012092C"/>
    <w:rsid w:val="00120C15"/>
    <w:rsid w:val="001210DB"/>
    <w:rsid w:val="001213FF"/>
    <w:rsid w:val="00121C5B"/>
    <w:rsid w:val="0012213A"/>
    <w:rsid w:val="00122328"/>
    <w:rsid w:val="00122389"/>
    <w:rsid w:val="00122517"/>
    <w:rsid w:val="00122E5C"/>
    <w:rsid w:val="001243AB"/>
    <w:rsid w:val="001247D6"/>
    <w:rsid w:val="001259FE"/>
    <w:rsid w:val="00125DE1"/>
    <w:rsid w:val="00127988"/>
    <w:rsid w:val="00127E51"/>
    <w:rsid w:val="0013026D"/>
    <w:rsid w:val="00130E0D"/>
    <w:rsid w:val="00131527"/>
    <w:rsid w:val="00131FB6"/>
    <w:rsid w:val="00133E24"/>
    <w:rsid w:val="00135147"/>
    <w:rsid w:val="00135DA0"/>
    <w:rsid w:val="001360BA"/>
    <w:rsid w:val="0013780B"/>
    <w:rsid w:val="001378A4"/>
    <w:rsid w:val="001401B9"/>
    <w:rsid w:val="001406F7"/>
    <w:rsid w:val="00140B4A"/>
    <w:rsid w:val="00141226"/>
    <w:rsid w:val="001416F8"/>
    <w:rsid w:val="00141E8A"/>
    <w:rsid w:val="0014248D"/>
    <w:rsid w:val="0014261F"/>
    <w:rsid w:val="00142D95"/>
    <w:rsid w:val="00143028"/>
    <w:rsid w:val="00143E98"/>
    <w:rsid w:val="0014439F"/>
    <w:rsid w:val="00144F32"/>
    <w:rsid w:val="00145D6E"/>
    <w:rsid w:val="00146074"/>
    <w:rsid w:val="00146757"/>
    <w:rsid w:val="00147FE7"/>
    <w:rsid w:val="001506EE"/>
    <w:rsid w:val="00150C67"/>
    <w:rsid w:val="00151C7C"/>
    <w:rsid w:val="00151E46"/>
    <w:rsid w:val="00152016"/>
    <w:rsid w:val="00152712"/>
    <w:rsid w:val="00154442"/>
    <w:rsid w:val="00154D5A"/>
    <w:rsid w:val="001559D8"/>
    <w:rsid w:val="00155A42"/>
    <w:rsid w:val="0015654E"/>
    <w:rsid w:val="0015692F"/>
    <w:rsid w:val="001569A2"/>
    <w:rsid w:val="00156AD9"/>
    <w:rsid w:val="001572FB"/>
    <w:rsid w:val="00160388"/>
    <w:rsid w:val="00160547"/>
    <w:rsid w:val="00160A2A"/>
    <w:rsid w:val="00160A3B"/>
    <w:rsid w:val="0016148B"/>
    <w:rsid w:val="001615C5"/>
    <w:rsid w:val="00162058"/>
    <w:rsid w:val="0016320F"/>
    <w:rsid w:val="001634B9"/>
    <w:rsid w:val="00163FAA"/>
    <w:rsid w:val="00164B43"/>
    <w:rsid w:val="00165AD0"/>
    <w:rsid w:val="00165D5A"/>
    <w:rsid w:val="00165F6C"/>
    <w:rsid w:val="00165FA6"/>
    <w:rsid w:val="00166933"/>
    <w:rsid w:val="00166F18"/>
    <w:rsid w:val="0016760B"/>
    <w:rsid w:val="00167684"/>
    <w:rsid w:val="00167798"/>
    <w:rsid w:val="001700C1"/>
    <w:rsid w:val="00170FE4"/>
    <w:rsid w:val="00171177"/>
    <w:rsid w:val="00171469"/>
    <w:rsid w:val="00172CC1"/>
    <w:rsid w:val="00173492"/>
    <w:rsid w:val="001735C4"/>
    <w:rsid w:val="00173F04"/>
    <w:rsid w:val="00174180"/>
    <w:rsid w:val="00174ABB"/>
    <w:rsid w:val="00175CEE"/>
    <w:rsid w:val="00176400"/>
    <w:rsid w:val="0017750E"/>
    <w:rsid w:val="001808B6"/>
    <w:rsid w:val="00181DB7"/>
    <w:rsid w:val="0018270E"/>
    <w:rsid w:val="00182B77"/>
    <w:rsid w:val="00183784"/>
    <w:rsid w:val="00183E91"/>
    <w:rsid w:val="001848DF"/>
    <w:rsid w:val="00185B13"/>
    <w:rsid w:val="00186089"/>
    <w:rsid w:val="00186242"/>
    <w:rsid w:val="0018668C"/>
    <w:rsid w:val="001868C2"/>
    <w:rsid w:val="00186A9E"/>
    <w:rsid w:val="00186C06"/>
    <w:rsid w:val="00187A6D"/>
    <w:rsid w:val="001902D6"/>
    <w:rsid w:val="001903A3"/>
    <w:rsid w:val="00190CE5"/>
    <w:rsid w:val="00190D32"/>
    <w:rsid w:val="00190F29"/>
    <w:rsid w:val="0019308D"/>
    <w:rsid w:val="00193D0C"/>
    <w:rsid w:val="00194AE6"/>
    <w:rsid w:val="00195320"/>
    <w:rsid w:val="00195AB0"/>
    <w:rsid w:val="001961F4"/>
    <w:rsid w:val="00197AFF"/>
    <w:rsid w:val="00197C24"/>
    <w:rsid w:val="001A0F7F"/>
    <w:rsid w:val="001A11FF"/>
    <w:rsid w:val="001A212B"/>
    <w:rsid w:val="001A2543"/>
    <w:rsid w:val="001A2842"/>
    <w:rsid w:val="001A2F4C"/>
    <w:rsid w:val="001A35BB"/>
    <w:rsid w:val="001A35DA"/>
    <w:rsid w:val="001A3D60"/>
    <w:rsid w:val="001A4516"/>
    <w:rsid w:val="001A45F4"/>
    <w:rsid w:val="001A5436"/>
    <w:rsid w:val="001A5AC4"/>
    <w:rsid w:val="001A64E8"/>
    <w:rsid w:val="001B112B"/>
    <w:rsid w:val="001B1701"/>
    <w:rsid w:val="001B1B32"/>
    <w:rsid w:val="001B1BB7"/>
    <w:rsid w:val="001B1F6E"/>
    <w:rsid w:val="001B24BD"/>
    <w:rsid w:val="001B25D0"/>
    <w:rsid w:val="001B2CEF"/>
    <w:rsid w:val="001B4436"/>
    <w:rsid w:val="001B4456"/>
    <w:rsid w:val="001B499F"/>
    <w:rsid w:val="001B4EE8"/>
    <w:rsid w:val="001B6E21"/>
    <w:rsid w:val="001B6EA3"/>
    <w:rsid w:val="001B73EB"/>
    <w:rsid w:val="001B7AFA"/>
    <w:rsid w:val="001C0291"/>
    <w:rsid w:val="001C0E99"/>
    <w:rsid w:val="001C11C5"/>
    <w:rsid w:val="001C165D"/>
    <w:rsid w:val="001C1F67"/>
    <w:rsid w:val="001C20BC"/>
    <w:rsid w:val="001C2B09"/>
    <w:rsid w:val="001C2C16"/>
    <w:rsid w:val="001C365E"/>
    <w:rsid w:val="001C3E35"/>
    <w:rsid w:val="001C4315"/>
    <w:rsid w:val="001C4450"/>
    <w:rsid w:val="001C4855"/>
    <w:rsid w:val="001C4C8B"/>
    <w:rsid w:val="001C5F21"/>
    <w:rsid w:val="001C665F"/>
    <w:rsid w:val="001C6BBC"/>
    <w:rsid w:val="001C70F9"/>
    <w:rsid w:val="001C71DC"/>
    <w:rsid w:val="001D03AA"/>
    <w:rsid w:val="001D1862"/>
    <w:rsid w:val="001D18B9"/>
    <w:rsid w:val="001D1BF3"/>
    <w:rsid w:val="001D4B05"/>
    <w:rsid w:val="001D5F4E"/>
    <w:rsid w:val="001E00D5"/>
    <w:rsid w:val="001E00D7"/>
    <w:rsid w:val="001E07CA"/>
    <w:rsid w:val="001E1083"/>
    <w:rsid w:val="001E2A9C"/>
    <w:rsid w:val="001E2C62"/>
    <w:rsid w:val="001E3EC2"/>
    <w:rsid w:val="001E3F8B"/>
    <w:rsid w:val="001E4B16"/>
    <w:rsid w:val="001E4BF5"/>
    <w:rsid w:val="001E5435"/>
    <w:rsid w:val="001E6717"/>
    <w:rsid w:val="001E67FA"/>
    <w:rsid w:val="001E6EC3"/>
    <w:rsid w:val="001E7AA9"/>
    <w:rsid w:val="001E7B83"/>
    <w:rsid w:val="001E7D94"/>
    <w:rsid w:val="001F260F"/>
    <w:rsid w:val="001F5398"/>
    <w:rsid w:val="001F58DB"/>
    <w:rsid w:val="001F5BB8"/>
    <w:rsid w:val="001F6233"/>
    <w:rsid w:val="001F70B6"/>
    <w:rsid w:val="001F7B6F"/>
    <w:rsid w:val="00200127"/>
    <w:rsid w:val="0020029D"/>
    <w:rsid w:val="00200381"/>
    <w:rsid w:val="00200AD5"/>
    <w:rsid w:val="002012DD"/>
    <w:rsid w:val="00201341"/>
    <w:rsid w:val="0020195D"/>
    <w:rsid w:val="00201CD4"/>
    <w:rsid w:val="002030F0"/>
    <w:rsid w:val="0020457F"/>
    <w:rsid w:val="00204647"/>
    <w:rsid w:val="002046AC"/>
    <w:rsid w:val="0020477D"/>
    <w:rsid w:val="00205A0B"/>
    <w:rsid w:val="00205AD5"/>
    <w:rsid w:val="0020668B"/>
    <w:rsid w:val="00206AA9"/>
    <w:rsid w:val="0021163E"/>
    <w:rsid w:val="00211CB1"/>
    <w:rsid w:val="00211CF9"/>
    <w:rsid w:val="00212C59"/>
    <w:rsid w:val="00212D2F"/>
    <w:rsid w:val="002138FA"/>
    <w:rsid w:val="00213908"/>
    <w:rsid w:val="00214FC9"/>
    <w:rsid w:val="00215413"/>
    <w:rsid w:val="00215B00"/>
    <w:rsid w:val="00215CB1"/>
    <w:rsid w:val="00216B2E"/>
    <w:rsid w:val="00217981"/>
    <w:rsid w:val="00217E5B"/>
    <w:rsid w:val="00220B0C"/>
    <w:rsid w:val="0022156A"/>
    <w:rsid w:val="00221AB8"/>
    <w:rsid w:val="002229CC"/>
    <w:rsid w:val="00222B87"/>
    <w:rsid w:val="002233B1"/>
    <w:rsid w:val="00223AB0"/>
    <w:rsid w:val="00224076"/>
    <w:rsid w:val="0022518E"/>
    <w:rsid w:val="00225DAE"/>
    <w:rsid w:val="002264B8"/>
    <w:rsid w:val="002277CE"/>
    <w:rsid w:val="00227842"/>
    <w:rsid w:val="00227ACA"/>
    <w:rsid w:val="00227C24"/>
    <w:rsid w:val="00227E98"/>
    <w:rsid w:val="00230060"/>
    <w:rsid w:val="00230D6C"/>
    <w:rsid w:val="0023247B"/>
    <w:rsid w:val="0023355D"/>
    <w:rsid w:val="0023450E"/>
    <w:rsid w:val="00234572"/>
    <w:rsid w:val="0023480A"/>
    <w:rsid w:val="00234DCF"/>
    <w:rsid w:val="00235017"/>
    <w:rsid w:val="0023516D"/>
    <w:rsid w:val="00235604"/>
    <w:rsid w:val="002358C5"/>
    <w:rsid w:val="00235E6A"/>
    <w:rsid w:val="00236D59"/>
    <w:rsid w:val="00237031"/>
    <w:rsid w:val="00237C42"/>
    <w:rsid w:val="00237C98"/>
    <w:rsid w:val="00240234"/>
    <w:rsid w:val="002402BD"/>
    <w:rsid w:val="00240BBA"/>
    <w:rsid w:val="00241278"/>
    <w:rsid w:val="0024167E"/>
    <w:rsid w:val="00241863"/>
    <w:rsid w:val="00241BA6"/>
    <w:rsid w:val="00242015"/>
    <w:rsid w:val="0024279F"/>
    <w:rsid w:val="002435C1"/>
    <w:rsid w:val="00243A24"/>
    <w:rsid w:val="00245E2D"/>
    <w:rsid w:val="002468DB"/>
    <w:rsid w:val="002476AC"/>
    <w:rsid w:val="002478CC"/>
    <w:rsid w:val="002478F4"/>
    <w:rsid w:val="00247E27"/>
    <w:rsid w:val="00250D48"/>
    <w:rsid w:val="00251E30"/>
    <w:rsid w:val="00252457"/>
    <w:rsid w:val="0025247B"/>
    <w:rsid w:val="0025264F"/>
    <w:rsid w:val="00252C8E"/>
    <w:rsid w:val="00252E1E"/>
    <w:rsid w:val="002537E8"/>
    <w:rsid w:val="0025383B"/>
    <w:rsid w:val="00253C79"/>
    <w:rsid w:val="00254583"/>
    <w:rsid w:val="00255F46"/>
    <w:rsid w:val="002560C6"/>
    <w:rsid w:val="002560D0"/>
    <w:rsid w:val="00256C3C"/>
    <w:rsid w:val="00260968"/>
    <w:rsid w:val="00260D46"/>
    <w:rsid w:val="00261C69"/>
    <w:rsid w:val="002625D2"/>
    <w:rsid w:val="00262C9D"/>
    <w:rsid w:val="0026411E"/>
    <w:rsid w:val="00264598"/>
    <w:rsid w:val="00264C9B"/>
    <w:rsid w:val="00265187"/>
    <w:rsid w:val="002669CB"/>
    <w:rsid w:val="002670DF"/>
    <w:rsid w:val="00267A14"/>
    <w:rsid w:val="00267B89"/>
    <w:rsid w:val="00267C5A"/>
    <w:rsid w:val="00267D64"/>
    <w:rsid w:val="0027156B"/>
    <w:rsid w:val="0027159B"/>
    <w:rsid w:val="0027213F"/>
    <w:rsid w:val="00272201"/>
    <w:rsid w:val="00272292"/>
    <w:rsid w:val="002731A3"/>
    <w:rsid w:val="00273E36"/>
    <w:rsid w:val="00274394"/>
    <w:rsid w:val="0027460A"/>
    <w:rsid w:val="002746D4"/>
    <w:rsid w:val="002759FF"/>
    <w:rsid w:val="002761FD"/>
    <w:rsid w:val="0027630A"/>
    <w:rsid w:val="00276D1B"/>
    <w:rsid w:val="002773B4"/>
    <w:rsid w:val="00277B06"/>
    <w:rsid w:val="00277B54"/>
    <w:rsid w:val="00280872"/>
    <w:rsid w:val="00280E85"/>
    <w:rsid w:val="00280FBE"/>
    <w:rsid w:val="002810F4"/>
    <w:rsid w:val="00281ABF"/>
    <w:rsid w:val="00282354"/>
    <w:rsid w:val="00282874"/>
    <w:rsid w:val="00282B5D"/>
    <w:rsid w:val="002830B5"/>
    <w:rsid w:val="00283289"/>
    <w:rsid w:val="00283416"/>
    <w:rsid w:val="00283DF1"/>
    <w:rsid w:val="002843E9"/>
    <w:rsid w:val="00284C25"/>
    <w:rsid w:val="002864A8"/>
    <w:rsid w:val="002866CA"/>
    <w:rsid w:val="00286FA1"/>
    <w:rsid w:val="002906E2"/>
    <w:rsid w:val="00290AF8"/>
    <w:rsid w:val="00290CA4"/>
    <w:rsid w:val="00291402"/>
    <w:rsid w:val="00291812"/>
    <w:rsid w:val="002925C3"/>
    <w:rsid w:val="00292AD2"/>
    <w:rsid w:val="00292B4E"/>
    <w:rsid w:val="00293128"/>
    <w:rsid w:val="002943FF"/>
    <w:rsid w:val="00294465"/>
    <w:rsid w:val="00295691"/>
    <w:rsid w:val="00295D0A"/>
    <w:rsid w:val="00295E15"/>
    <w:rsid w:val="00296669"/>
    <w:rsid w:val="00296BB0"/>
    <w:rsid w:val="00296DE3"/>
    <w:rsid w:val="00297279"/>
    <w:rsid w:val="00297FC8"/>
    <w:rsid w:val="002A106F"/>
    <w:rsid w:val="002A17C7"/>
    <w:rsid w:val="002A183E"/>
    <w:rsid w:val="002A1A20"/>
    <w:rsid w:val="002A1B5C"/>
    <w:rsid w:val="002A1CEB"/>
    <w:rsid w:val="002A1FD1"/>
    <w:rsid w:val="002A30DD"/>
    <w:rsid w:val="002A33C4"/>
    <w:rsid w:val="002A43FD"/>
    <w:rsid w:val="002A4F61"/>
    <w:rsid w:val="002A61A8"/>
    <w:rsid w:val="002A6B7A"/>
    <w:rsid w:val="002A7B07"/>
    <w:rsid w:val="002B05BD"/>
    <w:rsid w:val="002B0D8B"/>
    <w:rsid w:val="002B0F56"/>
    <w:rsid w:val="002B2936"/>
    <w:rsid w:val="002B2FBC"/>
    <w:rsid w:val="002B3498"/>
    <w:rsid w:val="002B3944"/>
    <w:rsid w:val="002B4B2D"/>
    <w:rsid w:val="002B507E"/>
    <w:rsid w:val="002B5A79"/>
    <w:rsid w:val="002B5C28"/>
    <w:rsid w:val="002B6ABD"/>
    <w:rsid w:val="002C0E0B"/>
    <w:rsid w:val="002C0E97"/>
    <w:rsid w:val="002C2335"/>
    <w:rsid w:val="002C2DCC"/>
    <w:rsid w:val="002C2FC6"/>
    <w:rsid w:val="002C3331"/>
    <w:rsid w:val="002C5337"/>
    <w:rsid w:val="002C56EA"/>
    <w:rsid w:val="002C593E"/>
    <w:rsid w:val="002C5AC9"/>
    <w:rsid w:val="002C620D"/>
    <w:rsid w:val="002C6DD9"/>
    <w:rsid w:val="002D04E1"/>
    <w:rsid w:val="002D0AA5"/>
    <w:rsid w:val="002D0ED2"/>
    <w:rsid w:val="002D1180"/>
    <w:rsid w:val="002D11E8"/>
    <w:rsid w:val="002D3ADA"/>
    <w:rsid w:val="002D4110"/>
    <w:rsid w:val="002D5612"/>
    <w:rsid w:val="002D5C1E"/>
    <w:rsid w:val="002D5CF6"/>
    <w:rsid w:val="002D661B"/>
    <w:rsid w:val="002D6BD6"/>
    <w:rsid w:val="002D6CBB"/>
    <w:rsid w:val="002D7416"/>
    <w:rsid w:val="002D7627"/>
    <w:rsid w:val="002D76C8"/>
    <w:rsid w:val="002E0956"/>
    <w:rsid w:val="002E171B"/>
    <w:rsid w:val="002E1837"/>
    <w:rsid w:val="002E2BEB"/>
    <w:rsid w:val="002E32F0"/>
    <w:rsid w:val="002E49E5"/>
    <w:rsid w:val="002E4B35"/>
    <w:rsid w:val="002E4DC2"/>
    <w:rsid w:val="002E5541"/>
    <w:rsid w:val="002E5A03"/>
    <w:rsid w:val="002E5C88"/>
    <w:rsid w:val="002E6466"/>
    <w:rsid w:val="002E77D1"/>
    <w:rsid w:val="002E79D2"/>
    <w:rsid w:val="002E7D1F"/>
    <w:rsid w:val="002F11C9"/>
    <w:rsid w:val="002F16DA"/>
    <w:rsid w:val="002F26BB"/>
    <w:rsid w:val="002F2758"/>
    <w:rsid w:val="002F2E4C"/>
    <w:rsid w:val="002F2EA1"/>
    <w:rsid w:val="002F3299"/>
    <w:rsid w:val="002F407F"/>
    <w:rsid w:val="002F523E"/>
    <w:rsid w:val="002F57B1"/>
    <w:rsid w:val="002F5804"/>
    <w:rsid w:val="002F5BC5"/>
    <w:rsid w:val="002F6208"/>
    <w:rsid w:val="002F6643"/>
    <w:rsid w:val="002F6D2C"/>
    <w:rsid w:val="002F7216"/>
    <w:rsid w:val="002F7337"/>
    <w:rsid w:val="002F7422"/>
    <w:rsid w:val="003001B4"/>
    <w:rsid w:val="003001D2"/>
    <w:rsid w:val="00300AE9"/>
    <w:rsid w:val="00301A16"/>
    <w:rsid w:val="00301C79"/>
    <w:rsid w:val="003025EF"/>
    <w:rsid w:val="00302619"/>
    <w:rsid w:val="00302624"/>
    <w:rsid w:val="0030271F"/>
    <w:rsid w:val="003029DC"/>
    <w:rsid w:val="00302E03"/>
    <w:rsid w:val="00302E94"/>
    <w:rsid w:val="00302FE4"/>
    <w:rsid w:val="003034F3"/>
    <w:rsid w:val="00304ABD"/>
    <w:rsid w:val="00304D7A"/>
    <w:rsid w:val="003050F0"/>
    <w:rsid w:val="00305CC9"/>
    <w:rsid w:val="00305F13"/>
    <w:rsid w:val="0030620A"/>
    <w:rsid w:val="00306375"/>
    <w:rsid w:val="00307D65"/>
    <w:rsid w:val="00307F9F"/>
    <w:rsid w:val="00311BCC"/>
    <w:rsid w:val="00311E6D"/>
    <w:rsid w:val="00312D4C"/>
    <w:rsid w:val="00312E3D"/>
    <w:rsid w:val="003133C0"/>
    <w:rsid w:val="00313A80"/>
    <w:rsid w:val="003141A7"/>
    <w:rsid w:val="003143BF"/>
    <w:rsid w:val="00314D41"/>
    <w:rsid w:val="003155EE"/>
    <w:rsid w:val="00315EBB"/>
    <w:rsid w:val="00316D8E"/>
    <w:rsid w:val="003206F9"/>
    <w:rsid w:val="00321296"/>
    <w:rsid w:val="003217E0"/>
    <w:rsid w:val="00321CD9"/>
    <w:rsid w:val="00321D42"/>
    <w:rsid w:val="00321DAD"/>
    <w:rsid w:val="003225E5"/>
    <w:rsid w:val="003226E1"/>
    <w:rsid w:val="00322DFC"/>
    <w:rsid w:val="0032327E"/>
    <w:rsid w:val="003234D6"/>
    <w:rsid w:val="00323697"/>
    <w:rsid w:val="00323BFB"/>
    <w:rsid w:val="0032486B"/>
    <w:rsid w:val="003258A3"/>
    <w:rsid w:val="003258E2"/>
    <w:rsid w:val="00327053"/>
    <w:rsid w:val="00327AAE"/>
    <w:rsid w:val="00327B5B"/>
    <w:rsid w:val="00330F27"/>
    <w:rsid w:val="00331082"/>
    <w:rsid w:val="00331600"/>
    <w:rsid w:val="00331C2A"/>
    <w:rsid w:val="00332063"/>
    <w:rsid w:val="00333504"/>
    <w:rsid w:val="003337B9"/>
    <w:rsid w:val="00333E03"/>
    <w:rsid w:val="0033556F"/>
    <w:rsid w:val="003355B6"/>
    <w:rsid w:val="003365EA"/>
    <w:rsid w:val="00337F5D"/>
    <w:rsid w:val="00337FEA"/>
    <w:rsid w:val="0034083D"/>
    <w:rsid w:val="00340CD1"/>
    <w:rsid w:val="003415E4"/>
    <w:rsid w:val="00341E95"/>
    <w:rsid w:val="003426DA"/>
    <w:rsid w:val="00342D56"/>
    <w:rsid w:val="00342D60"/>
    <w:rsid w:val="00343245"/>
    <w:rsid w:val="00344423"/>
    <w:rsid w:val="003459A5"/>
    <w:rsid w:val="00345CFF"/>
    <w:rsid w:val="00346386"/>
    <w:rsid w:val="003500F7"/>
    <w:rsid w:val="00350172"/>
    <w:rsid w:val="003501F4"/>
    <w:rsid w:val="0035069C"/>
    <w:rsid w:val="00351063"/>
    <w:rsid w:val="003513B8"/>
    <w:rsid w:val="003532BC"/>
    <w:rsid w:val="003538F2"/>
    <w:rsid w:val="00353D82"/>
    <w:rsid w:val="00354DA0"/>
    <w:rsid w:val="00354EAF"/>
    <w:rsid w:val="00354EBB"/>
    <w:rsid w:val="0035525E"/>
    <w:rsid w:val="00356B19"/>
    <w:rsid w:val="00360D04"/>
    <w:rsid w:val="00360E33"/>
    <w:rsid w:val="00360E4B"/>
    <w:rsid w:val="003611DB"/>
    <w:rsid w:val="003615A0"/>
    <w:rsid w:val="0036193F"/>
    <w:rsid w:val="00361CF2"/>
    <w:rsid w:val="003623CC"/>
    <w:rsid w:val="00362EB7"/>
    <w:rsid w:val="003652E8"/>
    <w:rsid w:val="00365A64"/>
    <w:rsid w:val="0036627B"/>
    <w:rsid w:val="00366972"/>
    <w:rsid w:val="003673E7"/>
    <w:rsid w:val="003706A0"/>
    <w:rsid w:val="003708B4"/>
    <w:rsid w:val="00372B80"/>
    <w:rsid w:val="00373A01"/>
    <w:rsid w:val="00373A63"/>
    <w:rsid w:val="003742FB"/>
    <w:rsid w:val="00374A96"/>
    <w:rsid w:val="00374FB2"/>
    <w:rsid w:val="003752FD"/>
    <w:rsid w:val="00375506"/>
    <w:rsid w:val="003758C2"/>
    <w:rsid w:val="00375DC5"/>
    <w:rsid w:val="003773E1"/>
    <w:rsid w:val="00377679"/>
    <w:rsid w:val="00377835"/>
    <w:rsid w:val="00377871"/>
    <w:rsid w:val="003778C7"/>
    <w:rsid w:val="00377E36"/>
    <w:rsid w:val="003803C7"/>
    <w:rsid w:val="00381064"/>
    <w:rsid w:val="003811F6"/>
    <w:rsid w:val="003828C0"/>
    <w:rsid w:val="00383733"/>
    <w:rsid w:val="00383AC0"/>
    <w:rsid w:val="00384270"/>
    <w:rsid w:val="003845E7"/>
    <w:rsid w:val="0038473C"/>
    <w:rsid w:val="003850BE"/>
    <w:rsid w:val="0038574C"/>
    <w:rsid w:val="00385B63"/>
    <w:rsid w:val="0038672C"/>
    <w:rsid w:val="00387231"/>
    <w:rsid w:val="00387974"/>
    <w:rsid w:val="00387AA0"/>
    <w:rsid w:val="00390CCC"/>
    <w:rsid w:val="00390E94"/>
    <w:rsid w:val="003915DE"/>
    <w:rsid w:val="00391B80"/>
    <w:rsid w:val="00392055"/>
    <w:rsid w:val="00392085"/>
    <w:rsid w:val="00392AC2"/>
    <w:rsid w:val="00392C2F"/>
    <w:rsid w:val="003935C6"/>
    <w:rsid w:val="00395159"/>
    <w:rsid w:val="00395595"/>
    <w:rsid w:val="00397FBA"/>
    <w:rsid w:val="003A02D9"/>
    <w:rsid w:val="003A0BFB"/>
    <w:rsid w:val="003A17FC"/>
    <w:rsid w:val="003A2309"/>
    <w:rsid w:val="003A325A"/>
    <w:rsid w:val="003A37E3"/>
    <w:rsid w:val="003A3DDB"/>
    <w:rsid w:val="003A3EAE"/>
    <w:rsid w:val="003A4076"/>
    <w:rsid w:val="003A4E61"/>
    <w:rsid w:val="003A4FA5"/>
    <w:rsid w:val="003A65BC"/>
    <w:rsid w:val="003A6E28"/>
    <w:rsid w:val="003A707E"/>
    <w:rsid w:val="003A72CE"/>
    <w:rsid w:val="003A7984"/>
    <w:rsid w:val="003B0D8A"/>
    <w:rsid w:val="003B272D"/>
    <w:rsid w:val="003B274F"/>
    <w:rsid w:val="003B2C7E"/>
    <w:rsid w:val="003B2E00"/>
    <w:rsid w:val="003B36B6"/>
    <w:rsid w:val="003B3BC3"/>
    <w:rsid w:val="003B72B3"/>
    <w:rsid w:val="003B78A8"/>
    <w:rsid w:val="003B7E5E"/>
    <w:rsid w:val="003C03EB"/>
    <w:rsid w:val="003C1650"/>
    <w:rsid w:val="003C21A6"/>
    <w:rsid w:val="003C3405"/>
    <w:rsid w:val="003C3FA5"/>
    <w:rsid w:val="003C4385"/>
    <w:rsid w:val="003C5223"/>
    <w:rsid w:val="003C62B2"/>
    <w:rsid w:val="003C6D02"/>
    <w:rsid w:val="003C6D3C"/>
    <w:rsid w:val="003C7B15"/>
    <w:rsid w:val="003C7BB1"/>
    <w:rsid w:val="003C7BC0"/>
    <w:rsid w:val="003C7E77"/>
    <w:rsid w:val="003D00BB"/>
    <w:rsid w:val="003D24CB"/>
    <w:rsid w:val="003D4606"/>
    <w:rsid w:val="003D4ABC"/>
    <w:rsid w:val="003D4C74"/>
    <w:rsid w:val="003D5E3C"/>
    <w:rsid w:val="003D6DC5"/>
    <w:rsid w:val="003D7D5C"/>
    <w:rsid w:val="003E0B0B"/>
    <w:rsid w:val="003E0FF4"/>
    <w:rsid w:val="003E19D4"/>
    <w:rsid w:val="003E1C71"/>
    <w:rsid w:val="003E1E85"/>
    <w:rsid w:val="003E4796"/>
    <w:rsid w:val="003E4889"/>
    <w:rsid w:val="003E4FFA"/>
    <w:rsid w:val="003E5259"/>
    <w:rsid w:val="003E6211"/>
    <w:rsid w:val="003E691A"/>
    <w:rsid w:val="003E69C9"/>
    <w:rsid w:val="003E6A69"/>
    <w:rsid w:val="003E6F8E"/>
    <w:rsid w:val="003E7962"/>
    <w:rsid w:val="003E7969"/>
    <w:rsid w:val="003F0795"/>
    <w:rsid w:val="003F0D1C"/>
    <w:rsid w:val="003F0E03"/>
    <w:rsid w:val="003F1253"/>
    <w:rsid w:val="003F18CC"/>
    <w:rsid w:val="003F1D7D"/>
    <w:rsid w:val="003F1E98"/>
    <w:rsid w:val="003F200A"/>
    <w:rsid w:val="003F2462"/>
    <w:rsid w:val="003F268D"/>
    <w:rsid w:val="003F2D84"/>
    <w:rsid w:val="003F3578"/>
    <w:rsid w:val="003F3C05"/>
    <w:rsid w:val="003F4621"/>
    <w:rsid w:val="003F4B42"/>
    <w:rsid w:val="003F5877"/>
    <w:rsid w:val="003F5D38"/>
    <w:rsid w:val="003F69F4"/>
    <w:rsid w:val="003F6B36"/>
    <w:rsid w:val="003F6C2B"/>
    <w:rsid w:val="003F6D83"/>
    <w:rsid w:val="003F755C"/>
    <w:rsid w:val="003F7B31"/>
    <w:rsid w:val="0040057E"/>
    <w:rsid w:val="0040082D"/>
    <w:rsid w:val="00400A83"/>
    <w:rsid w:val="00400BC0"/>
    <w:rsid w:val="00400EFA"/>
    <w:rsid w:val="00401C15"/>
    <w:rsid w:val="004026ED"/>
    <w:rsid w:val="004027F6"/>
    <w:rsid w:val="004034A9"/>
    <w:rsid w:val="004043C2"/>
    <w:rsid w:val="00405596"/>
    <w:rsid w:val="00405C7C"/>
    <w:rsid w:val="004066BF"/>
    <w:rsid w:val="004074C5"/>
    <w:rsid w:val="00411461"/>
    <w:rsid w:val="00411584"/>
    <w:rsid w:val="00411BDF"/>
    <w:rsid w:val="00411D28"/>
    <w:rsid w:val="0041224D"/>
    <w:rsid w:val="00412900"/>
    <w:rsid w:val="00412C0E"/>
    <w:rsid w:val="0041352E"/>
    <w:rsid w:val="00414AD8"/>
    <w:rsid w:val="004169FC"/>
    <w:rsid w:val="004179E8"/>
    <w:rsid w:val="00417D10"/>
    <w:rsid w:val="004214E6"/>
    <w:rsid w:val="00421915"/>
    <w:rsid w:val="00421C3E"/>
    <w:rsid w:val="004221DF"/>
    <w:rsid w:val="00422538"/>
    <w:rsid w:val="0042350A"/>
    <w:rsid w:val="004237A6"/>
    <w:rsid w:val="00423AFD"/>
    <w:rsid w:val="00423E57"/>
    <w:rsid w:val="00425515"/>
    <w:rsid w:val="00425DEE"/>
    <w:rsid w:val="00426312"/>
    <w:rsid w:val="0042680E"/>
    <w:rsid w:val="00426836"/>
    <w:rsid w:val="00427AAB"/>
    <w:rsid w:val="00430AC1"/>
    <w:rsid w:val="00430B2B"/>
    <w:rsid w:val="0043246A"/>
    <w:rsid w:val="004326FB"/>
    <w:rsid w:val="0043276E"/>
    <w:rsid w:val="0043279D"/>
    <w:rsid w:val="00432830"/>
    <w:rsid w:val="00434286"/>
    <w:rsid w:val="00434397"/>
    <w:rsid w:val="004344CB"/>
    <w:rsid w:val="004354C0"/>
    <w:rsid w:val="00435B13"/>
    <w:rsid w:val="00436341"/>
    <w:rsid w:val="00436961"/>
    <w:rsid w:val="00437DF9"/>
    <w:rsid w:val="00440805"/>
    <w:rsid w:val="0044196B"/>
    <w:rsid w:val="004423C5"/>
    <w:rsid w:val="00443140"/>
    <w:rsid w:val="004437D1"/>
    <w:rsid w:val="004438DD"/>
    <w:rsid w:val="00443A6A"/>
    <w:rsid w:val="00444079"/>
    <w:rsid w:val="00445F9F"/>
    <w:rsid w:val="004462B6"/>
    <w:rsid w:val="00446C5E"/>
    <w:rsid w:val="00446CC3"/>
    <w:rsid w:val="00451EE0"/>
    <w:rsid w:val="004521E7"/>
    <w:rsid w:val="00453261"/>
    <w:rsid w:val="004534E0"/>
    <w:rsid w:val="0045353E"/>
    <w:rsid w:val="00453725"/>
    <w:rsid w:val="0045427A"/>
    <w:rsid w:val="0045444A"/>
    <w:rsid w:val="00454468"/>
    <w:rsid w:val="0045528D"/>
    <w:rsid w:val="00456ADE"/>
    <w:rsid w:val="00462885"/>
    <w:rsid w:val="004643F6"/>
    <w:rsid w:val="00464A7D"/>
    <w:rsid w:val="00464BAE"/>
    <w:rsid w:val="00464BEC"/>
    <w:rsid w:val="00465A78"/>
    <w:rsid w:val="00466B0D"/>
    <w:rsid w:val="00466DAF"/>
    <w:rsid w:val="00467736"/>
    <w:rsid w:val="00467D29"/>
    <w:rsid w:val="00467DCE"/>
    <w:rsid w:val="004716B0"/>
    <w:rsid w:val="0047170D"/>
    <w:rsid w:val="00471837"/>
    <w:rsid w:val="0047187B"/>
    <w:rsid w:val="0047293A"/>
    <w:rsid w:val="004731C0"/>
    <w:rsid w:val="00473BF2"/>
    <w:rsid w:val="00473E29"/>
    <w:rsid w:val="00474EB9"/>
    <w:rsid w:val="00475420"/>
    <w:rsid w:val="00476729"/>
    <w:rsid w:val="004769F8"/>
    <w:rsid w:val="004770E6"/>
    <w:rsid w:val="004779AD"/>
    <w:rsid w:val="00477A0A"/>
    <w:rsid w:val="00477DC8"/>
    <w:rsid w:val="00480D22"/>
    <w:rsid w:val="00481560"/>
    <w:rsid w:val="00483418"/>
    <w:rsid w:val="004834CF"/>
    <w:rsid w:val="004844C5"/>
    <w:rsid w:val="00485BD0"/>
    <w:rsid w:val="00485BF2"/>
    <w:rsid w:val="0048694A"/>
    <w:rsid w:val="0048696D"/>
    <w:rsid w:val="00486DA9"/>
    <w:rsid w:val="004870C2"/>
    <w:rsid w:val="00487189"/>
    <w:rsid w:val="00487981"/>
    <w:rsid w:val="004909E4"/>
    <w:rsid w:val="00490A7D"/>
    <w:rsid w:val="0049258A"/>
    <w:rsid w:val="004926A1"/>
    <w:rsid w:val="0049396E"/>
    <w:rsid w:val="00493C3A"/>
    <w:rsid w:val="004948C3"/>
    <w:rsid w:val="004949CD"/>
    <w:rsid w:val="004965F7"/>
    <w:rsid w:val="00497CF9"/>
    <w:rsid w:val="00497D47"/>
    <w:rsid w:val="00497FAC"/>
    <w:rsid w:val="004A000F"/>
    <w:rsid w:val="004A05F2"/>
    <w:rsid w:val="004A09E4"/>
    <w:rsid w:val="004A1062"/>
    <w:rsid w:val="004A10C7"/>
    <w:rsid w:val="004A1166"/>
    <w:rsid w:val="004A11A7"/>
    <w:rsid w:val="004A206B"/>
    <w:rsid w:val="004A2275"/>
    <w:rsid w:val="004A2292"/>
    <w:rsid w:val="004A236E"/>
    <w:rsid w:val="004A33FB"/>
    <w:rsid w:val="004A4124"/>
    <w:rsid w:val="004A4962"/>
    <w:rsid w:val="004A4C41"/>
    <w:rsid w:val="004A4FD8"/>
    <w:rsid w:val="004A5C19"/>
    <w:rsid w:val="004A5CD1"/>
    <w:rsid w:val="004A67D8"/>
    <w:rsid w:val="004A7193"/>
    <w:rsid w:val="004A75E5"/>
    <w:rsid w:val="004A7E7B"/>
    <w:rsid w:val="004B0613"/>
    <w:rsid w:val="004B0A37"/>
    <w:rsid w:val="004B0F7B"/>
    <w:rsid w:val="004B16F6"/>
    <w:rsid w:val="004B1E6D"/>
    <w:rsid w:val="004B230D"/>
    <w:rsid w:val="004B3331"/>
    <w:rsid w:val="004B34D6"/>
    <w:rsid w:val="004B5185"/>
    <w:rsid w:val="004B52ED"/>
    <w:rsid w:val="004B5B6D"/>
    <w:rsid w:val="004C071C"/>
    <w:rsid w:val="004C0764"/>
    <w:rsid w:val="004C094F"/>
    <w:rsid w:val="004C0D1A"/>
    <w:rsid w:val="004C0DAA"/>
    <w:rsid w:val="004C1DBD"/>
    <w:rsid w:val="004C24CB"/>
    <w:rsid w:val="004C29AF"/>
    <w:rsid w:val="004C37B2"/>
    <w:rsid w:val="004C5E20"/>
    <w:rsid w:val="004C6349"/>
    <w:rsid w:val="004C78B0"/>
    <w:rsid w:val="004C7949"/>
    <w:rsid w:val="004D053A"/>
    <w:rsid w:val="004D0BCD"/>
    <w:rsid w:val="004D0C2A"/>
    <w:rsid w:val="004D11A8"/>
    <w:rsid w:val="004D2120"/>
    <w:rsid w:val="004D25F2"/>
    <w:rsid w:val="004D39C5"/>
    <w:rsid w:val="004D40CA"/>
    <w:rsid w:val="004D4460"/>
    <w:rsid w:val="004D4538"/>
    <w:rsid w:val="004D4C2D"/>
    <w:rsid w:val="004D54B5"/>
    <w:rsid w:val="004D5F35"/>
    <w:rsid w:val="004D69B9"/>
    <w:rsid w:val="004D6D48"/>
    <w:rsid w:val="004D6FCF"/>
    <w:rsid w:val="004D76C0"/>
    <w:rsid w:val="004E0121"/>
    <w:rsid w:val="004E0BF0"/>
    <w:rsid w:val="004E0EDA"/>
    <w:rsid w:val="004E2F91"/>
    <w:rsid w:val="004E40BE"/>
    <w:rsid w:val="004E4ABC"/>
    <w:rsid w:val="004E4DD1"/>
    <w:rsid w:val="004E4E05"/>
    <w:rsid w:val="004E61E4"/>
    <w:rsid w:val="004E64B3"/>
    <w:rsid w:val="004E778B"/>
    <w:rsid w:val="004E7D6C"/>
    <w:rsid w:val="004F0DE8"/>
    <w:rsid w:val="004F11CD"/>
    <w:rsid w:val="004F28FC"/>
    <w:rsid w:val="004F2AE4"/>
    <w:rsid w:val="004F380B"/>
    <w:rsid w:val="004F40BB"/>
    <w:rsid w:val="004F4647"/>
    <w:rsid w:val="004F4721"/>
    <w:rsid w:val="004F4CA8"/>
    <w:rsid w:val="004F6121"/>
    <w:rsid w:val="004F65C8"/>
    <w:rsid w:val="004F7636"/>
    <w:rsid w:val="004F7BE6"/>
    <w:rsid w:val="004F7E11"/>
    <w:rsid w:val="00501084"/>
    <w:rsid w:val="00501D28"/>
    <w:rsid w:val="00502995"/>
    <w:rsid w:val="00503016"/>
    <w:rsid w:val="00503C29"/>
    <w:rsid w:val="00503F68"/>
    <w:rsid w:val="005045AC"/>
    <w:rsid w:val="005046C0"/>
    <w:rsid w:val="00504FED"/>
    <w:rsid w:val="0050534A"/>
    <w:rsid w:val="005054CE"/>
    <w:rsid w:val="005061A7"/>
    <w:rsid w:val="005064C4"/>
    <w:rsid w:val="00506636"/>
    <w:rsid w:val="005078DC"/>
    <w:rsid w:val="00507F6E"/>
    <w:rsid w:val="005107CD"/>
    <w:rsid w:val="0051082B"/>
    <w:rsid w:val="00510C38"/>
    <w:rsid w:val="00510FE1"/>
    <w:rsid w:val="005114F7"/>
    <w:rsid w:val="005122BA"/>
    <w:rsid w:val="005127D1"/>
    <w:rsid w:val="00513BCE"/>
    <w:rsid w:val="00513D87"/>
    <w:rsid w:val="00513DBD"/>
    <w:rsid w:val="00514708"/>
    <w:rsid w:val="005149BE"/>
    <w:rsid w:val="00514B26"/>
    <w:rsid w:val="00515186"/>
    <w:rsid w:val="00516A16"/>
    <w:rsid w:val="00516BD6"/>
    <w:rsid w:val="005173A2"/>
    <w:rsid w:val="005174BF"/>
    <w:rsid w:val="005201D6"/>
    <w:rsid w:val="005220A4"/>
    <w:rsid w:val="005223C2"/>
    <w:rsid w:val="005225DC"/>
    <w:rsid w:val="005226CE"/>
    <w:rsid w:val="00523018"/>
    <w:rsid w:val="00523241"/>
    <w:rsid w:val="005232FF"/>
    <w:rsid w:val="005236AE"/>
    <w:rsid w:val="00523C27"/>
    <w:rsid w:val="005241C3"/>
    <w:rsid w:val="00524EDD"/>
    <w:rsid w:val="005251AD"/>
    <w:rsid w:val="00525A78"/>
    <w:rsid w:val="00525C91"/>
    <w:rsid w:val="00526106"/>
    <w:rsid w:val="00526209"/>
    <w:rsid w:val="0052672F"/>
    <w:rsid w:val="00527054"/>
    <w:rsid w:val="0052794B"/>
    <w:rsid w:val="00527BE5"/>
    <w:rsid w:val="00530457"/>
    <w:rsid w:val="00530880"/>
    <w:rsid w:val="00530AFB"/>
    <w:rsid w:val="00530D36"/>
    <w:rsid w:val="00530EE3"/>
    <w:rsid w:val="00531E89"/>
    <w:rsid w:val="00533458"/>
    <w:rsid w:val="0053441F"/>
    <w:rsid w:val="005347E6"/>
    <w:rsid w:val="005351EF"/>
    <w:rsid w:val="00535A2A"/>
    <w:rsid w:val="0053682F"/>
    <w:rsid w:val="0053690A"/>
    <w:rsid w:val="00536F89"/>
    <w:rsid w:val="00540B2A"/>
    <w:rsid w:val="00540CDC"/>
    <w:rsid w:val="005431E0"/>
    <w:rsid w:val="00543535"/>
    <w:rsid w:val="0054445B"/>
    <w:rsid w:val="0054474B"/>
    <w:rsid w:val="0054584F"/>
    <w:rsid w:val="0054624D"/>
    <w:rsid w:val="00546D2E"/>
    <w:rsid w:val="00546F36"/>
    <w:rsid w:val="005476BE"/>
    <w:rsid w:val="00551CEE"/>
    <w:rsid w:val="00551EEE"/>
    <w:rsid w:val="0055227C"/>
    <w:rsid w:val="00552399"/>
    <w:rsid w:val="00553201"/>
    <w:rsid w:val="00553E86"/>
    <w:rsid w:val="005543E1"/>
    <w:rsid w:val="00555770"/>
    <w:rsid w:val="00556145"/>
    <w:rsid w:val="005563B2"/>
    <w:rsid w:val="005579F8"/>
    <w:rsid w:val="00557C97"/>
    <w:rsid w:val="005600BF"/>
    <w:rsid w:val="00560AD7"/>
    <w:rsid w:val="00561E38"/>
    <w:rsid w:val="00562AAB"/>
    <w:rsid w:val="00562C3A"/>
    <w:rsid w:val="00563949"/>
    <w:rsid w:val="00564426"/>
    <w:rsid w:val="00564716"/>
    <w:rsid w:val="00564720"/>
    <w:rsid w:val="00565B16"/>
    <w:rsid w:val="005660FB"/>
    <w:rsid w:val="00566CB7"/>
    <w:rsid w:val="00566EFE"/>
    <w:rsid w:val="005678DC"/>
    <w:rsid w:val="005707E0"/>
    <w:rsid w:val="00572315"/>
    <w:rsid w:val="00572EAA"/>
    <w:rsid w:val="00573388"/>
    <w:rsid w:val="0057354F"/>
    <w:rsid w:val="005743F8"/>
    <w:rsid w:val="00574DE0"/>
    <w:rsid w:val="00577162"/>
    <w:rsid w:val="005779AA"/>
    <w:rsid w:val="00577F22"/>
    <w:rsid w:val="00577FC5"/>
    <w:rsid w:val="005801DA"/>
    <w:rsid w:val="00580408"/>
    <w:rsid w:val="00580CC8"/>
    <w:rsid w:val="00580FCC"/>
    <w:rsid w:val="005815D3"/>
    <w:rsid w:val="00581B4D"/>
    <w:rsid w:val="00583173"/>
    <w:rsid w:val="005833B7"/>
    <w:rsid w:val="00583A4A"/>
    <w:rsid w:val="00586271"/>
    <w:rsid w:val="0058703C"/>
    <w:rsid w:val="00587A04"/>
    <w:rsid w:val="005906AE"/>
    <w:rsid w:val="0059076B"/>
    <w:rsid w:val="0059123F"/>
    <w:rsid w:val="0059145A"/>
    <w:rsid w:val="00591A97"/>
    <w:rsid w:val="00591C5B"/>
    <w:rsid w:val="00591D7C"/>
    <w:rsid w:val="0059214C"/>
    <w:rsid w:val="005928B9"/>
    <w:rsid w:val="005938B2"/>
    <w:rsid w:val="00593920"/>
    <w:rsid w:val="00593DA7"/>
    <w:rsid w:val="00595C4D"/>
    <w:rsid w:val="00596A5D"/>
    <w:rsid w:val="00597611"/>
    <w:rsid w:val="005A1086"/>
    <w:rsid w:val="005A140C"/>
    <w:rsid w:val="005A2501"/>
    <w:rsid w:val="005A3BCF"/>
    <w:rsid w:val="005A431B"/>
    <w:rsid w:val="005A463A"/>
    <w:rsid w:val="005A488F"/>
    <w:rsid w:val="005A4F80"/>
    <w:rsid w:val="005A5966"/>
    <w:rsid w:val="005A5D41"/>
    <w:rsid w:val="005A7D82"/>
    <w:rsid w:val="005B056A"/>
    <w:rsid w:val="005B069C"/>
    <w:rsid w:val="005B1253"/>
    <w:rsid w:val="005B1FF9"/>
    <w:rsid w:val="005B2396"/>
    <w:rsid w:val="005B30B3"/>
    <w:rsid w:val="005B31C0"/>
    <w:rsid w:val="005B3991"/>
    <w:rsid w:val="005B493B"/>
    <w:rsid w:val="005B4EBF"/>
    <w:rsid w:val="005B5522"/>
    <w:rsid w:val="005B5541"/>
    <w:rsid w:val="005B58E6"/>
    <w:rsid w:val="005B5B33"/>
    <w:rsid w:val="005B5DA8"/>
    <w:rsid w:val="005C00E9"/>
    <w:rsid w:val="005C170C"/>
    <w:rsid w:val="005C1E08"/>
    <w:rsid w:val="005C25FF"/>
    <w:rsid w:val="005C2D9B"/>
    <w:rsid w:val="005C3366"/>
    <w:rsid w:val="005C62DE"/>
    <w:rsid w:val="005C692B"/>
    <w:rsid w:val="005C7A6F"/>
    <w:rsid w:val="005C7C37"/>
    <w:rsid w:val="005D04FE"/>
    <w:rsid w:val="005D0A88"/>
    <w:rsid w:val="005D189B"/>
    <w:rsid w:val="005D23B9"/>
    <w:rsid w:val="005D2734"/>
    <w:rsid w:val="005D4327"/>
    <w:rsid w:val="005D43C5"/>
    <w:rsid w:val="005D4663"/>
    <w:rsid w:val="005D4963"/>
    <w:rsid w:val="005D51EC"/>
    <w:rsid w:val="005D52D8"/>
    <w:rsid w:val="005D6FC8"/>
    <w:rsid w:val="005D73D7"/>
    <w:rsid w:val="005E01F9"/>
    <w:rsid w:val="005E0C87"/>
    <w:rsid w:val="005E157A"/>
    <w:rsid w:val="005E15D3"/>
    <w:rsid w:val="005E27CD"/>
    <w:rsid w:val="005E27F4"/>
    <w:rsid w:val="005E3D47"/>
    <w:rsid w:val="005E3DFE"/>
    <w:rsid w:val="005E4775"/>
    <w:rsid w:val="005E4E30"/>
    <w:rsid w:val="005E5040"/>
    <w:rsid w:val="005E59CC"/>
    <w:rsid w:val="005E7005"/>
    <w:rsid w:val="005E7E16"/>
    <w:rsid w:val="005F02CC"/>
    <w:rsid w:val="005F0EA7"/>
    <w:rsid w:val="005F12FF"/>
    <w:rsid w:val="005F2FD8"/>
    <w:rsid w:val="005F3004"/>
    <w:rsid w:val="005F3922"/>
    <w:rsid w:val="005F396D"/>
    <w:rsid w:val="005F3B61"/>
    <w:rsid w:val="005F4ADC"/>
    <w:rsid w:val="005F55D1"/>
    <w:rsid w:val="005F5807"/>
    <w:rsid w:val="005F5A28"/>
    <w:rsid w:val="005F6914"/>
    <w:rsid w:val="005F77B0"/>
    <w:rsid w:val="005F79D6"/>
    <w:rsid w:val="00600A44"/>
    <w:rsid w:val="006022C4"/>
    <w:rsid w:val="00602FD2"/>
    <w:rsid w:val="00604251"/>
    <w:rsid w:val="00604DCE"/>
    <w:rsid w:val="006056E5"/>
    <w:rsid w:val="00605771"/>
    <w:rsid w:val="00605AD7"/>
    <w:rsid w:val="00605EED"/>
    <w:rsid w:val="00606370"/>
    <w:rsid w:val="0060648B"/>
    <w:rsid w:val="00606CD7"/>
    <w:rsid w:val="006103ED"/>
    <w:rsid w:val="006106C8"/>
    <w:rsid w:val="00610DD5"/>
    <w:rsid w:val="0061142F"/>
    <w:rsid w:val="00611651"/>
    <w:rsid w:val="006122AB"/>
    <w:rsid w:val="0061258E"/>
    <w:rsid w:val="0061282E"/>
    <w:rsid w:val="00613602"/>
    <w:rsid w:val="0061380F"/>
    <w:rsid w:val="00613C76"/>
    <w:rsid w:val="00613F8B"/>
    <w:rsid w:val="006144CE"/>
    <w:rsid w:val="00614ED8"/>
    <w:rsid w:val="0061506C"/>
    <w:rsid w:val="0061635C"/>
    <w:rsid w:val="00616E78"/>
    <w:rsid w:val="006175AE"/>
    <w:rsid w:val="006176EF"/>
    <w:rsid w:val="006203D2"/>
    <w:rsid w:val="00622ADD"/>
    <w:rsid w:val="00622CC0"/>
    <w:rsid w:val="006242B0"/>
    <w:rsid w:val="0062465B"/>
    <w:rsid w:val="00624FC6"/>
    <w:rsid w:val="00625F0C"/>
    <w:rsid w:val="00627601"/>
    <w:rsid w:val="00630549"/>
    <w:rsid w:val="0063057D"/>
    <w:rsid w:val="006311AC"/>
    <w:rsid w:val="006329CF"/>
    <w:rsid w:val="00632A78"/>
    <w:rsid w:val="006332C2"/>
    <w:rsid w:val="00633796"/>
    <w:rsid w:val="006338FE"/>
    <w:rsid w:val="00633CBA"/>
    <w:rsid w:val="006343FF"/>
    <w:rsid w:val="0063443D"/>
    <w:rsid w:val="00635F6C"/>
    <w:rsid w:val="00637559"/>
    <w:rsid w:val="00641829"/>
    <w:rsid w:val="00641DEB"/>
    <w:rsid w:val="00641FDD"/>
    <w:rsid w:val="0064262A"/>
    <w:rsid w:val="00642654"/>
    <w:rsid w:val="00642D02"/>
    <w:rsid w:val="00642DF7"/>
    <w:rsid w:val="00642E7A"/>
    <w:rsid w:val="00642E84"/>
    <w:rsid w:val="00643B92"/>
    <w:rsid w:val="00643C1D"/>
    <w:rsid w:val="006443E2"/>
    <w:rsid w:val="00644F72"/>
    <w:rsid w:val="00645E05"/>
    <w:rsid w:val="006465A1"/>
    <w:rsid w:val="00646817"/>
    <w:rsid w:val="00646FFF"/>
    <w:rsid w:val="00650436"/>
    <w:rsid w:val="0065198A"/>
    <w:rsid w:val="00651C68"/>
    <w:rsid w:val="006520A7"/>
    <w:rsid w:val="00652E9E"/>
    <w:rsid w:val="00653AE1"/>
    <w:rsid w:val="00654411"/>
    <w:rsid w:val="00654550"/>
    <w:rsid w:val="006545DA"/>
    <w:rsid w:val="006545E9"/>
    <w:rsid w:val="00655699"/>
    <w:rsid w:val="00655B4F"/>
    <w:rsid w:val="00655DB4"/>
    <w:rsid w:val="006562F7"/>
    <w:rsid w:val="00656A83"/>
    <w:rsid w:val="00657315"/>
    <w:rsid w:val="00657DD5"/>
    <w:rsid w:val="00660204"/>
    <w:rsid w:val="0066079C"/>
    <w:rsid w:val="00660DE0"/>
    <w:rsid w:val="00662973"/>
    <w:rsid w:val="00662AC2"/>
    <w:rsid w:val="0066365C"/>
    <w:rsid w:val="00664280"/>
    <w:rsid w:val="00664422"/>
    <w:rsid w:val="00665377"/>
    <w:rsid w:val="006655D3"/>
    <w:rsid w:val="00665C44"/>
    <w:rsid w:val="00666700"/>
    <w:rsid w:val="00667300"/>
    <w:rsid w:val="00667BB6"/>
    <w:rsid w:val="00671B8C"/>
    <w:rsid w:val="00673E0A"/>
    <w:rsid w:val="006746C5"/>
    <w:rsid w:val="00675C83"/>
    <w:rsid w:val="00675FF9"/>
    <w:rsid w:val="0067607D"/>
    <w:rsid w:val="0067652E"/>
    <w:rsid w:val="00676821"/>
    <w:rsid w:val="006774B3"/>
    <w:rsid w:val="00677D4A"/>
    <w:rsid w:val="00681397"/>
    <w:rsid w:val="00681DDF"/>
    <w:rsid w:val="0068226F"/>
    <w:rsid w:val="00682982"/>
    <w:rsid w:val="00682F49"/>
    <w:rsid w:val="00683843"/>
    <w:rsid w:val="00683B70"/>
    <w:rsid w:val="00683C57"/>
    <w:rsid w:val="00685379"/>
    <w:rsid w:val="0068630A"/>
    <w:rsid w:val="00686697"/>
    <w:rsid w:val="006905D4"/>
    <w:rsid w:val="0069120A"/>
    <w:rsid w:val="0069223E"/>
    <w:rsid w:val="00693025"/>
    <w:rsid w:val="006934F1"/>
    <w:rsid w:val="00693F58"/>
    <w:rsid w:val="00694124"/>
    <w:rsid w:val="006943B2"/>
    <w:rsid w:val="006944FC"/>
    <w:rsid w:val="00694A8A"/>
    <w:rsid w:val="00694BDD"/>
    <w:rsid w:val="00694CB8"/>
    <w:rsid w:val="00694DAB"/>
    <w:rsid w:val="006958AE"/>
    <w:rsid w:val="00696BCE"/>
    <w:rsid w:val="006971D7"/>
    <w:rsid w:val="0069724E"/>
    <w:rsid w:val="006A106F"/>
    <w:rsid w:val="006A17B8"/>
    <w:rsid w:val="006A2501"/>
    <w:rsid w:val="006A293E"/>
    <w:rsid w:val="006A4FC5"/>
    <w:rsid w:val="006A5884"/>
    <w:rsid w:val="006A5C05"/>
    <w:rsid w:val="006A6EF1"/>
    <w:rsid w:val="006A7283"/>
    <w:rsid w:val="006B043F"/>
    <w:rsid w:val="006B0D2F"/>
    <w:rsid w:val="006B1021"/>
    <w:rsid w:val="006B183C"/>
    <w:rsid w:val="006B190E"/>
    <w:rsid w:val="006B3BA6"/>
    <w:rsid w:val="006B53B5"/>
    <w:rsid w:val="006B545B"/>
    <w:rsid w:val="006B5812"/>
    <w:rsid w:val="006B72CC"/>
    <w:rsid w:val="006B74FD"/>
    <w:rsid w:val="006B75DA"/>
    <w:rsid w:val="006B7D25"/>
    <w:rsid w:val="006B7E72"/>
    <w:rsid w:val="006C1495"/>
    <w:rsid w:val="006C1ED0"/>
    <w:rsid w:val="006C2176"/>
    <w:rsid w:val="006C286F"/>
    <w:rsid w:val="006C3478"/>
    <w:rsid w:val="006C3B11"/>
    <w:rsid w:val="006C3F66"/>
    <w:rsid w:val="006C5B24"/>
    <w:rsid w:val="006C606F"/>
    <w:rsid w:val="006C6F31"/>
    <w:rsid w:val="006D0098"/>
    <w:rsid w:val="006D173E"/>
    <w:rsid w:val="006D1C5C"/>
    <w:rsid w:val="006D2D5E"/>
    <w:rsid w:val="006D34F0"/>
    <w:rsid w:val="006D41CB"/>
    <w:rsid w:val="006D4E78"/>
    <w:rsid w:val="006D519B"/>
    <w:rsid w:val="006D5DDA"/>
    <w:rsid w:val="006D66CC"/>
    <w:rsid w:val="006D6AE1"/>
    <w:rsid w:val="006D7F3A"/>
    <w:rsid w:val="006E076D"/>
    <w:rsid w:val="006E083E"/>
    <w:rsid w:val="006E0B67"/>
    <w:rsid w:val="006E0E54"/>
    <w:rsid w:val="006E10E9"/>
    <w:rsid w:val="006E13FB"/>
    <w:rsid w:val="006E1B52"/>
    <w:rsid w:val="006E5510"/>
    <w:rsid w:val="006E5524"/>
    <w:rsid w:val="006E59BD"/>
    <w:rsid w:val="006E647E"/>
    <w:rsid w:val="006E74F0"/>
    <w:rsid w:val="006E7896"/>
    <w:rsid w:val="006E7BE4"/>
    <w:rsid w:val="006F0144"/>
    <w:rsid w:val="006F0D48"/>
    <w:rsid w:val="006F0F9B"/>
    <w:rsid w:val="006F1C0F"/>
    <w:rsid w:val="006F2EC1"/>
    <w:rsid w:val="006F34B8"/>
    <w:rsid w:val="006F3C08"/>
    <w:rsid w:val="006F4975"/>
    <w:rsid w:val="006F4C32"/>
    <w:rsid w:val="006F4EA5"/>
    <w:rsid w:val="006F5A5F"/>
    <w:rsid w:val="006F5C26"/>
    <w:rsid w:val="006F5F36"/>
    <w:rsid w:val="006F6C12"/>
    <w:rsid w:val="007007B7"/>
    <w:rsid w:val="007009FF"/>
    <w:rsid w:val="00700B84"/>
    <w:rsid w:val="00701182"/>
    <w:rsid w:val="00701A4F"/>
    <w:rsid w:val="00702A98"/>
    <w:rsid w:val="00702E0B"/>
    <w:rsid w:val="00703CBC"/>
    <w:rsid w:val="00704F7A"/>
    <w:rsid w:val="00705B86"/>
    <w:rsid w:val="00705E96"/>
    <w:rsid w:val="00707496"/>
    <w:rsid w:val="007077B6"/>
    <w:rsid w:val="007101E0"/>
    <w:rsid w:val="007110DF"/>
    <w:rsid w:val="0071113A"/>
    <w:rsid w:val="007111CD"/>
    <w:rsid w:val="00711A99"/>
    <w:rsid w:val="00711D99"/>
    <w:rsid w:val="00712961"/>
    <w:rsid w:val="00713FD2"/>
    <w:rsid w:val="00715C9A"/>
    <w:rsid w:val="00716330"/>
    <w:rsid w:val="00716507"/>
    <w:rsid w:val="00716CA9"/>
    <w:rsid w:val="007175EA"/>
    <w:rsid w:val="00717DE0"/>
    <w:rsid w:val="007209E2"/>
    <w:rsid w:val="00720A77"/>
    <w:rsid w:val="00721CFA"/>
    <w:rsid w:val="0072223E"/>
    <w:rsid w:val="00723562"/>
    <w:rsid w:val="00723850"/>
    <w:rsid w:val="0072389F"/>
    <w:rsid w:val="007242AB"/>
    <w:rsid w:val="007245F4"/>
    <w:rsid w:val="00724815"/>
    <w:rsid w:val="00724960"/>
    <w:rsid w:val="007251FD"/>
    <w:rsid w:val="00725B56"/>
    <w:rsid w:val="00725FE8"/>
    <w:rsid w:val="00726A5E"/>
    <w:rsid w:val="00726EE5"/>
    <w:rsid w:val="007303A9"/>
    <w:rsid w:val="007305DD"/>
    <w:rsid w:val="00730B4B"/>
    <w:rsid w:val="00730EF5"/>
    <w:rsid w:val="007311DB"/>
    <w:rsid w:val="00731C5E"/>
    <w:rsid w:val="0073394C"/>
    <w:rsid w:val="00733F7C"/>
    <w:rsid w:val="00734DD4"/>
    <w:rsid w:val="00735C64"/>
    <w:rsid w:val="0073645C"/>
    <w:rsid w:val="00736706"/>
    <w:rsid w:val="00736A42"/>
    <w:rsid w:val="00737065"/>
    <w:rsid w:val="007408A8"/>
    <w:rsid w:val="00741844"/>
    <w:rsid w:val="00741BDC"/>
    <w:rsid w:val="00742E13"/>
    <w:rsid w:val="00743C57"/>
    <w:rsid w:val="00743F1E"/>
    <w:rsid w:val="00744177"/>
    <w:rsid w:val="0074424E"/>
    <w:rsid w:val="007442B9"/>
    <w:rsid w:val="007450B8"/>
    <w:rsid w:val="00745259"/>
    <w:rsid w:val="0074538C"/>
    <w:rsid w:val="007457B5"/>
    <w:rsid w:val="00746C1A"/>
    <w:rsid w:val="0074796A"/>
    <w:rsid w:val="00747FDF"/>
    <w:rsid w:val="00751C4F"/>
    <w:rsid w:val="007533DB"/>
    <w:rsid w:val="007537AE"/>
    <w:rsid w:val="00753F04"/>
    <w:rsid w:val="00754759"/>
    <w:rsid w:val="0075563A"/>
    <w:rsid w:val="007557D2"/>
    <w:rsid w:val="00755DCF"/>
    <w:rsid w:val="007562C6"/>
    <w:rsid w:val="007563EC"/>
    <w:rsid w:val="0075742A"/>
    <w:rsid w:val="00757922"/>
    <w:rsid w:val="007601C5"/>
    <w:rsid w:val="0076026A"/>
    <w:rsid w:val="00762B9D"/>
    <w:rsid w:val="00762C65"/>
    <w:rsid w:val="007632F3"/>
    <w:rsid w:val="007639E6"/>
    <w:rsid w:val="00764898"/>
    <w:rsid w:val="00765280"/>
    <w:rsid w:val="0076542E"/>
    <w:rsid w:val="00765756"/>
    <w:rsid w:val="0076588C"/>
    <w:rsid w:val="00765DBC"/>
    <w:rsid w:val="00765E0A"/>
    <w:rsid w:val="00765E90"/>
    <w:rsid w:val="007660E3"/>
    <w:rsid w:val="007665AB"/>
    <w:rsid w:val="007665CC"/>
    <w:rsid w:val="0076671A"/>
    <w:rsid w:val="00766781"/>
    <w:rsid w:val="007667BB"/>
    <w:rsid w:val="007670E7"/>
    <w:rsid w:val="007679D1"/>
    <w:rsid w:val="00767D03"/>
    <w:rsid w:val="00770784"/>
    <w:rsid w:val="00770928"/>
    <w:rsid w:val="0077235B"/>
    <w:rsid w:val="00772A0F"/>
    <w:rsid w:val="00772A17"/>
    <w:rsid w:val="00772A66"/>
    <w:rsid w:val="00774122"/>
    <w:rsid w:val="0077512C"/>
    <w:rsid w:val="007755AB"/>
    <w:rsid w:val="00775B97"/>
    <w:rsid w:val="00775EE9"/>
    <w:rsid w:val="007768E3"/>
    <w:rsid w:val="007777C5"/>
    <w:rsid w:val="00780A69"/>
    <w:rsid w:val="007810C3"/>
    <w:rsid w:val="0078138C"/>
    <w:rsid w:val="00781EAB"/>
    <w:rsid w:val="00782205"/>
    <w:rsid w:val="00782C02"/>
    <w:rsid w:val="007837AB"/>
    <w:rsid w:val="007842A5"/>
    <w:rsid w:val="007844F0"/>
    <w:rsid w:val="00785453"/>
    <w:rsid w:val="00786234"/>
    <w:rsid w:val="0078695D"/>
    <w:rsid w:val="00790050"/>
    <w:rsid w:val="0079038D"/>
    <w:rsid w:val="007921A9"/>
    <w:rsid w:val="007922F6"/>
    <w:rsid w:val="00792E19"/>
    <w:rsid w:val="00793C52"/>
    <w:rsid w:val="00793E37"/>
    <w:rsid w:val="00795D29"/>
    <w:rsid w:val="00795F3A"/>
    <w:rsid w:val="00796174"/>
    <w:rsid w:val="0079721D"/>
    <w:rsid w:val="00797381"/>
    <w:rsid w:val="007A1AD2"/>
    <w:rsid w:val="007A20B8"/>
    <w:rsid w:val="007A2480"/>
    <w:rsid w:val="007A268B"/>
    <w:rsid w:val="007A2AFA"/>
    <w:rsid w:val="007A33B2"/>
    <w:rsid w:val="007A3853"/>
    <w:rsid w:val="007A39D2"/>
    <w:rsid w:val="007A4B50"/>
    <w:rsid w:val="007A4F9E"/>
    <w:rsid w:val="007A5241"/>
    <w:rsid w:val="007A5359"/>
    <w:rsid w:val="007A6859"/>
    <w:rsid w:val="007A7447"/>
    <w:rsid w:val="007A7697"/>
    <w:rsid w:val="007A7EF9"/>
    <w:rsid w:val="007A7F6F"/>
    <w:rsid w:val="007B0010"/>
    <w:rsid w:val="007B08FC"/>
    <w:rsid w:val="007B1110"/>
    <w:rsid w:val="007B1732"/>
    <w:rsid w:val="007B1A11"/>
    <w:rsid w:val="007B210B"/>
    <w:rsid w:val="007B221D"/>
    <w:rsid w:val="007B2B19"/>
    <w:rsid w:val="007B374A"/>
    <w:rsid w:val="007B388D"/>
    <w:rsid w:val="007B3B9C"/>
    <w:rsid w:val="007B4678"/>
    <w:rsid w:val="007B4C21"/>
    <w:rsid w:val="007B6C13"/>
    <w:rsid w:val="007B71A5"/>
    <w:rsid w:val="007B7AAB"/>
    <w:rsid w:val="007B7D36"/>
    <w:rsid w:val="007C0279"/>
    <w:rsid w:val="007C044C"/>
    <w:rsid w:val="007C1FFF"/>
    <w:rsid w:val="007C256C"/>
    <w:rsid w:val="007C272E"/>
    <w:rsid w:val="007C28A0"/>
    <w:rsid w:val="007C2A04"/>
    <w:rsid w:val="007C2EFC"/>
    <w:rsid w:val="007C2FC9"/>
    <w:rsid w:val="007C3EAE"/>
    <w:rsid w:val="007C41E1"/>
    <w:rsid w:val="007C42C4"/>
    <w:rsid w:val="007C4D99"/>
    <w:rsid w:val="007C54EF"/>
    <w:rsid w:val="007C5528"/>
    <w:rsid w:val="007C5B03"/>
    <w:rsid w:val="007C5E4C"/>
    <w:rsid w:val="007C6A1E"/>
    <w:rsid w:val="007C7093"/>
    <w:rsid w:val="007C7A3D"/>
    <w:rsid w:val="007C7ECC"/>
    <w:rsid w:val="007D1C97"/>
    <w:rsid w:val="007D1F4F"/>
    <w:rsid w:val="007D21D6"/>
    <w:rsid w:val="007D2363"/>
    <w:rsid w:val="007D2BF3"/>
    <w:rsid w:val="007D3218"/>
    <w:rsid w:val="007D326E"/>
    <w:rsid w:val="007D3373"/>
    <w:rsid w:val="007D479E"/>
    <w:rsid w:val="007D4B68"/>
    <w:rsid w:val="007D5B58"/>
    <w:rsid w:val="007D7290"/>
    <w:rsid w:val="007D7A1C"/>
    <w:rsid w:val="007D7D04"/>
    <w:rsid w:val="007D7FA2"/>
    <w:rsid w:val="007E00A4"/>
    <w:rsid w:val="007E0F4B"/>
    <w:rsid w:val="007E105A"/>
    <w:rsid w:val="007E11F9"/>
    <w:rsid w:val="007E1C64"/>
    <w:rsid w:val="007E1C87"/>
    <w:rsid w:val="007E1CA3"/>
    <w:rsid w:val="007E216F"/>
    <w:rsid w:val="007E22DD"/>
    <w:rsid w:val="007E25D5"/>
    <w:rsid w:val="007E3C27"/>
    <w:rsid w:val="007E401B"/>
    <w:rsid w:val="007E495C"/>
    <w:rsid w:val="007E5013"/>
    <w:rsid w:val="007E57BF"/>
    <w:rsid w:val="007E5E5A"/>
    <w:rsid w:val="007E5F17"/>
    <w:rsid w:val="007E69DB"/>
    <w:rsid w:val="007E6C60"/>
    <w:rsid w:val="007E70FE"/>
    <w:rsid w:val="007E7501"/>
    <w:rsid w:val="007E75F2"/>
    <w:rsid w:val="007E7911"/>
    <w:rsid w:val="007F001E"/>
    <w:rsid w:val="007F14AB"/>
    <w:rsid w:val="007F16A6"/>
    <w:rsid w:val="007F2FBC"/>
    <w:rsid w:val="007F4163"/>
    <w:rsid w:val="007F49F4"/>
    <w:rsid w:val="007F559A"/>
    <w:rsid w:val="007F563B"/>
    <w:rsid w:val="007F5FD0"/>
    <w:rsid w:val="007F6598"/>
    <w:rsid w:val="007F7570"/>
    <w:rsid w:val="007F7576"/>
    <w:rsid w:val="007F79A4"/>
    <w:rsid w:val="007F7BAE"/>
    <w:rsid w:val="00800403"/>
    <w:rsid w:val="0080144F"/>
    <w:rsid w:val="00801E65"/>
    <w:rsid w:val="00801F29"/>
    <w:rsid w:val="0080270B"/>
    <w:rsid w:val="00802BE5"/>
    <w:rsid w:val="00802E8B"/>
    <w:rsid w:val="008030F9"/>
    <w:rsid w:val="008039C7"/>
    <w:rsid w:val="00803A0C"/>
    <w:rsid w:val="00804466"/>
    <w:rsid w:val="008047DB"/>
    <w:rsid w:val="0080577B"/>
    <w:rsid w:val="00805863"/>
    <w:rsid w:val="00805B3D"/>
    <w:rsid w:val="00806360"/>
    <w:rsid w:val="00807334"/>
    <w:rsid w:val="008076F2"/>
    <w:rsid w:val="00810C8D"/>
    <w:rsid w:val="00811CCB"/>
    <w:rsid w:val="00811D67"/>
    <w:rsid w:val="00811E3D"/>
    <w:rsid w:val="0081210E"/>
    <w:rsid w:val="008137FC"/>
    <w:rsid w:val="0081394F"/>
    <w:rsid w:val="00813B04"/>
    <w:rsid w:val="0081474F"/>
    <w:rsid w:val="00814AA4"/>
    <w:rsid w:val="00814CBB"/>
    <w:rsid w:val="00816AC2"/>
    <w:rsid w:val="00816E94"/>
    <w:rsid w:val="008178D8"/>
    <w:rsid w:val="00817FB3"/>
    <w:rsid w:val="00821716"/>
    <w:rsid w:val="00821D09"/>
    <w:rsid w:val="00822887"/>
    <w:rsid w:val="0082362C"/>
    <w:rsid w:val="00823D45"/>
    <w:rsid w:val="00823DA3"/>
    <w:rsid w:val="00824271"/>
    <w:rsid w:val="008247A0"/>
    <w:rsid w:val="00824BDB"/>
    <w:rsid w:val="008250ED"/>
    <w:rsid w:val="008263EA"/>
    <w:rsid w:val="00826B5C"/>
    <w:rsid w:val="00826E0F"/>
    <w:rsid w:val="008270BE"/>
    <w:rsid w:val="0082735D"/>
    <w:rsid w:val="00827474"/>
    <w:rsid w:val="008279D5"/>
    <w:rsid w:val="00827ADD"/>
    <w:rsid w:val="00827CF6"/>
    <w:rsid w:val="00827FEF"/>
    <w:rsid w:val="00830CE5"/>
    <w:rsid w:val="00830F98"/>
    <w:rsid w:val="00831B20"/>
    <w:rsid w:val="00831D02"/>
    <w:rsid w:val="00831DB8"/>
    <w:rsid w:val="0083223D"/>
    <w:rsid w:val="008322CE"/>
    <w:rsid w:val="00833E86"/>
    <w:rsid w:val="00834383"/>
    <w:rsid w:val="008343FA"/>
    <w:rsid w:val="008353F4"/>
    <w:rsid w:val="00835D73"/>
    <w:rsid w:val="008363B0"/>
    <w:rsid w:val="00836C1F"/>
    <w:rsid w:val="0084013C"/>
    <w:rsid w:val="008405A9"/>
    <w:rsid w:val="00840984"/>
    <w:rsid w:val="00840EC3"/>
    <w:rsid w:val="008410CD"/>
    <w:rsid w:val="00841915"/>
    <w:rsid w:val="008426E2"/>
    <w:rsid w:val="0084289C"/>
    <w:rsid w:val="00842AC9"/>
    <w:rsid w:val="00843272"/>
    <w:rsid w:val="00843A46"/>
    <w:rsid w:val="008448E8"/>
    <w:rsid w:val="008449EC"/>
    <w:rsid w:val="008453C5"/>
    <w:rsid w:val="00846086"/>
    <w:rsid w:val="00846F10"/>
    <w:rsid w:val="0084798C"/>
    <w:rsid w:val="00847C7A"/>
    <w:rsid w:val="008505E8"/>
    <w:rsid w:val="00850648"/>
    <w:rsid w:val="00851291"/>
    <w:rsid w:val="00851625"/>
    <w:rsid w:val="00851CB1"/>
    <w:rsid w:val="0085234F"/>
    <w:rsid w:val="00852877"/>
    <w:rsid w:val="00853462"/>
    <w:rsid w:val="00853F35"/>
    <w:rsid w:val="00854127"/>
    <w:rsid w:val="0085447F"/>
    <w:rsid w:val="00854C05"/>
    <w:rsid w:val="00854D4E"/>
    <w:rsid w:val="008555FB"/>
    <w:rsid w:val="00856223"/>
    <w:rsid w:val="008569A8"/>
    <w:rsid w:val="00856E93"/>
    <w:rsid w:val="00857B8D"/>
    <w:rsid w:val="00857ED2"/>
    <w:rsid w:val="00860225"/>
    <w:rsid w:val="008604C3"/>
    <w:rsid w:val="008604D2"/>
    <w:rsid w:val="00861996"/>
    <w:rsid w:val="00861EB9"/>
    <w:rsid w:val="008624D1"/>
    <w:rsid w:val="00862ECF"/>
    <w:rsid w:val="00862EF9"/>
    <w:rsid w:val="0086383B"/>
    <w:rsid w:val="00863B43"/>
    <w:rsid w:val="0086485F"/>
    <w:rsid w:val="00864F28"/>
    <w:rsid w:val="00865A51"/>
    <w:rsid w:val="00866CEC"/>
    <w:rsid w:val="008674B3"/>
    <w:rsid w:val="0086753D"/>
    <w:rsid w:val="00867DE4"/>
    <w:rsid w:val="00872109"/>
    <w:rsid w:val="00872A07"/>
    <w:rsid w:val="00873169"/>
    <w:rsid w:val="008731E3"/>
    <w:rsid w:val="00873346"/>
    <w:rsid w:val="00873367"/>
    <w:rsid w:val="0087374C"/>
    <w:rsid w:val="00873776"/>
    <w:rsid w:val="00873A0E"/>
    <w:rsid w:val="00873BAD"/>
    <w:rsid w:val="008769BC"/>
    <w:rsid w:val="0088111A"/>
    <w:rsid w:val="00881660"/>
    <w:rsid w:val="0088192B"/>
    <w:rsid w:val="008820B8"/>
    <w:rsid w:val="00882B6B"/>
    <w:rsid w:val="008835CF"/>
    <w:rsid w:val="00884E47"/>
    <w:rsid w:val="00886D95"/>
    <w:rsid w:val="00886F83"/>
    <w:rsid w:val="0088702F"/>
    <w:rsid w:val="00887931"/>
    <w:rsid w:val="00887CB1"/>
    <w:rsid w:val="00887DE5"/>
    <w:rsid w:val="00890C73"/>
    <w:rsid w:val="00891F7E"/>
    <w:rsid w:val="008922BD"/>
    <w:rsid w:val="0089260A"/>
    <w:rsid w:val="0089270E"/>
    <w:rsid w:val="008936BA"/>
    <w:rsid w:val="00894CE8"/>
    <w:rsid w:val="00894EF9"/>
    <w:rsid w:val="00895443"/>
    <w:rsid w:val="0089578D"/>
    <w:rsid w:val="008958B5"/>
    <w:rsid w:val="00896A98"/>
    <w:rsid w:val="00896C84"/>
    <w:rsid w:val="00896E35"/>
    <w:rsid w:val="00897416"/>
    <w:rsid w:val="00897BDC"/>
    <w:rsid w:val="008A0A09"/>
    <w:rsid w:val="008A1464"/>
    <w:rsid w:val="008A2F17"/>
    <w:rsid w:val="008A5B4A"/>
    <w:rsid w:val="008B0168"/>
    <w:rsid w:val="008B055F"/>
    <w:rsid w:val="008B17B0"/>
    <w:rsid w:val="008B1B8F"/>
    <w:rsid w:val="008B25A4"/>
    <w:rsid w:val="008B32F8"/>
    <w:rsid w:val="008B36B5"/>
    <w:rsid w:val="008B3930"/>
    <w:rsid w:val="008B39BF"/>
    <w:rsid w:val="008B3AC9"/>
    <w:rsid w:val="008B3E5C"/>
    <w:rsid w:val="008B40E9"/>
    <w:rsid w:val="008B41AC"/>
    <w:rsid w:val="008B445C"/>
    <w:rsid w:val="008B4644"/>
    <w:rsid w:val="008B4CE8"/>
    <w:rsid w:val="008B524F"/>
    <w:rsid w:val="008B58C2"/>
    <w:rsid w:val="008B632A"/>
    <w:rsid w:val="008C0316"/>
    <w:rsid w:val="008C0C7F"/>
    <w:rsid w:val="008C114F"/>
    <w:rsid w:val="008C1D86"/>
    <w:rsid w:val="008C1FA9"/>
    <w:rsid w:val="008C2ADF"/>
    <w:rsid w:val="008C2CB9"/>
    <w:rsid w:val="008C2D3D"/>
    <w:rsid w:val="008C333E"/>
    <w:rsid w:val="008C3AA0"/>
    <w:rsid w:val="008C3FEF"/>
    <w:rsid w:val="008C435C"/>
    <w:rsid w:val="008C53CE"/>
    <w:rsid w:val="008C579A"/>
    <w:rsid w:val="008C5E62"/>
    <w:rsid w:val="008C6AB1"/>
    <w:rsid w:val="008C6D52"/>
    <w:rsid w:val="008C6D88"/>
    <w:rsid w:val="008C7011"/>
    <w:rsid w:val="008C7D4C"/>
    <w:rsid w:val="008C7FCC"/>
    <w:rsid w:val="008D1FD5"/>
    <w:rsid w:val="008D2B1A"/>
    <w:rsid w:val="008D2D27"/>
    <w:rsid w:val="008D4AB0"/>
    <w:rsid w:val="008D5F4D"/>
    <w:rsid w:val="008D5F82"/>
    <w:rsid w:val="008D72BE"/>
    <w:rsid w:val="008D7845"/>
    <w:rsid w:val="008E0735"/>
    <w:rsid w:val="008E096B"/>
    <w:rsid w:val="008E0E35"/>
    <w:rsid w:val="008E1382"/>
    <w:rsid w:val="008E13CE"/>
    <w:rsid w:val="008E1CAD"/>
    <w:rsid w:val="008E2537"/>
    <w:rsid w:val="008E2CAC"/>
    <w:rsid w:val="008E38D0"/>
    <w:rsid w:val="008E5E98"/>
    <w:rsid w:val="008E6576"/>
    <w:rsid w:val="008E68DD"/>
    <w:rsid w:val="008E7070"/>
    <w:rsid w:val="008E719E"/>
    <w:rsid w:val="008F008D"/>
    <w:rsid w:val="008F03D4"/>
    <w:rsid w:val="008F0935"/>
    <w:rsid w:val="008F186C"/>
    <w:rsid w:val="008F1E79"/>
    <w:rsid w:val="008F32E4"/>
    <w:rsid w:val="008F357C"/>
    <w:rsid w:val="008F4643"/>
    <w:rsid w:val="008F5163"/>
    <w:rsid w:val="008F5435"/>
    <w:rsid w:val="008F5691"/>
    <w:rsid w:val="008F5BD9"/>
    <w:rsid w:val="008F611F"/>
    <w:rsid w:val="008F6605"/>
    <w:rsid w:val="008F7341"/>
    <w:rsid w:val="008F7A95"/>
    <w:rsid w:val="008F7E59"/>
    <w:rsid w:val="0090065F"/>
    <w:rsid w:val="00901119"/>
    <w:rsid w:val="009011D3"/>
    <w:rsid w:val="0090125F"/>
    <w:rsid w:val="00901441"/>
    <w:rsid w:val="009023C8"/>
    <w:rsid w:val="00903A0A"/>
    <w:rsid w:val="00904684"/>
    <w:rsid w:val="0090476F"/>
    <w:rsid w:val="009047E8"/>
    <w:rsid w:val="0090718B"/>
    <w:rsid w:val="009074C8"/>
    <w:rsid w:val="00907507"/>
    <w:rsid w:val="00910720"/>
    <w:rsid w:val="009108C0"/>
    <w:rsid w:val="00910C35"/>
    <w:rsid w:val="00911B28"/>
    <w:rsid w:val="00911C40"/>
    <w:rsid w:val="00912B64"/>
    <w:rsid w:val="00912C2A"/>
    <w:rsid w:val="00913A62"/>
    <w:rsid w:val="00913EF4"/>
    <w:rsid w:val="009141FA"/>
    <w:rsid w:val="00914313"/>
    <w:rsid w:val="00914C93"/>
    <w:rsid w:val="009152DC"/>
    <w:rsid w:val="00915637"/>
    <w:rsid w:val="00915748"/>
    <w:rsid w:val="00915F8D"/>
    <w:rsid w:val="009164B3"/>
    <w:rsid w:val="0091686D"/>
    <w:rsid w:val="00917805"/>
    <w:rsid w:val="00917986"/>
    <w:rsid w:val="00917E66"/>
    <w:rsid w:val="00921A84"/>
    <w:rsid w:val="00923278"/>
    <w:rsid w:val="00924F15"/>
    <w:rsid w:val="00925604"/>
    <w:rsid w:val="00925D29"/>
    <w:rsid w:val="00927D8D"/>
    <w:rsid w:val="00931196"/>
    <w:rsid w:val="00931BB2"/>
    <w:rsid w:val="00931F05"/>
    <w:rsid w:val="00932332"/>
    <w:rsid w:val="00932A72"/>
    <w:rsid w:val="00932EC6"/>
    <w:rsid w:val="009332CE"/>
    <w:rsid w:val="0093521E"/>
    <w:rsid w:val="0093595E"/>
    <w:rsid w:val="00936F36"/>
    <w:rsid w:val="00940257"/>
    <w:rsid w:val="009402FA"/>
    <w:rsid w:val="00940847"/>
    <w:rsid w:val="0094115C"/>
    <w:rsid w:val="0094232A"/>
    <w:rsid w:val="00942A91"/>
    <w:rsid w:val="00942D51"/>
    <w:rsid w:val="00943231"/>
    <w:rsid w:val="00943E1B"/>
    <w:rsid w:val="009442C3"/>
    <w:rsid w:val="009447A8"/>
    <w:rsid w:val="00944AAC"/>
    <w:rsid w:val="00944BDC"/>
    <w:rsid w:val="00945A17"/>
    <w:rsid w:val="00945CD5"/>
    <w:rsid w:val="00947195"/>
    <w:rsid w:val="0095063B"/>
    <w:rsid w:val="009506ED"/>
    <w:rsid w:val="0095072E"/>
    <w:rsid w:val="009513D4"/>
    <w:rsid w:val="00951492"/>
    <w:rsid w:val="00951C12"/>
    <w:rsid w:val="00952F30"/>
    <w:rsid w:val="009531FA"/>
    <w:rsid w:val="00954913"/>
    <w:rsid w:val="009549C2"/>
    <w:rsid w:val="00955647"/>
    <w:rsid w:val="00955A33"/>
    <w:rsid w:val="009572E8"/>
    <w:rsid w:val="009601D0"/>
    <w:rsid w:val="0096119C"/>
    <w:rsid w:val="009613ED"/>
    <w:rsid w:val="00961603"/>
    <w:rsid w:val="009616AB"/>
    <w:rsid w:val="009619F7"/>
    <w:rsid w:val="00963EA0"/>
    <w:rsid w:val="00965653"/>
    <w:rsid w:val="00966464"/>
    <w:rsid w:val="009664FB"/>
    <w:rsid w:val="00966DA6"/>
    <w:rsid w:val="00967DA8"/>
    <w:rsid w:val="009702A9"/>
    <w:rsid w:val="0097073E"/>
    <w:rsid w:val="00970CA6"/>
    <w:rsid w:val="00970FF5"/>
    <w:rsid w:val="009720DF"/>
    <w:rsid w:val="00972A2A"/>
    <w:rsid w:val="00974247"/>
    <w:rsid w:val="00974302"/>
    <w:rsid w:val="009747C7"/>
    <w:rsid w:val="00974826"/>
    <w:rsid w:val="00974BC5"/>
    <w:rsid w:val="00974BE3"/>
    <w:rsid w:val="0097555E"/>
    <w:rsid w:val="00975564"/>
    <w:rsid w:val="0097654D"/>
    <w:rsid w:val="00976C4C"/>
    <w:rsid w:val="0097732A"/>
    <w:rsid w:val="00977533"/>
    <w:rsid w:val="00977A0C"/>
    <w:rsid w:val="00977BBF"/>
    <w:rsid w:val="00980F86"/>
    <w:rsid w:val="009818A9"/>
    <w:rsid w:val="009822AD"/>
    <w:rsid w:val="0098251A"/>
    <w:rsid w:val="009829E1"/>
    <w:rsid w:val="00982C2E"/>
    <w:rsid w:val="00984815"/>
    <w:rsid w:val="00985257"/>
    <w:rsid w:val="00985663"/>
    <w:rsid w:val="00985B48"/>
    <w:rsid w:val="009862FF"/>
    <w:rsid w:val="00986AF0"/>
    <w:rsid w:val="00987093"/>
    <w:rsid w:val="0098759F"/>
    <w:rsid w:val="009903D2"/>
    <w:rsid w:val="0099149E"/>
    <w:rsid w:val="0099258E"/>
    <w:rsid w:val="0099427C"/>
    <w:rsid w:val="00994C55"/>
    <w:rsid w:val="009958F9"/>
    <w:rsid w:val="00995A34"/>
    <w:rsid w:val="00995E7F"/>
    <w:rsid w:val="0099646C"/>
    <w:rsid w:val="00997580"/>
    <w:rsid w:val="00997B14"/>
    <w:rsid w:val="00997BAD"/>
    <w:rsid w:val="00997F46"/>
    <w:rsid w:val="009A0657"/>
    <w:rsid w:val="009A21AD"/>
    <w:rsid w:val="009A25F1"/>
    <w:rsid w:val="009A35BD"/>
    <w:rsid w:val="009A4768"/>
    <w:rsid w:val="009A63D3"/>
    <w:rsid w:val="009A6C37"/>
    <w:rsid w:val="009A713F"/>
    <w:rsid w:val="009A73F3"/>
    <w:rsid w:val="009A78BD"/>
    <w:rsid w:val="009B00B2"/>
    <w:rsid w:val="009B09B0"/>
    <w:rsid w:val="009B1842"/>
    <w:rsid w:val="009B1CFD"/>
    <w:rsid w:val="009B22B0"/>
    <w:rsid w:val="009B27AD"/>
    <w:rsid w:val="009B2D6A"/>
    <w:rsid w:val="009B67B6"/>
    <w:rsid w:val="009B6C4B"/>
    <w:rsid w:val="009B6E36"/>
    <w:rsid w:val="009B7099"/>
    <w:rsid w:val="009B788B"/>
    <w:rsid w:val="009C0421"/>
    <w:rsid w:val="009C0D32"/>
    <w:rsid w:val="009C1848"/>
    <w:rsid w:val="009C3378"/>
    <w:rsid w:val="009C34C7"/>
    <w:rsid w:val="009C3E44"/>
    <w:rsid w:val="009C3FE1"/>
    <w:rsid w:val="009C4E15"/>
    <w:rsid w:val="009C50D4"/>
    <w:rsid w:val="009C5EDA"/>
    <w:rsid w:val="009C6337"/>
    <w:rsid w:val="009D0B21"/>
    <w:rsid w:val="009D14B5"/>
    <w:rsid w:val="009D1C1F"/>
    <w:rsid w:val="009D35E8"/>
    <w:rsid w:val="009D46BE"/>
    <w:rsid w:val="009D4C8C"/>
    <w:rsid w:val="009D4EFE"/>
    <w:rsid w:val="009D524B"/>
    <w:rsid w:val="009D5F96"/>
    <w:rsid w:val="009D608F"/>
    <w:rsid w:val="009D6276"/>
    <w:rsid w:val="009D7572"/>
    <w:rsid w:val="009E06C7"/>
    <w:rsid w:val="009E0BBD"/>
    <w:rsid w:val="009E108D"/>
    <w:rsid w:val="009E14B2"/>
    <w:rsid w:val="009E2AA6"/>
    <w:rsid w:val="009E2F0F"/>
    <w:rsid w:val="009E32ED"/>
    <w:rsid w:val="009E35BC"/>
    <w:rsid w:val="009E3AAC"/>
    <w:rsid w:val="009E3FD9"/>
    <w:rsid w:val="009E4244"/>
    <w:rsid w:val="009E4589"/>
    <w:rsid w:val="009E58EC"/>
    <w:rsid w:val="009E658B"/>
    <w:rsid w:val="009E6AE2"/>
    <w:rsid w:val="009E7419"/>
    <w:rsid w:val="009E7DFE"/>
    <w:rsid w:val="009F00CC"/>
    <w:rsid w:val="009F05E4"/>
    <w:rsid w:val="009F08F9"/>
    <w:rsid w:val="009F1E50"/>
    <w:rsid w:val="009F303E"/>
    <w:rsid w:val="009F3CAC"/>
    <w:rsid w:val="009F40B4"/>
    <w:rsid w:val="009F41A8"/>
    <w:rsid w:val="009F5431"/>
    <w:rsid w:val="009F5DFC"/>
    <w:rsid w:val="009F669E"/>
    <w:rsid w:val="00A001AE"/>
    <w:rsid w:val="00A00F64"/>
    <w:rsid w:val="00A00FA7"/>
    <w:rsid w:val="00A0139C"/>
    <w:rsid w:val="00A016ED"/>
    <w:rsid w:val="00A023CE"/>
    <w:rsid w:val="00A02917"/>
    <w:rsid w:val="00A02DF9"/>
    <w:rsid w:val="00A02E9C"/>
    <w:rsid w:val="00A02FA3"/>
    <w:rsid w:val="00A0370C"/>
    <w:rsid w:val="00A04426"/>
    <w:rsid w:val="00A059DB"/>
    <w:rsid w:val="00A0649C"/>
    <w:rsid w:val="00A07682"/>
    <w:rsid w:val="00A07DFB"/>
    <w:rsid w:val="00A109FC"/>
    <w:rsid w:val="00A10F7F"/>
    <w:rsid w:val="00A11319"/>
    <w:rsid w:val="00A114CA"/>
    <w:rsid w:val="00A1167D"/>
    <w:rsid w:val="00A1233B"/>
    <w:rsid w:val="00A13D76"/>
    <w:rsid w:val="00A140B0"/>
    <w:rsid w:val="00A1449D"/>
    <w:rsid w:val="00A1468C"/>
    <w:rsid w:val="00A15243"/>
    <w:rsid w:val="00A160E1"/>
    <w:rsid w:val="00A16769"/>
    <w:rsid w:val="00A169DC"/>
    <w:rsid w:val="00A17C24"/>
    <w:rsid w:val="00A21DF2"/>
    <w:rsid w:val="00A23158"/>
    <w:rsid w:val="00A23682"/>
    <w:rsid w:val="00A23D26"/>
    <w:rsid w:val="00A2485A"/>
    <w:rsid w:val="00A24D0C"/>
    <w:rsid w:val="00A25552"/>
    <w:rsid w:val="00A262AE"/>
    <w:rsid w:val="00A268D9"/>
    <w:rsid w:val="00A26BEF"/>
    <w:rsid w:val="00A27F4C"/>
    <w:rsid w:val="00A30C9C"/>
    <w:rsid w:val="00A30DEB"/>
    <w:rsid w:val="00A3127D"/>
    <w:rsid w:val="00A31518"/>
    <w:rsid w:val="00A31751"/>
    <w:rsid w:val="00A31CB4"/>
    <w:rsid w:val="00A3235C"/>
    <w:rsid w:val="00A32A29"/>
    <w:rsid w:val="00A32FD9"/>
    <w:rsid w:val="00A33345"/>
    <w:rsid w:val="00A334D2"/>
    <w:rsid w:val="00A33B03"/>
    <w:rsid w:val="00A349AC"/>
    <w:rsid w:val="00A34D09"/>
    <w:rsid w:val="00A35FC6"/>
    <w:rsid w:val="00A36BEE"/>
    <w:rsid w:val="00A36DC7"/>
    <w:rsid w:val="00A372C2"/>
    <w:rsid w:val="00A37864"/>
    <w:rsid w:val="00A3789E"/>
    <w:rsid w:val="00A37D45"/>
    <w:rsid w:val="00A37F2D"/>
    <w:rsid w:val="00A40191"/>
    <w:rsid w:val="00A40457"/>
    <w:rsid w:val="00A405BB"/>
    <w:rsid w:val="00A4097D"/>
    <w:rsid w:val="00A40FDB"/>
    <w:rsid w:val="00A41261"/>
    <w:rsid w:val="00A41547"/>
    <w:rsid w:val="00A416FA"/>
    <w:rsid w:val="00A41FA8"/>
    <w:rsid w:val="00A42E48"/>
    <w:rsid w:val="00A444A1"/>
    <w:rsid w:val="00A452D2"/>
    <w:rsid w:val="00A4578E"/>
    <w:rsid w:val="00A46818"/>
    <w:rsid w:val="00A473B3"/>
    <w:rsid w:val="00A47635"/>
    <w:rsid w:val="00A478D9"/>
    <w:rsid w:val="00A518E3"/>
    <w:rsid w:val="00A52BE2"/>
    <w:rsid w:val="00A54BB9"/>
    <w:rsid w:val="00A5526D"/>
    <w:rsid w:val="00A552EF"/>
    <w:rsid w:val="00A557E2"/>
    <w:rsid w:val="00A55F27"/>
    <w:rsid w:val="00A572E7"/>
    <w:rsid w:val="00A57B44"/>
    <w:rsid w:val="00A60604"/>
    <w:rsid w:val="00A621A2"/>
    <w:rsid w:val="00A62A88"/>
    <w:rsid w:val="00A63770"/>
    <w:rsid w:val="00A637DA"/>
    <w:rsid w:val="00A640E2"/>
    <w:rsid w:val="00A64A3E"/>
    <w:rsid w:val="00A64DB8"/>
    <w:rsid w:val="00A6506B"/>
    <w:rsid w:val="00A659A1"/>
    <w:rsid w:val="00A65F2A"/>
    <w:rsid w:val="00A66341"/>
    <w:rsid w:val="00A67005"/>
    <w:rsid w:val="00A70E73"/>
    <w:rsid w:val="00A71082"/>
    <w:rsid w:val="00A711D1"/>
    <w:rsid w:val="00A71733"/>
    <w:rsid w:val="00A71A29"/>
    <w:rsid w:val="00A71C1D"/>
    <w:rsid w:val="00A732AD"/>
    <w:rsid w:val="00A733A4"/>
    <w:rsid w:val="00A7369D"/>
    <w:rsid w:val="00A7371E"/>
    <w:rsid w:val="00A74576"/>
    <w:rsid w:val="00A75D73"/>
    <w:rsid w:val="00A766E4"/>
    <w:rsid w:val="00A76A75"/>
    <w:rsid w:val="00A76F68"/>
    <w:rsid w:val="00A77B66"/>
    <w:rsid w:val="00A77EC8"/>
    <w:rsid w:val="00A80B6D"/>
    <w:rsid w:val="00A817E6"/>
    <w:rsid w:val="00A82640"/>
    <w:rsid w:val="00A8324D"/>
    <w:rsid w:val="00A833F8"/>
    <w:rsid w:val="00A83408"/>
    <w:rsid w:val="00A8363E"/>
    <w:rsid w:val="00A8380F"/>
    <w:rsid w:val="00A84786"/>
    <w:rsid w:val="00A8665A"/>
    <w:rsid w:val="00A86761"/>
    <w:rsid w:val="00A8776D"/>
    <w:rsid w:val="00A87A6A"/>
    <w:rsid w:val="00A91588"/>
    <w:rsid w:val="00A918B6"/>
    <w:rsid w:val="00A92C9B"/>
    <w:rsid w:val="00A92D33"/>
    <w:rsid w:val="00A931E5"/>
    <w:rsid w:val="00A9465C"/>
    <w:rsid w:val="00A9474C"/>
    <w:rsid w:val="00A97859"/>
    <w:rsid w:val="00A97E55"/>
    <w:rsid w:val="00AA0476"/>
    <w:rsid w:val="00AA1010"/>
    <w:rsid w:val="00AA1076"/>
    <w:rsid w:val="00AA1A3A"/>
    <w:rsid w:val="00AA282B"/>
    <w:rsid w:val="00AA31F1"/>
    <w:rsid w:val="00AA3952"/>
    <w:rsid w:val="00AA3B1F"/>
    <w:rsid w:val="00AA3CA1"/>
    <w:rsid w:val="00AA42B2"/>
    <w:rsid w:val="00AA476F"/>
    <w:rsid w:val="00AA4885"/>
    <w:rsid w:val="00AA4A8A"/>
    <w:rsid w:val="00AA550B"/>
    <w:rsid w:val="00AA5873"/>
    <w:rsid w:val="00AA5909"/>
    <w:rsid w:val="00AA68C7"/>
    <w:rsid w:val="00AA6BAF"/>
    <w:rsid w:val="00AA7679"/>
    <w:rsid w:val="00AA7719"/>
    <w:rsid w:val="00AB15C9"/>
    <w:rsid w:val="00AB19DE"/>
    <w:rsid w:val="00AB21EC"/>
    <w:rsid w:val="00AB223C"/>
    <w:rsid w:val="00AB26D8"/>
    <w:rsid w:val="00AB2B6C"/>
    <w:rsid w:val="00AB34D3"/>
    <w:rsid w:val="00AB37E3"/>
    <w:rsid w:val="00AB3845"/>
    <w:rsid w:val="00AB3C17"/>
    <w:rsid w:val="00AB40BA"/>
    <w:rsid w:val="00AB4966"/>
    <w:rsid w:val="00AB527B"/>
    <w:rsid w:val="00AB5427"/>
    <w:rsid w:val="00AB588B"/>
    <w:rsid w:val="00AB63D3"/>
    <w:rsid w:val="00AB6D86"/>
    <w:rsid w:val="00AB7C6A"/>
    <w:rsid w:val="00AC01C1"/>
    <w:rsid w:val="00AC01CF"/>
    <w:rsid w:val="00AC0A63"/>
    <w:rsid w:val="00AC21CF"/>
    <w:rsid w:val="00AC2D6E"/>
    <w:rsid w:val="00AC2DFF"/>
    <w:rsid w:val="00AC411A"/>
    <w:rsid w:val="00AC43B9"/>
    <w:rsid w:val="00AC5303"/>
    <w:rsid w:val="00AC5C57"/>
    <w:rsid w:val="00AC72AC"/>
    <w:rsid w:val="00AC77B3"/>
    <w:rsid w:val="00AD0DDC"/>
    <w:rsid w:val="00AD14D6"/>
    <w:rsid w:val="00AD2081"/>
    <w:rsid w:val="00AD2362"/>
    <w:rsid w:val="00AD2722"/>
    <w:rsid w:val="00AD3EBB"/>
    <w:rsid w:val="00AD44EA"/>
    <w:rsid w:val="00AD4843"/>
    <w:rsid w:val="00AD488C"/>
    <w:rsid w:val="00AD5322"/>
    <w:rsid w:val="00AD5B95"/>
    <w:rsid w:val="00AD79DC"/>
    <w:rsid w:val="00AE00C1"/>
    <w:rsid w:val="00AE0474"/>
    <w:rsid w:val="00AE0749"/>
    <w:rsid w:val="00AE07E8"/>
    <w:rsid w:val="00AE0A82"/>
    <w:rsid w:val="00AE0BC1"/>
    <w:rsid w:val="00AE1B64"/>
    <w:rsid w:val="00AE248A"/>
    <w:rsid w:val="00AE2E2E"/>
    <w:rsid w:val="00AE300B"/>
    <w:rsid w:val="00AE42D2"/>
    <w:rsid w:val="00AE4425"/>
    <w:rsid w:val="00AE4E82"/>
    <w:rsid w:val="00AE5438"/>
    <w:rsid w:val="00AE5452"/>
    <w:rsid w:val="00AE565E"/>
    <w:rsid w:val="00AE58D8"/>
    <w:rsid w:val="00AE6113"/>
    <w:rsid w:val="00AE641D"/>
    <w:rsid w:val="00AE6665"/>
    <w:rsid w:val="00AE6F7A"/>
    <w:rsid w:val="00AE6F7C"/>
    <w:rsid w:val="00AE71F4"/>
    <w:rsid w:val="00AE7810"/>
    <w:rsid w:val="00AF05BC"/>
    <w:rsid w:val="00AF0782"/>
    <w:rsid w:val="00AF0CE0"/>
    <w:rsid w:val="00AF0EA2"/>
    <w:rsid w:val="00AF1117"/>
    <w:rsid w:val="00AF12ED"/>
    <w:rsid w:val="00AF280F"/>
    <w:rsid w:val="00AF282C"/>
    <w:rsid w:val="00AF2CD3"/>
    <w:rsid w:val="00AF3917"/>
    <w:rsid w:val="00AF3B10"/>
    <w:rsid w:val="00AF3EA3"/>
    <w:rsid w:val="00AF5D84"/>
    <w:rsid w:val="00AF64D3"/>
    <w:rsid w:val="00AF69D7"/>
    <w:rsid w:val="00AF69EF"/>
    <w:rsid w:val="00AF76D7"/>
    <w:rsid w:val="00B00050"/>
    <w:rsid w:val="00B002FB"/>
    <w:rsid w:val="00B014DE"/>
    <w:rsid w:val="00B015EA"/>
    <w:rsid w:val="00B02198"/>
    <w:rsid w:val="00B0225B"/>
    <w:rsid w:val="00B02AE5"/>
    <w:rsid w:val="00B02B11"/>
    <w:rsid w:val="00B02BDB"/>
    <w:rsid w:val="00B03339"/>
    <w:rsid w:val="00B042FB"/>
    <w:rsid w:val="00B04992"/>
    <w:rsid w:val="00B0535B"/>
    <w:rsid w:val="00B05B50"/>
    <w:rsid w:val="00B05E07"/>
    <w:rsid w:val="00B06AEB"/>
    <w:rsid w:val="00B075F1"/>
    <w:rsid w:val="00B10A5B"/>
    <w:rsid w:val="00B10F0E"/>
    <w:rsid w:val="00B10F17"/>
    <w:rsid w:val="00B111CD"/>
    <w:rsid w:val="00B11325"/>
    <w:rsid w:val="00B11CED"/>
    <w:rsid w:val="00B124B6"/>
    <w:rsid w:val="00B12DD2"/>
    <w:rsid w:val="00B131F0"/>
    <w:rsid w:val="00B14354"/>
    <w:rsid w:val="00B159A4"/>
    <w:rsid w:val="00B16480"/>
    <w:rsid w:val="00B16B8A"/>
    <w:rsid w:val="00B16D36"/>
    <w:rsid w:val="00B16F1F"/>
    <w:rsid w:val="00B16F59"/>
    <w:rsid w:val="00B170E2"/>
    <w:rsid w:val="00B20562"/>
    <w:rsid w:val="00B2066E"/>
    <w:rsid w:val="00B2079A"/>
    <w:rsid w:val="00B20ED6"/>
    <w:rsid w:val="00B216F0"/>
    <w:rsid w:val="00B21FB0"/>
    <w:rsid w:val="00B23403"/>
    <w:rsid w:val="00B242E2"/>
    <w:rsid w:val="00B250A2"/>
    <w:rsid w:val="00B25696"/>
    <w:rsid w:val="00B25F71"/>
    <w:rsid w:val="00B26309"/>
    <w:rsid w:val="00B269AB"/>
    <w:rsid w:val="00B27153"/>
    <w:rsid w:val="00B27591"/>
    <w:rsid w:val="00B301DC"/>
    <w:rsid w:val="00B30796"/>
    <w:rsid w:val="00B30A7B"/>
    <w:rsid w:val="00B31063"/>
    <w:rsid w:val="00B31419"/>
    <w:rsid w:val="00B32023"/>
    <w:rsid w:val="00B32A38"/>
    <w:rsid w:val="00B33490"/>
    <w:rsid w:val="00B335C7"/>
    <w:rsid w:val="00B339CA"/>
    <w:rsid w:val="00B33B5C"/>
    <w:rsid w:val="00B34198"/>
    <w:rsid w:val="00B34354"/>
    <w:rsid w:val="00B3437E"/>
    <w:rsid w:val="00B34FC9"/>
    <w:rsid w:val="00B35F61"/>
    <w:rsid w:val="00B374D3"/>
    <w:rsid w:val="00B40DD9"/>
    <w:rsid w:val="00B41106"/>
    <w:rsid w:val="00B428CD"/>
    <w:rsid w:val="00B43E09"/>
    <w:rsid w:val="00B4412E"/>
    <w:rsid w:val="00B44E26"/>
    <w:rsid w:val="00B4651A"/>
    <w:rsid w:val="00B46936"/>
    <w:rsid w:val="00B47347"/>
    <w:rsid w:val="00B473C7"/>
    <w:rsid w:val="00B501FD"/>
    <w:rsid w:val="00B50E98"/>
    <w:rsid w:val="00B5159C"/>
    <w:rsid w:val="00B51DE1"/>
    <w:rsid w:val="00B52C79"/>
    <w:rsid w:val="00B5347F"/>
    <w:rsid w:val="00B547C8"/>
    <w:rsid w:val="00B54EB4"/>
    <w:rsid w:val="00B55FB1"/>
    <w:rsid w:val="00B56493"/>
    <w:rsid w:val="00B57A7E"/>
    <w:rsid w:val="00B57BEE"/>
    <w:rsid w:val="00B57E76"/>
    <w:rsid w:val="00B57F27"/>
    <w:rsid w:val="00B612BD"/>
    <w:rsid w:val="00B614EB"/>
    <w:rsid w:val="00B62268"/>
    <w:rsid w:val="00B6316F"/>
    <w:rsid w:val="00B632EE"/>
    <w:rsid w:val="00B636E5"/>
    <w:rsid w:val="00B63B01"/>
    <w:rsid w:val="00B640F1"/>
    <w:rsid w:val="00B6555D"/>
    <w:rsid w:val="00B65A6F"/>
    <w:rsid w:val="00B65CBA"/>
    <w:rsid w:val="00B66A26"/>
    <w:rsid w:val="00B670E7"/>
    <w:rsid w:val="00B6779A"/>
    <w:rsid w:val="00B6783F"/>
    <w:rsid w:val="00B67A1E"/>
    <w:rsid w:val="00B67CCB"/>
    <w:rsid w:val="00B67E4F"/>
    <w:rsid w:val="00B67F87"/>
    <w:rsid w:val="00B67FA0"/>
    <w:rsid w:val="00B70069"/>
    <w:rsid w:val="00B7056A"/>
    <w:rsid w:val="00B70865"/>
    <w:rsid w:val="00B70E48"/>
    <w:rsid w:val="00B71AAC"/>
    <w:rsid w:val="00B721B5"/>
    <w:rsid w:val="00B721DE"/>
    <w:rsid w:val="00B723FD"/>
    <w:rsid w:val="00B72A1A"/>
    <w:rsid w:val="00B72C44"/>
    <w:rsid w:val="00B72FEE"/>
    <w:rsid w:val="00B73475"/>
    <w:rsid w:val="00B73549"/>
    <w:rsid w:val="00B73F2E"/>
    <w:rsid w:val="00B742E5"/>
    <w:rsid w:val="00B7444B"/>
    <w:rsid w:val="00B748DC"/>
    <w:rsid w:val="00B75523"/>
    <w:rsid w:val="00B75AA7"/>
    <w:rsid w:val="00B75C0C"/>
    <w:rsid w:val="00B760D3"/>
    <w:rsid w:val="00B7638F"/>
    <w:rsid w:val="00B77E1B"/>
    <w:rsid w:val="00B801A5"/>
    <w:rsid w:val="00B80270"/>
    <w:rsid w:val="00B80479"/>
    <w:rsid w:val="00B807A2"/>
    <w:rsid w:val="00B814AD"/>
    <w:rsid w:val="00B8197E"/>
    <w:rsid w:val="00B819C2"/>
    <w:rsid w:val="00B824E1"/>
    <w:rsid w:val="00B829F8"/>
    <w:rsid w:val="00B8365E"/>
    <w:rsid w:val="00B83D82"/>
    <w:rsid w:val="00B846EE"/>
    <w:rsid w:val="00B851AA"/>
    <w:rsid w:val="00B862E9"/>
    <w:rsid w:val="00B8634E"/>
    <w:rsid w:val="00B86E36"/>
    <w:rsid w:val="00B90135"/>
    <w:rsid w:val="00B90386"/>
    <w:rsid w:val="00B90647"/>
    <w:rsid w:val="00B90E32"/>
    <w:rsid w:val="00B913E9"/>
    <w:rsid w:val="00B916E8"/>
    <w:rsid w:val="00B92139"/>
    <w:rsid w:val="00B92913"/>
    <w:rsid w:val="00B92BD0"/>
    <w:rsid w:val="00B9355B"/>
    <w:rsid w:val="00B93D16"/>
    <w:rsid w:val="00B94478"/>
    <w:rsid w:val="00B944A8"/>
    <w:rsid w:val="00B94533"/>
    <w:rsid w:val="00B94A99"/>
    <w:rsid w:val="00B95233"/>
    <w:rsid w:val="00B954C8"/>
    <w:rsid w:val="00B9560F"/>
    <w:rsid w:val="00B95C5E"/>
    <w:rsid w:val="00B96866"/>
    <w:rsid w:val="00B96B3F"/>
    <w:rsid w:val="00B97362"/>
    <w:rsid w:val="00B9740D"/>
    <w:rsid w:val="00B97983"/>
    <w:rsid w:val="00BA1BE8"/>
    <w:rsid w:val="00BA2B75"/>
    <w:rsid w:val="00BA323F"/>
    <w:rsid w:val="00BA3C44"/>
    <w:rsid w:val="00BA450B"/>
    <w:rsid w:val="00BA4EE8"/>
    <w:rsid w:val="00BA530C"/>
    <w:rsid w:val="00BA56B5"/>
    <w:rsid w:val="00BA6C03"/>
    <w:rsid w:val="00BA6C20"/>
    <w:rsid w:val="00BB00AB"/>
    <w:rsid w:val="00BB0C69"/>
    <w:rsid w:val="00BB0C72"/>
    <w:rsid w:val="00BB1553"/>
    <w:rsid w:val="00BB2C10"/>
    <w:rsid w:val="00BB2EE2"/>
    <w:rsid w:val="00BB2F18"/>
    <w:rsid w:val="00BB30A5"/>
    <w:rsid w:val="00BB33DD"/>
    <w:rsid w:val="00BB33F9"/>
    <w:rsid w:val="00BB356E"/>
    <w:rsid w:val="00BB3B27"/>
    <w:rsid w:val="00BB3C5C"/>
    <w:rsid w:val="00BB4443"/>
    <w:rsid w:val="00BB58E2"/>
    <w:rsid w:val="00BB5E98"/>
    <w:rsid w:val="00BB64F3"/>
    <w:rsid w:val="00BB75C4"/>
    <w:rsid w:val="00BB77D0"/>
    <w:rsid w:val="00BC011A"/>
    <w:rsid w:val="00BC11E9"/>
    <w:rsid w:val="00BC1D2A"/>
    <w:rsid w:val="00BC28FB"/>
    <w:rsid w:val="00BC320C"/>
    <w:rsid w:val="00BC3479"/>
    <w:rsid w:val="00BC3BB5"/>
    <w:rsid w:val="00BC3E7B"/>
    <w:rsid w:val="00BC4015"/>
    <w:rsid w:val="00BC40C0"/>
    <w:rsid w:val="00BC4EC3"/>
    <w:rsid w:val="00BC589F"/>
    <w:rsid w:val="00BC6252"/>
    <w:rsid w:val="00BC6907"/>
    <w:rsid w:val="00BC76D7"/>
    <w:rsid w:val="00BC76DC"/>
    <w:rsid w:val="00BD012F"/>
    <w:rsid w:val="00BD1F66"/>
    <w:rsid w:val="00BD2131"/>
    <w:rsid w:val="00BD2687"/>
    <w:rsid w:val="00BD27CA"/>
    <w:rsid w:val="00BD355E"/>
    <w:rsid w:val="00BD3E92"/>
    <w:rsid w:val="00BD4563"/>
    <w:rsid w:val="00BD4F55"/>
    <w:rsid w:val="00BD4FF1"/>
    <w:rsid w:val="00BD5828"/>
    <w:rsid w:val="00BD586D"/>
    <w:rsid w:val="00BD5D70"/>
    <w:rsid w:val="00BD640C"/>
    <w:rsid w:val="00BD7028"/>
    <w:rsid w:val="00BE0C9F"/>
    <w:rsid w:val="00BE1134"/>
    <w:rsid w:val="00BE13B8"/>
    <w:rsid w:val="00BE140A"/>
    <w:rsid w:val="00BE1647"/>
    <w:rsid w:val="00BE16AF"/>
    <w:rsid w:val="00BE1747"/>
    <w:rsid w:val="00BE1A5C"/>
    <w:rsid w:val="00BE2A05"/>
    <w:rsid w:val="00BE2F68"/>
    <w:rsid w:val="00BE3456"/>
    <w:rsid w:val="00BE4748"/>
    <w:rsid w:val="00BE47F8"/>
    <w:rsid w:val="00BE4E62"/>
    <w:rsid w:val="00BE4F52"/>
    <w:rsid w:val="00BE5813"/>
    <w:rsid w:val="00BE6ED9"/>
    <w:rsid w:val="00BE6F08"/>
    <w:rsid w:val="00BE70B9"/>
    <w:rsid w:val="00BE774E"/>
    <w:rsid w:val="00BF0034"/>
    <w:rsid w:val="00BF078D"/>
    <w:rsid w:val="00BF0AB9"/>
    <w:rsid w:val="00BF1B54"/>
    <w:rsid w:val="00BF1FF8"/>
    <w:rsid w:val="00BF274D"/>
    <w:rsid w:val="00BF2762"/>
    <w:rsid w:val="00BF27F9"/>
    <w:rsid w:val="00BF29EF"/>
    <w:rsid w:val="00BF4F03"/>
    <w:rsid w:val="00BF4F30"/>
    <w:rsid w:val="00BF590F"/>
    <w:rsid w:val="00BF5CCA"/>
    <w:rsid w:val="00BF7031"/>
    <w:rsid w:val="00BF703A"/>
    <w:rsid w:val="00C00040"/>
    <w:rsid w:val="00C006B6"/>
    <w:rsid w:val="00C01FB1"/>
    <w:rsid w:val="00C02378"/>
    <w:rsid w:val="00C03202"/>
    <w:rsid w:val="00C03BA4"/>
    <w:rsid w:val="00C043D5"/>
    <w:rsid w:val="00C04954"/>
    <w:rsid w:val="00C05005"/>
    <w:rsid w:val="00C055FC"/>
    <w:rsid w:val="00C05EBA"/>
    <w:rsid w:val="00C060E0"/>
    <w:rsid w:val="00C1081F"/>
    <w:rsid w:val="00C111C8"/>
    <w:rsid w:val="00C11393"/>
    <w:rsid w:val="00C115CD"/>
    <w:rsid w:val="00C11C97"/>
    <w:rsid w:val="00C126CF"/>
    <w:rsid w:val="00C128C7"/>
    <w:rsid w:val="00C1296A"/>
    <w:rsid w:val="00C12E86"/>
    <w:rsid w:val="00C13681"/>
    <w:rsid w:val="00C137B7"/>
    <w:rsid w:val="00C13BBC"/>
    <w:rsid w:val="00C14070"/>
    <w:rsid w:val="00C14C69"/>
    <w:rsid w:val="00C14CD5"/>
    <w:rsid w:val="00C14F94"/>
    <w:rsid w:val="00C15712"/>
    <w:rsid w:val="00C1638C"/>
    <w:rsid w:val="00C167C2"/>
    <w:rsid w:val="00C20102"/>
    <w:rsid w:val="00C20D0D"/>
    <w:rsid w:val="00C234CA"/>
    <w:rsid w:val="00C23D5F"/>
    <w:rsid w:val="00C242E7"/>
    <w:rsid w:val="00C253F5"/>
    <w:rsid w:val="00C262D7"/>
    <w:rsid w:val="00C26BAA"/>
    <w:rsid w:val="00C26BCC"/>
    <w:rsid w:val="00C275C3"/>
    <w:rsid w:val="00C2791B"/>
    <w:rsid w:val="00C306EE"/>
    <w:rsid w:val="00C30A01"/>
    <w:rsid w:val="00C3141A"/>
    <w:rsid w:val="00C320A6"/>
    <w:rsid w:val="00C32666"/>
    <w:rsid w:val="00C33412"/>
    <w:rsid w:val="00C33635"/>
    <w:rsid w:val="00C33968"/>
    <w:rsid w:val="00C33C17"/>
    <w:rsid w:val="00C34D96"/>
    <w:rsid w:val="00C35994"/>
    <w:rsid w:val="00C35A78"/>
    <w:rsid w:val="00C35EE9"/>
    <w:rsid w:val="00C35F3B"/>
    <w:rsid w:val="00C3666B"/>
    <w:rsid w:val="00C36D10"/>
    <w:rsid w:val="00C371E3"/>
    <w:rsid w:val="00C404B0"/>
    <w:rsid w:val="00C40BBC"/>
    <w:rsid w:val="00C40D69"/>
    <w:rsid w:val="00C417B6"/>
    <w:rsid w:val="00C41FD9"/>
    <w:rsid w:val="00C42641"/>
    <w:rsid w:val="00C42AED"/>
    <w:rsid w:val="00C42E82"/>
    <w:rsid w:val="00C43220"/>
    <w:rsid w:val="00C43A1E"/>
    <w:rsid w:val="00C43E4C"/>
    <w:rsid w:val="00C45946"/>
    <w:rsid w:val="00C45B5E"/>
    <w:rsid w:val="00C45E43"/>
    <w:rsid w:val="00C46350"/>
    <w:rsid w:val="00C46D3E"/>
    <w:rsid w:val="00C470D0"/>
    <w:rsid w:val="00C50D7E"/>
    <w:rsid w:val="00C50DEE"/>
    <w:rsid w:val="00C515FA"/>
    <w:rsid w:val="00C52270"/>
    <w:rsid w:val="00C52287"/>
    <w:rsid w:val="00C5346E"/>
    <w:rsid w:val="00C53C94"/>
    <w:rsid w:val="00C54276"/>
    <w:rsid w:val="00C547B4"/>
    <w:rsid w:val="00C55042"/>
    <w:rsid w:val="00C550F2"/>
    <w:rsid w:val="00C55425"/>
    <w:rsid w:val="00C579C3"/>
    <w:rsid w:val="00C61445"/>
    <w:rsid w:val="00C61556"/>
    <w:rsid w:val="00C61A17"/>
    <w:rsid w:val="00C6228C"/>
    <w:rsid w:val="00C62449"/>
    <w:rsid w:val="00C62B04"/>
    <w:rsid w:val="00C63178"/>
    <w:rsid w:val="00C63A82"/>
    <w:rsid w:val="00C6543B"/>
    <w:rsid w:val="00C65A57"/>
    <w:rsid w:val="00C65ECB"/>
    <w:rsid w:val="00C662B1"/>
    <w:rsid w:val="00C6686E"/>
    <w:rsid w:val="00C6708C"/>
    <w:rsid w:val="00C67117"/>
    <w:rsid w:val="00C67B65"/>
    <w:rsid w:val="00C70B90"/>
    <w:rsid w:val="00C70FD9"/>
    <w:rsid w:val="00C72010"/>
    <w:rsid w:val="00C7216D"/>
    <w:rsid w:val="00C72BAE"/>
    <w:rsid w:val="00C72BBD"/>
    <w:rsid w:val="00C72E94"/>
    <w:rsid w:val="00C73D0D"/>
    <w:rsid w:val="00C74432"/>
    <w:rsid w:val="00C747C3"/>
    <w:rsid w:val="00C74E77"/>
    <w:rsid w:val="00C75552"/>
    <w:rsid w:val="00C75C59"/>
    <w:rsid w:val="00C75D7E"/>
    <w:rsid w:val="00C7606B"/>
    <w:rsid w:val="00C76AD4"/>
    <w:rsid w:val="00C76B5C"/>
    <w:rsid w:val="00C770FE"/>
    <w:rsid w:val="00C77CAA"/>
    <w:rsid w:val="00C81F24"/>
    <w:rsid w:val="00C823D0"/>
    <w:rsid w:val="00C82F07"/>
    <w:rsid w:val="00C84F34"/>
    <w:rsid w:val="00C8525E"/>
    <w:rsid w:val="00C85CF0"/>
    <w:rsid w:val="00C86705"/>
    <w:rsid w:val="00C87B45"/>
    <w:rsid w:val="00C90093"/>
    <w:rsid w:val="00C9021F"/>
    <w:rsid w:val="00C90726"/>
    <w:rsid w:val="00C9093A"/>
    <w:rsid w:val="00C90D76"/>
    <w:rsid w:val="00C92423"/>
    <w:rsid w:val="00C93197"/>
    <w:rsid w:val="00C93669"/>
    <w:rsid w:val="00C93DA9"/>
    <w:rsid w:val="00C9433C"/>
    <w:rsid w:val="00C94882"/>
    <w:rsid w:val="00C961F7"/>
    <w:rsid w:val="00C96FAA"/>
    <w:rsid w:val="00C97B9E"/>
    <w:rsid w:val="00CA0414"/>
    <w:rsid w:val="00CA0B71"/>
    <w:rsid w:val="00CA1C59"/>
    <w:rsid w:val="00CA203A"/>
    <w:rsid w:val="00CA36A5"/>
    <w:rsid w:val="00CA4533"/>
    <w:rsid w:val="00CA4E0C"/>
    <w:rsid w:val="00CA6A87"/>
    <w:rsid w:val="00CA730B"/>
    <w:rsid w:val="00CA7910"/>
    <w:rsid w:val="00CA7ECA"/>
    <w:rsid w:val="00CB21C4"/>
    <w:rsid w:val="00CB2EDF"/>
    <w:rsid w:val="00CB4246"/>
    <w:rsid w:val="00CB4524"/>
    <w:rsid w:val="00CB551F"/>
    <w:rsid w:val="00CB6581"/>
    <w:rsid w:val="00CB739E"/>
    <w:rsid w:val="00CB78FD"/>
    <w:rsid w:val="00CC065B"/>
    <w:rsid w:val="00CC0CD7"/>
    <w:rsid w:val="00CC26FC"/>
    <w:rsid w:val="00CC2EEC"/>
    <w:rsid w:val="00CC36C1"/>
    <w:rsid w:val="00CC4090"/>
    <w:rsid w:val="00CC45DB"/>
    <w:rsid w:val="00CC55F8"/>
    <w:rsid w:val="00CC579B"/>
    <w:rsid w:val="00CC5956"/>
    <w:rsid w:val="00CC5A37"/>
    <w:rsid w:val="00CC6744"/>
    <w:rsid w:val="00CC7636"/>
    <w:rsid w:val="00CC7CBF"/>
    <w:rsid w:val="00CD1A3C"/>
    <w:rsid w:val="00CD1B7E"/>
    <w:rsid w:val="00CD1DA0"/>
    <w:rsid w:val="00CD2211"/>
    <w:rsid w:val="00CD28DA"/>
    <w:rsid w:val="00CD2A3A"/>
    <w:rsid w:val="00CD3703"/>
    <w:rsid w:val="00CD37E2"/>
    <w:rsid w:val="00CD3830"/>
    <w:rsid w:val="00CD405D"/>
    <w:rsid w:val="00CD4790"/>
    <w:rsid w:val="00CD4D8D"/>
    <w:rsid w:val="00CD5082"/>
    <w:rsid w:val="00CD51F0"/>
    <w:rsid w:val="00CD56BE"/>
    <w:rsid w:val="00CD599D"/>
    <w:rsid w:val="00CD5B01"/>
    <w:rsid w:val="00CD5B18"/>
    <w:rsid w:val="00CD6692"/>
    <w:rsid w:val="00CE0C73"/>
    <w:rsid w:val="00CE2764"/>
    <w:rsid w:val="00CE318A"/>
    <w:rsid w:val="00CE4176"/>
    <w:rsid w:val="00CE61BB"/>
    <w:rsid w:val="00CE6817"/>
    <w:rsid w:val="00CE6E92"/>
    <w:rsid w:val="00CE6FA2"/>
    <w:rsid w:val="00CE761E"/>
    <w:rsid w:val="00CE7DC8"/>
    <w:rsid w:val="00CF05FA"/>
    <w:rsid w:val="00CF11BE"/>
    <w:rsid w:val="00CF13CE"/>
    <w:rsid w:val="00CF22C7"/>
    <w:rsid w:val="00CF261C"/>
    <w:rsid w:val="00CF26B4"/>
    <w:rsid w:val="00CF2D05"/>
    <w:rsid w:val="00CF3E54"/>
    <w:rsid w:val="00CF43BB"/>
    <w:rsid w:val="00CF47A5"/>
    <w:rsid w:val="00CF52F1"/>
    <w:rsid w:val="00CF544E"/>
    <w:rsid w:val="00CF56A4"/>
    <w:rsid w:val="00CF5B7C"/>
    <w:rsid w:val="00CF5FC3"/>
    <w:rsid w:val="00D002CC"/>
    <w:rsid w:val="00D0081C"/>
    <w:rsid w:val="00D01DBB"/>
    <w:rsid w:val="00D03AD3"/>
    <w:rsid w:val="00D04792"/>
    <w:rsid w:val="00D0486C"/>
    <w:rsid w:val="00D04E96"/>
    <w:rsid w:val="00D0501A"/>
    <w:rsid w:val="00D06261"/>
    <w:rsid w:val="00D07667"/>
    <w:rsid w:val="00D11CB4"/>
    <w:rsid w:val="00D12903"/>
    <w:rsid w:val="00D12DA9"/>
    <w:rsid w:val="00D13373"/>
    <w:rsid w:val="00D14CA0"/>
    <w:rsid w:val="00D1596A"/>
    <w:rsid w:val="00D15C02"/>
    <w:rsid w:val="00D15D56"/>
    <w:rsid w:val="00D16090"/>
    <w:rsid w:val="00D160F2"/>
    <w:rsid w:val="00D169B2"/>
    <w:rsid w:val="00D16EBD"/>
    <w:rsid w:val="00D1733F"/>
    <w:rsid w:val="00D217C6"/>
    <w:rsid w:val="00D2193F"/>
    <w:rsid w:val="00D224C8"/>
    <w:rsid w:val="00D22E8C"/>
    <w:rsid w:val="00D23235"/>
    <w:rsid w:val="00D234E4"/>
    <w:rsid w:val="00D24AD2"/>
    <w:rsid w:val="00D24DA5"/>
    <w:rsid w:val="00D2604B"/>
    <w:rsid w:val="00D266E8"/>
    <w:rsid w:val="00D32033"/>
    <w:rsid w:val="00D3287C"/>
    <w:rsid w:val="00D336BA"/>
    <w:rsid w:val="00D33E1E"/>
    <w:rsid w:val="00D342DE"/>
    <w:rsid w:val="00D34400"/>
    <w:rsid w:val="00D35F2E"/>
    <w:rsid w:val="00D379C0"/>
    <w:rsid w:val="00D379F3"/>
    <w:rsid w:val="00D401A1"/>
    <w:rsid w:val="00D41678"/>
    <w:rsid w:val="00D4304A"/>
    <w:rsid w:val="00D44A19"/>
    <w:rsid w:val="00D44E9B"/>
    <w:rsid w:val="00D4593B"/>
    <w:rsid w:val="00D45D71"/>
    <w:rsid w:val="00D45EE2"/>
    <w:rsid w:val="00D46CB4"/>
    <w:rsid w:val="00D46D36"/>
    <w:rsid w:val="00D475C4"/>
    <w:rsid w:val="00D50112"/>
    <w:rsid w:val="00D5029B"/>
    <w:rsid w:val="00D51042"/>
    <w:rsid w:val="00D51236"/>
    <w:rsid w:val="00D512A1"/>
    <w:rsid w:val="00D5179F"/>
    <w:rsid w:val="00D51F40"/>
    <w:rsid w:val="00D5253A"/>
    <w:rsid w:val="00D52BC0"/>
    <w:rsid w:val="00D5309B"/>
    <w:rsid w:val="00D532A9"/>
    <w:rsid w:val="00D53F4B"/>
    <w:rsid w:val="00D54170"/>
    <w:rsid w:val="00D54A38"/>
    <w:rsid w:val="00D56A6C"/>
    <w:rsid w:val="00D56CF4"/>
    <w:rsid w:val="00D56E79"/>
    <w:rsid w:val="00D578EA"/>
    <w:rsid w:val="00D60046"/>
    <w:rsid w:val="00D60253"/>
    <w:rsid w:val="00D612A4"/>
    <w:rsid w:val="00D63248"/>
    <w:rsid w:val="00D643BA"/>
    <w:rsid w:val="00D64F95"/>
    <w:rsid w:val="00D64FE7"/>
    <w:rsid w:val="00D6705F"/>
    <w:rsid w:val="00D70C96"/>
    <w:rsid w:val="00D70DDD"/>
    <w:rsid w:val="00D70FF5"/>
    <w:rsid w:val="00D71EB9"/>
    <w:rsid w:val="00D72ABD"/>
    <w:rsid w:val="00D72B61"/>
    <w:rsid w:val="00D72FCD"/>
    <w:rsid w:val="00D7310E"/>
    <w:rsid w:val="00D74486"/>
    <w:rsid w:val="00D75DA8"/>
    <w:rsid w:val="00D76CAB"/>
    <w:rsid w:val="00D77150"/>
    <w:rsid w:val="00D77D20"/>
    <w:rsid w:val="00D81F7D"/>
    <w:rsid w:val="00D82363"/>
    <w:rsid w:val="00D82555"/>
    <w:rsid w:val="00D82B6E"/>
    <w:rsid w:val="00D831C2"/>
    <w:rsid w:val="00D83B80"/>
    <w:rsid w:val="00D854A8"/>
    <w:rsid w:val="00D85513"/>
    <w:rsid w:val="00D871AB"/>
    <w:rsid w:val="00D87B0C"/>
    <w:rsid w:val="00D9032F"/>
    <w:rsid w:val="00D904B5"/>
    <w:rsid w:val="00D916E1"/>
    <w:rsid w:val="00D91A48"/>
    <w:rsid w:val="00D926B6"/>
    <w:rsid w:val="00D92B27"/>
    <w:rsid w:val="00D93958"/>
    <w:rsid w:val="00D94799"/>
    <w:rsid w:val="00D9502E"/>
    <w:rsid w:val="00D96181"/>
    <w:rsid w:val="00D961A6"/>
    <w:rsid w:val="00D96EDE"/>
    <w:rsid w:val="00DA12F1"/>
    <w:rsid w:val="00DA32E4"/>
    <w:rsid w:val="00DA39EB"/>
    <w:rsid w:val="00DA4511"/>
    <w:rsid w:val="00DA53DA"/>
    <w:rsid w:val="00DA59ED"/>
    <w:rsid w:val="00DA5EDE"/>
    <w:rsid w:val="00DA618E"/>
    <w:rsid w:val="00DA638F"/>
    <w:rsid w:val="00DA67A9"/>
    <w:rsid w:val="00DA7B08"/>
    <w:rsid w:val="00DB00C2"/>
    <w:rsid w:val="00DB05D9"/>
    <w:rsid w:val="00DB1151"/>
    <w:rsid w:val="00DB1B75"/>
    <w:rsid w:val="00DB1D59"/>
    <w:rsid w:val="00DB208F"/>
    <w:rsid w:val="00DB2392"/>
    <w:rsid w:val="00DB2855"/>
    <w:rsid w:val="00DB29A1"/>
    <w:rsid w:val="00DB2CE8"/>
    <w:rsid w:val="00DB2D0B"/>
    <w:rsid w:val="00DB301C"/>
    <w:rsid w:val="00DB328B"/>
    <w:rsid w:val="00DB3F84"/>
    <w:rsid w:val="00DB568A"/>
    <w:rsid w:val="00DB5792"/>
    <w:rsid w:val="00DB61AE"/>
    <w:rsid w:val="00DB7697"/>
    <w:rsid w:val="00DC03EC"/>
    <w:rsid w:val="00DC0CF7"/>
    <w:rsid w:val="00DC0D7F"/>
    <w:rsid w:val="00DC1262"/>
    <w:rsid w:val="00DC1563"/>
    <w:rsid w:val="00DC1BC8"/>
    <w:rsid w:val="00DC2AE5"/>
    <w:rsid w:val="00DC4588"/>
    <w:rsid w:val="00DC5075"/>
    <w:rsid w:val="00DC5702"/>
    <w:rsid w:val="00DC62D6"/>
    <w:rsid w:val="00DC6926"/>
    <w:rsid w:val="00DC77E6"/>
    <w:rsid w:val="00DC7EB5"/>
    <w:rsid w:val="00DD0760"/>
    <w:rsid w:val="00DD09F0"/>
    <w:rsid w:val="00DD195A"/>
    <w:rsid w:val="00DD1BDB"/>
    <w:rsid w:val="00DD1ED0"/>
    <w:rsid w:val="00DD23F7"/>
    <w:rsid w:val="00DD3052"/>
    <w:rsid w:val="00DD35A6"/>
    <w:rsid w:val="00DD39EC"/>
    <w:rsid w:val="00DD445C"/>
    <w:rsid w:val="00DD4958"/>
    <w:rsid w:val="00DD4A7F"/>
    <w:rsid w:val="00DD5154"/>
    <w:rsid w:val="00DD52A5"/>
    <w:rsid w:val="00DD5476"/>
    <w:rsid w:val="00DD5558"/>
    <w:rsid w:val="00DD6472"/>
    <w:rsid w:val="00DD66E6"/>
    <w:rsid w:val="00DD6CE2"/>
    <w:rsid w:val="00DD72BC"/>
    <w:rsid w:val="00DD7B16"/>
    <w:rsid w:val="00DD7E9E"/>
    <w:rsid w:val="00DE0B1A"/>
    <w:rsid w:val="00DE166F"/>
    <w:rsid w:val="00DE2E50"/>
    <w:rsid w:val="00DE3C0E"/>
    <w:rsid w:val="00DE430F"/>
    <w:rsid w:val="00DE4A50"/>
    <w:rsid w:val="00DE4C70"/>
    <w:rsid w:val="00DE5F71"/>
    <w:rsid w:val="00DE66A8"/>
    <w:rsid w:val="00DE67A5"/>
    <w:rsid w:val="00DE6CF9"/>
    <w:rsid w:val="00DE7F8A"/>
    <w:rsid w:val="00DF0202"/>
    <w:rsid w:val="00DF1006"/>
    <w:rsid w:val="00DF1DA7"/>
    <w:rsid w:val="00DF1ED9"/>
    <w:rsid w:val="00DF2018"/>
    <w:rsid w:val="00DF22EC"/>
    <w:rsid w:val="00DF2EC3"/>
    <w:rsid w:val="00DF3EC8"/>
    <w:rsid w:val="00DF5108"/>
    <w:rsid w:val="00DF5CFC"/>
    <w:rsid w:val="00DF5EEE"/>
    <w:rsid w:val="00DF7613"/>
    <w:rsid w:val="00E00FB4"/>
    <w:rsid w:val="00E0129B"/>
    <w:rsid w:val="00E01639"/>
    <w:rsid w:val="00E02069"/>
    <w:rsid w:val="00E03004"/>
    <w:rsid w:val="00E03BA5"/>
    <w:rsid w:val="00E042FB"/>
    <w:rsid w:val="00E061BB"/>
    <w:rsid w:val="00E06DC9"/>
    <w:rsid w:val="00E078E5"/>
    <w:rsid w:val="00E1010E"/>
    <w:rsid w:val="00E10DB3"/>
    <w:rsid w:val="00E110D4"/>
    <w:rsid w:val="00E11D07"/>
    <w:rsid w:val="00E129CF"/>
    <w:rsid w:val="00E12E2F"/>
    <w:rsid w:val="00E12E6C"/>
    <w:rsid w:val="00E1325C"/>
    <w:rsid w:val="00E142DC"/>
    <w:rsid w:val="00E145EE"/>
    <w:rsid w:val="00E14A0B"/>
    <w:rsid w:val="00E14AB3"/>
    <w:rsid w:val="00E14C56"/>
    <w:rsid w:val="00E15BB7"/>
    <w:rsid w:val="00E1643E"/>
    <w:rsid w:val="00E167BA"/>
    <w:rsid w:val="00E168FA"/>
    <w:rsid w:val="00E179E1"/>
    <w:rsid w:val="00E17E2C"/>
    <w:rsid w:val="00E17F7A"/>
    <w:rsid w:val="00E20026"/>
    <w:rsid w:val="00E20D8C"/>
    <w:rsid w:val="00E21152"/>
    <w:rsid w:val="00E219AC"/>
    <w:rsid w:val="00E21E83"/>
    <w:rsid w:val="00E227D5"/>
    <w:rsid w:val="00E22C22"/>
    <w:rsid w:val="00E24300"/>
    <w:rsid w:val="00E244DE"/>
    <w:rsid w:val="00E245C1"/>
    <w:rsid w:val="00E24FCB"/>
    <w:rsid w:val="00E25CA8"/>
    <w:rsid w:val="00E2722C"/>
    <w:rsid w:val="00E27528"/>
    <w:rsid w:val="00E27C47"/>
    <w:rsid w:val="00E27E31"/>
    <w:rsid w:val="00E3023A"/>
    <w:rsid w:val="00E30FA8"/>
    <w:rsid w:val="00E30FCE"/>
    <w:rsid w:val="00E31A67"/>
    <w:rsid w:val="00E32604"/>
    <w:rsid w:val="00E32812"/>
    <w:rsid w:val="00E32A04"/>
    <w:rsid w:val="00E330F0"/>
    <w:rsid w:val="00E33225"/>
    <w:rsid w:val="00E3368C"/>
    <w:rsid w:val="00E33AE7"/>
    <w:rsid w:val="00E34FDC"/>
    <w:rsid w:val="00E3509D"/>
    <w:rsid w:val="00E353BE"/>
    <w:rsid w:val="00E3556A"/>
    <w:rsid w:val="00E35C6E"/>
    <w:rsid w:val="00E36281"/>
    <w:rsid w:val="00E3688E"/>
    <w:rsid w:val="00E36B04"/>
    <w:rsid w:val="00E37117"/>
    <w:rsid w:val="00E379B6"/>
    <w:rsid w:val="00E37D9C"/>
    <w:rsid w:val="00E37EC3"/>
    <w:rsid w:val="00E4008B"/>
    <w:rsid w:val="00E400A3"/>
    <w:rsid w:val="00E40562"/>
    <w:rsid w:val="00E416BF"/>
    <w:rsid w:val="00E41C9F"/>
    <w:rsid w:val="00E4282F"/>
    <w:rsid w:val="00E4359B"/>
    <w:rsid w:val="00E43E62"/>
    <w:rsid w:val="00E44B57"/>
    <w:rsid w:val="00E44EEF"/>
    <w:rsid w:val="00E45331"/>
    <w:rsid w:val="00E462DC"/>
    <w:rsid w:val="00E466BE"/>
    <w:rsid w:val="00E46FDB"/>
    <w:rsid w:val="00E470BE"/>
    <w:rsid w:val="00E471E0"/>
    <w:rsid w:val="00E47DC9"/>
    <w:rsid w:val="00E500A6"/>
    <w:rsid w:val="00E50A69"/>
    <w:rsid w:val="00E51B7F"/>
    <w:rsid w:val="00E52047"/>
    <w:rsid w:val="00E525C6"/>
    <w:rsid w:val="00E52ACE"/>
    <w:rsid w:val="00E52C61"/>
    <w:rsid w:val="00E53642"/>
    <w:rsid w:val="00E53973"/>
    <w:rsid w:val="00E55420"/>
    <w:rsid w:val="00E55811"/>
    <w:rsid w:val="00E559DE"/>
    <w:rsid w:val="00E55E52"/>
    <w:rsid w:val="00E56021"/>
    <w:rsid w:val="00E5615B"/>
    <w:rsid w:val="00E56CC2"/>
    <w:rsid w:val="00E57B8C"/>
    <w:rsid w:val="00E601E4"/>
    <w:rsid w:val="00E606E3"/>
    <w:rsid w:val="00E60E8E"/>
    <w:rsid w:val="00E60F3F"/>
    <w:rsid w:val="00E61741"/>
    <w:rsid w:val="00E61D3E"/>
    <w:rsid w:val="00E61E13"/>
    <w:rsid w:val="00E620A2"/>
    <w:rsid w:val="00E6255A"/>
    <w:rsid w:val="00E62A5A"/>
    <w:rsid w:val="00E62CAF"/>
    <w:rsid w:val="00E63146"/>
    <w:rsid w:val="00E63156"/>
    <w:rsid w:val="00E6339B"/>
    <w:rsid w:val="00E64D60"/>
    <w:rsid w:val="00E6547A"/>
    <w:rsid w:val="00E65BA5"/>
    <w:rsid w:val="00E65C27"/>
    <w:rsid w:val="00E6616E"/>
    <w:rsid w:val="00E66B83"/>
    <w:rsid w:val="00E67089"/>
    <w:rsid w:val="00E67686"/>
    <w:rsid w:val="00E67C44"/>
    <w:rsid w:val="00E67FD1"/>
    <w:rsid w:val="00E71219"/>
    <w:rsid w:val="00E71399"/>
    <w:rsid w:val="00E718F4"/>
    <w:rsid w:val="00E71A4E"/>
    <w:rsid w:val="00E72716"/>
    <w:rsid w:val="00E72A38"/>
    <w:rsid w:val="00E72B60"/>
    <w:rsid w:val="00E736F8"/>
    <w:rsid w:val="00E73A51"/>
    <w:rsid w:val="00E74C22"/>
    <w:rsid w:val="00E75B2A"/>
    <w:rsid w:val="00E77ECE"/>
    <w:rsid w:val="00E802D1"/>
    <w:rsid w:val="00E803AB"/>
    <w:rsid w:val="00E8162D"/>
    <w:rsid w:val="00E81A3E"/>
    <w:rsid w:val="00E81B6A"/>
    <w:rsid w:val="00E82EE6"/>
    <w:rsid w:val="00E85F5B"/>
    <w:rsid w:val="00E86045"/>
    <w:rsid w:val="00E87031"/>
    <w:rsid w:val="00E912D4"/>
    <w:rsid w:val="00E91F29"/>
    <w:rsid w:val="00E923D6"/>
    <w:rsid w:val="00E9250E"/>
    <w:rsid w:val="00E925D7"/>
    <w:rsid w:val="00E93011"/>
    <w:rsid w:val="00E93C42"/>
    <w:rsid w:val="00E93D2C"/>
    <w:rsid w:val="00E93EB8"/>
    <w:rsid w:val="00E947A1"/>
    <w:rsid w:val="00E9544E"/>
    <w:rsid w:val="00EA0413"/>
    <w:rsid w:val="00EA113B"/>
    <w:rsid w:val="00EA1F4E"/>
    <w:rsid w:val="00EA207B"/>
    <w:rsid w:val="00EA23C5"/>
    <w:rsid w:val="00EA4A37"/>
    <w:rsid w:val="00EA4C4F"/>
    <w:rsid w:val="00EA5EE8"/>
    <w:rsid w:val="00EA5FAA"/>
    <w:rsid w:val="00EA6B53"/>
    <w:rsid w:val="00EA74A4"/>
    <w:rsid w:val="00EB12FE"/>
    <w:rsid w:val="00EB15B3"/>
    <w:rsid w:val="00EB1A6F"/>
    <w:rsid w:val="00EB20F0"/>
    <w:rsid w:val="00EB33F8"/>
    <w:rsid w:val="00EB4826"/>
    <w:rsid w:val="00EB49DF"/>
    <w:rsid w:val="00EB5469"/>
    <w:rsid w:val="00EB5906"/>
    <w:rsid w:val="00EB5908"/>
    <w:rsid w:val="00EB5FD4"/>
    <w:rsid w:val="00EB6D7D"/>
    <w:rsid w:val="00EB71F0"/>
    <w:rsid w:val="00EC0244"/>
    <w:rsid w:val="00EC058D"/>
    <w:rsid w:val="00EC180C"/>
    <w:rsid w:val="00EC1FFF"/>
    <w:rsid w:val="00EC248F"/>
    <w:rsid w:val="00EC2AA1"/>
    <w:rsid w:val="00EC2BC2"/>
    <w:rsid w:val="00EC32AA"/>
    <w:rsid w:val="00EC3E5A"/>
    <w:rsid w:val="00EC532A"/>
    <w:rsid w:val="00EC55D7"/>
    <w:rsid w:val="00EC5784"/>
    <w:rsid w:val="00EC5E8C"/>
    <w:rsid w:val="00EC73F6"/>
    <w:rsid w:val="00EC7B4C"/>
    <w:rsid w:val="00ED0621"/>
    <w:rsid w:val="00ED0A42"/>
    <w:rsid w:val="00ED1258"/>
    <w:rsid w:val="00ED26B0"/>
    <w:rsid w:val="00ED28FB"/>
    <w:rsid w:val="00ED3EF9"/>
    <w:rsid w:val="00ED400A"/>
    <w:rsid w:val="00ED44F6"/>
    <w:rsid w:val="00ED4DD8"/>
    <w:rsid w:val="00ED4FF7"/>
    <w:rsid w:val="00ED520B"/>
    <w:rsid w:val="00ED5FBE"/>
    <w:rsid w:val="00ED6642"/>
    <w:rsid w:val="00ED693E"/>
    <w:rsid w:val="00ED70A5"/>
    <w:rsid w:val="00ED72D6"/>
    <w:rsid w:val="00ED7DE4"/>
    <w:rsid w:val="00EE01A0"/>
    <w:rsid w:val="00EE09F7"/>
    <w:rsid w:val="00EE1401"/>
    <w:rsid w:val="00EE1568"/>
    <w:rsid w:val="00EE17BA"/>
    <w:rsid w:val="00EE1C3E"/>
    <w:rsid w:val="00EE2DC7"/>
    <w:rsid w:val="00EE393E"/>
    <w:rsid w:val="00EE3BC7"/>
    <w:rsid w:val="00EE3F9A"/>
    <w:rsid w:val="00EE41D6"/>
    <w:rsid w:val="00EE4A9B"/>
    <w:rsid w:val="00EE4C0F"/>
    <w:rsid w:val="00EE4CAD"/>
    <w:rsid w:val="00EE540B"/>
    <w:rsid w:val="00EE60CE"/>
    <w:rsid w:val="00EF01BE"/>
    <w:rsid w:val="00EF0CE5"/>
    <w:rsid w:val="00EF0DEB"/>
    <w:rsid w:val="00EF1152"/>
    <w:rsid w:val="00EF1847"/>
    <w:rsid w:val="00EF2145"/>
    <w:rsid w:val="00EF35C9"/>
    <w:rsid w:val="00EF3971"/>
    <w:rsid w:val="00EF4244"/>
    <w:rsid w:val="00EF464A"/>
    <w:rsid w:val="00EF47CA"/>
    <w:rsid w:val="00EF4E05"/>
    <w:rsid w:val="00EF510A"/>
    <w:rsid w:val="00EF52A4"/>
    <w:rsid w:val="00EF60AD"/>
    <w:rsid w:val="00EF6442"/>
    <w:rsid w:val="00EF6B84"/>
    <w:rsid w:val="00EF6D2C"/>
    <w:rsid w:val="00EF7697"/>
    <w:rsid w:val="00EF7E16"/>
    <w:rsid w:val="00F0072B"/>
    <w:rsid w:val="00F01E1E"/>
    <w:rsid w:val="00F03F82"/>
    <w:rsid w:val="00F0455A"/>
    <w:rsid w:val="00F045FA"/>
    <w:rsid w:val="00F04A5B"/>
    <w:rsid w:val="00F0543F"/>
    <w:rsid w:val="00F0574C"/>
    <w:rsid w:val="00F05C5D"/>
    <w:rsid w:val="00F05D4C"/>
    <w:rsid w:val="00F05ED6"/>
    <w:rsid w:val="00F07031"/>
    <w:rsid w:val="00F075E8"/>
    <w:rsid w:val="00F10373"/>
    <w:rsid w:val="00F1120B"/>
    <w:rsid w:val="00F11E7E"/>
    <w:rsid w:val="00F12355"/>
    <w:rsid w:val="00F12701"/>
    <w:rsid w:val="00F12AA0"/>
    <w:rsid w:val="00F13131"/>
    <w:rsid w:val="00F133E6"/>
    <w:rsid w:val="00F13B27"/>
    <w:rsid w:val="00F13F4A"/>
    <w:rsid w:val="00F1415C"/>
    <w:rsid w:val="00F141EC"/>
    <w:rsid w:val="00F143C6"/>
    <w:rsid w:val="00F146F1"/>
    <w:rsid w:val="00F1488B"/>
    <w:rsid w:val="00F152A9"/>
    <w:rsid w:val="00F17231"/>
    <w:rsid w:val="00F17357"/>
    <w:rsid w:val="00F1736D"/>
    <w:rsid w:val="00F17A05"/>
    <w:rsid w:val="00F20171"/>
    <w:rsid w:val="00F203D6"/>
    <w:rsid w:val="00F214DA"/>
    <w:rsid w:val="00F21DDB"/>
    <w:rsid w:val="00F2257A"/>
    <w:rsid w:val="00F22AF0"/>
    <w:rsid w:val="00F22EC8"/>
    <w:rsid w:val="00F2320F"/>
    <w:rsid w:val="00F23C8A"/>
    <w:rsid w:val="00F2467C"/>
    <w:rsid w:val="00F24756"/>
    <w:rsid w:val="00F24C2A"/>
    <w:rsid w:val="00F256C0"/>
    <w:rsid w:val="00F26EB4"/>
    <w:rsid w:val="00F27D0E"/>
    <w:rsid w:val="00F27DD1"/>
    <w:rsid w:val="00F30042"/>
    <w:rsid w:val="00F30155"/>
    <w:rsid w:val="00F31175"/>
    <w:rsid w:val="00F32FA5"/>
    <w:rsid w:val="00F34151"/>
    <w:rsid w:val="00F343C0"/>
    <w:rsid w:val="00F3459E"/>
    <w:rsid w:val="00F36154"/>
    <w:rsid w:val="00F3664D"/>
    <w:rsid w:val="00F370F6"/>
    <w:rsid w:val="00F37AE4"/>
    <w:rsid w:val="00F37AF3"/>
    <w:rsid w:val="00F40229"/>
    <w:rsid w:val="00F42889"/>
    <w:rsid w:val="00F429E1"/>
    <w:rsid w:val="00F4303D"/>
    <w:rsid w:val="00F431DD"/>
    <w:rsid w:val="00F43264"/>
    <w:rsid w:val="00F4436E"/>
    <w:rsid w:val="00F44430"/>
    <w:rsid w:val="00F44F4A"/>
    <w:rsid w:val="00F45052"/>
    <w:rsid w:val="00F45213"/>
    <w:rsid w:val="00F45B29"/>
    <w:rsid w:val="00F46958"/>
    <w:rsid w:val="00F47EB8"/>
    <w:rsid w:val="00F502B4"/>
    <w:rsid w:val="00F5059F"/>
    <w:rsid w:val="00F50658"/>
    <w:rsid w:val="00F50C1C"/>
    <w:rsid w:val="00F50E65"/>
    <w:rsid w:val="00F51337"/>
    <w:rsid w:val="00F52BED"/>
    <w:rsid w:val="00F531AE"/>
    <w:rsid w:val="00F53B2E"/>
    <w:rsid w:val="00F53EEB"/>
    <w:rsid w:val="00F54472"/>
    <w:rsid w:val="00F57C4A"/>
    <w:rsid w:val="00F61F1F"/>
    <w:rsid w:val="00F62187"/>
    <w:rsid w:val="00F63123"/>
    <w:rsid w:val="00F63A06"/>
    <w:rsid w:val="00F63D13"/>
    <w:rsid w:val="00F64F65"/>
    <w:rsid w:val="00F6568D"/>
    <w:rsid w:val="00F65E01"/>
    <w:rsid w:val="00F6650A"/>
    <w:rsid w:val="00F66898"/>
    <w:rsid w:val="00F668F5"/>
    <w:rsid w:val="00F704A0"/>
    <w:rsid w:val="00F72791"/>
    <w:rsid w:val="00F737C3"/>
    <w:rsid w:val="00F74A2B"/>
    <w:rsid w:val="00F74A48"/>
    <w:rsid w:val="00F74D01"/>
    <w:rsid w:val="00F74F75"/>
    <w:rsid w:val="00F75B17"/>
    <w:rsid w:val="00F7626E"/>
    <w:rsid w:val="00F76C48"/>
    <w:rsid w:val="00F80025"/>
    <w:rsid w:val="00F8099C"/>
    <w:rsid w:val="00F80B15"/>
    <w:rsid w:val="00F81346"/>
    <w:rsid w:val="00F814C0"/>
    <w:rsid w:val="00F8151C"/>
    <w:rsid w:val="00F81555"/>
    <w:rsid w:val="00F8191E"/>
    <w:rsid w:val="00F821F7"/>
    <w:rsid w:val="00F82944"/>
    <w:rsid w:val="00F82DFF"/>
    <w:rsid w:val="00F831BA"/>
    <w:rsid w:val="00F8677C"/>
    <w:rsid w:val="00F86B30"/>
    <w:rsid w:val="00F8758B"/>
    <w:rsid w:val="00F9171F"/>
    <w:rsid w:val="00F91EFB"/>
    <w:rsid w:val="00F92386"/>
    <w:rsid w:val="00F92939"/>
    <w:rsid w:val="00F9360A"/>
    <w:rsid w:val="00F93D54"/>
    <w:rsid w:val="00F93DDF"/>
    <w:rsid w:val="00F93ECD"/>
    <w:rsid w:val="00F93F69"/>
    <w:rsid w:val="00F94405"/>
    <w:rsid w:val="00F94DD6"/>
    <w:rsid w:val="00F952A7"/>
    <w:rsid w:val="00F9581C"/>
    <w:rsid w:val="00F9585F"/>
    <w:rsid w:val="00F95FAE"/>
    <w:rsid w:val="00F9647C"/>
    <w:rsid w:val="00F966A8"/>
    <w:rsid w:val="00F966F1"/>
    <w:rsid w:val="00F96939"/>
    <w:rsid w:val="00F97189"/>
    <w:rsid w:val="00F9778B"/>
    <w:rsid w:val="00F9787B"/>
    <w:rsid w:val="00FA002C"/>
    <w:rsid w:val="00FA0FBD"/>
    <w:rsid w:val="00FA1115"/>
    <w:rsid w:val="00FA1BD9"/>
    <w:rsid w:val="00FA1D2A"/>
    <w:rsid w:val="00FA27C7"/>
    <w:rsid w:val="00FA2C97"/>
    <w:rsid w:val="00FA2FFB"/>
    <w:rsid w:val="00FA317D"/>
    <w:rsid w:val="00FA31E3"/>
    <w:rsid w:val="00FA3D27"/>
    <w:rsid w:val="00FA51D5"/>
    <w:rsid w:val="00FA5483"/>
    <w:rsid w:val="00FA5D70"/>
    <w:rsid w:val="00FA60E8"/>
    <w:rsid w:val="00FA693B"/>
    <w:rsid w:val="00FA6FC5"/>
    <w:rsid w:val="00FB002A"/>
    <w:rsid w:val="00FB0836"/>
    <w:rsid w:val="00FB0DA2"/>
    <w:rsid w:val="00FB1EAA"/>
    <w:rsid w:val="00FB2DC4"/>
    <w:rsid w:val="00FB36E7"/>
    <w:rsid w:val="00FB3F74"/>
    <w:rsid w:val="00FB41DD"/>
    <w:rsid w:val="00FB42FE"/>
    <w:rsid w:val="00FB4C18"/>
    <w:rsid w:val="00FB6180"/>
    <w:rsid w:val="00FB61A8"/>
    <w:rsid w:val="00FB6C25"/>
    <w:rsid w:val="00FB6D44"/>
    <w:rsid w:val="00FB7415"/>
    <w:rsid w:val="00FC03C5"/>
    <w:rsid w:val="00FC1F70"/>
    <w:rsid w:val="00FC32CA"/>
    <w:rsid w:val="00FC67AB"/>
    <w:rsid w:val="00FC69E1"/>
    <w:rsid w:val="00FC6B0E"/>
    <w:rsid w:val="00FC711D"/>
    <w:rsid w:val="00FC717A"/>
    <w:rsid w:val="00FC739E"/>
    <w:rsid w:val="00FC7C98"/>
    <w:rsid w:val="00FC7FEE"/>
    <w:rsid w:val="00FD0730"/>
    <w:rsid w:val="00FD07A3"/>
    <w:rsid w:val="00FD1939"/>
    <w:rsid w:val="00FD1EC9"/>
    <w:rsid w:val="00FD20B3"/>
    <w:rsid w:val="00FD29DE"/>
    <w:rsid w:val="00FD3226"/>
    <w:rsid w:val="00FD3931"/>
    <w:rsid w:val="00FD4937"/>
    <w:rsid w:val="00FD4F56"/>
    <w:rsid w:val="00FD535B"/>
    <w:rsid w:val="00FE04F6"/>
    <w:rsid w:val="00FE0B68"/>
    <w:rsid w:val="00FE23BB"/>
    <w:rsid w:val="00FE2457"/>
    <w:rsid w:val="00FE2B3F"/>
    <w:rsid w:val="00FE2BC5"/>
    <w:rsid w:val="00FE2D68"/>
    <w:rsid w:val="00FE3919"/>
    <w:rsid w:val="00FE39C2"/>
    <w:rsid w:val="00FE3FAC"/>
    <w:rsid w:val="00FE40C1"/>
    <w:rsid w:val="00FE47E5"/>
    <w:rsid w:val="00FE4B17"/>
    <w:rsid w:val="00FE4B82"/>
    <w:rsid w:val="00FE4CE2"/>
    <w:rsid w:val="00FE5867"/>
    <w:rsid w:val="00FE5A60"/>
    <w:rsid w:val="00FE5CE4"/>
    <w:rsid w:val="00FE5D60"/>
    <w:rsid w:val="00FE66D0"/>
    <w:rsid w:val="00FE66F4"/>
    <w:rsid w:val="00FE6B65"/>
    <w:rsid w:val="00FE6F12"/>
    <w:rsid w:val="00FF0B8A"/>
    <w:rsid w:val="00FF162A"/>
    <w:rsid w:val="00FF1ED5"/>
    <w:rsid w:val="00FF2109"/>
    <w:rsid w:val="00FF2249"/>
    <w:rsid w:val="00FF304F"/>
    <w:rsid w:val="00FF408D"/>
    <w:rsid w:val="00FF4599"/>
    <w:rsid w:val="00FF4B36"/>
    <w:rsid w:val="00FF4C22"/>
    <w:rsid w:val="00FF5627"/>
    <w:rsid w:val="00FF7F9E"/>
    <w:rsid w:val="5A68A147"/>
    <w:rsid w:val="6B3F263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A59B1D"/>
  <w14:defaultImageDpi w14:val="96"/>
  <w15:docId w15:val="{53418EE3-52B6-451F-B10B-84812475A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3EF9"/>
    <w:pPr>
      <w:spacing w:after="0" w:line="480" w:lineRule="auto"/>
      <w:jc w:val="both"/>
    </w:pPr>
    <w:rPr>
      <w:rFonts w:ascii="Times New Roman" w:hAnsi="Times New Roman" w:cs="Times New Roman"/>
      <w:sz w:val="24"/>
      <w:szCs w:val="24"/>
      <w:lang w:val="en-GB" w:eastAsia="de-DE"/>
    </w:rPr>
  </w:style>
  <w:style w:type="paragraph" w:styleId="Heading1">
    <w:name w:val="heading 1"/>
    <w:basedOn w:val="Normal"/>
    <w:next w:val="Normal"/>
    <w:link w:val="Heading1Char"/>
    <w:uiPriority w:val="9"/>
    <w:qFormat/>
    <w:rsid w:val="00FB3F7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B190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B2EDF"/>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CB2ED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B2EDF"/>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B2EDF"/>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B2EDF"/>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B2ED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ED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F6B36"/>
    <w:pPr>
      <w:spacing w:after="160" w:line="259" w:lineRule="auto"/>
      <w:ind w:left="720"/>
      <w:contextualSpacing/>
      <w:jc w:val="left"/>
    </w:pPr>
    <w:rPr>
      <w:rFonts w:asciiTheme="minorHAnsi" w:hAnsiTheme="minorHAnsi"/>
      <w:sz w:val="22"/>
      <w:szCs w:val="22"/>
      <w:lang w:val="de-DE" w:eastAsia="en-US"/>
    </w:rPr>
  </w:style>
  <w:style w:type="character" w:styleId="CommentReference">
    <w:name w:val="annotation reference"/>
    <w:basedOn w:val="DefaultParagraphFont"/>
    <w:uiPriority w:val="99"/>
    <w:semiHidden/>
    <w:unhideWhenUsed/>
    <w:rsid w:val="00D93958"/>
    <w:rPr>
      <w:rFonts w:cs="Times New Roman"/>
      <w:sz w:val="16"/>
      <w:szCs w:val="16"/>
    </w:rPr>
  </w:style>
  <w:style w:type="paragraph" w:styleId="CommentText">
    <w:name w:val="annotation text"/>
    <w:basedOn w:val="Normal"/>
    <w:link w:val="CommentTextChar"/>
    <w:uiPriority w:val="99"/>
    <w:unhideWhenUsed/>
    <w:rsid w:val="00D93958"/>
    <w:pPr>
      <w:spacing w:line="240" w:lineRule="auto"/>
    </w:pPr>
    <w:rPr>
      <w:sz w:val="20"/>
      <w:szCs w:val="20"/>
    </w:rPr>
  </w:style>
  <w:style w:type="character" w:customStyle="1" w:styleId="CommentTextChar">
    <w:name w:val="Comment Text Char"/>
    <w:basedOn w:val="DefaultParagraphFont"/>
    <w:link w:val="CommentText"/>
    <w:uiPriority w:val="99"/>
    <w:locked/>
    <w:rsid w:val="00D93958"/>
    <w:rPr>
      <w:rFonts w:ascii="Times New Roman" w:hAnsi="Times New Roman" w:cs="Times New Roman"/>
      <w:sz w:val="20"/>
      <w:szCs w:val="20"/>
      <w:lang w:val="en-GB" w:eastAsia="de-DE"/>
    </w:rPr>
  </w:style>
  <w:style w:type="paragraph" w:styleId="CommentSubject">
    <w:name w:val="annotation subject"/>
    <w:basedOn w:val="CommentText"/>
    <w:next w:val="CommentText"/>
    <w:link w:val="CommentSubjectChar"/>
    <w:uiPriority w:val="99"/>
    <w:semiHidden/>
    <w:unhideWhenUsed/>
    <w:rsid w:val="00D93958"/>
    <w:rPr>
      <w:b/>
      <w:bCs/>
    </w:rPr>
  </w:style>
  <w:style w:type="character" w:customStyle="1" w:styleId="CommentSubjectChar">
    <w:name w:val="Comment Subject Char"/>
    <w:basedOn w:val="CommentTextChar"/>
    <w:link w:val="CommentSubject"/>
    <w:uiPriority w:val="99"/>
    <w:semiHidden/>
    <w:locked/>
    <w:rsid w:val="00D93958"/>
    <w:rPr>
      <w:rFonts w:ascii="Times New Roman" w:hAnsi="Times New Roman" w:cs="Times New Roman"/>
      <w:b/>
      <w:bCs/>
      <w:sz w:val="20"/>
      <w:szCs w:val="20"/>
      <w:lang w:val="en-GB" w:eastAsia="de-DE"/>
    </w:rPr>
  </w:style>
  <w:style w:type="paragraph" w:styleId="BalloonText">
    <w:name w:val="Balloon Text"/>
    <w:basedOn w:val="Normal"/>
    <w:link w:val="BalloonTextChar"/>
    <w:uiPriority w:val="99"/>
    <w:semiHidden/>
    <w:unhideWhenUsed/>
    <w:rsid w:val="00D9395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93958"/>
    <w:rPr>
      <w:rFonts w:ascii="Segoe UI" w:hAnsi="Segoe UI" w:cs="Segoe UI"/>
      <w:sz w:val="18"/>
      <w:szCs w:val="18"/>
      <w:lang w:val="en-GB" w:eastAsia="de-DE"/>
    </w:rPr>
  </w:style>
  <w:style w:type="paragraph" w:styleId="EndnoteText">
    <w:name w:val="endnote text"/>
    <w:basedOn w:val="Normal"/>
    <w:link w:val="EndnoteTextChar"/>
    <w:uiPriority w:val="99"/>
    <w:semiHidden/>
    <w:unhideWhenUsed/>
    <w:rsid w:val="00476729"/>
    <w:pPr>
      <w:spacing w:line="240" w:lineRule="auto"/>
    </w:pPr>
    <w:rPr>
      <w:sz w:val="20"/>
      <w:szCs w:val="20"/>
    </w:rPr>
  </w:style>
  <w:style w:type="character" w:customStyle="1" w:styleId="EndnoteTextChar">
    <w:name w:val="Endnote Text Char"/>
    <w:basedOn w:val="DefaultParagraphFont"/>
    <w:link w:val="EndnoteText"/>
    <w:uiPriority w:val="99"/>
    <w:semiHidden/>
    <w:locked/>
    <w:rsid w:val="00476729"/>
    <w:rPr>
      <w:rFonts w:ascii="Times New Roman" w:hAnsi="Times New Roman" w:cs="Times New Roman"/>
      <w:sz w:val="20"/>
      <w:szCs w:val="20"/>
      <w:lang w:val="en-GB" w:eastAsia="de-DE"/>
    </w:rPr>
  </w:style>
  <w:style w:type="character" w:styleId="EndnoteReference">
    <w:name w:val="endnote reference"/>
    <w:basedOn w:val="DefaultParagraphFont"/>
    <w:uiPriority w:val="99"/>
    <w:semiHidden/>
    <w:unhideWhenUsed/>
    <w:rsid w:val="00476729"/>
    <w:rPr>
      <w:rFonts w:cs="Times New Roman"/>
      <w:vertAlign w:val="superscript"/>
    </w:rPr>
  </w:style>
  <w:style w:type="paragraph" w:styleId="FootnoteText">
    <w:name w:val="footnote text"/>
    <w:basedOn w:val="Normal"/>
    <w:link w:val="FootnoteTextChar"/>
    <w:uiPriority w:val="99"/>
    <w:semiHidden/>
    <w:unhideWhenUsed/>
    <w:rsid w:val="00476729"/>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476729"/>
    <w:rPr>
      <w:rFonts w:ascii="Times New Roman" w:hAnsi="Times New Roman" w:cs="Times New Roman"/>
      <w:sz w:val="20"/>
      <w:szCs w:val="20"/>
      <w:lang w:val="en-GB" w:eastAsia="de-DE"/>
    </w:rPr>
  </w:style>
  <w:style w:type="character" w:styleId="FootnoteReference">
    <w:name w:val="footnote reference"/>
    <w:basedOn w:val="DefaultParagraphFont"/>
    <w:uiPriority w:val="99"/>
    <w:semiHidden/>
    <w:unhideWhenUsed/>
    <w:rsid w:val="00476729"/>
    <w:rPr>
      <w:rFonts w:cs="Times New Roman"/>
      <w:vertAlign w:val="superscript"/>
    </w:rPr>
  </w:style>
  <w:style w:type="paragraph" w:styleId="Revision">
    <w:name w:val="Revision"/>
    <w:hidden/>
    <w:uiPriority w:val="99"/>
    <w:semiHidden/>
    <w:rsid w:val="00831DB8"/>
    <w:pPr>
      <w:spacing w:after="0" w:line="240" w:lineRule="auto"/>
    </w:pPr>
    <w:rPr>
      <w:rFonts w:ascii="Times New Roman" w:hAnsi="Times New Roman" w:cs="Times New Roman"/>
      <w:sz w:val="24"/>
      <w:szCs w:val="24"/>
      <w:lang w:val="en-GB" w:eastAsia="de-DE"/>
    </w:rPr>
  </w:style>
  <w:style w:type="paragraph" w:styleId="Header">
    <w:name w:val="header"/>
    <w:basedOn w:val="Normal"/>
    <w:link w:val="HeaderChar"/>
    <w:uiPriority w:val="99"/>
    <w:unhideWhenUsed/>
    <w:rsid w:val="004F6121"/>
    <w:pPr>
      <w:tabs>
        <w:tab w:val="center" w:pos="4536"/>
        <w:tab w:val="right" w:pos="9072"/>
      </w:tabs>
      <w:spacing w:line="240" w:lineRule="auto"/>
    </w:pPr>
  </w:style>
  <w:style w:type="character" w:customStyle="1" w:styleId="HeaderChar">
    <w:name w:val="Header Char"/>
    <w:basedOn w:val="DefaultParagraphFont"/>
    <w:link w:val="Header"/>
    <w:uiPriority w:val="99"/>
    <w:locked/>
    <w:rsid w:val="004F6121"/>
    <w:rPr>
      <w:rFonts w:ascii="Times New Roman" w:hAnsi="Times New Roman" w:cs="Times New Roman"/>
      <w:sz w:val="24"/>
      <w:szCs w:val="24"/>
      <w:lang w:val="en-GB" w:eastAsia="de-DE"/>
    </w:rPr>
  </w:style>
  <w:style w:type="paragraph" w:styleId="Footer">
    <w:name w:val="footer"/>
    <w:basedOn w:val="Normal"/>
    <w:link w:val="FooterChar"/>
    <w:uiPriority w:val="99"/>
    <w:unhideWhenUsed/>
    <w:rsid w:val="004F6121"/>
    <w:pPr>
      <w:tabs>
        <w:tab w:val="center" w:pos="4536"/>
        <w:tab w:val="right" w:pos="9072"/>
      </w:tabs>
      <w:spacing w:line="240" w:lineRule="auto"/>
    </w:pPr>
  </w:style>
  <w:style w:type="character" w:customStyle="1" w:styleId="FooterChar">
    <w:name w:val="Footer Char"/>
    <w:basedOn w:val="DefaultParagraphFont"/>
    <w:link w:val="Footer"/>
    <w:uiPriority w:val="99"/>
    <w:locked/>
    <w:rsid w:val="004F6121"/>
    <w:rPr>
      <w:rFonts w:ascii="Times New Roman" w:hAnsi="Times New Roman" w:cs="Times New Roman"/>
      <w:sz w:val="24"/>
      <w:szCs w:val="24"/>
      <w:lang w:val="en-GB" w:eastAsia="de-DE"/>
    </w:rPr>
  </w:style>
  <w:style w:type="character" w:styleId="Hyperlink">
    <w:name w:val="Hyperlink"/>
    <w:basedOn w:val="DefaultParagraphFont"/>
    <w:uiPriority w:val="99"/>
    <w:unhideWhenUsed/>
    <w:rsid w:val="004844C5"/>
    <w:rPr>
      <w:rFonts w:cs="Times New Roman"/>
      <w:color w:val="0000FF"/>
      <w:u w:val="single"/>
    </w:rPr>
  </w:style>
  <w:style w:type="paragraph" w:customStyle="1" w:styleId="CitaviBibliographyEntry">
    <w:name w:val="Citavi Bibliography Entry"/>
    <w:basedOn w:val="Normal"/>
    <w:link w:val="CitaviBibliographyEntryZchn"/>
    <w:rsid w:val="00FB3F74"/>
    <w:pPr>
      <w:tabs>
        <w:tab w:val="left" w:pos="283"/>
      </w:tabs>
      <w:spacing w:after="60"/>
      <w:ind w:left="283" w:hanging="283"/>
      <w:jc w:val="left"/>
    </w:pPr>
  </w:style>
  <w:style w:type="character" w:customStyle="1" w:styleId="CitaviBibliographyEntryZchn">
    <w:name w:val="Citavi Bibliography Entry Zchn"/>
    <w:basedOn w:val="DefaultParagraphFont"/>
    <w:link w:val="CitaviBibliographyEntry"/>
    <w:rsid w:val="00FB3F74"/>
    <w:rPr>
      <w:rFonts w:ascii="Times New Roman" w:hAnsi="Times New Roman" w:cs="Times New Roman"/>
      <w:sz w:val="24"/>
      <w:szCs w:val="24"/>
      <w:lang w:val="en-GB" w:eastAsia="de-DE"/>
    </w:rPr>
  </w:style>
  <w:style w:type="paragraph" w:customStyle="1" w:styleId="CitaviBibliographyHeading">
    <w:name w:val="Citavi Bibliography Heading"/>
    <w:basedOn w:val="Heading1"/>
    <w:link w:val="CitaviBibliographyHeadingZchn"/>
    <w:rsid w:val="00FB3F74"/>
    <w:pPr>
      <w:jc w:val="left"/>
    </w:pPr>
  </w:style>
  <w:style w:type="character" w:customStyle="1" w:styleId="CitaviBibliographyHeadingZchn">
    <w:name w:val="Citavi Bibliography Heading Zchn"/>
    <w:basedOn w:val="DefaultParagraphFont"/>
    <w:link w:val="CitaviBibliographyHeading"/>
    <w:rsid w:val="00FB3F74"/>
    <w:rPr>
      <w:rFonts w:asciiTheme="majorHAnsi" w:eastAsiaTheme="majorEastAsia" w:hAnsiTheme="majorHAnsi" w:cstheme="majorBidi"/>
      <w:color w:val="2E74B5" w:themeColor="accent1" w:themeShade="BF"/>
      <w:sz w:val="32"/>
      <w:szCs w:val="32"/>
      <w:lang w:val="en-GB" w:eastAsia="de-DE"/>
    </w:rPr>
  </w:style>
  <w:style w:type="character" w:customStyle="1" w:styleId="Heading1Char">
    <w:name w:val="Heading 1 Char"/>
    <w:basedOn w:val="DefaultParagraphFont"/>
    <w:link w:val="Heading1"/>
    <w:uiPriority w:val="9"/>
    <w:rsid w:val="00FB3F74"/>
    <w:rPr>
      <w:rFonts w:asciiTheme="majorHAnsi" w:eastAsiaTheme="majorEastAsia" w:hAnsiTheme="majorHAnsi" w:cstheme="majorBidi"/>
      <w:color w:val="2E74B5" w:themeColor="accent1" w:themeShade="BF"/>
      <w:sz w:val="32"/>
      <w:szCs w:val="32"/>
      <w:lang w:val="en-GB" w:eastAsia="de-DE"/>
    </w:rPr>
  </w:style>
  <w:style w:type="table" w:styleId="TableGrid">
    <w:name w:val="Table Grid"/>
    <w:basedOn w:val="TableNormal"/>
    <w:rsid w:val="00BB3B27"/>
    <w:pPr>
      <w:spacing w:after="0" w:line="240" w:lineRule="auto"/>
    </w:pPr>
    <w:rPr>
      <w:rFonts w:eastAsia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190E"/>
    <w:rPr>
      <w:rFonts w:asciiTheme="majorHAnsi" w:eastAsiaTheme="majorEastAsia" w:hAnsiTheme="majorHAnsi" w:cstheme="majorBidi"/>
      <w:color w:val="2E74B5" w:themeColor="accent1" w:themeShade="BF"/>
      <w:sz w:val="26"/>
      <w:szCs w:val="26"/>
      <w:lang w:val="en-GB" w:eastAsia="de-DE"/>
    </w:rPr>
  </w:style>
  <w:style w:type="paragraph" w:styleId="Caption">
    <w:name w:val="caption"/>
    <w:basedOn w:val="Normal"/>
    <w:next w:val="Normal"/>
    <w:qFormat/>
    <w:rsid w:val="002B5A79"/>
    <w:pPr>
      <w:spacing w:line="360" w:lineRule="auto"/>
    </w:pPr>
    <w:rPr>
      <w:i/>
      <w:szCs w:val="22"/>
      <w:lang w:val="de-DE"/>
    </w:rPr>
  </w:style>
  <w:style w:type="character" w:customStyle="1" w:styleId="ListParagraphChar">
    <w:name w:val="List Paragraph Char"/>
    <w:basedOn w:val="DefaultParagraphFont"/>
    <w:link w:val="ListParagraph"/>
    <w:uiPriority w:val="34"/>
    <w:rsid w:val="009506ED"/>
    <w:rPr>
      <w:rFonts w:cs="Times New Roman"/>
    </w:rPr>
  </w:style>
  <w:style w:type="character" w:styleId="PageNumber">
    <w:name w:val="page number"/>
    <w:basedOn w:val="DefaultParagraphFont"/>
    <w:rsid w:val="00CA36A5"/>
  </w:style>
  <w:style w:type="paragraph" w:styleId="BodyText3">
    <w:name w:val="Body Text 3"/>
    <w:basedOn w:val="Normal"/>
    <w:link w:val="BodyText3Char"/>
    <w:rsid w:val="00CA36A5"/>
    <w:pPr>
      <w:jc w:val="center"/>
    </w:pPr>
    <w:rPr>
      <w:b/>
      <w:bCs/>
      <w:sz w:val="28"/>
      <w:szCs w:val="22"/>
      <w:lang w:val="en-US"/>
    </w:rPr>
  </w:style>
  <w:style w:type="character" w:customStyle="1" w:styleId="BodyText3Char">
    <w:name w:val="Body Text 3 Char"/>
    <w:basedOn w:val="DefaultParagraphFont"/>
    <w:link w:val="BodyText3"/>
    <w:rsid w:val="00CA36A5"/>
    <w:rPr>
      <w:rFonts w:ascii="Times New Roman" w:hAnsi="Times New Roman" w:cs="Times New Roman"/>
      <w:b/>
      <w:bCs/>
      <w:sz w:val="28"/>
      <w:lang w:val="en-US" w:eastAsia="de-DE"/>
    </w:rPr>
  </w:style>
  <w:style w:type="paragraph" w:customStyle="1" w:styleId="Default">
    <w:name w:val="Default"/>
    <w:rsid w:val="0016760B"/>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DC03EC"/>
    <w:rPr>
      <w:b/>
      <w:bCs/>
    </w:rPr>
  </w:style>
  <w:style w:type="paragraph" w:styleId="NormalWeb">
    <w:name w:val="Normal (Web)"/>
    <w:basedOn w:val="Normal"/>
    <w:uiPriority w:val="99"/>
    <w:semiHidden/>
    <w:unhideWhenUsed/>
    <w:rsid w:val="007D3218"/>
    <w:pPr>
      <w:spacing w:before="100" w:beforeAutospacing="1" w:after="100" w:afterAutospacing="1" w:line="240" w:lineRule="auto"/>
      <w:jc w:val="left"/>
    </w:pPr>
    <w:rPr>
      <w:rFonts w:eastAsiaTheme="minorEastAsia"/>
      <w:lang w:val="de-DE"/>
    </w:rPr>
  </w:style>
  <w:style w:type="paragraph" w:customStyle="1" w:styleId="CitaviBibliographySubheading1">
    <w:name w:val="Citavi Bibliography Subheading 1"/>
    <w:basedOn w:val="Heading2"/>
    <w:link w:val="CitaviBibliographySubheading1Zchn"/>
    <w:rsid w:val="00CB2EDF"/>
    <w:pPr>
      <w:ind w:firstLine="708"/>
      <w:jc w:val="left"/>
      <w:outlineLvl w:val="9"/>
    </w:pPr>
    <w:rPr>
      <w:lang w:val="en-US"/>
    </w:rPr>
  </w:style>
  <w:style w:type="character" w:customStyle="1" w:styleId="CitaviBibliographySubheading1Zchn">
    <w:name w:val="Citavi Bibliography Subheading 1 Zchn"/>
    <w:basedOn w:val="DefaultParagraphFont"/>
    <w:link w:val="CitaviBibliographySubheading1"/>
    <w:rsid w:val="00CB2EDF"/>
    <w:rPr>
      <w:rFonts w:asciiTheme="majorHAnsi" w:eastAsiaTheme="majorEastAsia" w:hAnsiTheme="majorHAnsi" w:cstheme="majorBidi"/>
      <w:color w:val="2E74B5" w:themeColor="accent1" w:themeShade="BF"/>
      <w:sz w:val="26"/>
      <w:szCs w:val="26"/>
      <w:lang w:val="en-US" w:eastAsia="de-DE"/>
    </w:rPr>
  </w:style>
  <w:style w:type="paragraph" w:customStyle="1" w:styleId="CitaviBibliographySubheading2">
    <w:name w:val="Citavi Bibliography Subheading 2"/>
    <w:basedOn w:val="Heading3"/>
    <w:link w:val="CitaviBibliographySubheading2Zchn"/>
    <w:rsid w:val="00CB2EDF"/>
    <w:pPr>
      <w:ind w:firstLine="708"/>
      <w:jc w:val="left"/>
      <w:outlineLvl w:val="9"/>
    </w:pPr>
    <w:rPr>
      <w:lang w:val="en-US"/>
    </w:rPr>
  </w:style>
  <w:style w:type="character" w:customStyle="1" w:styleId="CitaviBibliographySubheading2Zchn">
    <w:name w:val="Citavi Bibliography Subheading 2 Zchn"/>
    <w:basedOn w:val="DefaultParagraphFont"/>
    <w:link w:val="CitaviBibliographySubheading2"/>
    <w:rsid w:val="00CB2EDF"/>
    <w:rPr>
      <w:rFonts w:asciiTheme="majorHAnsi" w:eastAsiaTheme="majorEastAsia" w:hAnsiTheme="majorHAnsi" w:cstheme="majorBidi"/>
      <w:color w:val="1F4D78" w:themeColor="accent1" w:themeShade="7F"/>
      <w:sz w:val="24"/>
      <w:szCs w:val="24"/>
      <w:lang w:val="en-US" w:eastAsia="de-DE"/>
    </w:rPr>
  </w:style>
  <w:style w:type="character" w:customStyle="1" w:styleId="Heading3Char">
    <w:name w:val="Heading 3 Char"/>
    <w:basedOn w:val="DefaultParagraphFont"/>
    <w:link w:val="Heading3"/>
    <w:uiPriority w:val="9"/>
    <w:rsid w:val="00CB2EDF"/>
    <w:rPr>
      <w:rFonts w:asciiTheme="majorHAnsi" w:eastAsiaTheme="majorEastAsia" w:hAnsiTheme="majorHAnsi" w:cstheme="majorBidi"/>
      <w:color w:val="1F4D78" w:themeColor="accent1" w:themeShade="7F"/>
      <w:sz w:val="24"/>
      <w:szCs w:val="24"/>
      <w:lang w:val="en-GB" w:eastAsia="de-DE"/>
    </w:rPr>
  </w:style>
  <w:style w:type="paragraph" w:customStyle="1" w:styleId="CitaviBibliographySubheading3">
    <w:name w:val="Citavi Bibliography Subheading 3"/>
    <w:basedOn w:val="Heading4"/>
    <w:link w:val="CitaviBibliographySubheading3Zchn"/>
    <w:rsid w:val="00CB2EDF"/>
    <w:pPr>
      <w:ind w:firstLine="708"/>
      <w:jc w:val="left"/>
      <w:outlineLvl w:val="9"/>
    </w:pPr>
    <w:rPr>
      <w:lang w:val="en-US"/>
    </w:rPr>
  </w:style>
  <w:style w:type="character" w:customStyle="1" w:styleId="CitaviBibliographySubheading3Zchn">
    <w:name w:val="Citavi Bibliography Subheading 3 Zchn"/>
    <w:basedOn w:val="DefaultParagraphFont"/>
    <w:link w:val="CitaviBibliographySubheading3"/>
    <w:rsid w:val="00CB2EDF"/>
    <w:rPr>
      <w:rFonts w:asciiTheme="majorHAnsi" w:eastAsiaTheme="majorEastAsia" w:hAnsiTheme="majorHAnsi" w:cstheme="majorBidi"/>
      <w:i/>
      <w:iCs/>
      <w:color w:val="2E74B5" w:themeColor="accent1" w:themeShade="BF"/>
      <w:sz w:val="24"/>
      <w:szCs w:val="24"/>
      <w:lang w:val="en-US" w:eastAsia="de-DE"/>
    </w:rPr>
  </w:style>
  <w:style w:type="character" w:customStyle="1" w:styleId="Heading4Char">
    <w:name w:val="Heading 4 Char"/>
    <w:basedOn w:val="DefaultParagraphFont"/>
    <w:link w:val="Heading4"/>
    <w:uiPriority w:val="9"/>
    <w:semiHidden/>
    <w:rsid w:val="00CB2EDF"/>
    <w:rPr>
      <w:rFonts w:asciiTheme="majorHAnsi" w:eastAsiaTheme="majorEastAsia" w:hAnsiTheme="majorHAnsi" w:cstheme="majorBidi"/>
      <w:i/>
      <w:iCs/>
      <w:color w:val="2E74B5" w:themeColor="accent1" w:themeShade="BF"/>
      <w:sz w:val="24"/>
      <w:szCs w:val="24"/>
      <w:lang w:val="en-GB" w:eastAsia="de-DE"/>
    </w:rPr>
  </w:style>
  <w:style w:type="paragraph" w:customStyle="1" w:styleId="CitaviBibliographySubheading4">
    <w:name w:val="Citavi Bibliography Subheading 4"/>
    <w:basedOn w:val="Heading5"/>
    <w:link w:val="CitaviBibliographySubheading4Zchn"/>
    <w:rsid w:val="00CB2EDF"/>
    <w:pPr>
      <w:ind w:firstLine="708"/>
      <w:jc w:val="left"/>
      <w:outlineLvl w:val="9"/>
    </w:pPr>
    <w:rPr>
      <w:lang w:val="en-US"/>
    </w:rPr>
  </w:style>
  <w:style w:type="character" w:customStyle="1" w:styleId="CitaviBibliographySubheading4Zchn">
    <w:name w:val="Citavi Bibliography Subheading 4 Zchn"/>
    <w:basedOn w:val="DefaultParagraphFont"/>
    <w:link w:val="CitaviBibliographySubheading4"/>
    <w:rsid w:val="00CB2EDF"/>
    <w:rPr>
      <w:rFonts w:asciiTheme="majorHAnsi" w:eastAsiaTheme="majorEastAsia" w:hAnsiTheme="majorHAnsi" w:cstheme="majorBidi"/>
      <w:color w:val="2E74B5" w:themeColor="accent1" w:themeShade="BF"/>
      <w:sz w:val="24"/>
      <w:szCs w:val="24"/>
      <w:lang w:val="en-US" w:eastAsia="de-DE"/>
    </w:rPr>
  </w:style>
  <w:style w:type="character" w:customStyle="1" w:styleId="Heading5Char">
    <w:name w:val="Heading 5 Char"/>
    <w:basedOn w:val="DefaultParagraphFont"/>
    <w:link w:val="Heading5"/>
    <w:uiPriority w:val="9"/>
    <w:semiHidden/>
    <w:rsid w:val="00CB2EDF"/>
    <w:rPr>
      <w:rFonts w:asciiTheme="majorHAnsi" w:eastAsiaTheme="majorEastAsia" w:hAnsiTheme="majorHAnsi" w:cstheme="majorBidi"/>
      <w:color w:val="2E74B5" w:themeColor="accent1" w:themeShade="BF"/>
      <w:sz w:val="24"/>
      <w:szCs w:val="24"/>
      <w:lang w:val="en-GB" w:eastAsia="de-DE"/>
    </w:rPr>
  </w:style>
  <w:style w:type="paragraph" w:customStyle="1" w:styleId="CitaviBibliographySubheading5">
    <w:name w:val="Citavi Bibliography Subheading 5"/>
    <w:basedOn w:val="Heading6"/>
    <w:link w:val="CitaviBibliographySubheading5Zchn"/>
    <w:rsid w:val="00CB2EDF"/>
    <w:pPr>
      <w:ind w:firstLine="708"/>
      <w:jc w:val="left"/>
      <w:outlineLvl w:val="9"/>
    </w:pPr>
    <w:rPr>
      <w:lang w:val="en-US"/>
    </w:rPr>
  </w:style>
  <w:style w:type="character" w:customStyle="1" w:styleId="CitaviBibliographySubheading5Zchn">
    <w:name w:val="Citavi Bibliography Subheading 5 Zchn"/>
    <w:basedOn w:val="DefaultParagraphFont"/>
    <w:link w:val="CitaviBibliographySubheading5"/>
    <w:rsid w:val="00CB2EDF"/>
    <w:rPr>
      <w:rFonts w:asciiTheme="majorHAnsi" w:eastAsiaTheme="majorEastAsia" w:hAnsiTheme="majorHAnsi" w:cstheme="majorBidi"/>
      <w:color w:val="1F4D78" w:themeColor="accent1" w:themeShade="7F"/>
      <w:sz w:val="24"/>
      <w:szCs w:val="24"/>
      <w:lang w:val="en-US" w:eastAsia="de-DE"/>
    </w:rPr>
  </w:style>
  <w:style w:type="character" w:customStyle="1" w:styleId="Heading6Char">
    <w:name w:val="Heading 6 Char"/>
    <w:basedOn w:val="DefaultParagraphFont"/>
    <w:link w:val="Heading6"/>
    <w:uiPriority w:val="9"/>
    <w:semiHidden/>
    <w:rsid w:val="00CB2EDF"/>
    <w:rPr>
      <w:rFonts w:asciiTheme="majorHAnsi" w:eastAsiaTheme="majorEastAsia" w:hAnsiTheme="majorHAnsi" w:cstheme="majorBidi"/>
      <w:color w:val="1F4D78" w:themeColor="accent1" w:themeShade="7F"/>
      <w:sz w:val="24"/>
      <w:szCs w:val="24"/>
      <w:lang w:val="en-GB" w:eastAsia="de-DE"/>
    </w:rPr>
  </w:style>
  <w:style w:type="paragraph" w:customStyle="1" w:styleId="CitaviBibliographySubheading6">
    <w:name w:val="Citavi Bibliography Subheading 6"/>
    <w:basedOn w:val="Heading7"/>
    <w:link w:val="CitaviBibliographySubheading6Zchn"/>
    <w:rsid w:val="00CB2EDF"/>
    <w:pPr>
      <w:ind w:firstLine="708"/>
      <w:jc w:val="left"/>
      <w:outlineLvl w:val="9"/>
    </w:pPr>
    <w:rPr>
      <w:lang w:val="en-US"/>
    </w:rPr>
  </w:style>
  <w:style w:type="character" w:customStyle="1" w:styleId="CitaviBibliographySubheading6Zchn">
    <w:name w:val="Citavi Bibliography Subheading 6 Zchn"/>
    <w:basedOn w:val="DefaultParagraphFont"/>
    <w:link w:val="CitaviBibliographySubheading6"/>
    <w:rsid w:val="00CB2EDF"/>
    <w:rPr>
      <w:rFonts w:asciiTheme="majorHAnsi" w:eastAsiaTheme="majorEastAsia" w:hAnsiTheme="majorHAnsi" w:cstheme="majorBidi"/>
      <w:i/>
      <w:iCs/>
      <w:color w:val="1F4D78" w:themeColor="accent1" w:themeShade="7F"/>
      <w:sz w:val="24"/>
      <w:szCs w:val="24"/>
      <w:lang w:val="en-US" w:eastAsia="de-DE"/>
    </w:rPr>
  </w:style>
  <w:style w:type="character" w:customStyle="1" w:styleId="Heading7Char">
    <w:name w:val="Heading 7 Char"/>
    <w:basedOn w:val="DefaultParagraphFont"/>
    <w:link w:val="Heading7"/>
    <w:uiPriority w:val="9"/>
    <w:semiHidden/>
    <w:rsid w:val="00CB2EDF"/>
    <w:rPr>
      <w:rFonts w:asciiTheme="majorHAnsi" w:eastAsiaTheme="majorEastAsia" w:hAnsiTheme="majorHAnsi" w:cstheme="majorBidi"/>
      <w:i/>
      <w:iCs/>
      <w:color w:val="1F4D78" w:themeColor="accent1" w:themeShade="7F"/>
      <w:sz w:val="24"/>
      <w:szCs w:val="24"/>
      <w:lang w:val="en-GB" w:eastAsia="de-DE"/>
    </w:rPr>
  </w:style>
  <w:style w:type="paragraph" w:customStyle="1" w:styleId="CitaviBibliographySubheading7">
    <w:name w:val="Citavi Bibliography Subheading 7"/>
    <w:basedOn w:val="Heading8"/>
    <w:link w:val="CitaviBibliographySubheading7Zchn"/>
    <w:rsid w:val="00CB2EDF"/>
    <w:pPr>
      <w:ind w:firstLine="708"/>
      <w:jc w:val="left"/>
      <w:outlineLvl w:val="9"/>
    </w:pPr>
    <w:rPr>
      <w:lang w:val="en-US"/>
    </w:rPr>
  </w:style>
  <w:style w:type="character" w:customStyle="1" w:styleId="CitaviBibliographySubheading7Zchn">
    <w:name w:val="Citavi Bibliography Subheading 7 Zchn"/>
    <w:basedOn w:val="DefaultParagraphFont"/>
    <w:link w:val="CitaviBibliographySubheading7"/>
    <w:rsid w:val="00CB2EDF"/>
    <w:rPr>
      <w:rFonts w:asciiTheme="majorHAnsi" w:eastAsiaTheme="majorEastAsia" w:hAnsiTheme="majorHAnsi" w:cstheme="majorBidi"/>
      <w:color w:val="272727" w:themeColor="text1" w:themeTint="D8"/>
      <w:sz w:val="21"/>
      <w:szCs w:val="21"/>
      <w:lang w:val="en-US" w:eastAsia="de-DE"/>
    </w:rPr>
  </w:style>
  <w:style w:type="character" w:customStyle="1" w:styleId="Heading8Char">
    <w:name w:val="Heading 8 Char"/>
    <w:basedOn w:val="DefaultParagraphFont"/>
    <w:link w:val="Heading8"/>
    <w:uiPriority w:val="9"/>
    <w:semiHidden/>
    <w:rsid w:val="00CB2EDF"/>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rsid w:val="00CB2EDF"/>
    <w:pPr>
      <w:ind w:firstLine="708"/>
      <w:jc w:val="left"/>
      <w:outlineLvl w:val="9"/>
    </w:pPr>
    <w:rPr>
      <w:lang w:val="en-US"/>
    </w:rPr>
  </w:style>
  <w:style w:type="character" w:customStyle="1" w:styleId="CitaviBibliographySubheading8Zchn">
    <w:name w:val="Citavi Bibliography Subheading 8 Zchn"/>
    <w:basedOn w:val="DefaultParagraphFont"/>
    <w:link w:val="CitaviBibliographySubheading8"/>
    <w:rsid w:val="00CB2EDF"/>
    <w:rPr>
      <w:rFonts w:asciiTheme="majorHAnsi" w:eastAsiaTheme="majorEastAsia" w:hAnsiTheme="majorHAnsi" w:cstheme="majorBidi"/>
      <w:i/>
      <w:iCs/>
      <w:color w:val="272727" w:themeColor="text1" w:themeTint="D8"/>
      <w:sz w:val="21"/>
      <w:szCs w:val="21"/>
      <w:lang w:val="en-US" w:eastAsia="de-DE"/>
    </w:rPr>
  </w:style>
  <w:style w:type="character" w:customStyle="1" w:styleId="Heading9Char">
    <w:name w:val="Heading 9 Char"/>
    <w:basedOn w:val="DefaultParagraphFont"/>
    <w:link w:val="Heading9"/>
    <w:uiPriority w:val="9"/>
    <w:semiHidden/>
    <w:rsid w:val="00CB2EDF"/>
    <w:rPr>
      <w:rFonts w:asciiTheme="majorHAnsi" w:eastAsiaTheme="majorEastAsia" w:hAnsiTheme="majorHAnsi" w:cstheme="majorBidi"/>
      <w:i/>
      <w:iCs/>
      <w:color w:val="272727" w:themeColor="text1" w:themeTint="D8"/>
      <w:sz w:val="21"/>
      <w:szCs w:val="21"/>
      <w:lang w:val="en-GB" w:eastAsia="de-DE"/>
    </w:rPr>
  </w:style>
  <w:style w:type="character" w:styleId="PlaceholderText">
    <w:name w:val="Placeholder Text"/>
    <w:basedOn w:val="DefaultParagraphFont"/>
    <w:uiPriority w:val="99"/>
    <w:semiHidden/>
    <w:rsid w:val="00AB19DE"/>
    <w:rPr>
      <w:color w:val="808080"/>
    </w:rPr>
  </w:style>
  <w:style w:type="paragraph" w:styleId="PlainText">
    <w:name w:val="Plain Text"/>
    <w:basedOn w:val="Normal"/>
    <w:link w:val="PlainTextChar"/>
    <w:uiPriority w:val="99"/>
    <w:unhideWhenUsed/>
    <w:rsid w:val="00D169B2"/>
    <w:pPr>
      <w:spacing w:line="240" w:lineRule="auto"/>
      <w:jc w:val="left"/>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D169B2"/>
    <w:rPr>
      <w:rFonts w:ascii="Calibri" w:eastAsiaTheme="minorHAnsi" w:hAnsi="Calibri" w:cstheme="minorBidi"/>
      <w:szCs w:val="21"/>
      <w:lang w:val="en-GB"/>
    </w:rPr>
  </w:style>
  <w:style w:type="paragraph" w:customStyle="1" w:styleId="Body">
    <w:name w:val="Body"/>
    <w:link w:val="BodyChar"/>
    <w:rsid w:val="00B242E2"/>
    <w:pPr>
      <w:spacing w:after="0" w:line="240" w:lineRule="auto"/>
    </w:pPr>
    <w:rPr>
      <w:rFonts w:ascii="Helvetica" w:eastAsia="ヒラギノ角ゴ Pro W3" w:hAnsi="Helvetica" w:cs="Times New Roman"/>
      <w:color w:val="000000"/>
      <w:sz w:val="24"/>
      <w:szCs w:val="20"/>
      <w:lang w:val="en-US"/>
    </w:rPr>
  </w:style>
  <w:style w:type="character" w:customStyle="1" w:styleId="BodyChar">
    <w:name w:val="Body Char"/>
    <w:basedOn w:val="DefaultParagraphFont"/>
    <w:link w:val="Body"/>
    <w:rsid w:val="00B242E2"/>
    <w:rPr>
      <w:rFonts w:ascii="Helvetica" w:eastAsia="ヒラギノ角ゴ Pro W3" w:hAnsi="Helvetica" w:cs="Times New Roman"/>
      <w:color w:val="000000"/>
      <w:sz w:val="24"/>
      <w:szCs w:val="20"/>
      <w:lang w:val="en-US"/>
    </w:rPr>
  </w:style>
  <w:style w:type="paragraph" w:customStyle="1" w:styleId="Tabellentext">
    <w:name w:val="Tabellentext"/>
    <w:basedOn w:val="Normal"/>
    <w:rsid w:val="004214E6"/>
    <w:pPr>
      <w:spacing w:line="240" w:lineRule="auto"/>
      <w:ind w:firstLine="284"/>
      <w:jc w:val="left"/>
    </w:pPr>
    <w:rPr>
      <w:sz w:val="20"/>
      <w:szCs w:val="2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57140">
      <w:bodyDiv w:val="1"/>
      <w:marLeft w:val="0"/>
      <w:marRight w:val="0"/>
      <w:marTop w:val="0"/>
      <w:marBottom w:val="0"/>
      <w:divBdr>
        <w:top w:val="none" w:sz="0" w:space="0" w:color="auto"/>
        <w:left w:val="none" w:sz="0" w:space="0" w:color="auto"/>
        <w:bottom w:val="none" w:sz="0" w:space="0" w:color="auto"/>
        <w:right w:val="none" w:sz="0" w:space="0" w:color="auto"/>
      </w:divBdr>
    </w:div>
    <w:div w:id="40911097">
      <w:bodyDiv w:val="1"/>
      <w:marLeft w:val="0"/>
      <w:marRight w:val="0"/>
      <w:marTop w:val="0"/>
      <w:marBottom w:val="0"/>
      <w:divBdr>
        <w:top w:val="none" w:sz="0" w:space="0" w:color="auto"/>
        <w:left w:val="none" w:sz="0" w:space="0" w:color="auto"/>
        <w:bottom w:val="none" w:sz="0" w:space="0" w:color="auto"/>
        <w:right w:val="none" w:sz="0" w:space="0" w:color="auto"/>
      </w:divBdr>
    </w:div>
    <w:div w:id="91752626">
      <w:bodyDiv w:val="1"/>
      <w:marLeft w:val="0"/>
      <w:marRight w:val="0"/>
      <w:marTop w:val="0"/>
      <w:marBottom w:val="0"/>
      <w:divBdr>
        <w:top w:val="none" w:sz="0" w:space="0" w:color="auto"/>
        <w:left w:val="none" w:sz="0" w:space="0" w:color="auto"/>
        <w:bottom w:val="none" w:sz="0" w:space="0" w:color="auto"/>
        <w:right w:val="none" w:sz="0" w:space="0" w:color="auto"/>
      </w:divBdr>
    </w:div>
    <w:div w:id="106701221">
      <w:bodyDiv w:val="1"/>
      <w:marLeft w:val="0"/>
      <w:marRight w:val="0"/>
      <w:marTop w:val="0"/>
      <w:marBottom w:val="0"/>
      <w:divBdr>
        <w:top w:val="none" w:sz="0" w:space="0" w:color="auto"/>
        <w:left w:val="none" w:sz="0" w:space="0" w:color="auto"/>
        <w:bottom w:val="none" w:sz="0" w:space="0" w:color="auto"/>
        <w:right w:val="none" w:sz="0" w:space="0" w:color="auto"/>
      </w:divBdr>
    </w:div>
    <w:div w:id="191889592">
      <w:bodyDiv w:val="1"/>
      <w:marLeft w:val="0"/>
      <w:marRight w:val="0"/>
      <w:marTop w:val="0"/>
      <w:marBottom w:val="0"/>
      <w:divBdr>
        <w:top w:val="none" w:sz="0" w:space="0" w:color="auto"/>
        <w:left w:val="none" w:sz="0" w:space="0" w:color="auto"/>
        <w:bottom w:val="none" w:sz="0" w:space="0" w:color="auto"/>
        <w:right w:val="none" w:sz="0" w:space="0" w:color="auto"/>
      </w:divBdr>
    </w:div>
    <w:div w:id="206769054">
      <w:bodyDiv w:val="1"/>
      <w:marLeft w:val="0"/>
      <w:marRight w:val="0"/>
      <w:marTop w:val="0"/>
      <w:marBottom w:val="0"/>
      <w:divBdr>
        <w:top w:val="none" w:sz="0" w:space="0" w:color="auto"/>
        <w:left w:val="none" w:sz="0" w:space="0" w:color="auto"/>
        <w:bottom w:val="none" w:sz="0" w:space="0" w:color="auto"/>
        <w:right w:val="none" w:sz="0" w:space="0" w:color="auto"/>
      </w:divBdr>
    </w:div>
    <w:div w:id="210264872">
      <w:bodyDiv w:val="1"/>
      <w:marLeft w:val="0"/>
      <w:marRight w:val="0"/>
      <w:marTop w:val="0"/>
      <w:marBottom w:val="0"/>
      <w:divBdr>
        <w:top w:val="none" w:sz="0" w:space="0" w:color="auto"/>
        <w:left w:val="none" w:sz="0" w:space="0" w:color="auto"/>
        <w:bottom w:val="none" w:sz="0" w:space="0" w:color="auto"/>
        <w:right w:val="none" w:sz="0" w:space="0" w:color="auto"/>
      </w:divBdr>
    </w:div>
    <w:div w:id="227880944">
      <w:bodyDiv w:val="1"/>
      <w:marLeft w:val="0"/>
      <w:marRight w:val="0"/>
      <w:marTop w:val="0"/>
      <w:marBottom w:val="0"/>
      <w:divBdr>
        <w:top w:val="none" w:sz="0" w:space="0" w:color="auto"/>
        <w:left w:val="none" w:sz="0" w:space="0" w:color="auto"/>
        <w:bottom w:val="none" w:sz="0" w:space="0" w:color="auto"/>
        <w:right w:val="none" w:sz="0" w:space="0" w:color="auto"/>
      </w:divBdr>
    </w:div>
    <w:div w:id="368839760">
      <w:bodyDiv w:val="1"/>
      <w:marLeft w:val="0"/>
      <w:marRight w:val="0"/>
      <w:marTop w:val="0"/>
      <w:marBottom w:val="0"/>
      <w:divBdr>
        <w:top w:val="none" w:sz="0" w:space="0" w:color="auto"/>
        <w:left w:val="none" w:sz="0" w:space="0" w:color="auto"/>
        <w:bottom w:val="none" w:sz="0" w:space="0" w:color="auto"/>
        <w:right w:val="none" w:sz="0" w:space="0" w:color="auto"/>
      </w:divBdr>
    </w:div>
    <w:div w:id="430976641">
      <w:bodyDiv w:val="1"/>
      <w:marLeft w:val="0"/>
      <w:marRight w:val="0"/>
      <w:marTop w:val="0"/>
      <w:marBottom w:val="0"/>
      <w:divBdr>
        <w:top w:val="none" w:sz="0" w:space="0" w:color="auto"/>
        <w:left w:val="none" w:sz="0" w:space="0" w:color="auto"/>
        <w:bottom w:val="none" w:sz="0" w:space="0" w:color="auto"/>
        <w:right w:val="none" w:sz="0" w:space="0" w:color="auto"/>
      </w:divBdr>
    </w:div>
    <w:div w:id="512960114">
      <w:bodyDiv w:val="1"/>
      <w:marLeft w:val="0"/>
      <w:marRight w:val="0"/>
      <w:marTop w:val="0"/>
      <w:marBottom w:val="0"/>
      <w:divBdr>
        <w:top w:val="none" w:sz="0" w:space="0" w:color="auto"/>
        <w:left w:val="none" w:sz="0" w:space="0" w:color="auto"/>
        <w:bottom w:val="none" w:sz="0" w:space="0" w:color="auto"/>
        <w:right w:val="none" w:sz="0" w:space="0" w:color="auto"/>
      </w:divBdr>
    </w:div>
    <w:div w:id="546185128">
      <w:bodyDiv w:val="1"/>
      <w:marLeft w:val="0"/>
      <w:marRight w:val="0"/>
      <w:marTop w:val="0"/>
      <w:marBottom w:val="0"/>
      <w:divBdr>
        <w:top w:val="none" w:sz="0" w:space="0" w:color="auto"/>
        <w:left w:val="none" w:sz="0" w:space="0" w:color="auto"/>
        <w:bottom w:val="none" w:sz="0" w:space="0" w:color="auto"/>
        <w:right w:val="none" w:sz="0" w:space="0" w:color="auto"/>
      </w:divBdr>
    </w:div>
    <w:div w:id="595289673">
      <w:bodyDiv w:val="1"/>
      <w:marLeft w:val="0"/>
      <w:marRight w:val="0"/>
      <w:marTop w:val="0"/>
      <w:marBottom w:val="0"/>
      <w:divBdr>
        <w:top w:val="none" w:sz="0" w:space="0" w:color="auto"/>
        <w:left w:val="none" w:sz="0" w:space="0" w:color="auto"/>
        <w:bottom w:val="none" w:sz="0" w:space="0" w:color="auto"/>
        <w:right w:val="none" w:sz="0" w:space="0" w:color="auto"/>
      </w:divBdr>
    </w:div>
    <w:div w:id="673384514">
      <w:bodyDiv w:val="1"/>
      <w:marLeft w:val="0"/>
      <w:marRight w:val="0"/>
      <w:marTop w:val="0"/>
      <w:marBottom w:val="0"/>
      <w:divBdr>
        <w:top w:val="none" w:sz="0" w:space="0" w:color="auto"/>
        <w:left w:val="none" w:sz="0" w:space="0" w:color="auto"/>
        <w:bottom w:val="none" w:sz="0" w:space="0" w:color="auto"/>
        <w:right w:val="none" w:sz="0" w:space="0" w:color="auto"/>
      </w:divBdr>
    </w:div>
    <w:div w:id="765081906">
      <w:bodyDiv w:val="1"/>
      <w:marLeft w:val="0"/>
      <w:marRight w:val="0"/>
      <w:marTop w:val="0"/>
      <w:marBottom w:val="0"/>
      <w:divBdr>
        <w:top w:val="none" w:sz="0" w:space="0" w:color="auto"/>
        <w:left w:val="none" w:sz="0" w:space="0" w:color="auto"/>
        <w:bottom w:val="none" w:sz="0" w:space="0" w:color="auto"/>
        <w:right w:val="none" w:sz="0" w:space="0" w:color="auto"/>
      </w:divBdr>
    </w:div>
    <w:div w:id="809445372">
      <w:bodyDiv w:val="1"/>
      <w:marLeft w:val="0"/>
      <w:marRight w:val="0"/>
      <w:marTop w:val="0"/>
      <w:marBottom w:val="0"/>
      <w:divBdr>
        <w:top w:val="none" w:sz="0" w:space="0" w:color="auto"/>
        <w:left w:val="none" w:sz="0" w:space="0" w:color="auto"/>
        <w:bottom w:val="none" w:sz="0" w:space="0" w:color="auto"/>
        <w:right w:val="none" w:sz="0" w:space="0" w:color="auto"/>
      </w:divBdr>
    </w:div>
    <w:div w:id="829059018">
      <w:bodyDiv w:val="1"/>
      <w:marLeft w:val="0"/>
      <w:marRight w:val="0"/>
      <w:marTop w:val="0"/>
      <w:marBottom w:val="0"/>
      <w:divBdr>
        <w:top w:val="none" w:sz="0" w:space="0" w:color="auto"/>
        <w:left w:val="none" w:sz="0" w:space="0" w:color="auto"/>
        <w:bottom w:val="none" w:sz="0" w:space="0" w:color="auto"/>
        <w:right w:val="none" w:sz="0" w:space="0" w:color="auto"/>
      </w:divBdr>
    </w:div>
    <w:div w:id="1093822334">
      <w:bodyDiv w:val="1"/>
      <w:marLeft w:val="0"/>
      <w:marRight w:val="0"/>
      <w:marTop w:val="0"/>
      <w:marBottom w:val="0"/>
      <w:divBdr>
        <w:top w:val="none" w:sz="0" w:space="0" w:color="auto"/>
        <w:left w:val="none" w:sz="0" w:space="0" w:color="auto"/>
        <w:bottom w:val="none" w:sz="0" w:space="0" w:color="auto"/>
        <w:right w:val="none" w:sz="0" w:space="0" w:color="auto"/>
      </w:divBdr>
    </w:div>
    <w:div w:id="1282762808">
      <w:bodyDiv w:val="1"/>
      <w:marLeft w:val="0"/>
      <w:marRight w:val="0"/>
      <w:marTop w:val="0"/>
      <w:marBottom w:val="0"/>
      <w:divBdr>
        <w:top w:val="none" w:sz="0" w:space="0" w:color="auto"/>
        <w:left w:val="none" w:sz="0" w:space="0" w:color="auto"/>
        <w:bottom w:val="none" w:sz="0" w:space="0" w:color="auto"/>
        <w:right w:val="none" w:sz="0" w:space="0" w:color="auto"/>
      </w:divBdr>
    </w:div>
    <w:div w:id="1699045586">
      <w:marLeft w:val="0"/>
      <w:marRight w:val="0"/>
      <w:marTop w:val="0"/>
      <w:marBottom w:val="0"/>
      <w:divBdr>
        <w:top w:val="none" w:sz="0" w:space="0" w:color="auto"/>
        <w:left w:val="none" w:sz="0" w:space="0" w:color="auto"/>
        <w:bottom w:val="none" w:sz="0" w:space="0" w:color="auto"/>
        <w:right w:val="none" w:sz="0" w:space="0" w:color="auto"/>
      </w:divBdr>
    </w:div>
    <w:div w:id="1699045587">
      <w:marLeft w:val="0"/>
      <w:marRight w:val="0"/>
      <w:marTop w:val="0"/>
      <w:marBottom w:val="0"/>
      <w:divBdr>
        <w:top w:val="none" w:sz="0" w:space="0" w:color="auto"/>
        <w:left w:val="none" w:sz="0" w:space="0" w:color="auto"/>
        <w:bottom w:val="none" w:sz="0" w:space="0" w:color="auto"/>
        <w:right w:val="none" w:sz="0" w:space="0" w:color="auto"/>
      </w:divBdr>
    </w:div>
    <w:div w:id="1699045588">
      <w:marLeft w:val="0"/>
      <w:marRight w:val="0"/>
      <w:marTop w:val="0"/>
      <w:marBottom w:val="0"/>
      <w:divBdr>
        <w:top w:val="none" w:sz="0" w:space="0" w:color="auto"/>
        <w:left w:val="none" w:sz="0" w:space="0" w:color="auto"/>
        <w:bottom w:val="none" w:sz="0" w:space="0" w:color="auto"/>
        <w:right w:val="none" w:sz="0" w:space="0" w:color="auto"/>
      </w:divBdr>
    </w:div>
    <w:div w:id="1699045589">
      <w:marLeft w:val="0"/>
      <w:marRight w:val="0"/>
      <w:marTop w:val="0"/>
      <w:marBottom w:val="0"/>
      <w:divBdr>
        <w:top w:val="none" w:sz="0" w:space="0" w:color="auto"/>
        <w:left w:val="none" w:sz="0" w:space="0" w:color="auto"/>
        <w:bottom w:val="none" w:sz="0" w:space="0" w:color="auto"/>
        <w:right w:val="none" w:sz="0" w:space="0" w:color="auto"/>
      </w:divBdr>
    </w:div>
    <w:div w:id="1699045590">
      <w:marLeft w:val="0"/>
      <w:marRight w:val="0"/>
      <w:marTop w:val="0"/>
      <w:marBottom w:val="0"/>
      <w:divBdr>
        <w:top w:val="none" w:sz="0" w:space="0" w:color="auto"/>
        <w:left w:val="none" w:sz="0" w:space="0" w:color="auto"/>
        <w:bottom w:val="none" w:sz="0" w:space="0" w:color="auto"/>
        <w:right w:val="none" w:sz="0" w:space="0" w:color="auto"/>
      </w:divBdr>
    </w:div>
    <w:div w:id="1699045591">
      <w:marLeft w:val="0"/>
      <w:marRight w:val="0"/>
      <w:marTop w:val="0"/>
      <w:marBottom w:val="0"/>
      <w:divBdr>
        <w:top w:val="none" w:sz="0" w:space="0" w:color="auto"/>
        <w:left w:val="none" w:sz="0" w:space="0" w:color="auto"/>
        <w:bottom w:val="none" w:sz="0" w:space="0" w:color="auto"/>
        <w:right w:val="none" w:sz="0" w:space="0" w:color="auto"/>
      </w:divBdr>
    </w:div>
    <w:div w:id="1699045592">
      <w:marLeft w:val="0"/>
      <w:marRight w:val="0"/>
      <w:marTop w:val="0"/>
      <w:marBottom w:val="0"/>
      <w:divBdr>
        <w:top w:val="none" w:sz="0" w:space="0" w:color="auto"/>
        <w:left w:val="none" w:sz="0" w:space="0" w:color="auto"/>
        <w:bottom w:val="none" w:sz="0" w:space="0" w:color="auto"/>
        <w:right w:val="none" w:sz="0" w:space="0" w:color="auto"/>
      </w:divBdr>
    </w:div>
    <w:div w:id="1699045593">
      <w:marLeft w:val="0"/>
      <w:marRight w:val="0"/>
      <w:marTop w:val="0"/>
      <w:marBottom w:val="0"/>
      <w:divBdr>
        <w:top w:val="none" w:sz="0" w:space="0" w:color="auto"/>
        <w:left w:val="none" w:sz="0" w:space="0" w:color="auto"/>
        <w:bottom w:val="none" w:sz="0" w:space="0" w:color="auto"/>
        <w:right w:val="none" w:sz="0" w:space="0" w:color="auto"/>
      </w:divBdr>
    </w:div>
    <w:div w:id="1874537250">
      <w:bodyDiv w:val="1"/>
      <w:marLeft w:val="0"/>
      <w:marRight w:val="0"/>
      <w:marTop w:val="0"/>
      <w:marBottom w:val="0"/>
      <w:divBdr>
        <w:top w:val="none" w:sz="0" w:space="0" w:color="auto"/>
        <w:left w:val="none" w:sz="0" w:space="0" w:color="auto"/>
        <w:bottom w:val="none" w:sz="0" w:space="0" w:color="auto"/>
        <w:right w:val="none" w:sz="0" w:space="0" w:color="auto"/>
      </w:divBdr>
      <w:divsChild>
        <w:div w:id="696001761">
          <w:marLeft w:val="0"/>
          <w:marRight w:val="0"/>
          <w:marTop w:val="0"/>
          <w:marBottom w:val="0"/>
          <w:divBdr>
            <w:top w:val="none" w:sz="0" w:space="0" w:color="auto"/>
            <w:left w:val="none" w:sz="0" w:space="0" w:color="auto"/>
            <w:bottom w:val="none" w:sz="0" w:space="0" w:color="auto"/>
            <w:right w:val="none" w:sz="0" w:space="0" w:color="auto"/>
          </w:divBdr>
        </w:div>
        <w:div w:id="1074205090">
          <w:marLeft w:val="0"/>
          <w:marRight w:val="0"/>
          <w:marTop w:val="0"/>
          <w:marBottom w:val="0"/>
          <w:divBdr>
            <w:top w:val="none" w:sz="0" w:space="0" w:color="auto"/>
            <w:left w:val="none" w:sz="0" w:space="0" w:color="auto"/>
            <w:bottom w:val="none" w:sz="0" w:space="0" w:color="auto"/>
            <w:right w:val="none" w:sz="0" w:space="0" w:color="auto"/>
          </w:divBdr>
        </w:div>
        <w:div w:id="1191649214">
          <w:marLeft w:val="0"/>
          <w:marRight w:val="0"/>
          <w:marTop w:val="0"/>
          <w:marBottom w:val="0"/>
          <w:divBdr>
            <w:top w:val="none" w:sz="0" w:space="0" w:color="auto"/>
            <w:left w:val="none" w:sz="0" w:space="0" w:color="auto"/>
            <w:bottom w:val="none" w:sz="0" w:space="0" w:color="auto"/>
            <w:right w:val="none" w:sz="0" w:space="0" w:color="auto"/>
          </w:divBdr>
        </w:div>
        <w:div w:id="1370497819">
          <w:marLeft w:val="0"/>
          <w:marRight w:val="0"/>
          <w:marTop w:val="0"/>
          <w:marBottom w:val="0"/>
          <w:divBdr>
            <w:top w:val="none" w:sz="0" w:space="0" w:color="auto"/>
            <w:left w:val="none" w:sz="0" w:space="0" w:color="auto"/>
            <w:bottom w:val="none" w:sz="0" w:space="0" w:color="auto"/>
            <w:right w:val="none" w:sz="0" w:space="0" w:color="auto"/>
          </w:divBdr>
        </w:div>
        <w:div w:id="1797984473">
          <w:marLeft w:val="0"/>
          <w:marRight w:val="0"/>
          <w:marTop w:val="0"/>
          <w:marBottom w:val="0"/>
          <w:divBdr>
            <w:top w:val="none" w:sz="0" w:space="0" w:color="auto"/>
            <w:left w:val="none" w:sz="0" w:space="0" w:color="auto"/>
            <w:bottom w:val="none" w:sz="0" w:space="0" w:color="auto"/>
            <w:right w:val="none" w:sz="0" w:space="0" w:color="auto"/>
          </w:divBdr>
        </w:div>
        <w:div w:id="1894804093">
          <w:marLeft w:val="0"/>
          <w:marRight w:val="0"/>
          <w:marTop w:val="0"/>
          <w:marBottom w:val="0"/>
          <w:divBdr>
            <w:top w:val="none" w:sz="0" w:space="0" w:color="auto"/>
            <w:left w:val="none" w:sz="0" w:space="0" w:color="auto"/>
            <w:bottom w:val="none" w:sz="0" w:space="0" w:color="auto"/>
            <w:right w:val="none" w:sz="0" w:space="0" w:color="auto"/>
          </w:divBdr>
        </w:div>
        <w:div w:id="1896046295">
          <w:marLeft w:val="0"/>
          <w:marRight w:val="0"/>
          <w:marTop w:val="0"/>
          <w:marBottom w:val="0"/>
          <w:divBdr>
            <w:top w:val="none" w:sz="0" w:space="0" w:color="auto"/>
            <w:left w:val="none" w:sz="0" w:space="0" w:color="auto"/>
            <w:bottom w:val="none" w:sz="0" w:space="0" w:color="auto"/>
            <w:right w:val="none" w:sz="0" w:space="0" w:color="auto"/>
          </w:divBdr>
        </w:div>
        <w:div w:id="19905536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lie.david@em-strasbourg.e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laf.rank@vwl.uni-freiburg.de"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openxmlformats.org/officeDocument/2006/relationships/hyperlink" Target="mailto:%20julia.brennecke@liverpool.ac.uk"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20julia.brennecke@liverpool.ac.uk"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énéral"/>
          <w:gallery w:val="placeholder"/>
        </w:category>
        <w:types>
          <w:type w:val="bbPlcHdr"/>
        </w:types>
        <w:behaviors>
          <w:behavior w:val="content"/>
        </w:behaviors>
        <w:guid w:val="{772C3040-45FE-440A-8F45-49FC8AA2C879}"/>
      </w:docPartPr>
      <w:docPartBody>
        <w:p w:rsidR="00C77DAA" w:rsidRDefault="00C77DAA">
          <w:r w:rsidRPr="00CF54FC">
            <w:rPr>
              <w:rStyle w:val="PlaceholderText"/>
            </w:rPr>
            <w:t>Cliquez ou appuyez ici pour entrer du texte.</w:t>
          </w:r>
        </w:p>
      </w:docPartBody>
    </w:docPart>
    <w:docPart>
      <w:docPartPr>
        <w:name w:val="EFA8D6828BD5418CBDE331ED8B4616AC"/>
        <w:category>
          <w:name w:val="Général"/>
          <w:gallery w:val="placeholder"/>
        </w:category>
        <w:types>
          <w:type w:val="bbPlcHdr"/>
        </w:types>
        <w:behaviors>
          <w:behavior w:val="content"/>
        </w:behaviors>
        <w:guid w:val="{D62973DD-F7DD-4D85-8585-7C5F9A94D3AD}"/>
      </w:docPartPr>
      <w:docPartBody>
        <w:p w:rsidR="0056530F" w:rsidRDefault="00A51BB8" w:rsidP="00A51BB8">
          <w:pPr>
            <w:pStyle w:val="EFA8D6828BD5418CBDE331ED8B4616AC"/>
          </w:pPr>
          <w:r w:rsidRPr="00CF54FC">
            <w:rPr>
              <w:rStyle w:val="PlaceholderText"/>
            </w:rPr>
            <w:t>Cliquez ou appuyez ici pour entrer du texte.</w:t>
          </w:r>
        </w:p>
      </w:docPartBody>
    </w:docPart>
    <w:docPart>
      <w:docPartPr>
        <w:name w:val="FF908BFC27CE4204BFE3FB5DEF717E3B"/>
        <w:category>
          <w:name w:val="General"/>
          <w:gallery w:val="placeholder"/>
        </w:category>
        <w:types>
          <w:type w:val="bbPlcHdr"/>
        </w:types>
        <w:behaviors>
          <w:behavior w:val="content"/>
        </w:behaviors>
        <w:guid w:val="{895539A6-B841-4A8C-9B8D-05E80D70329B}"/>
      </w:docPartPr>
      <w:docPartBody>
        <w:p w:rsidR="007F20B9" w:rsidRDefault="007F20B9" w:rsidP="007F20B9">
          <w:pPr>
            <w:pStyle w:val="FF908BFC27CE4204BFE3FB5DEF717E3B"/>
          </w:pPr>
          <w:r w:rsidRPr="00CF54FC">
            <w:rPr>
              <w:rStyle w:val="PlaceholderText"/>
            </w:rPr>
            <w:t>Cliquez ou appuyez ici pour entrer du texte.</w:t>
          </w:r>
        </w:p>
      </w:docPartBody>
    </w:docPart>
    <w:docPart>
      <w:docPartPr>
        <w:name w:val="76850296E13A43F0989ED8076468163F"/>
        <w:category>
          <w:name w:val="Général"/>
          <w:gallery w:val="placeholder"/>
        </w:category>
        <w:types>
          <w:type w:val="bbPlcHdr"/>
        </w:types>
        <w:behaviors>
          <w:behavior w:val="content"/>
        </w:behaviors>
        <w:guid w:val="{7984CD11-C06C-424D-B8CE-FCF30EE1E59D}"/>
      </w:docPartPr>
      <w:docPartBody>
        <w:p w:rsidR="007E3C92" w:rsidRDefault="007E3C92" w:rsidP="007E3C92">
          <w:pPr>
            <w:pStyle w:val="76850296E13A43F0989ED8076468163F"/>
          </w:pPr>
          <w:r w:rsidRPr="00CF54FC">
            <w:rPr>
              <w:rStyle w:val="PlaceholderText"/>
            </w:rPr>
            <w:t>Cliquez ou appuyez ici pour entrer du texte.</w:t>
          </w:r>
        </w:p>
      </w:docPartBody>
    </w:docPart>
    <w:docPart>
      <w:docPartPr>
        <w:name w:val="ABC045345A20487799FEDCD7CE18619B"/>
        <w:category>
          <w:name w:val="Général"/>
          <w:gallery w:val="placeholder"/>
        </w:category>
        <w:types>
          <w:type w:val="bbPlcHdr"/>
        </w:types>
        <w:behaviors>
          <w:behavior w:val="content"/>
        </w:behaviors>
        <w:guid w:val="{DC017A4F-2BF3-4FEB-9764-29F1E059A638}"/>
      </w:docPartPr>
      <w:docPartBody>
        <w:p w:rsidR="007568DD" w:rsidRDefault="007568DD" w:rsidP="007568DD">
          <w:pPr>
            <w:pStyle w:val="ABC045345A20487799FEDCD7CE18619B"/>
          </w:pPr>
          <w:r w:rsidRPr="00CF54FC">
            <w:rPr>
              <w:rStyle w:val="PlaceholderText"/>
            </w:rPr>
            <w:t>Cliquez ou appuyez ici pour entrer du texte.</w:t>
          </w:r>
        </w:p>
      </w:docPartBody>
    </w:docPart>
    <w:docPart>
      <w:docPartPr>
        <w:name w:val="A80A3F37FD7242F4BE83BAD987CF13D6"/>
        <w:category>
          <w:name w:val="Général"/>
          <w:gallery w:val="placeholder"/>
        </w:category>
        <w:types>
          <w:type w:val="bbPlcHdr"/>
        </w:types>
        <w:behaviors>
          <w:behavior w:val="content"/>
        </w:behaviors>
        <w:guid w:val="{37A440C1-7644-4B1E-B3BA-80EBC7372E87}"/>
      </w:docPartPr>
      <w:docPartBody>
        <w:p w:rsidR="007568DD" w:rsidRDefault="007568DD" w:rsidP="007568DD">
          <w:pPr>
            <w:pStyle w:val="A80A3F37FD7242F4BE83BAD987CF13D6"/>
          </w:pPr>
          <w:r w:rsidRPr="00CF54FC">
            <w:rPr>
              <w:rStyle w:val="PlaceholderText"/>
            </w:rPr>
            <w:t>Cliquez ou appuyez ici pour entrer du texte.</w:t>
          </w:r>
        </w:p>
      </w:docPartBody>
    </w:docPart>
    <w:docPart>
      <w:docPartPr>
        <w:name w:val="AAB28040F35E492FA54ED34F848FE424"/>
        <w:category>
          <w:name w:val="General"/>
          <w:gallery w:val="placeholder"/>
        </w:category>
        <w:types>
          <w:type w:val="bbPlcHdr"/>
        </w:types>
        <w:behaviors>
          <w:behavior w:val="content"/>
        </w:behaviors>
        <w:guid w:val="{05046EFF-B0A6-4BE3-B094-0C0D83882CB8}"/>
      </w:docPartPr>
      <w:docPartBody>
        <w:p w:rsidR="005A7CDD" w:rsidRDefault="00CD01C9" w:rsidP="00CD01C9">
          <w:pPr>
            <w:pStyle w:val="AAB28040F35E492FA54ED34F848FE424"/>
          </w:pPr>
          <w:r w:rsidRPr="00CF54FC">
            <w:rPr>
              <w:rStyle w:val="PlaceholderText"/>
            </w:rPr>
            <w:t>Cliquez ou appuyez ici pour entrer du texte.</w:t>
          </w:r>
        </w:p>
      </w:docPartBody>
    </w:docPart>
    <w:docPart>
      <w:docPartPr>
        <w:name w:val="6BF2F4B51D31488BA7FC6B8793435589"/>
        <w:category>
          <w:name w:val="General"/>
          <w:gallery w:val="placeholder"/>
        </w:category>
        <w:types>
          <w:type w:val="bbPlcHdr"/>
        </w:types>
        <w:behaviors>
          <w:behavior w:val="content"/>
        </w:behaviors>
        <w:guid w:val="{9362475C-E3B0-4186-8275-D8B28564270F}"/>
      </w:docPartPr>
      <w:docPartBody>
        <w:p w:rsidR="005A7CDD" w:rsidRDefault="00CD01C9" w:rsidP="00CD01C9">
          <w:pPr>
            <w:pStyle w:val="6BF2F4B51D31488BA7FC6B8793435589"/>
          </w:pPr>
          <w:r w:rsidRPr="00CF54FC">
            <w:rPr>
              <w:rStyle w:val="PlaceholderText"/>
            </w:rPr>
            <w:t>Cliquez ou appuyez ici pour entrer du texte.</w:t>
          </w:r>
        </w:p>
      </w:docPartBody>
    </w:docPart>
    <w:docPart>
      <w:docPartPr>
        <w:name w:val="4D4CDD5A125A4D5F80848BA01EDCBB35"/>
        <w:category>
          <w:name w:val="General"/>
          <w:gallery w:val="placeholder"/>
        </w:category>
        <w:types>
          <w:type w:val="bbPlcHdr"/>
        </w:types>
        <w:behaviors>
          <w:behavior w:val="content"/>
        </w:behaviors>
        <w:guid w:val="{786A6348-A665-4C3D-9502-0504D09F6BD2}"/>
      </w:docPartPr>
      <w:docPartBody>
        <w:p w:rsidR="005A7CDD" w:rsidRDefault="00CD01C9" w:rsidP="00CD01C9">
          <w:pPr>
            <w:pStyle w:val="4D4CDD5A125A4D5F80848BA01EDCBB35"/>
          </w:pPr>
          <w:r w:rsidRPr="00CF54FC">
            <w:rPr>
              <w:rStyle w:val="PlaceholderText"/>
            </w:rPr>
            <w:t>Cliquez ou appuyez ici pour entrer du texte.</w:t>
          </w:r>
        </w:p>
      </w:docPartBody>
    </w:docPart>
    <w:docPart>
      <w:docPartPr>
        <w:name w:val="1EC67DEF8EDF444488FA098117151EC7"/>
        <w:category>
          <w:name w:val="Général"/>
          <w:gallery w:val="placeholder"/>
        </w:category>
        <w:types>
          <w:type w:val="bbPlcHdr"/>
        </w:types>
        <w:behaviors>
          <w:behavior w:val="content"/>
        </w:behaviors>
        <w:guid w:val="{0DBC0BF4-BF58-47C4-A4CF-966B588F25B0}"/>
      </w:docPartPr>
      <w:docPartBody>
        <w:p w:rsidR="005A7CDD" w:rsidRDefault="005A7CDD" w:rsidP="005A7CDD">
          <w:pPr>
            <w:pStyle w:val="1EC67DEF8EDF444488FA098117151EC7"/>
          </w:pPr>
          <w:r w:rsidRPr="00CF54FC">
            <w:rPr>
              <w:rStyle w:val="PlaceholderText"/>
            </w:rPr>
            <w:t>Cliquez ou appuyez ici pour entrer du texte.</w:t>
          </w:r>
        </w:p>
      </w:docPartBody>
    </w:docPart>
    <w:docPart>
      <w:docPartPr>
        <w:name w:val="2E80EFCF804B404985DE840430B9C44B"/>
        <w:category>
          <w:name w:val="General"/>
          <w:gallery w:val="placeholder"/>
        </w:category>
        <w:types>
          <w:type w:val="bbPlcHdr"/>
        </w:types>
        <w:behaviors>
          <w:behavior w:val="content"/>
        </w:behaviors>
        <w:guid w:val="{EAA5CFA2-FD85-4ADC-ABF3-E186CE3FBFA3}"/>
      </w:docPartPr>
      <w:docPartBody>
        <w:p w:rsidR="00C8053A" w:rsidRDefault="00C8053A" w:rsidP="00C8053A">
          <w:pPr>
            <w:pStyle w:val="2E80EFCF804B404985DE840430B9C44B"/>
          </w:pPr>
          <w:r w:rsidRPr="00CF54FC">
            <w:rPr>
              <w:rStyle w:val="PlaceholderText"/>
            </w:rPr>
            <w:t>Cliquez ou appuyez ici pour entrer du texte.</w:t>
          </w:r>
        </w:p>
      </w:docPartBody>
    </w:docPart>
    <w:docPart>
      <w:docPartPr>
        <w:name w:val="2C524566A587441D9D3963B23769AC65"/>
        <w:category>
          <w:name w:val="General"/>
          <w:gallery w:val="placeholder"/>
        </w:category>
        <w:types>
          <w:type w:val="bbPlcHdr"/>
        </w:types>
        <w:behaviors>
          <w:behavior w:val="content"/>
        </w:behaviors>
        <w:guid w:val="{1A8D8583-6E63-4210-BE2C-65CE1EC995DA}"/>
      </w:docPartPr>
      <w:docPartBody>
        <w:p w:rsidR="00C8053A" w:rsidRDefault="00C8053A" w:rsidP="00C8053A">
          <w:pPr>
            <w:pStyle w:val="2C524566A587441D9D3963B23769AC65"/>
          </w:pPr>
          <w:r w:rsidRPr="00CF54FC">
            <w:rPr>
              <w:rStyle w:val="PlaceholderText"/>
            </w:rPr>
            <w:t>Cliquez ou appuyez ici pour entrer du texte.</w:t>
          </w:r>
        </w:p>
      </w:docPartBody>
    </w:docPart>
    <w:docPart>
      <w:docPartPr>
        <w:name w:val="D6807FEBFE814D37804D83FF780B1FBB"/>
        <w:category>
          <w:name w:val="General"/>
          <w:gallery w:val="placeholder"/>
        </w:category>
        <w:types>
          <w:type w:val="bbPlcHdr"/>
        </w:types>
        <w:behaviors>
          <w:behavior w:val="content"/>
        </w:behaviors>
        <w:guid w:val="{0EF394F4-4490-4F7F-AF7C-46F14F900CC1}"/>
      </w:docPartPr>
      <w:docPartBody>
        <w:p w:rsidR="00C8053A" w:rsidRDefault="00C8053A" w:rsidP="00C8053A">
          <w:pPr>
            <w:pStyle w:val="D6807FEBFE814D37804D83FF780B1FBB"/>
          </w:pPr>
          <w:r w:rsidRPr="00CF54FC">
            <w:rPr>
              <w:rStyle w:val="PlaceholderText"/>
            </w:rPr>
            <w:t>Cliquez ou appuyez ici pour entrer du texte.</w:t>
          </w:r>
        </w:p>
      </w:docPartBody>
    </w:docPart>
    <w:docPart>
      <w:docPartPr>
        <w:name w:val="1418E4B77D00407CB9A512C3F23B55D8"/>
        <w:category>
          <w:name w:val="Général"/>
          <w:gallery w:val="placeholder"/>
        </w:category>
        <w:types>
          <w:type w:val="bbPlcHdr"/>
        </w:types>
        <w:behaviors>
          <w:behavior w:val="content"/>
        </w:behaviors>
        <w:guid w:val="{CE82FA9C-5C25-4476-B149-53D0D997EB5A}"/>
      </w:docPartPr>
      <w:docPartBody>
        <w:p w:rsidR="002C087D" w:rsidRDefault="007820B8" w:rsidP="007820B8">
          <w:pPr>
            <w:pStyle w:val="1418E4B77D00407CB9A512C3F23B55D8"/>
          </w:pPr>
          <w:r w:rsidRPr="00CF54FC">
            <w:rPr>
              <w:rStyle w:val="PlaceholderText"/>
            </w:rPr>
            <w:t>Cliquez ou appuyez ici pour entrer du texte.</w:t>
          </w:r>
        </w:p>
      </w:docPartBody>
    </w:docPart>
    <w:docPart>
      <w:docPartPr>
        <w:name w:val="C4FBDE2355BC4B02A4475930FD895A92"/>
        <w:category>
          <w:name w:val="Général"/>
          <w:gallery w:val="placeholder"/>
        </w:category>
        <w:types>
          <w:type w:val="bbPlcHdr"/>
        </w:types>
        <w:behaviors>
          <w:behavior w:val="content"/>
        </w:behaviors>
        <w:guid w:val="{282E9A42-A62D-4CC8-8B4F-8C9AFCCF90E8}"/>
      </w:docPartPr>
      <w:docPartBody>
        <w:p w:rsidR="00EE5C2F" w:rsidRDefault="00EE5C2F" w:rsidP="00EE5C2F">
          <w:pPr>
            <w:pStyle w:val="C4FBDE2355BC4B02A4475930FD895A92"/>
          </w:pPr>
          <w:r w:rsidRPr="00CF54FC">
            <w:rPr>
              <w:rStyle w:val="PlaceholderText"/>
            </w:rPr>
            <w:t>Cliquez ou appuyez ici pour entrer du texte.</w:t>
          </w:r>
        </w:p>
      </w:docPartBody>
    </w:docPart>
    <w:docPart>
      <w:docPartPr>
        <w:name w:val="040DA1CCCFA049D98A2748708F9AEE2E"/>
        <w:category>
          <w:name w:val="Général"/>
          <w:gallery w:val="placeholder"/>
        </w:category>
        <w:types>
          <w:type w:val="bbPlcHdr"/>
        </w:types>
        <w:behaviors>
          <w:behavior w:val="content"/>
        </w:behaviors>
        <w:guid w:val="{BC4C2BF1-CA23-4025-BBF6-C54367A6581D}"/>
      </w:docPartPr>
      <w:docPartBody>
        <w:p w:rsidR="00EE5C2F" w:rsidRDefault="00EE5C2F" w:rsidP="00EE5C2F">
          <w:pPr>
            <w:pStyle w:val="040DA1CCCFA049D98A2748708F9AEE2E"/>
          </w:pPr>
          <w:r w:rsidRPr="00CF54FC">
            <w:rPr>
              <w:rStyle w:val="PlaceholderText"/>
            </w:rPr>
            <w:t>Cliquez ou appuyez ici pour entrer du texte.</w:t>
          </w:r>
        </w:p>
      </w:docPartBody>
    </w:docPart>
    <w:docPart>
      <w:docPartPr>
        <w:name w:val="2183BFEDC2A448C597C7539EF986E158"/>
        <w:category>
          <w:name w:val="Général"/>
          <w:gallery w:val="placeholder"/>
        </w:category>
        <w:types>
          <w:type w:val="bbPlcHdr"/>
        </w:types>
        <w:behaviors>
          <w:behavior w:val="content"/>
        </w:behaviors>
        <w:guid w:val="{E2650C80-C315-4B4C-AD1D-8497E610A980}"/>
      </w:docPartPr>
      <w:docPartBody>
        <w:p w:rsidR="00EE5C2F" w:rsidRDefault="00EE5C2F" w:rsidP="00EE5C2F">
          <w:pPr>
            <w:pStyle w:val="2183BFEDC2A448C597C7539EF986E158"/>
          </w:pPr>
          <w:r w:rsidRPr="00CF54FC">
            <w:rPr>
              <w:rStyle w:val="PlaceholderText"/>
            </w:rPr>
            <w:t>Cliquez ou appuyez ici pour entrer du texte.</w:t>
          </w:r>
        </w:p>
      </w:docPartBody>
    </w:docPart>
    <w:docPart>
      <w:docPartPr>
        <w:name w:val="F294774127B9409BBEC8155D26019E52"/>
        <w:category>
          <w:name w:val="Général"/>
          <w:gallery w:val="placeholder"/>
        </w:category>
        <w:types>
          <w:type w:val="bbPlcHdr"/>
        </w:types>
        <w:behaviors>
          <w:behavior w:val="content"/>
        </w:behaviors>
        <w:guid w:val="{EBDCC899-8571-4B2C-A5C7-F1E78086D257}"/>
      </w:docPartPr>
      <w:docPartBody>
        <w:p w:rsidR="00EE5C2F" w:rsidRDefault="00EE5C2F" w:rsidP="00EE5C2F">
          <w:pPr>
            <w:pStyle w:val="F294774127B9409BBEC8155D26019E52"/>
          </w:pPr>
          <w:r w:rsidRPr="00CF54FC">
            <w:rPr>
              <w:rStyle w:val="PlaceholderText"/>
            </w:rPr>
            <w:t>Cliquez ou appuyez ici pour entrer du texte.</w:t>
          </w:r>
        </w:p>
      </w:docPartBody>
    </w:docPart>
    <w:docPart>
      <w:docPartPr>
        <w:name w:val="2B4304D1E4644D1CBC64A6BC46E06E03"/>
        <w:category>
          <w:name w:val="General"/>
          <w:gallery w:val="placeholder"/>
        </w:category>
        <w:types>
          <w:type w:val="bbPlcHdr"/>
        </w:types>
        <w:behaviors>
          <w:behavior w:val="content"/>
        </w:behaviors>
        <w:guid w:val="{474AFC26-3ACA-4401-9BC3-B71740AE3550}"/>
      </w:docPartPr>
      <w:docPartBody>
        <w:p w:rsidR="00556CE9" w:rsidRDefault="00735DB9" w:rsidP="00735DB9">
          <w:pPr>
            <w:pStyle w:val="2B4304D1E4644D1CBC64A6BC46E06E03"/>
          </w:pPr>
          <w:r w:rsidRPr="00CF54FC">
            <w:rPr>
              <w:rStyle w:val="PlaceholderText"/>
            </w:rPr>
            <w:t>Cliquez ou appuyez ici pour entrer du texte.</w:t>
          </w:r>
        </w:p>
      </w:docPartBody>
    </w:docPart>
    <w:docPart>
      <w:docPartPr>
        <w:name w:val="3CB87669EAB24556951C159C2A6CCA9F"/>
        <w:category>
          <w:name w:val="General"/>
          <w:gallery w:val="placeholder"/>
        </w:category>
        <w:types>
          <w:type w:val="bbPlcHdr"/>
        </w:types>
        <w:behaviors>
          <w:behavior w:val="content"/>
        </w:behaviors>
        <w:guid w:val="{8E482B6C-9300-49F8-8AF1-226802DB92D5}"/>
      </w:docPartPr>
      <w:docPartBody>
        <w:p w:rsidR="00556CE9" w:rsidRDefault="00735DB9" w:rsidP="00735DB9">
          <w:pPr>
            <w:pStyle w:val="3CB87669EAB24556951C159C2A6CCA9F"/>
          </w:pPr>
          <w:r w:rsidRPr="00CF54FC">
            <w:rPr>
              <w:rStyle w:val="PlaceholderText"/>
            </w:rPr>
            <w:t>Cliquez ou appuyez ici pour entrer du texte.</w:t>
          </w:r>
        </w:p>
      </w:docPartBody>
    </w:docPart>
    <w:docPart>
      <w:docPartPr>
        <w:name w:val="B68E485EB7DC47CCA1D9D091440BE311"/>
        <w:category>
          <w:name w:val="General"/>
          <w:gallery w:val="placeholder"/>
        </w:category>
        <w:types>
          <w:type w:val="bbPlcHdr"/>
        </w:types>
        <w:behaviors>
          <w:behavior w:val="content"/>
        </w:behaviors>
        <w:guid w:val="{D6899A02-8207-4F62-99D9-16725F5E97B1}"/>
      </w:docPartPr>
      <w:docPartBody>
        <w:p w:rsidR="00556CE9" w:rsidRDefault="00735DB9" w:rsidP="00735DB9">
          <w:pPr>
            <w:pStyle w:val="B68E485EB7DC47CCA1D9D091440BE311"/>
          </w:pPr>
          <w:r w:rsidRPr="00CF54FC">
            <w:rPr>
              <w:rStyle w:val="PlaceholderText"/>
            </w:rPr>
            <w:t>Cliquez ou appuyez ici pour entrer du texte.</w:t>
          </w:r>
        </w:p>
      </w:docPartBody>
    </w:docPart>
    <w:docPart>
      <w:docPartPr>
        <w:name w:val="77498E18DBE54B689005D0DF8F7608BC"/>
        <w:category>
          <w:name w:val="General"/>
          <w:gallery w:val="placeholder"/>
        </w:category>
        <w:types>
          <w:type w:val="bbPlcHdr"/>
        </w:types>
        <w:behaviors>
          <w:behavior w:val="content"/>
        </w:behaviors>
        <w:guid w:val="{27CCCE86-D156-42DD-A13A-FB1688D1D1A8}"/>
      </w:docPartPr>
      <w:docPartBody>
        <w:p w:rsidR="00D10D89" w:rsidRDefault="008E407D" w:rsidP="008E407D">
          <w:pPr>
            <w:pStyle w:val="77498E18DBE54B689005D0DF8F7608BC"/>
          </w:pPr>
          <w:r w:rsidRPr="00CF54FC">
            <w:rPr>
              <w:rStyle w:val="PlaceholderText"/>
            </w:rPr>
            <w:t>Cliquez ou appuyez ici pour entrer du texte.</w:t>
          </w:r>
        </w:p>
      </w:docPartBody>
    </w:docPart>
    <w:docPart>
      <w:docPartPr>
        <w:name w:val="6D9323A9355C4B70A9B24EB2F0CF2DAD"/>
        <w:category>
          <w:name w:val="Général"/>
          <w:gallery w:val="placeholder"/>
        </w:category>
        <w:types>
          <w:type w:val="bbPlcHdr"/>
        </w:types>
        <w:behaviors>
          <w:behavior w:val="content"/>
        </w:behaviors>
        <w:guid w:val="{F0A6C116-F279-4603-8F28-CA094D37485B}"/>
      </w:docPartPr>
      <w:docPartBody>
        <w:p w:rsidR="007E2477" w:rsidRDefault="00D10D89" w:rsidP="00D10D89">
          <w:pPr>
            <w:pStyle w:val="6D9323A9355C4B70A9B24EB2F0CF2DAD"/>
          </w:pPr>
          <w:r w:rsidRPr="00CF54FC">
            <w:rPr>
              <w:rStyle w:val="PlaceholderText"/>
            </w:rPr>
            <w:t>Cliquez ou appuyez ici pour entrer du texte.</w:t>
          </w:r>
        </w:p>
      </w:docPartBody>
    </w:docPart>
    <w:docPart>
      <w:docPartPr>
        <w:name w:val="0857925B1DE3445F96B16E84313903DE"/>
        <w:category>
          <w:name w:val="Général"/>
          <w:gallery w:val="placeholder"/>
        </w:category>
        <w:types>
          <w:type w:val="bbPlcHdr"/>
        </w:types>
        <w:behaviors>
          <w:behavior w:val="content"/>
        </w:behaviors>
        <w:guid w:val="{E0740250-9C60-4960-BB5F-6F7C9582B690}"/>
      </w:docPartPr>
      <w:docPartBody>
        <w:p w:rsidR="007E2477" w:rsidRDefault="00D10D89" w:rsidP="00D10D89">
          <w:pPr>
            <w:pStyle w:val="0857925B1DE3445F96B16E84313903DE"/>
          </w:pPr>
          <w:r w:rsidRPr="00CF54FC">
            <w:rPr>
              <w:rStyle w:val="PlaceholderText"/>
            </w:rPr>
            <w:t>Cliquez ou appuyez ici pour entrer du texte.</w:t>
          </w:r>
        </w:p>
      </w:docPartBody>
    </w:docPart>
    <w:docPart>
      <w:docPartPr>
        <w:name w:val="AF560A3111014A92A2870C76D01F3F30"/>
        <w:category>
          <w:name w:val="Général"/>
          <w:gallery w:val="placeholder"/>
        </w:category>
        <w:types>
          <w:type w:val="bbPlcHdr"/>
        </w:types>
        <w:behaviors>
          <w:behavior w:val="content"/>
        </w:behaviors>
        <w:guid w:val="{62DC190F-ABF5-4EE3-88C7-4B30169994D7}"/>
      </w:docPartPr>
      <w:docPartBody>
        <w:p w:rsidR="007E2477" w:rsidRDefault="00D10D89" w:rsidP="00D10D89">
          <w:pPr>
            <w:pStyle w:val="AF560A3111014A92A2870C76D01F3F30"/>
          </w:pPr>
          <w:r w:rsidRPr="00CF54FC">
            <w:rPr>
              <w:rStyle w:val="PlaceholderText"/>
            </w:rPr>
            <w:t>Cliquez ou appuyez ici pour entrer du texte.</w:t>
          </w:r>
        </w:p>
      </w:docPartBody>
    </w:docPart>
    <w:docPart>
      <w:docPartPr>
        <w:name w:val="2FAEBCD591D84BD49AC27D83E68A282B"/>
        <w:category>
          <w:name w:val="General"/>
          <w:gallery w:val="placeholder"/>
        </w:category>
        <w:types>
          <w:type w:val="bbPlcHdr"/>
        </w:types>
        <w:behaviors>
          <w:behavior w:val="content"/>
        </w:behaviors>
        <w:guid w:val="{EAFEA4AD-E48A-40EA-A938-EE89C50CE806}"/>
      </w:docPartPr>
      <w:docPartBody>
        <w:p w:rsidR="008F124D" w:rsidRDefault="00EA04BD" w:rsidP="00EA04BD">
          <w:pPr>
            <w:pStyle w:val="2FAEBCD591D84BD49AC27D83E68A282B"/>
          </w:pPr>
          <w:r w:rsidRPr="00CF54FC">
            <w:rPr>
              <w:rStyle w:val="PlaceholderText"/>
            </w:rPr>
            <w:t>Cliquez ou appuyez ici pour entrer du texte.</w:t>
          </w:r>
        </w:p>
      </w:docPartBody>
    </w:docPart>
    <w:docPart>
      <w:docPartPr>
        <w:name w:val="B1E777494DB34CC68822B4EEA9D93A64"/>
        <w:category>
          <w:name w:val="Général"/>
          <w:gallery w:val="placeholder"/>
        </w:category>
        <w:types>
          <w:type w:val="bbPlcHdr"/>
        </w:types>
        <w:behaviors>
          <w:behavior w:val="content"/>
        </w:behaviors>
        <w:guid w:val="{A5FD9843-AF60-4014-BEEF-98933F3D373C}"/>
      </w:docPartPr>
      <w:docPartBody>
        <w:p w:rsidR="00A90D74" w:rsidRDefault="00A90D74" w:rsidP="00A90D74">
          <w:pPr>
            <w:pStyle w:val="B1E777494DB34CC68822B4EEA9D93A64"/>
          </w:pPr>
          <w:r w:rsidRPr="00CF54FC">
            <w:rPr>
              <w:rStyle w:val="PlaceholderText"/>
            </w:rPr>
            <w:t>Cliquez ou appuyez ici pour entrer du texte.</w:t>
          </w:r>
        </w:p>
      </w:docPartBody>
    </w:docPart>
    <w:docPart>
      <w:docPartPr>
        <w:name w:val="CE1243050B0E459B94CFD98BAB473DC9"/>
        <w:category>
          <w:name w:val="Général"/>
          <w:gallery w:val="placeholder"/>
        </w:category>
        <w:types>
          <w:type w:val="bbPlcHdr"/>
        </w:types>
        <w:behaviors>
          <w:behavior w:val="content"/>
        </w:behaviors>
        <w:guid w:val="{55ADFF3B-ECCF-4B31-B70F-9A742FC1BEB3}"/>
      </w:docPartPr>
      <w:docPartBody>
        <w:p w:rsidR="009F1D90" w:rsidRDefault="002A41D6" w:rsidP="002A41D6">
          <w:pPr>
            <w:pStyle w:val="CE1243050B0E459B94CFD98BAB473DC9"/>
          </w:pPr>
          <w:r w:rsidRPr="00CF54FC">
            <w:rPr>
              <w:rStyle w:val="PlaceholderText"/>
            </w:rPr>
            <w:t>Cliquez ou appuyez ici pour entrer du texte.</w:t>
          </w:r>
        </w:p>
      </w:docPartBody>
    </w:docPart>
    <w:docPart>
      <w:docPartPr>
        <w:name w:val="015D35FEB4914085BE568E94886EEC16"/>
        <w:category>
          <w:name w:val="Général"/>
          <w:gallery w:val="placeholder"/>
        </w:category>
        <w:types>
          <w:type w:val="bbPlcHdr"/>
        </w:types>
        <w:behaviors>
          <w:behavior w:val="content"/>
        </w:behaviors>
        <w:guid w:val="{5B353155-9C00-4526-B337-38E5721F7423}"/>
      </w:docPartPr>
      <w:docPartBody>
        <w:p w:rsidR="009F1D90" w:rsidRDefault="002A41D6" w:rsidP="002A41D6">
          <w:pPr>
            <w:pStyle w:val="015D35FEB4914085BE568E94886EEC16"/>
          </w:pPr>
          <w:r w:rsidRPr="00CF54FC">
            <w:rPr>
              <w:rStyle w:val="PlaceholderText"/>
            </w:rPr>
            <w:t>Cliquez ou appuyez ici pour entrer du texte.</w:t>
          </w:r>
        </w:p>
      </w:docPartBody>
    </w:docPart>
    <w:docPart>
      <w:docPartPr>
        <w:name w:val="C9706E5DC30A41758C0966C6EF2BBA38"/>
        <w:category>
          <w:name w:val="Général"/>
          <w:gallery w:val="placeholder"/>
        </w:category>
        <w:types>
          <w:type w:val="bbPlcHdr"/>
        </w:types>
        <w:behaviors>
          <w:behavior w:val="content"/>
        </w:behaviors>
        <w:guid w:val="{A07373CA-3A12-4832-9BC9-C394E70BB977}"/>
      </w:docPartPr>
      <w:docPartBody>
        <w:p w:rsidR="009F1D90" w:rsidRDefault="002A41D6" w:rsidP="002A41D6">
          <w:pPr>
            <w:pStyle w:val="C9706E5DC30A41758C0966C6EF2BBA38"/>
          </w:pPr>
          <w:r w:rsidRPr="00CF54FC">
            <w:rPr>
              <w:rStyle w:val="PlaceholderText"/>
            </w:rPr>
            <w:t>Cliquez ou appuyez ici pour entrer du texte.</w:t>
          </w:r>
        </w:p>
      </w:docPartBody>
    </w:docPart>
    <w:docPart>
      <w:docPartPr>
        <w:name w:val="C0C9634F67414D7E8DE2B5D1A6383819"/>
        <w:category>
          <w:name w:val="Général"/>
          <w:gallery w:val="placeholder"/>
        </w:category>
        <w:types>
          <w:type w:val="bbPlcHdr"/>
        </w:types>
        <w:behaviors>
          <w:behavior w:val="content"/>
        </w:behaviors>
        <w:guid w:val="{5C72AAC2-56F4-4C3A-A069-7EE7E9D24EDE}"/>
      </w:docPartPr>
      <w:docPartBody>
        <w:p w:rsidR="009F1D90" w:rsidRDefault="002A41D6" w:rsidP="002A41D6">
          <w:pPr>
            <w:pStyle w:val="C0C9634F67414D7E8DE2B5D1A6383819"/>
          </w:pPr>
          <w:r w:rsidRPr="00CF54FC">
            <w:rPr>
              <w:rStyle w:val="PlaceholderText"/>
            </w:rPr>
            <w:t>Cliquez ou appuyez ici pour entrer du texte.</w:t>
          </w:r>
        </w:p>
      </w:docPartBody>
    </w:docPart>
    <w:docPart>
      <w:docPartPr>
        <w:name w:val="1137CE7D0AD54DFB83BE520EDDD21EE4"/>
        <w:category>
          <w:name w:val="Général"/>
          <w:gallery w:val="placeholder"/>
        </w:category>
        <w:types>
          <w:type w:val="bbPlcHdr"/>
        </w:types>
        <w:behaviors>
          <w:behavior w:val="content"/>
        </w:behaviors>
        <w:guid w:val="{B1D9A021-8F8C-4158-B0D0-1B58129AF1F1}"/>
      </w:docPartPr>
      <w:docPartBody>
        <w:p w:rsidR="009F1D90" w:rsidRDefault="002A41D6" w:rsidP="002A41D6">
          <w:pPr>
            <w:pStyle w:val="1137CE7D0AD54DFB83BE520EDDD21EE4"/>
          </w:pPr>
          <w:r w:rsidRPr="00CF54FC">
            <w:rPr>
              <w:rStyle w:val="PlaceholderText"/>
            </w:rPr>
            <w:t>Cliquez ou appuyez ici pour entrer du texte.</w:t>
          </w:r>
        </w:p>
      </w:docPartBody>
    </w:docPart>
    <w:docPart>
      <w:docPartPr>
        <w:name w:val="B98FBE1BE9A345A88715D623D8EBEEE4"/>
        <w:category>
          <w:name w:val="Général"/>
          <w:gallery w:val="placeholder"/>
        </w:category>
        <w:types>
          <w:type w:val="bbPlcHdr"/>
        </w:types>
        <w:behaviors>
          <w:behavior w:val="content"/>
        </w:behaviors>
        <w:guid w:val="{656E4C6C-72BD-4E7D-A938-9D773E8E8A98}"/>
      </w:docPartPr>
      <w:docPartBody>
        <w:p w:rsidR="009F1D90" w:rsidRDefault="002A41D6" w:rsidP="002A41D6">
          <w:pPr>
            <w:pStyle w:val="B98FBE1BE9A345A88715D623D8EBEEE4"/>
          </w:pPr>
          <w:r w:rsidRPr="00CF54FC">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TimesNewRomanPSMT">
    <w:altName w:val="MS Gothic"/>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DAA"/>
    <w:rsid w:val="00067A78"/>
    <w:rsid w:val="00081CFA"/>
    <w:rsid w:val="0009068E"/>
    <w:rsid w:val="000C4814"/>
    <w:rsid w:val="000F528A"/>
    <w:rsid w:val="00110F4B"/>
    <w:rsid w:val="00117D57"/>
    <w:rsid w:val="00132A71"/>
    <w:rsid w:val="001403D3"/>
    <w:rsid w:val="00147CC7"/>
    <w:rsid w:val="00191B80"/>
    <w:rsid w:val="001C0CAA"/>
    <w:rsid w:val="002270AF"/>
    <w:rsid w:val="00251CE2"/>
    <w:rsid w:val="00271515"/>
    <w:rsid w:val="002A41D6"/>
    <w:rsid w:val="002B45DE"/>
    <w:rsid w:val="002C087D"/>
    <w:rsid w:val="002C7CE6"/>
    <w:rsid w:val="002D3C4A"/>
    <w:rsid w:val="002E1D62"/>
    <w:rsid w:val="00302DA1"/>
    <w:rsid w:val="00303353"/>
    <w:rsid w:val="00317C2F"/>
    <w:rsid w:val="0036782C"/>
    <w:rsid w:val="00412CE1"/>
    <w:rsid w:val="00412EBB"/>
    <w:rsid w:val="00452D45"/>
    <w:rsid w:val="004F6B73"/>
    <w:rsid w:val="00556CE9"/>
    <w:rsid w:val="0056530F"/>
    <w:rsid w:val="005917CD"/>
    <w:rsid w:val="005A7CDD"/>
    <w:rsid w:val="005C142E"/>
    <w:rsid w:val="005C1679"/>
    <w:rsid w:val="005E3B95"/>
    <w:rsid w:val="005E402E"/>
    <w:rsid w:val="005E7159"/>
    <w:rsid w:val="005F3305"/>
    <w:rsid w:val="006E37D8"/>
    <w:rsid w:val="00710DB9"/>
    <w:rsid w:val="00735DB9"/>
    <w:rsid w:val="007568DD"/>
    <w:rsid w:val="0077300E"/>
    <w:rsid w:val="007820B8"/>
    <w:rsid w:val="007A6FFF"/>
    <w:rsid w:val="007E2477"/>
    <w:rsid w:val="007E3C92"/>
    <w:rsid w:val="007E3FF6"/>
    <w:rsid w:val="007F20B9"/>
    <w:rsid w:val="0080406E"/>
    <w:rsid w:val="00841DCC"/>
    <w:rsid w:val="00883E6D"/>
    <w:rsid w:val="008E407D"/>
    <w:rsid w:val="008F124D"/>
    <w:rsid w:val="009052EC"/>
    <w:rsid w:val="0092530F"/>
    <w:rsid w:val="0097202D"/>
    <w:rsid w:val="009F1D90"/>
    <w:rsid w:val="00A1399D"/>
    <w:rsid w:val="00A40073"/>
    <w:rsid w:val="00A51BB8"/>
    <w:rsid w:val="00A90D74"/>
    <w:rsid w:val="00A918AF"/>
    <w:rsid w:val="00AC4F00"/>
    <w:rsid w:val="00B12208"/>
    <w:rsid w:val="00B8298C"/>
    <w:rsid w:val="00C122AA"/>
    <w:rsid w:val="00C33380"/>
    <w:rsid w:val="00C55B8C"/>
    <w:rsid w:val="00C77DAA"/>
    <w:rsid w:val="00C8053A"/>
    <w:rsid w:val="00CD01C9"/>
    <w:rsid w:val="00CD64B3"/>
    <w:rsid w:val="00D10D89"/>
    <w:rsid w:val="00D90318"/>
    <w:rsid w:val="00DC125D"/>
    <w:rsid w:val="00DE1692"/>
    <w:rsid w:val="00E03F1C"/>
    <w:rsid w:val="00E214F4"/>
    <w:rsid w:val="00E865F0"/>
    <w:rsid w:val="00EA04BD"/>
    <w:rsid w:val="00EA7A77"/>
    <w:rsid w:val="00EE5C2F"/>
    <w:rsid w:val="00F10C91"/>
    <w:rsid w:val="00F65715"/>
    <w:rsid w:val="00F8732B"/>
    <w:rsid w:val="00FA6520"/>
    <w:rsid w:val="00FB38EA"/>
    <w:rsid w:val="00FB55BA"/>
    <w:rsid w:val="00FC3886"/>
    <w:rsid w:val="00FF1B9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41D6"/>
    <w:rPr>
      <w:color w:val="808080"/>
    </w:rPr>
  </w:style>
  <w:style w:type="paragraph" w:customStyle="1" w:styleId="EFA8D6828BD5418CBDE331ED8B4616AC">
    <w:name w:val="EFA8D6828BD5418CBDE331ED8B4616AC"/>
    <w:rsid w:val="00A51BB8"/>
  </w:style>
  <w:style w:type="paragraph" w:customStyle="1" w:styleId="9C51F5667624470ABB66C91A5B5C37B7">
    <w:name w:val="9C51F5667624470ABB66C91A5B5C37B7"/>
    <w:rsid w:val="004F6B73"/>
    <w:rPr>
      <w:lang w:val="en-GB" w:eastAsia="en-GB"/>
    </w:rPr>
  </w:style>
  <w:style w:type="paragraph" w:customStyle="1" w:styleId="CEE9B12D99DA4CF382715F592901AFEB">
    <w:name w:val="CEE9B12D99DA4CF382715F592901AFEB"/>
    <w:rsid w:val="004F6B73"/>
    <w:rPr>
      <w:lang w:val="en-GB" w:eastAsia="en-GB"/>
    </w:rPr>
  </w:style>
  <w:style w:type="paragraph" w:customStyle="1" w:styleId="E694DF189D0644D2862C52691639B6A2">
    <w:name w:val="E694DF189D0644D2862C52691639B6A2"/>
    <w:rsid w:val="007F20B9"/>
    <w:rPr>
      <w:lang w:val="en-GB" w:eastAsia="en-GB"/>
    </w:rPr>
  </w:style>
  <w:style w:type="paragraph" w:customStyle="1" w:styleId="D7B48060712D4C98A67C474AC9DF2B06">
    <w:name w:val="D7B48060712D4C98A67C474AC9DF2B06"/>
    <w:rsid w:val="007F20B9"/>
    <w:rPr>
      <w:lang w:val="en-GB" w:eastAsia="en-GB"/>
    </w:rPr>
  </w:style>
  <w:style w:type="paragraph" w:customStyle="1" w:styleId="A398905487214604A02C0E720BDB5AAE">
    <w:name w:val="A398905487214604A02C0E720BDB5AAE"/>
    <w:rsid w:val="007F20B9"/>
    <w:rPr>
      <w:lang w:val="en-GB" w:eastAsia="en-GB"/>
    </w:rPr>
  </w:style>
  <w:style w:type="paragraph" w:customStyle="1" w:styleId="9602AC6B433A4B41B987B97AC7B658BB">
    <w:name w:val="9602AC6B433A4B41B987B97AC7B658BB"/>
    <w:rsid w:val="007F20B9"/>
    <w:rPr>
      <w:lang w:val="en-GB" w:eastAsia="en-GB"/>
    </w:rPr>
  </w:style>
  <w:style w:type="paragraph" w:customStyle="1" w:styleId="8B490BC280B9446086626130D56A7E7A">
    <w:name w:val="8B490BC280B9446086626130D56A7E7A"/>
    <w:rsid w:val="007F20B9"/>
    <w:rPr>
      <w:lang w:val="en-GB" w:eastAsia="en-GB"/>
    </w:rPr>
  </w:style>
  <w:style w:type="paragraph" w:customStyle="1" w:styleId="596E98E5FDAE43A2A346A1E68BD62BFC">
    <w:name w:val="596E98E5FDAE43A2A346A1E68BD62BFC"/>
    <w:rsid w:val="007F20B9"/>
    <w:rPr>
      <w:lang w:val="en-GB" w:eastAsia="en-GB"/>
    </w:rPr>
  </w:style>
  <w:style w:type="paragraph" w:customStyle="1" w:styleId="626D7279A7F346F4A812D28FE76F0509">
    <w:name w:val="626D7279A7F346F4A812D28FE76F0509"/>
    <w:rsid w:val="007F20B9"/>
    <w:rPr>
      <w:lang w:val="en-GB" w:eastAsia="en-GB"/>
    </w:rPr>
  </w:style>
  <w:style w:type="paragraph" w:customStyle="1" w:styleId="7F54BB46EBD343338E66F25DBE94D3F4">
    <w:name w:val="7F54BB46EBD343338E66F25DBE94D3F4"/>
    <w:rsid w:val="007F20B9"/>
    <w:rPr>
      <w:lang w:val="en-GB" w:eastAsia="en-GB"/>
    </w:rPr>
  </w:style>
  <w:style w:type="paragraph" w:customStyle="1" w:styleId="ED0F68C0C1B04258B863B2DF5E57F34D">
    <w:name w:val="ED0F68C0C1B04258B863B2DF5E57F34D"/>
    <w:rsid w:val="007F20B9"/>
    <w:rPr>
      <w:lang w:val="en-GB" w:eastAsia="en-GB"/>
    </w:rPr>
  </w:style>
  <w:style w:type="paragraph" w:customStyle="1" w:styleId="06C0E06236F94379A9FB258E10E2721C">
    <w:name w:val="06C0E06236F94379A9FB258E10E2721C"/>
    <w:rsid w:val="007F20B9"/>
    <w:rPr>
      <w:lang w:val="en-GB" w:eastAsia="en-GB"/>
    </w:rPr>
  </w:style>
  <w:style w:type="paragraph" w:customStyle="1" w:styleId="0932BF4560DB408AB0E5C7D5C638C203">
    <w:name w:val="0932BF4560DB408AB0E5C7D5C638C203"/>
    <w:rsid w:val="007F20B9"/>
    <w:rPr>
      <w:lang w:val="en-GB" w:eastAsia="en-GB"/>
    </w:rPr>
  </w:style>
  <w:style w:type="paragraph" w:customStyle="1" w:styleId="D64B632CC61942D28DFC08323F110BC1">
    <w:name w:val="D64B632CC61942D28DFC08323F110BC1"/>
    <w:rsid w:val="007F20B9"/>
    <w:rPr>
      <w:lang w:val="en-GB" w:eastAsia="en-GB"/>
    </w:rPr>
  </w:style>
  <w:style w:type="paragraph" w:customStyle="1" w:styleId="D2667D9E9BF14CD7AF85EA53DDC72A8F">
    <w:name w:val="D2667D9E9BF14CD7AF85EA53DDC72A8F"/>
    <w:rsid w:val="007F20B9"/>
    <w:rPr>
      <w:lang w:val="en-GB" w:eastAsia="en-GB"/>
    </w:rPr>
  </w:style>
  <w:style w:type="paragraph" w:customStyle="1" w:styleId="7FED4A4DF5B94784ABF27EF321E3EF72">
    <w:name w:val="7FED4A4DF5B94784ABF27EF321E3EF72"/>
    <w:rsid w:val="007F20B9"/>
    <w:rPr>
      <w:lang w:val="en-GB" w:eastAsia="en-GB"/>
    </w:rPr>
  </w:style>
  <w:style w:type="paragraph" w:customStyle="1" w:styleId="FF908BFC27CE4204BFE3FB5DEF717E3B">
    <w:name w:val="FF908BFC27CE4204BFE3FB5DEF717E3B"/>
    <w:rsid w:val="007F20B9"/>
    <w:rPr>
      <w:lang w:val="en-GB" w:eastAsia="en-GB"/>
    </w:rPr>
  </w:style>
  <w:style w:type="paragraph" w:customStyle="1" w:styleId="76850296E13A43F0989ED8076468163F">
    <w:name w:val="76850296E13A43F0989ED8076468163F"/>
    <w:rsid w:val="007E3C92"/>
    <w:rPr>
      <w:lang w:val="en-US" w:eastAsia="en-US"/>
    </w:rPr>
  </w:style>
  <w:style w:type="paragraph" w:customStyle="1" w:styleId="B3240CEBB81441669F82256D6F7104D7">
    <w:name w:val="B3240CEBB81441669F82256D6F7104D7"/>
    <w:rsid w:val="007E3C92"/>
    <w:rPr>
      <w:lang w:val="en-US" w:eastAsia="en-US"/>
    </w:rPr>
  </w:style>
  <w:style w:type="paragraph" w:customStyle="1" w:styleId="59121B10E54E42588D722C1A2A18FAB0">
    <w:name w:val="59121B10E54E42588D722C1A2A18FAB0"/>
    <w:rsid w:val="007E3C92"/>
    <w:rPr>
      <w:lang w:val="en-US" w:eastAsia="en-US"/>
    </w:rPr>
  </w:style>
  <w:style w:type="paragraph" w:customStyle="1" w:styleId="6D89CF1E430C4C669824B752AA8004FF">
    <w:name w:val="6D89CF1E430C4C669824B752AA8004FF"/>
    <w:rsid w:val="007E3C92"/>
    <w:rPr>
      <w:lang w:val="en-US" w:eastAsia="en-US"/>
    </w:rPr>
  </w:style>
  <w:style w:type="paragraph" w:customStyle="1" w:styleId="C101FB8BB8344937BE40597FDA080A5A">
    <w:name w:val="C101FB8BB8344937BE40597FDA080A5A"/>
    <w:rsid w:val="005C1679"/>
    <w:rPr>
      <w:lang w:val="en-US" w:eastAsia="en-US"/>
    </w:rPr>
  </w:style>
  <w:style w:type="paragraph" w:customStyle="1" w:styleId="FAA4B9BAFE66471A882376EED0D3E89E">
    <w:name w:val="FAA4B9BAFE66471A882376EED0D3E89E"/>
    <w:rsid w:val="005C1679"/>
    <w:rPr>
      <w:lang w:val="en-US" w:eastAsia="en-US"/>
    </w:rPr>
  </w:style>
  <w:style w:type="paragraph" w:customStyle="1" w:styleId="CD0713E851954B75808F3877757511C6">
    <w:name w:val="CD0713E851954B75808F3877757511C6"/>
    <w:rsid w:val="005C1679"/>
    <w:rPr>
      <w:lang w:val="en-US" w:eastAsia="en-US"/>
    </w:rPr>
  </w:style>
  <w:style w:type="paragraph" w:customStyle="1" w:styleId="ABC045345A20487799FEDCD7CE18619B">
    <w:name w:val="ABC045345A20487799FEDCD7CE18619B"/>
    <w:rsid w:val="007568DD"/>
    <w:rPr>
      <w:lang w:val="en-US" w:eastAsia="en-US"/>
    </w:rPr>
  </w:style>
  <w:style w:type="paragraph" w:customStyle="1" w:styleId="A80A3F37FD7242F4BE83BAD987CF13D6">
    <w:name w:val="A80A3F37FD7242F4BE83BAD987CF13D6"/>
    <w:rsid w:val="007568DD"/>
    <w:rPr>
      <w:lang w:val="en-US" w:eastAsia="en-US"/>
    </w:rPr>
  </w:style>
  <w:style w:type="paragraph" w:customStyle="1" w:styleId="20601443DB024901B7A315D9E637D926">
    <w:name w:val="20601443DB024901B7A315D9E637D926"/>
    <w:rsid w:val="007568DD"/>
    <w:rPr>
      <w:lang w:val="en-US" w:eastAsia="en-US"/>
    </w:rPr>
  </w:style>
  <w:style w:type="paragraph" w:customStyle="1" w:styleId="7BB3A03A880F4DF7BE7E4E33C664931B">
    <w:name w:val="7BB3A03A880F4DF7BE7E4E33C664931B"/>
    <w:rsid w:val="00CD01C9"/>
    <w:rPr>
      <w:lang w:val="en-GB" w:eastAsia="en-GB"/>
    </w:rPr>
  </w:style>
  <w:style w:type="paragraph" w:customStyle="1" w:styleId="5CAC1E12614646AEB68669B974B2539C">
    <w:name w:val="5CAC1E12614646AEB68669B974B2539C"/>
    <w:rsid w:val="00CD01C9"/>
    <w:rPr>
      <w:lang w:val="en-GB" w:eastAsia="en-GB"/>
    </w:rPr>
  </w:style>
  <w:style w:type="paragraph" w:customStyle="1" w:styleId="ECCE99BDD74E460BA5FC46DA577C7528">
    <w:name w:val="ECCE99BDD74E460BA5FC46DA577C7528"/>
    <w:rsid w:val="00CD01C9"/>
    <w:rPr>
      <w:lang w:val="en-GB" w:eastAsia="en-GB"/>
    </w:rPr>
  </w:style>
  <w:style w:type="paragraph" w:customStyle="1" w:styleId="2FB97F10C1FC4A59B27029A273594E54">
    <w:name w:val="2FB97F10C1FC4A59B27029A273594E54"/>
    <w:rsid w:val="00CD01C9"/>
    <w:rPr>
      <w:lang w:val="en-GB" w:eastAsia="en-GB"/>
    </w:rPr>
  </w:style>
  <w:style w:type="paragraph" w:customStyle="1" w:styleId="6B055676F02243C1A0C8FAE6973BBC36">
    <w:name w:val="6B055676F02243C1A0C8FAE6973BBC36"/>
    <w:rsid w:val="00CD01C9"/>
    <w:rPr>
      <w:lang w:val="en-GB" w:eastAsia="en-GB"/>
    </w:rPr>
  </w:style>
  <w:style w:type="paragraph" w:customStyle="1" w:styleId="6A9C57B944BD4350945B9FD907455EE7">
    <w:name w:val="6A9C57B944BD4350945B9FD907455EE7"/>
    <w:rsid w:val="00CD01C9"/>
    <w:rPr>
      <w:lang w:val="en-GB" w:eastAsia="en-GB"/>
    </w:rPr>
  </w:style>
  <w:style w:type="paragraph" w:customStyle="1" w:styleId="AAB28040F35E492FA54ED34F848FE424">
    <w:name w:val="AAB28040F35E492FA54ED34F848FE424"/>
    <w:rsid w:val="00CD01C9"/>
    <w:rPr>
      <w:lang w:val="en-GB" w:eastAsia="en-GB"/>
    </w:rPr>
  </w:style>
  <w:style w:type="paragraph" w:customStyle="1" w:styleId="6BF2F4B51D31488BA7FC6B8793435589">
    <w:name w:val="6BF2F4B51D31488BA7FC6B8793435589"/>
    <w:rsid w:val="00CD01C9"/>
    <w:rPr>
      <w:lang w:val="en-GB" w:eastAsia="en-GB"/>
    </w:rPr>
  </w:style>
  <w:style w:type="paragraph" w:customStyle="1" w:styleId="46229D3EB9EB4124A91135929658B73D">
    <w:name w:val="46229D3EB9EB4124A91135929658B73D"/>
    <w:rsid w:val="00CD01C9"/>
    <w:rPr>
      <w:lang w:val="en-GB" w:eastAsia="en-GB"/>
    </w:rPr>
  </w:style>
  <w:style w:type="paragraph" w:customStyle="1" w:styleId="33A3D688BD8D4974AFAE53791229B822">
    <w:name w:val="33A3D688BD8D4974AFAE53791229B822"/>
    <w:rsid w:val="00CD01C9"/>
    <w:rPr>
      <w:lang w:val="en-GB" w:eastAsia="en-GB"/>
    </w:rPr>
  </w:style>
  <w:style w:type="paragraph" w:customStyle="1" w:styleId="4D4CDD5A125A4D5F80848BA01EDCBB35">
    <w:name w:val="4D4CDD5A125A4D5F80848BA01EDCBB35"/>
    <w:rsid w:val="00CD01C9"/>
    <w:rPr>
      <w:lang w:val="en-GB" w:eastAsia="en-GB"/>
    </w:rPr>
  </w:style>
  <w:style w:type="paragraph" w:customStyle="1" w:styleId="5EED3D21F44F4A5ABFDE325F734E16E7">
    <w:name w:val="5EED3D21F44F4A5ABFDE325F734E16E7"/>
    <w:rsid w:val="00CD01C9"/>
    <w:rPr>
      <w:lang w:val="en-GB" w:eastAsia="en-GB"/>
    </w:rPr>
  </w:style>
  <w:style w:type="paragraph" w:customStyle="1" w:styleId="0BE515406B1B4374A5C66D68BCAEFB0F">
    <w:name w:val="0BE515406B1B4374A5C66D68BCAEFB0F"/>
    <w:rsid w:val="00CD01C9"/>
    <w:rPr>
      <w:lang w:val="en-GB" w:eastAsia="en-GB"/>
    </w:rPr>
  </w:style>
  <w:style w:type="paragraph" w:customStyle="1" w:styleId="1EC67DEF8EDF444488FA098117151EC7">
    <w:name w:val="1EC67DEF8EDF444488FA098117151EC7"/>
    <w:rsid w:val="005A7CDD"/>
    <w:rPr>
      <w:lang w:val="en-US" w:eastAsia="en-US"/>
    </w:rPr>
  </w:style>
  <w:style w:type="paragraph" w:customStyle="1" w:styleId="2E80EFCF804B404985DE840430B9C44B">
    <w:name w:val="2E80EFCF804B404985DE840430B9C44B"/>
    <w:rsid w:val="00C8053A"/>
    <w:rPr>
      <w:lang w:val="en-GB" w:eastAsia="en-GB"/>
    </w:rPr>
  </w:style>
  <w:style w:type="paragraph" w:customStyle="1" w:styleId="77C0848C75F948D297F8AAFB2A2B9040">
    <w:name w:val="77C0848C75F948D297F8AAFB2A2B9040"/>
    <w:rsid w:val="00C8053A"/>
    <w:rPr>
      <w:lang w:val="en-GB" w:eastAsia="en-GB"/>
    </w:rPr>
  </w:style>
  <w:style w:type="paragraph" w:customStyle="1" w:styleId="2C524566A587441D9D3963B23769AC65">
    <w:name w:val="2C524566A587441D9D3963B23769AC65"/>
    <w:rsid w:val="00C8053A"/>
    <w:rPr>
      <w:lang w:val="en-GB" w:eastAsia="en-GB"/>
    </w:rPr>
  </w:style>
  <w:style w:type="paragraph" w:customStyle="1" w:styleId="E927FE3A73244DBEA74640BA83E31501">
    <w:name w:val="E927FE3A73244DBEA74640BA83E31501"/>
    <w:rsid w:val="00C8053A"/>
    <w:rPr>
      <w:lang w:val="en-GB" w:eastAsia="en-GB"/>
    </w:rPr>
  </w:style>
  <w:style w:type="paragraph" w:customStyle="1" w:styleId="D6807FEBFE814D37804D83FF780B1FBB">
    <w:name w:val="D6807FEBFE814D37804D83FF780B1FBB"/>
    <w:rsid w:val="00C8053A"/>
    <w:rPr>
      <w:lang w:val="en-GB" w:eastAsia="en-GB"/>
    </w:rPr>
  </w:style>
  <w:style w:type="paragraph" w:customStyle="1" w:styleId="1418E4B77D00407CB9A512C3F23B55D8">
    <w:name w:val="1418E4B77D00407CB9A512C3F23B55D8"/>
    <w:rsid w:val="007820B8"/>
    <w:rPr>
      <w:lang w:val="en-US" w:eastAsia="en-US"/>
    </w:rPr>
  </w:style>
  <w:style w:type="paragraph" w:customStyle="1" w:styleId="C4FBDE2355BC4B02A4475930FD895A92">
    <w:name w:val="C4FBDE2355BC4B02A4475930FD895A92"/>
    <w:rsid w:val="00EE5C2F"/>
    <w:rPr>
      <w:lang w:val="en-US" w:eastAsia="en-US"/>
    </w:rPr>
  </w:style>
  <w:style w:type="paragraph" w:customStyle="1" w:styleId="040DA1CCCFA049D98A2748708F9AEE2E">
    <w:name w:val="040DA1CCCFA049D98A2748708F9AEE2E"/>
    <w:rsid w:val="00EE5C2F"/>
    <w:rPr>
      <w:lang w:val="en-US" w:eastAsia="en-US"/>
    </w:rPr>
  </w:style>
  <w:style w:type="paragraph" w:customStyle="1" w:styleId="2183BFEDC2A448C597C7539EF986E158">
    <w:name w:val="2183BFEDC2A448C597C7539EF986E158"/>
    <w:rsid w:val="00EE5C2F"/>
    <w:rPr>
      <w:lang w:val="en-US" w:eastAsia="en-US"/>
    </w:rPr>
  </w:style>
  <w:style w:type="paragraph" w:customStyle="1" w:styleId="F294774127B9409BBEC8155D26019E52">
    <w:name w:val="F294774127B9409BBEC8155D26019E52"/>
    <w:rsid w:val="00EE5C2F"/>
    <w:rPr>
      <w:lang w:val="en-US" w:eastAsia="en-US"/>
    </w:rPr>
  </w:style>
  <w:style w:type="paragraph" w:customStyle="1" w:styleId="57EB543027A74DF6B616C3A269099B19">
    <w:name w:val="57EB543027A74DF6B616C3A269099B19"/>
    <w:rsid w:val="00EE5C2F"/>
    <w:rPr>
      <w:lang w:val="en-US" w:eastAsia="en-US"/>
    </w:rPr>
  </w:style>
  <w:style w:type="paragraph" w:customStyle="1" w:styleId="E446677D82E64A0191FB89E5CA5E9622">
    <w:name w:val="E446677D82E64A0191FB89E5CA5E9622"/>
    <w:rsid w:val="00EE5C2F"/>
    <w:rPr>
      <w:lang w:val="en-US" w:eastAsia="en-US"/>
    </w:rPr>
  </w:style>
  <w:style w:type="paragraph" w:customStyle="1" w:styleId="77CF1D10BD344FD4BA650498E76359A6">
    <w:name w:val="77CF1D10BD344FD4BA650498E76359A6"/>
    <w:rsid w:val="00EE5C2F"/>
    <w:rPr>
      <w:lang w:val="en-US" w:eastAsia="en-US"/>
    </w:rPr>
  </w:style>
  <w:style w:type="paragraph" w:customStyle="1" w:styleId="EB423E8B45914763898ACAA1896F2425">
    <w:name w:val="EB423E8B45914763898ACAA1896F2425"/>
    <w:rsid w:val="00735DB9"/>
    <w:rPr>
      <w:lang w:val="en-GB" w:eastAsia="en-GB"/>
    </w:rPr>
  </w:style>
  <w:style w:type="paragraph" w:customStyle="1" w:styleId="141C73462EC64ED7973C29A40CC1F29C">
    <w:name w:val="141C73462EC64ED7973C29A40CC1F29C"/>
    <w:rsid w:val="00735DB9"/>
    <w:rPr>
      <w:lang w:val="en-GB" w:eastAsia="en-GB"/>
    </w:rPr>
  </w:style>
  <w:style w:type="paragraph" w:customStyle="1" w:styleId="2B4304D1E4644D1CBC64A6BC46E06E03">
    <w:name w:val="2B4304D1E4644D1CBC64A6BC46E06E03"/>
    <w:rsid w:val="00735DB9"/>
    <w:rPr>
      <w:lang w:val="en-GB" w:eastAsia="en-GB"/>
    </w:rPr>
  </w:style>
  <w:style w:type="paragraph" w:customStyle="1" w:styleId="202DB876FAC14E90874FD9C5F309E110">
    <w:name w:val="202DB876FAC14E90874FD9C5F309E110"/>
    <w:rsid w:val="00735DB9"/>
    <w:rPr>
      <w:lang w:val="en-GB" w:eastAsia="en-GB"/>
    </w:rPr>
  </w:style>
  <w:style w:type="paragraph" w:customStyle="1" w:styleId="23EDCFA9630B41778A1D213F5389FB4A">
    <w:name w:val="23EDCFA9630B41778A1D213F5389FB4A"/>
    <w:rsid w:val="00735DB9"/>
    <w:rPr>
      <w:lang w:val="en-GB" w:eastAsia="en-GB"/>
    </w:rPr>
  </w:style>
  <w:style w:type="paragraph" w:customStyle="1" w:styleId="799300982EE34A4596339D0ABBCAECEE">
    <w:name w:val="799300982EE34A4596339D0ABBCAECEE"/>
    <w:rsid w:val="00735DB9"/>
    <w:rPr>
      <w:lang w:val="en-GB" w:eastAsia="en-GB"/>
    </w:rPr>
  </w:style>
  <w:style w:type="paragraph" w:customStyle="1" w:styleId="587EB38765214C2199A7B9A7842B91CE">
    <w:name w:val="587EB38765214C2199A7B9A7842B91CE"/>
    <w:rsid w:val="00735DB9"/>
    <w:rPr>
      <w:lang w:val="en-GB" w:eastAsia="en-GB"/>
    </w:rPr>
  </w:style>
  <w:style w:type="paragraph" w:customStyle="1" w:styleId="3CB87669EAB24556951C159C2A6CCA9F">
    <w:name w:val="3CB87669EAB24556951C159C2A6CCA9F"/>
    <w:rsid w:val="00735DB9"/>
    <w:rPr>
      <w:lang w:val="en-GB" w:eastAsia="en-GB"/>
    </w:rPr>
  </w:style>
  <w:style w:type="paragraph" w:customStyle="1" w:styleId="4F44ECE6B2B64930A02AC2F6926E4325">
    <w:name w:val="4F44ECE6B2B64930A02AC2F6926E4325"/>
    <w:rsid w:val="00735DB9"/>
    <w:rPr>
      <w:lang w:val="en-GB" w:eastAsia="en-GB"/>
    </w:rPr>
  </w:style>
  <w:style w:type="paragraph" w:customStyle="1" w:styleId="B68E485EB7DC47CCA1D9D091440BE311">
    <w:name w:val="B68E485EB7DC47CCA1D9D091440BE311"/>
    <w:rsid w:val="00735DB9"/>
    <w:rPr>
      <w:lang w:val="en-GB" w:eastAsia="en-GB"/>
    </w:rPr>
  </w:style>
  <w:style w:type="paragraph" w:customStyle="1" w:styleId="DC95815CEA954856AA8E60CE809A49CE">
    <w:name w:val="DC95815CEA954856AA8E60CE809A49CE"/>
    <w:rsid w:val="00735DB9"/>
    <w:rPr>
      <w:lang w:val="en-GB" w:eastAsia="en-GB"/>
    </w:rPr>
  </w:style>
  <w:style w:type="paragraph" w:customStyle="1" w:styleId="F93AF8F995984C8BB692CFC5159ECF27">
    <w:name w:val="F93AF8F995984C8BB692CFC5159ECF27"/>
    <w:rsid w:val="00735DB9"/>
    <w:rPr>
      <w:lang w:val="en-GB" w:eastAsia="en-GB"/>
    </w:rPr>
  </w:style>
  <w:style w:type="paragraph" w:customStyle="1" w:styleId="4E304BD37648467B909744D1FB4155CE">
    <w:name w:val="4E304BD37648467B909744D1FB4155CE"/>
    <w:rsid w:val="00735DB9"/>
    <w:rPr>
      <w:lang w:val="en-GB" w:eastAsia="en-GB"/>
    </w:rPr>
  </w:style>
  <w:style w:type="paragraph" w:customStyle="1" w:styleId="4FFDEC4941444278BBF8B03A8486FC89">
    <w:name w:val="4FFDEC4941444278BBF8B03A8486FC89"/>
    <w:rsid w:val="00412CE1"/>
    <w:rPr>
      <w:lang w:val="en-US" w:eastAsia="en-US"/>
    </w:rPr>
  </w:style>
  <w:style w:type="paragraph" w:customStyle="1" w:styleId="F7D431811D1F4916B4C0521F522F8D0A">
    <w:name w:val="F7D431811D1F4916B4C0521F522F8D0A"/>
    <w:rsid w:val="00412CE1"/>
    <w:rPr>
      <w:lang w:val="en-US" w:eastAsia="en-US"/>
    </w:rPr>
  </w:style>
  <w:style w:type="paragraph" w:customStyle="1" w:styleId="743657870D4243D5B7E4344836CE9BE0">
    <w:name w:val="743657870D4243D5B7E4344836CE9BE0"/>
    <w:rsid w:val="00412CE1"/>
    <w:rPr>
      <w:lang w:val="en-US" w:eastAsia="en-US"/>
    </w:rPr>
  </w:style>
  <w:style w:type="paragraph" w:customStyle="1" w:styleId="77498E18DBE54B689005D0DF8F7608BC">
    <w:name w:val="77498E18DBE54B689005D0DF8F7608BC"/>
    <w:rsid w:val="008E407D"/>
    <w:rPr>
      <w:lang w:val="en-GB" w:eastAsia="en-GB"/>
    </w:rPr>
  </w:style>
  <w:style w:type="paragraph" w:customStyle="1" w:styleId="6D9323A9355C4B70A9B24EB2F0CF2DAD">
    <w:name w:val="6D9323A9355C4B70A9B24EB2F0CF2DAD"/>
    <w:rsid w:val="00D10D89"/>
    <w:rPr>
      <w:lang w:val="en-US" w:eastAsia="en-US"/>
    </w:rPr>
  </w:style>
  <w:style w:type="paragraph" w:customStyle="1" w:styleId="0857925B1DE3445F96B16E84313903DE">
    <w:name w:val="0857925B1DE3445F96B16E84313903DE"/>
    <w:rsid w:val="00D10D89"/>
    <w:rPr>
      <w:lang w:val="en-US" w:eastAsia="en-US"/>
    </w:rPr>
  </w:style>
  <w:style w:type="paragraph" w:customStyle="1" w:styleId="AF560A3111014A92A2870C76D01F3F30">
    <w:name w:val="AF560A3111014A92A2870C76D01F3F30"/>
    <w:rsid w:val="00D10D89"/>
    <w:rPr>
      <w:lang w:val="en-US" w:eastAsia="en-US"/>
    </w:rPr>
  </w:style>
  <w:style w:type="paragraph" w:customStyle="1" w:styleId="2D957AA746984E97888D131584AF8994">
    <w:name w:val="2D957AA746984E97888D131584AF8994"/>
    <w:rsid w:val="00D10D89"/>
    <w:rPr>
      <w:lang w:val="en-US" w:eastAsia="en-US"/>
    </w:rPr>
  </w:style>
  <w:style w:type="paragraph" w:customStyle="1" w:styleId="9363209CCAD44B4E883CE1750DFCCEF3">
    <w:name w:val="9363209CCAD44B4E883CE1750DFCCEF3"/>
    <w:rsid w:val="00F8732B"/>
    <w:rPr>
      <w:lang w:val="en-GB" w:eastAsia="en-GB"/>
    </w:rPr>
  </w:style>
  <w:style w:type="paragraph" w:customStyle="1" w:styleId="93CCD795EE454852A161F60C03B7D9BC">
    <w:name w:val="93CCD795EE454852A161F60C03B7D9BC"/>
    <w:rsid w:val="00F8732B"/>
    <w:rPr>
      <w:lang w:val="en-GB" w:eastAsia="en-GB"/>
    </w:rPr>
  </w:style>
  <w:style w:type="paragraph" w:customStyle="1" w:styleId="35EF1646B50643CB9A3A3B1ADC3C3D5F">
    <w:name w:val="35EF1646B50643CB9A3A3B1ADC3C3D5F"/>
    <w:rsid w:val="005F3305"/>
    <w:rPr>
      <w:lang w:val="en-US" w:eastAsia="en-US"/>
    </w:rPr>
  </w:style>
  <w:style w:type="paragraph" w:customStyle="1" w:styleId="11EFDBF293D54CC8936D503ED4A2F979">
    <w:name w:val="11EFDBF293D54CC8936D503ED4A2F979"/>
    <w:rsid w:val="0080406E"/>
    <w:rPr>
      <w:lang w:val="en-US" w:eastAsia="en-US"/>
    </w:rPr>
  </w:style>
  <w:style w:type="paragraph" w:customStyle="1" w:styleId="795DBE0E7E564A22924301D70D562621">
    <w:name w:val="795DBE0E7E564A22924301D70D562621"/>
    <w:rsid w:val="005E7159"/>
    <w:rPr>
      <w:lang w:val="de-DE" w:eastAsia="de-DE"/>
    </w:rPr>
  </w:style>
  <w:style w:type="paragraph" w:customStyle="1" w:styleId="83DDE0E95A4A4E68B30807A7A1902208">
    <w:name w:val="83DDE0E95A4A4E68B30807A7A1902208"/>
    <w:rsid w:val="00EA04BD"/>
    <w:rPr>
      <w:lang w:val="en-GB" w:eastAsia="en-GB"/>
    </w:rPr>
  </w:style>
  <w:style w:type="paragraph" w:customStyle="1" w:styleId="2FAEBCD591D84BD49AC27D83E68A282B">
    <w:name w:val="2FAEBCD591D84BD49AC27D83E68A282B"/>
    <w:rsid w:val="00EA04BD"/>
    <w:rPr>
      <w:lang w:val="en-GB" w:eastAsia="en-GB"/>
    </w:rPr>
  </w:style>
  <w:style w:type="paragraph" w:customStyle="1" w:styleId="5E370B8B53B544F1AD60E55767B38B55">
    <w:name w:val="5E370B8B53B544F1AD60E55767B38B55"/>
    <w:rsid w:val="00A90D74"/>
    <w:rPr>
      <w:lang w:val="de-DE" w:eastAsia="de-DE"/>
    </w:rPr>
  </w:style>
  <w:style w:type="paragraph" w:customStyle="1" w:styleId="2AA9AE403C1049FE8BDC6C5ADC7D43C2">
    <w:name w:val="2AA9AE403C1049FE8BDC6C5ADC7D43C2"/>
    <w:rsid w:val="00A90D74"/>
    <w:rPr>
      <w:lang w:val="de-DE" w:eastAsia="de-DE"/>
    </w:rPr>
  </w:style>
  <w:style w:type="paragraph" w:customStyle="1" w:styleId="6751D5BAAC5F409E8888F711FC346BC6">
    <w:name w:val="6751D5BAAC5F409E8888F711FC346BC6"/>
    <w:rsid w:val="00A90D74"/>
    <w:rPr>
      <w:lang w:val="de-DE" w:eastAsia="de-DE"/>
    </w:rPr>
  </w:style>
  <w:style w:type="paragraph" w:customStyle="1" w:styleId="254F97D57A444EC58A873BC029585973">
    <w:name w:val="254F97D57A444EC58A873BC029585973"/>
    <w:rsid w:val="00A90D74"/>
    <w:rPr>
      <w:lang w:val="de-DE" w:eastAsia="de-DE"/>
    </w:rPr>
  </w:style>
  <w:style w:type="paragraph" w:customStyle="1" w:styleId="B1E777494DB34CC68822B4EEA9D93A64">
    <w:name w:val="B1E777494DB34CC68822B4EEA9D93A64"/>
    <w:rsid w:val="00A90D74"/>
    <w:rPr>
      <w:lang w:val="de-DE" w:eastAsia="de-DE"/>
    </w:rPr>
  </w:style>
  <w:style w:type="paragraph" w:customStyle="1" w:styleId="0C6A80DC991B4DFB9717CCA85F0AE8E3">
    <w:name w:val="0C6A80DC991B4DFB9717CCA85F0AE8E3"/>
    <w:rsid w:val="00A90D74"/>
    <w:rPr>
      <w:lang w:val="de-DE" w:eastAsia="de-DE"/>
    </w:rPr>
  </w:style>
  <w:style w:type="paragraph" w:customStyle="1" w:styleId="16D8FBD5B178439F8F4AF79883DBC167">
    <w:name w:val="16D8FBD5B178439F8F4AF79883DBC167"/>
    <w:rsid w:val="00A90D74"/>
    <w:rPr>
      <w:lang w:val="de-DE" w:eastAsia="de-DE"/>
    </w:rPr>
  </w:style>
  <w:style w:type="paragraph" w:customStyle="1" w:styleId="C2ADFE86CC5E4F109B6082DA4BDE0D13">
    <w:name w:val="C2ADFE86CC5E4F109B6082DA4BDE0D13"/>
    <w:rsid w:val="00A90D74"/>
    <w:rPr>
      <w:lang w:val="de-DE" w:eastAsia="de-DE"/>
    </w:rPr>
  </w:style>
  <w:style w:type="paragraph" w:customStyle="1" w:styleId="35BF4BFCBE7A43E0A63AB8E1E61D77A5">
    <w:name w:val="35BF4BFCBE7A43E0A63AB8E1E61D77A5"/>
    <w:rPr>
      <w:lang w:val="de-DE" w:eastAsia="de-DE"/>
    </w:rPr>
  </w:style>
  <w:style w:type="paragraph" w:customStyle="1" w:styleId="70FAEED6FB4A425EB989CA6E0F5E99B1">
    <w:name w:val="70FAEED6FB4A425EB989CA6E0F5E99B1"/>
    <w:rPr>
      <w:lang w:val="de-DE" w:eastAsia="de-DE"/>
    </w:rPr>
  </w:style>
  <w:style w:type="paragraph" w:customStyle="1" w:styleId="4D1038341F5F4CB7A4BFCB59174CE909">
    <w:name w:val="4D1038341F5F4CB7A4BFCB59174CE909"/>
    <w:rPr>
      <w:lang w:val="de-DE" w:eastAsia="de-DE"/>
    </w:rPr>
  </w:style>
  <w:style w:type="paragraph" w:customStyle="1" w:styleId="EE68CCC4EE4543809991AF2CC54E6F40">
    <w:name w:val="EE68CCC4EE4543809991AF2CC54E6F40"/>
    <w:rPr>
      <w:lang w:val="de-DE" w:eastAsia="de-DE"/>
    </w:rPr>
  </w:style>
  <w:style w:type="paragraph" w:customStyle="1" w:styleId="21DCC45C7C6A463E9B3AA943D425A826">
    <w:name w:val="21DCC45C7C6A463E9B3AA943D425A826"/>
    <w:rPr>
      <w:lang w:val="de-DE" w:eastAsia="de-DE"/>
    </w:rPr>
  </w:style>
  <w:style w:type="paragraph" w:customStyle="1" w:styleId="0CEEFE770E0C43ECB4944C6A794037A2">
    <w:name w:val="0CEEFE770E0C43ECB4944C6A794037A2"/>
    <w:rPr>
      <w:lang w:val="de-DE" w:eastAsia="de-DE"/>
    </w:rPr>
  </w:style>
  <w:style w:type="paragraph" w:customStyle="1" w:styleId="C9B9215255144E03823A8CA7CC7C6068">
    <w:name w:val="C9B9215255144E03823A8CA7CC7C6068"/>
    <w:rPr>
      <w:lang w:val="de-DE" w:eastAsia="de-DE"/>
    </w:rPr>
  </w:style>
  <w:style w:type="paragraph" w:customStyle="1" w:styleId="E25391F57E9545C0963D4FFC5D258D4A">
    <w:name w:val="E25391F57E9545C0963D4FFC5D258D4A"/>
    <w:rPr>
      <w:lang w:val="de-DE" w:eastAsia="de-DE"/>
    </w:rPr>
  </w:style>
  <w:style w:type="paragraph" w:customStyle="1" w:styleId="571CDA8AF4544FADB74EE09E009E53AC">
    <w:name w:val="571CDA8AF4544FADB74EE09E009E53AC"/>
    <w:rsid w:val="00C33380"/>
    <w:rPr>
      <w:lang w:val="en-GB" w:eastAsia="en-GB"/>
    </w:rPr>
  </w:style>
  <w:style w:type="paragraph" w:customStyle="1" w:styleId="6447D5717E94406493320C5CE463693C">
    <w:name w:val="6447D5717E94406493320C5CE463693C"/>
    <w:rsid w:val="00C33380"/>
    <w:rPr>
      <w:lang w:val="en-GB" w:eastAsia="en-GB"/>
    </w:rPr>
  </w:style>
  <w:style w:type="paragraph" w:customStyle="1" w:styleId="5986C26B0B0545A58EEE1EC8F8ED8DA3">
    <w:name w:val="5986C26B0B0545A58EEE1EC8F8ED8DA3"/>
    <w:rsid w:val="00C33380"/>
    <w:rPr>
      <w:lang w:val="en-GB" w:eastAsia="en-GB"/>
    </w:rPr>
  </w:style>
  <w:style w:type="paragraph" w:customStyle="1" w:styleId="9E109809954E4DAF81AD79CC8E46720F">
    <w:name w:val="9E109809954E4DAF81AD79CC8E46720F"/>
    <w:rsid w:val="00C33380"/>
    <w:rPr>
      <w:lang w:val="en-GB" w:eastAsia="en-GB"/>
    </w:rPr>
  </w:style>
  <w:style w:type="paragraph" w:customStyle="1" w:styleId="DC90654BEBBA4336833A4722161C036A">
    <w:name w:val="DC90654BEBBA4336833A4722161C036A"/>
    <w:rsid w:val="00C33380"/>
    <w:rPr>
      <w:lang w:val="en-GB" w:eastAsia="en-GB"/>
    </w:rPr>
  </w:style>
  <w:style w:type="paragraph" w:customStyle="1" w:styleId="E88E292E987C47DF966A00E82E27839E">
    <w:name w:val="E88E292E987C47DF966A00E82E27839E"/>
    <w:rsid w:val="00C33380"/>
    <w:rPr>
      <w:lang w:val="en-GB" w:eastAsia="en-GB"/>
    </w:rPr>
  </w:style>
  <w:style w:type="paragraph" w:customStyle="1" w:styleId="B362FF122852464F9AEE094301648E37">
    <w:name w:val="B362FF122852464F9AEE094301648E37"/>
    <w:rsid w:val="00C33380"/>
    <w:rPr>
      <w:lang w:val="en-GB" w:eastAsia="en-GB"/>
    </w:rPr>
  </w:style>
  <w:style w:type="paragraph" w:customStyle="1" w:styleId="05BD01AD5F764912A930C3E3F2BBA568">
    <w:name w:val="05BD01AD5F764912A930C3E3F2BBA568"/>
    <w:rsid w:val="00C33380"/>
    <w:rPr>
      <w:lang w:val="en-GB" w:eastAsia="en-GB"/>
    </w:rPr>
  </w:style>
  <w:style w:type="paragraph" w:customStyle="1" w:styleId="1889A516B20E45E3AC2FDE4EDFCA085C">
    <w:name w:val="1889A516B20E45E3AC2FDE4EDFCA085C"/>
    <w:rsid w:val="00C33380"/>
    <w:rPr>
      <w:lang w:val="en-GB" w:eastAsia="en-GB"/>
    </w:rPr>
  </w:style>
  <w:style w:type="paragraph" w:customStyle="1" w:styleId="B7962C37C07D44D4A74F38B5427B98D0">
    <w:name w:val="B7962C37C07D44D4A74F38B5427B98D0"/>
    <w:rsid w:val="00C33380"/>
    <w:rPr>
      <w:lang w:val="en-GB" w:eastAsia="en-GB"/>
    </w:rPr>
  </w:style>
  <w:style w:type="paragraph" w:customStyle="1" w:styleId="7ADD2A93CD9544658F05EA188A5B8168">
    <w:name w:val="7ADD2A93CD9544658F05EA188A5B8168"/>
    <w:rsid w:val="00C33380"/>
    <w:rPr>
      <w:lang w:val="en-GB" w:eastAsia="en-GB"/>
    </w:rPr>
  </w:style>
  <w:style w:type="paragraph" w:customStyle="1" w:styleId="F927D1A8D3644CE8A87480E65C5FE6DD">
    <w:name w:val="F927D1A8D3644CE8A87480E65C5FE6DD"/>
    <w:rsid w:val="00C33380"/>
    <w:rPr>
      <w:lang w:val="en-GB" w:eastAsia="en-GB"/>
    </w:rPr>
  </w:style>
  <w:style w:type="paragraph" w:customStyle="1" w:styleId="C56D70A296B542EAA47F39805D4553CB">
    <w:name w:val="C56D70A296B542EAA47F39805D4553CB"/>
    <w:rsid w:val="00C33380"/>
    <w:rPr>
      <w:lang w:val="en-GB" w:eastAsia="en-GB"/>
    </w:rPr>
  </w:style>
  <w:style w:type="paragraph" w:customStyle="1" w:styleId="97DEC89F10F94A56B7ABD19E904CC369">
    <w:name w:val="97DEC89F10F94A56B7ABD19E904CC369"/>
    <w:rsid w:val="00C33380"/>
    <w:rPr>
      <w:lang w:val="en-GB" w:eastAsia="en-GB"/>
    </w:rPr>
  </w:style>
  <w:style w:type="paragraph" w:customStyle="1" w:styleId="95C676EC83794F14ABE1C02274F761B8">
    <w:name w:val="95C676EC83794F14ABE1C02274F761B8"/>
    <w:rsid w:val="00C33380"/>
    <w:rPr>
      <w:lang w:val="en-GB" w:eastAsia="en-GB"/>
    </w:rPr>
  </w:style>
  <w:style w:type="paragraph" w:customStyle="1" w:styleId="ABF5FCA2C37F4B249DF089C308345ADA">
    <w:name w:val="ABF5FCA2C37F4B249DF089C308345ADA"/>
    <w:rsid w:val="00C33380"/>
    <w:rPr>
      <w:lang w:val="en-GB" w:eastAsia="en-GB"/>
    </w:rPr>
  </w:style>
  <w:style w:type="paragraph" w:customStyle="1" w:styleId="4DDB5500FB594EF6B71E2408FF874F7E">
    <w:name w:val="4DDB5500FB594EF6B71E2408FF874F7E"/>
    <w:rPr>
      <w:lang w:val="de-DE" w:eastAsia="de-DE"/>
    </w:rPr>
  </w:style>
  <w:style w:type="paragraph" w:customStyle="1" w:styleId="864AA1E3756847A8B40D79A9219414AA">
    <w:name w:val="864AA1E3756847A8B40D79A9219414AA"/>
    <w:rPr>
      <w:lang w:val="de-DE" w:eastAsia="de-DE"/>
    </w:rPr>
  </w:style>
  <w:style w:type="paragraph" w:customStyle="1" w:styleId="0AD11036647C428A95C1B4B2F16A85AF">
    <w:name w:val="0AD11036647C428A95C1B4B2F16A85AF"/>
    <w:rPr>
      <w:lang w:val="de-DE" w:eastAsia="de-DE"/>
    </w:rPr>
  </w:style>
  <w:style w:type="paragraph" w:customStyle="1" w:styleId="6AD5344BB4404158A085B529F546F202">
    <w:name w:val="6AD5344BB4404158A085B529F546F202"/>
    <w:rPr>
      <w:lang w:val="de-DE" w:eastAsia="de-DE"/>
    </w:rPr>
  </w:style>
  <w:style w:type="paragraph" w:customStyle="1" w:styleId="1E797A587F4942ECABC62AF33DE08E8A">
    <w:name w:val="1E797A587F4942ECABC62AF33DE08E8A"/>
    <w:rPr>
      <w:lang w:val="de-DE" w:eastAsia="de-DE"/>
    </w:rPr>
  </w:style>
  <w:style w:type="paragraph" w:customStyle="1" w:styleId="7A599FA39A984458BF857332A2C48B25">
    <w:name w:val="7A599FA39A984458BF857332A2C48B25"/>
    <w:rPr>
      <w:lang w:val="de-DE" w:eastAsia="de-DE"/>
    </w:rPr>
  </w:style>
  <w:style w:type="paragraph" w:customStyle="1" w:styleId="6E431DA48E7242C191BC92845BFE4A2E">
    <w:name w:val="6E431DA48E7242C191BC92845BFE4A2E"/>
    <w:rPr>
      <w:lang w:val="de-DE" w:eastAsia="de-DE"/>
    </w:rPr>
  </w:style>
  <w:style w:type="paragraph" w:customStyle="1" w:styleId="44CFAB80358D4FFFA2130F943DB66C21">
    <w:name w:val="44CFAB80358D4FFFA2130F943DB66C21"/>
    <w:rPr>
      <w:lang w:val="de-DE" w:eastAsia="de-DE"/>
    </w:rPr>
  </w:style>
  <w:style w:type="paragraph" w:customStyle="1" w:styleId="05C8F24EBC7F4B5EAF9603F7CD254390">
    <w:name w:val="05C8F24EBC7F4B5EAF9603F7CD254390"/>
    <w:rsid w:val="002A41D6"/>
    <w:rPr>
      <w:lang w:val="de-DE" w:eastAsia="de-DE"/>
    </w:rPr>
  </w:style>
  <w:style w:type="paragraph" w:customStyle="1" w:styleId="AA1C2F362CEF470DA6AD23ED0DEF3F35">
    <w:name w:val="AA1C2F362CEF470DA6AD23ED0DEF3F35"/>
    <w:rsid w:val="002A41D6"/>
    <w:rPr>
      <w:lang w:val="de-DE" w:eastAsia="de-DE"/>
    </w:rPr>
  </w:style>
  <w:style w:type="paragraph" w:customStyle="1" w:styleId="E00B977967D544F884DF2BFA5E1B383C">
    <w:name w:val="E00B977967D544F884DF2BFA5E1B383C"/>
    <w:rsid w:val="002A41D6"/>
    <w:rPr>
      <w:lang w:val="de-DE" w:eastAsia="de-DE"/>
    </w:rPr>
  </w:style>
  <w:style w:type="paragraph" w:customStyle="1" w:styleId="CE1243050B0E459B94CFD98BAB473DC9">
    <w:name w:val="CE1243050B0E459B94CFD98BAB473DC9"/>
    <w:rsid w:val="002A41D6"/>
    <w:rPr>
      <w:lang w:val="de-DE" w:eastAsia="de-DE"/>
    </w:rPr>
  </w:style>
  <w:style w:type="paragraph" w:customStyle="1" w:styleId="015D35FEB4914085BE568E94886EEC16">
    <w:name w:val="015D35FEB4914085BE568E94886EEC16"/>
    <w:rsid w:val="002A41D6"/>
    <w:rPr>
      <w:lang w:val="de-DE" w:eastAsia="de-DE"/>
    </w:rPr>
  </w:style>
  <w:style w:type="paragraph" w:customStyle="1" w:styleId="C9706E5DC30A41758C0966C6EF2BBA38">
    <w:name w:val="C9706E5DC30A41758C0966C6EF2BBA38"/>
    <w:rsid w:val="002A41D6"/>
    <w:rPr>
      <w:lang w:val="de-DE" w:eastAsia="de-DE"/>
    </w:rPr>
  </w:style>
  <w:style w:type="paragraph" w:customStyle="1" w:styleId="C0C9634F67414D7E8DE2B5D1A6383819">
    <w:name w:val="C0C9634F67414D7E8DE2B5D1A6383819"/>
    <w:rsid w:val="002A41D6"/>
    <w:rPr>
      <w:lang w:val="de-DE" w:eastAsia="de-DE"/>
    </w:rPr>
  </w:style>
  <w:style w:type="paragraph" w:customStyle="1" w:styleId="1137CE7D0AD54DFB83BE520EDDD21EE4">
    <w:name w:val="1137CE7D0AD54DFB83BE520EDDD21EE4"/>
    <w:rsid w:val="002A41D6"/>
    <w:rPr>
      <w:lang w:val="de-DE" w:eastAsia="de-DE"/>
    </w:rPr>
  </w:style>
  <w:style w:type="paragraph" w:customStyle="1" w:styleId="B98FBE1BE9A345A88715D623D8EBEEE4">
    <w:name w:val="B98FBE1BE9A345A88715D623D8EBEEE4"/>
    <w:rsid w:val="002A41D6"/>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9CD78-CFC2-40D8-B40A-41E81095B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196734</Words>
  <Characters>1121388</Characters>
  <Application>Microsoft Office Word</Application>
  <DocSecurity>0</DocSecurity>
  <Lines>9344</Lines>
  <Paragraphs>26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1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david</dc:creator>
  <cp:keywords/>
  <dc:description/>
  <cp:lastModifiedBy>Brennecke, Julia</cp:lastModifiedBy>
  <cp:revision>2</cp:revision>
  <cp:lastPrinted>2019-04-25T13:07:00Z</cp:lastPrinted>
  <dcterms:created xsi:type="dcterms:W3CDTF">2019-10-03T08:25:00Z</dcterms:created>
  <dcterms:modified xsi:type="dcterms:W3CDTF">2019-10-0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orschung Natalie 201901</vt:lpwstr>
  </property>
  <property fmtid="{D5CDD505-2E9C-101B-9397-08002B2CF9AE}" pid="3" name="CitaviDocumentProperty_0">
    <vt:lpwstr>b2d07906-09e9-4394-b2f5-b00770170416</vt:lpwstr>
  </property>
  <property fmtid="{D5CDD505-2E9C-101B-9397-08002B2CF9AE}" pid="4" name="CitaviDocumentProperty_1">
    <vt:lpwstr>6.3.0.0</vt:lpwstr>
  </property>
  <property fmtid="{D5CDD505-2E9C-101B-9397-08002B2CF9AE}" pid="5" name="CitaviDocumentProperty_6">
    <vt:lpwstr>False</vt:lpwstr>
  </property>
  <property fmtid="{D5CDD505-2E9C-101B-9397-08002B2CF9AE}" pid="6" name="CitaviDocumentProperty_8">
    <vt:lpwstr>CloudProjectKey=asan6t0f172ksv4c2o4grle25u3e05w2xvgmw6bx; ProjectName=Forschung Natalie 201901</vt:lpwstr>
  </property>
</Properties>
</file>